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5827" w:rsidRPr="00A92AF0" w:rsidRDefault="004A0BDF" w:rsidP="00655827">
      <w:pPr>
        <w:ind w:firstLine="0"/>
        <w:jc w:val="center"/>
        <w:rPr>
          <w:b/>
        </w:rPr>
      </w:pPr>
      <w:r w:rsidRPr="00A92AF0">
        <w:rPr>
          <w:b/>
        </w:rPr>
        <w:t>UNIVERSIDADE FEDERAL DOS VALES DO JEQUITINHONHA E MUCURI</w:t>
      </w:r>
    </w:p>
    <w:p w:rsidR="00655827" w:rsidRPr="00A92AF0" w:rsidRDefault="00C73C34" w:rsidP="00655827">
      <w:pPr>
        <w:ind w:firstLine="0"/>
        <w:jc w:val="center"/>
        <w:rPr>
          <w:b/>
        </w:rPr>
      </w:pPr>
      <w:r w:rsidRPr="00A92AF0">
        <w:rPr>
          <w:b/>
        </w:rPr>
        <w:t>Programa de Pós-Graduação em Ciência Florestal</w:t>
      </w:r>
    </w:p>
    <w:p w:rsidR="004A0BDF" w:rsidRPr="00A92AF0" w:rsidRDefault="00C73C34" w:rsidP="00655827">
      <w:pPr>
        <w:ind w:firstLine="0"/>
        <w:jc w:val="center"/>
        <w:rPr>
          <w:b/>
        </w:rPr>
      </w:pPr>
      <w:r w:rsidRPr="00A92AF0">
        <w:rPr>
          <w:b/>
        </w:rPr>
        <w:t>Sollano Rabelo Braga</w:t>
      </w:r>
    </w:p>
    <w:p w:rsidR="004A0BDF" w:rsidRPr="00A92AF0" w:rsidRDefault="004A0BDF" w:rsidP="00BE1225">
      <w:pPr>
        <w:rPr>
          <w:b/>
        </w:rPr>
      </w:pP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4A0BDF">
      <w:pPr>
        <w:pStyle w:val="Estilopadro"/>
        <w:jc w:val="center"/>
        <w:rPr>
          <w:b/>
          <w:bCs/>
          <w:color w:val="00000A"/>
        </w:rPr>
      </w:pPr>
      <w:r w:rsidRPr="00A92AF0">
        <w:rPr>
          <w:b/>
          <w:bCs/>
          <w:color w:val="00000A"/>
        </w:rPr>
        <w:t xml:space="preserve">APLICAÇÃO </w:t>
      </w:r>
      <w:r w:rsidRPr="00A92AF0">
        <w:rPr>
          <w:b/>
          <w:bCs/>
          <w:i/>
          <w:color w:val="00000A"/>
        </w:rPr>
        <w:t>WEB</w:t>
      </w:r>
      <w:r w:rsidRPr="00A92AF0">
        <w:rPr>
          <w:b/>
          <w:bCs/>
          <w:color w:val="00000A"/>
        </w:rPr>
        <w:t xml:space="preserve"> PARA PROCESSAMENTO DE INVENTÁRIO FLORESTAL POR MEIO DA PLATAFORMA SHINY</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r w:rsidRPr="00A92AF0">
        <w:rPr>
          <w:b/>
        </w:rPr>
        <w:t xml:space="preserve"> </w:t>
      </w:r>
    </w:p>
    <w:p w:rsidR="004A0BDF" w:rsidRPr="00A92AF0" w:rsidRDefault="004A0BDF" w:rsidP="00BE1225">
      <w:pPr>
        <w:rPr>
          <w:b/>
        </w:rPr>
      </w:pPr>
    </w:p>
    <w:p w:rsidR="004A0BDF" w:rsidRPr="00A92AF0" w:rsidRDefault="004A0BDF" w:rsidP="00BE1225">
      <w:pPr>
        <w:rPr>
          <w:b/>
        </w:rPr>
      </w:pPr>
    </w:p>
    <w:p w:rsidR="004A0BDF" w:rsidRPr="00A92AF0" w:rsidRDefault="004A0BDF" w:rsidP="00BE1225">
      <w:pPr>
        <w:rPr>
          <w:b/>
        </w:rPr>
      </w:pPr>
    </w:p>
    <w:p w:rsidR="00C73C34" w:rsidRPr="00A92AF0" w:rsidRDefault="00C73C34" w:rsidP="00BE1225">
      <w:pPr>
        <w:rPr>
          <w:b/>
        </w:rPr>
      </w:pPr>
    </w:p>
    <w:p w:rsidR="00C73C34" w:rsidRPr="00A92AF0" w:rsidRDefault="00C73C34" w:rsidP="00BE1225">
      <w:pPr>
        <w:rPr>
          <w:b/>
        </w:rPr>
      </w:pPr>
    </w:p>
    <w:p w:rsidR="00C73C34" w:rsidRPr="00A92AF0" w:rsidRDefault="00C73C34" w:rsidP="00BE1225">
      <w:pPr>
        <w:rPr>
          <w:b/>
        </w:rPr>
      </w:pPr>
    </w:p>
    <w:p w:rsidR="004A0BDF" w:rsidRPr="00A92AF0" w:rsidRDefault="004A0BDF" w:rsidP="00BE1225">
      <w:pPr>
        <w:rPr>
          <w:b/>
        </w:rPr>
      </w:pPr>
    </w:p>
    <w:p w:rsidR="004A0BDF" w:rsidRDefault="004A0BDF" w:rsidP="00BE1225">
      <w:pPr>
        <w:rPr>
          <w:b/>
        </w:rPr>
      </w:pPr>
    </w:p>
    <w:p w:rsidR="000D4BE7" w:rsidRPr="00A92AF0" w:rsidRDefault="000D4BE7" w:rsidP="00BE1225">
      <w:pPr>
        <w:rPr>
          <w:b/>
        </w:rPr>
      </w:pPr>
    </w:p>
    <w:p w:rsidR="008E08D3" w:rsidRPr="00A92AF0" w:rsidRDefault="008E08D3" w:rsidP="00BE1225">
      <w:pPr>
        <w:rPr>
          <w:b/>
        </w:rPr>
      </w:pPr>
    </w:p>
    <w:p w:rsidR="004A0BDF" w:rsidRPr="00A92AF0" w:rsidRDefault="008E08D3" w:rsidP="00C73C34">
      <w:pPr>
        <w:ind w:firstLine="0"/>
        <w:jc w:val="center"/>
        <w:rPr>
          <w:b/>
        </w:rPr>
      </w:pPr>
      <w:r w:rsidRPr="00A92AF0">
        <w:rPr>
          <w:b/>
        </w:rPr>
        <w:t>DIAMANTINA</w:t>
      </w:r>
    </w:p>
    <w:p w:rsidR="00C73C34" w:rsidRPr="00A92AF0" w:rsidRDefault="008E08D3" w:rsidP="00C73C34">
      <w:pPr>
        <w:ind w:firstLine="0"/>
        <w:jc w:val="center"/>
        <w:rPr>
          <w:b/>
        </w:rPr>
      </w:pPr>
      <w:r w:rsidRPr="00A92AF0">
        <w:rPr>
          <w:b/>
        </w:rPr>
        <w:t>2019</w:t>
      </w:r>
    </w:p>
    <w:p w:rsidR="004A0BDF" w:rsidRPr="00A92AF0" w:rsidRDefault="00A92AF0" w:rsidP="000D4BE7">
      <w:pPr>
        <w:ind w:firstLine="0"/>
        <w:jc w:val="center"/>
        <w:rPr>
          <w:b/>
        </w:rPr>
      </w:pPr>
      <w:r w:rsidRPr="00A92AF0">
        <w:rPr>
          <w:b/>
        </w:rPr>
        <w:lastRenderedPageBreak/>
        <w:t>Sollano Rabelo Braga</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4A0BDF">
      <w:pPr>
        <w:pStyle w:val="Estilopadro"/>
        <w:jc w:val="center"/>
        <w:rPr>
          <w:b/>
          <w:bCs/>
          <w:color w:val="00000A"/>
        </w:rPr>
      </w:pPr>
      <w:r w:rsidRPr="004A0BDF">
        <w:rPr>
          <w:b/>
          <w:bCs/>
          <w:color w:val="00000A"/>
        </w:rPr>
        <w:t xml:space="preserve">APLICAÇÃO </w:t>
      </w:r>
      <w:r w:rsidRPr="004A0BDF">
        <w:rPr>
          <w:b/>
          <w:bCs/>
          <w:i/>
          <w:color w:val="00000A"/>
        </w:rPr>
        <w:t>WEB</w:t>
      </w:r>
      <w:r w:rsidRPr="004A0BDF">
        <w:rPr>
          <w:b/>
          <w:bCs/>
          <w:color w:val="00000A"/>
        </w:rPr>
        <w:t xml:space="preserve"> PARA PROCESSAMENTO DE INVENTÁRIO FLORESTAL POR MEIO DA PLATAFORMA SHINY</w:t>
      </w:r>
    </w:p>
    <w:p w:rsidR="004A0BDF" w:rsidRPr="004A0BDF" w:rsidRDefault="004A0BDF" w:rsidP="00BE1225"/>
    <w:p w:rsidR="004A0BDF" w:rsidRPr="004A0BDF" w:rsidRDefault="004A0BDF" w:rsidP="00BE1225">
      <w:r w:rsidRPr="004A0BDF">
        <w:t xml:space="preserve"> </w:t>
      </w:r>
    </w:p>
    <w:p w:rsidR="004A0BDF" w:rsidRPr="004A0BDF" w:rsidRDefault="004A0BDF" w:rsidP="00BE1225">
      <w:r w:rsidRPr="004A0BDF">
        <w:t xml:space="preserve"> </w:t>
      </w:r>
    </w:p>
    <w:p w:rsidR="004A0BDF" w:rsidRPr="004A0BDF" w:rsidRDefault="004A0BDF" w:rsidP="00BE1225"/>
    <w:p w:rsidR="004A0BDF" w:rsidRDefault="004A0BDF" w:rsidP="00BE1225"/>
    <w:p w:rsidR="00A92AF0" w:rsidRDefault="00A92AF0" w:rsidP="00BE1225"/>
    <w:p w:rsidR="004A0BDF" w:rsidRPr="004A0BDF" w:rsidRDefault="0072200C" w:rsidP="00A92AF0">
      <w:pPr>
        <w:ind w:left="3969" w:firstLine="0"/>
      </w:pPr>
      <w:r w:rsidRPr="0072200C">
        <w:t>Dissertação apresentada ao programa de Pós</w:t>
      </w:r>
      <w:r>
        <w:t>-</w:t>
      </w:r>
      <w:r w:rsidRPr="0072200C">
        <w:t xml:space="preserve">Graduação em Ciência Florestal da Universidade Federal dos Vales do Jequitinhonha e Mucuri, como </w:t>
      </w:r>
      <w:r w:rsidR="00A92AF0">
        <w:t xml:space="preserve">parte dos </w:t>
      </w:r>
      <w:r w:rsidRPr="0072200C">
        <w:t>requisito</w:t>
      </w:r>
      <w:r w:rsidR="00A92AF0">
        <w:t>s</w:t>
      </w:r>
      <w:r w:rsidRPr="0072200C">
        <w:t xml:space="preserve"> para obtenção do título de Mestre</w:t>
      </w:r>
      <w:r w:rsidR="004A0BDF" w:rsidRPr="004A0BDF">
        <w:t xml:space="preserve">. </w:t>
      </w:r>
    </w:p>
    <w:p w:rsidR="004A0BDF" w:rsidRPr="0072200C" w:rsidRDefault="004A0BDF" w:rsidP="00A92AF0">
      <w:pPr>
        <w:ind w:left="3969"/>
      </w:pPr>
    </w:p>
    <w:p w:rsidR="004A0BDF" w:rsidRPr="004A0BDF" w:rsidRDefault="004A0BDF" w:rsidP="00A92AF0">
      <w:pPr>
        <w:ind w:left="3969" w:firstLine="0"/>
        <w:jc w:val="left"/>
      </w:pPr>
      <w:r w:rsidRPr="004A0BDF">
        <w:t xml:space="preserve">Orientador:  </w:t>
      </w:r>
      <w:r w:rsidRPr="004A0BDF">
        <w:rPr>
          <w:rFonts w:eastAsia="Times New Roman"/>
        </w:rPr>
        <w:t xml:space="preserve">Dr. Marcio Leles Romarco de Oliveira </w:t>
      </w:r>
    </w:p>
    <w:p w:rsidR="004A0BDF" w:rsidRPr="004A0BDF" w:rsidRDefault="004A0BDF" w:rsidP="00BE1225"/>
    <w:p w:rsidR="00A92AF0" w:rsidRDefault="00A92AF0" w:rsidP="00BE1225"/>
    <w:p w:rsidR="00A92AF0" w:rsidRDefault="00A92AF0" w:rsidP="00BE1225"/>
    <w:p w:rsidR="00A92AF0" w:rsidRDefault="00A92AF0" w:rsidP="00BE1225"/>
    <w:p w:rsidR="00A92AF0" w:rsidRDefault="00A92AF0" w:rsidP="00BE1225"/>
    <w:p w:rsidR="00A92AF0" w:rsidRDefault="00A92AF0" w:rsidP="00BE1225"/>
    <w:p w:rsidR="00A92AF0" w:rsidRDefault="00A92AF0" w:rsidP="00BE1225"/>
    <w:p w:rsidR="00A92AF0" w:rsidRDefault="00A92AF0" w:rsidP="00BE1225"/>
    <w:p w:rsidR="00A92AF0" w:rsidRPr="004A0BDF" w:rsidRDefault="00A92AF0" w:rsidP="00BE1225"/>
    <w:p w:rsidR="004A0BDF" w:rsidRPr="004A0BDF" w:rsidRDefault="004A0BDF" w:rsidP="00BE1225"/>
    <w:p w:rsidR="004A0BDF" w:rsidRPr="00F555B6" w:rsidRDefault="00F555B6" w:rsidP="00F555B6">
      <w:pPr>
        <w:ind w:firstLine="0"/>
        <w:jc w:val="center"/>
        <w:rPr>
          <w:b/>
        </w:rPr>
      </w:pPr>
      <w:r w:rsidRPr="00F555B6">
        <w:rPr>
          <w:b/>
        </w:rPr>
        <w:t xml:space="preserve">Diamantina </w:t>
      </w:r>
    </w:p>
    <w:p w:rsidR="004A0BDF" w:rsidRPr="00F555B6" w:rsidRDefault="00A92AF0" w:rsidP="00F555B6">
      <w:pPr>
        <w:ind w:firstLine="0"/>
        <w:jc w:val="center"/>
        <w:rPr>
          <w:b/>
        </w:rPr>
      </w:pPr>
      <w:r>
        <w:rPr>
          <w:b/>
        </w:rPr>
        <w:t>2019</w:t>
      </w:r>
    </w:p>
    <w:p w:rsidR="004A0BDF" w:rsidRPr="004A0BDF" w:rsidRDefault="004A0BDF" w:rsidP="00BE1225">
      <w:r w:rsidRPr="004A0BDF">
        <w:lastRenderedPageBreak/>
        <w:t xml:space="preserve"> </w:t>
      </w:r>
    </w:p>
    <w:p w:rsidR="004A0BDF" w:rsidRPr="004A0BDF" w:rsidRDefault="004A0BDF" w:rsidP="00BE1225">
      <w:pPr>
        <w:sectPr w:rsidR="004A0BDF" w:rsidRPr="004A0BDF" w:rsidSect="00FF36DF">
          <w:headerReference w:type="even" r:id="rId8"/>
          <w:type w:val="nextColumn"/>
          <w:pgSz w:w="11906" w:h="16838"/>
          <w:pgMar w:top="1701" w:right="1134" w:bottom="1134" w:left="1701" w:header="709" w:footer="709" w:gutter="0"/>
          <w:cols w:space="708"/>
          <w:docGrid w:linePitch="360"/>
        </w:sectPr>
      </w:pPr>
    </w:p>
    <w:p w:rsidR="004A0BDF" w:rsidRPr="00F555B6" w:rsidRDefault="004A0BDF" w:rsidP="00F555B6">
      <w:pPr>
        <w:ind w:firstLine="0"/>
        <w:jc w:val="center"/>
        <w:rPr>
          <w:b/>
        </w:rPr>
      </w:pPr>
      <w:r w:rsidRPr="00F555B6">
        <w:rPr>
          <w:b/>
        </w:rPr>
        <w:lastRenderedPageBreak/>
        <w:t>Sollano Rabelo Braga</w:t>
      </w:r>
    </w:p>
    <w:p w:rsidR="004A0BDF" w:rsidRPr="004A0BDF" w:rsidRDefault="004A0BDF" w:rsidP="00BE1225"/>
    <w:p w:rsidR="004A0BDF" w:rsidRDefault="004A0BDF" w:rsidP="00BE1225"/>
    <w:p w:rsidR="00754B06" w:rsidRPr="004A0BDF" w:rsidRDefault="00754B06" w:rsidP="00754B06">
      <w:pPr>
        <w:pStyle w:val="Estilopadro"/>
        <w:jc w:val="center"/>
        <w:rPr>
          <w:b/>
          <w:bCs/>
          <w:color w:val="00000A"/>
        </w:rPr>
      </w:pPr>
      <w:r w:rsidRPr="004A0BDF">
        <w:rPr>
          <w:b/>
          <w:bCs/>
          <w:color w:val="00000A"/>
        </w:rPr>
        <w:t xml:space="preserve">APLICAÇÃO </w:t>
      </w:r>
      <w:r w:rsidRPr="004A0BDF">
        <w:rPr>
          <w:b/>
          <w:bCs/>
          <w:i/>
          <w:color w:val="00000A"/>
        </w:rPr>
        <w:t>WEB</w:t>
      </w:r>
      <w:r w:rsidRPr="004A0BDF">
        <w:rPr>
          <w:b/>
          <w:bCs/>
          <w:color w:val="00000A"/>
        </w:rPr>
        <w:t xml:space="preserve"> PARA PROCESSAMENTO DE INVENTÁRIO FLORESTAL POR MEIO DA PLATAFORMA SHINY</w:t>
      </w:r>
    </w:p>
    <w:p w:rsidR="00754B06" w:rsidRPr="004A0BDF" w:rsidRDefault="00754B06" w:rsidP="00BE1225">
      <w:r w:rsidRPr="004A0BDF">
        <w:t xml:space="preserve"> </w:t>
      </w:r>
    </w:p>
    <w:p w:rsidR="004A0BDF" w:rsidRPr="004A0BDF" w:rsidRDefault="004A0BDF" w:rsidP="00BE1225"/>
    <w:p w:rsidR="004A0BDF" w:rsidRPr="004A0BDF" w:rsidRDefault="004A0BDF" w:rsidP="00BE1225"/>
    <w:p w:rsidR="004A0BDF" w:rsidRDefault="00754B06" w:rsidP="00F555B6">
      <w:pPr>
        <w:spacing w:line="240" w:lineRule="auto"/>
        <w:ind w:left="3402" w:firstLine="0"/>
      </w:pPr>
      <w:r>
        <w:t>Dissertação apresentada ao programa de Pós-Graduação em Ciência Florestal da Universidade Federal dos Vales do Jequitinhonha e Mucuri, como requisito parcial para obtenção do título de Mestre.</w:t>
      </w:r>
    </w:p>
    <w:p w:rsidR="00754B06" w:rsidRDefault="00754B06" w:rsidP="00BE1225"/>
    <w:p w:rsidR="00754B06" w:rsidRDefault="00754B06" w:rsidP="00780A11">
      <w:pPr>
        <w:ind w:left="3402" w:firstLine="0"/>
        <w:jc w:val="left"/>
      </w:pPr>
      <w:r>
        <w:t>Orientador: Prof. Dr. Marcio Leles Romarco de Oliveira</w:t>
      </w:r>
    </w:p>
    <w:p w:rsidR="00F555B6" w:rsidRDefault="00F555B6" w:rsidP="00780A11">
      <w:pPr>
        <w:ind w:left="3402" w:firstLine="0"/>
      </w:pPr>
    </w:p>
    <w:p w:rsidR="00754B06" w:rsidRPr="004A0BDF" w:rsidRDefault="00754B06" w:rsidP="00780A11">
      <w:pPr>
        <w:ind w:left="3402" w:firstLine="0"/>
      </w:pPr>
      <w:r>
        <w:t xml:space="preserve">Data de aprovação </w:t>
      </w:r>
      <w:r w:rsidRPr="004A0BDF">
        <w:t>... / ... / ...</w:t>
      </w:r>
    </w:p>
    <w:p w:rsidR="004A0BDF" w:rsidRPr="004A0BDF" w:rsidRDefault="004A0BDF" w:rsidP="00780A11">
      <w:pPr>
        <w:ind w:left="3402" w:firstLine="0"/>
      </w:pPr>
      <w:r w:rsidRPr="004A0BDF">
        <w:t xml:space="preserve"> </w:t>
      </w:r>
    </w:p>
    <w:p w:rsidR="004A0BDF" w:rsidRPr="004A0BDF" w:rsidRDefault="004A0BDF" w:rsidP="00BE1225">
      <w:r w:rsidRPr="004A0BDF">
        <w:t xml:space="preserve"> </w:t>
      </w:r>
    </w:p>
    <w:p w:rsidR="004A0BDF" w:rsidRPr="004A0BDF" w:rsidRDefault="004A0BDF" w:rsidP="00780A11">
      <w:pPr>
        <w:ind w:firstLine="0"/>
        <w:jc w:val="center"/>
      </w:pPr>
      <w:r w:rsidRPr="004A0BDF">
        <w:t>___________________________________________________</w:t>
      </w:r>
    </w:p>
    <w:p w:rsidR="004A0BDF" w:rsidRDefault="004A0BDF" w:rsidP="00780A11">
      <w:pPr>
        <w:ind w:firstLine="0"/>
        <w:jc w:val="center"/>
      </w:pPr>
      <w:proofErr w:type="gramStart"/>
      <w:r w:rsidRPr="004A0BDF">
        <w:t xml:space="preserve">Prof. </w:t>
      </w:r>
      <w:r w:rsidR="00780A11" w:rsidRPr="004A0BDF">
        <w:t>Dr. Marcio Leles Romarco</w:t>
      </w:r>
      <w:proofErr w:type="gramEnd"/>
      <w:r w:rsidR="00780A11" w:rsidRPr="004A0BDF">
        <w:t xml:space="preserve"> de Oliveira</w:t>
      </w:r>
    </w:p>
    <w:p w:rsidR="00754B06" w:rsidRPr="004A0BDF" w:rsidRDefault="00754B06" w:rsidP="00780A11">
      <w:pPr>
        <w:ind w:firstLine="0"/>
        <w:jc w:val="center"/>
      </w:pPr>
      <w:r w:rsidRPr="00754B06">
        <w:t>Faculdade de Ciências Agrárias - UFVJM</w:t>
      </w:r>
    </w:p>
    <w:p w:rsidR="004A0BDF" w:rsidRPr="004A0BDF" w:rsidRDefault="004A0BDF" w:rsidP="00780A11">
      <w:pPr>
        <w:ind w:firstLine="0"/>
        <w:jc w:val="center"/>
      </w:pPr>
    </w:p>
    <w:p w:rsidR="00754B06" w:rsidRPr="004A0BDF" w:rsidRDefault="00754B06" w:rsidP="00780A11">
      <w:pPr>
        <w:ind w:firstLine="0"/>
        <w:jc w:val="center"/>
      </w:pPr>
    </w:p>
    <w:p w:rsidR="004A0BDF" w:rsidRPr="004A0BDF" w:rsidRDefault="004A0BDF" w:rsidP="00780A11">
      <w:pPr>
        <w:ind w:firstLine="0"/>
        <w:jc w:val="center"/>
      </w:pPr>
      <w:r w:rsidRPr="004A0BDF">
        <w:t>___________________________________________________</w:t>
      </w:r>
    </w:p>
    <w:p w:rsidR="00780A11" w:rsidRDefault="00780A11" w:rsidP="00780A11">
      <w:pPr>
        <w:ind w:firstLine="0"/>
        <w:jc w:val="center"/>
      </w:pPr>
      <w:proofErr w:type="gramStart"/>
      <w:r>
        <w:t>Prof</w:t>
      </w:r>
      <w:r w:rsidRPr="00F555B6">
        <w:t xml:space="preserve"> </w:t>
      </w:r>
      <w:r w:rsidRPr="004A0BDF">
        <w:t>.</w:t>
      </w:r>
      <w:proofErr w:type="gramEnd"/>
      <w:r w:rsidRPr="004A0BDF">
        <w:t xml:space="preserve"> Dr.  Eric Bastos Gorgens</w:t>
      </w:r>
    </w:p>
    <w:p w:rsidR="00754B06" w:rsidRPr="004A0BDF" w:rsidRDefault="00754B06" w:rsidP="00780A11">
      <w:pPr>
        <w:ind w:firstLine="0"/>
        <w:jc w:val="center"/>
      </w:pPr>
      <w:r w:rsidRPr="00754B06">
        <w:t>Faculdade de Ciências Agrárias - UFVJM</w:t>
      </w:r>
    </w:p>
    <w:p w:rsidR="004A0BDF" w:rsidRPr="004A0BDF" w:rsidRDefault="004A0BDF" w:rsidP="00780A11">
      <w:pPr>
        <w:ind w:firstLine="0"/>
        <w:jc w:val="center"/>
      </w:pPr>
    </w:p>
    <w:p w:rsidR="004A0BDF" w:rsidRPr="004A0BDF" w:rsidRDefault="004A0BDF" w:rsidP="00780A11">
      <w:pPr>
        <w:ind w:firstLine="0"/>
        <w:jc w:val="center"/>
      </w:pPr>
    </w:p>
    <w:p w:rsidR="004A0BDF" w:rsidRPr="004A0BDF" w:rsidRDefault="004A0BDF" w:rsidP="00780A11">
      <w:pPr>
        <w:ind w:firstLine="0"/>
        <w:jc w:val="center"/>
      </w:pPr>
      <w:r w:rsidRPr="004A0BDF">
        <w:t>___________________________________________________</w:t>
      </w:r>
    </w:p>
    <w:p w:rsidR="00780A11" w:rsidRDefault="00780A11" w:rsidP="00780A11">
      <w:pPr>
        <w:ind w:firstLine="0"/>
        <w:jc w:val="center"/>
      </w:pPr>
      <w:r>
        <w:t>Eng.</w:t>
      </w:r>
    </w:p>
    <w:p w:rsidR="00754B06" w:rsidRDefault="00754B06" w:rsidP="00780A11">
      <w:pPr>
        <w:ind w:firstLine="0"/>
        <w:jc w:val="center"/>
      </w:pPr>
      <w:r w:rsidRPr="00754B06">
        <w:t xml:space="preserve">Faculdade de Ciências Agrárias </w:t>
      </w:r>
      <w:r>
        <w:t>–</w:t>
      </w:r>
      <w:r w:rsidRPr="00754B06">
        <w:t xml:space="preserve"> UFVJM</w:t>
      </w:r>
    </w:p>
    <w:p w:rsidR="00780A11" w:rsidRDefault="00780A11" w:rsidP="00780A11">
      <w:pPr>
        <w:ind w:firstLine="0"/>
        <w:jc w:val="center"/>
        <w:rPr>
          <w:b/>
        </w:rPr>
      </w:pPr>
    </w:p>
    <w:p w:rsidR="00780A11" w:rsidRPr="00780A11" w:rsidRDefault="00780A11" w:rsidP="00780A11">
      <w:pPr>
        <w:ind w:firstLine="0"/>
        <w:jc w:val="center"/>
        <w:rPr>
          <w:b/>
        </w:rPr>
      </w:pPr>
      <w:r w:rsidRPr="00780A11">
        <w:rPr>
          <w:b/>
        </w:rPr>
        <w:t>Diamantina</w:t>
      </w:r>
    </w:p>
    <w:p w:rsidR="004A0BDF" w:rsidRPr="004A0BDF" w:rsidRDefault="004A0BDF" w:rsidP="00BE1225">
      <w:pPr>
        <w:sectPr w:rsidR="004A0BDF" w:rsidRPr="004A0BDF" w:rsidSect="00FF36DF">
          <w:type w:val="nextColumn"/>
          <w:pgSz w:w="11906" w:h="16838"/>
          <w:pgMar w:top="1701" w:right="1134" w:bottom="1134" w:left="1701" w:header="709" w:footer="709" w:gutter="0"/>
          <w:cols w:space="708"/>
          <w:docGrid w:linePitch="360"/>
        </w:sectPr>
      </w:pPr>
    </w:p>
    <w:p w:rsidR="004A0BDF" w:rsidRPr="004A0BDF" w:rsidRDefault="004A0BDF" w:rsidP="00BE1225"/>
    <w:p w:rsidR="004A0BDF" w:rsidRPr="004A0BDF" w:rsidRDefault="004A0BDF" w:rsidP="00BE1225">
      <w:r w:rsidRPr="004A0BDF">
        <w:t>AGRADECIMENTOS</w:t>
      </w:r>
    </w:p>
    <w:p w:rsidR="004A0BDF" w:rsidRPr="004A0BDF" w:rsidRDefault="004A0BDF" w:rsidP="00BE1225">
      <w:r w:rsidRPr="004A0BDF">
        <w:t>Agradeço à minha mãe Leana Maria Rabelo e ao meu pai Militão Sampaio Braga, pelo apoio e amor recebidos.</w:t>
      </w:r>
    </w:p>
    <w:p w:rsidR="004A0BDF" w:rsidRDefault="004A0BDF" w:rsidP="00BE1225">
      <w:r w:rsidRPr="004A0BDF">
        <w:t>Aos professores do Departamento de Engenharia Florestal, em especial o professor Márcio Leles Romarco de Oliveira, pela orientação.</w:t>
      </w:r>
    </w:p>
    <w:p w:rsidR="00A92AF0" w:rsidRPr="004A0BDF" w:rsidRDefault="00A92AF0" w:rsidP="00BE1225">
      <w:r>
        <w:t>Ao professor Eric Bastos Gorgens que sempre me apoiou e contribuiu com ideias para o projeto.</w:t>
      </w:r>
    </w:p>
    <w:p w:rsidR="004A0BDF" w:rsidRPr="004A0BDF" w:rsidRDefault="004A0BDF" w:rsidP="00BE1225">
      <w:r w:rsidRPr="004A0BDF">
        <w:t>Aos membros do laboratório de Mensuração e Manejo Florestal, pelo companheirismo e apoio.</w:t>
      </w:r>
    </w:p>
    <w:p w:rsidR="004A0BDF" w:rsidRPr="004A0BDF" w:rsidRDefault="004A0BDF" w:rsidP="00BE1225">
      <w:r w:rsidRPr="004A0BDF">
        <w:t>Aos membros do site Stackoverflow pela ajuda.</w:t>
      </w:r>
    </w:p>
    <w:p w:rsidR="004A0BDF" w:rsidRDefault="00A92AF0" w:rsidP="00BE1225">
      <w:r>
        <w:t xml:space="preserve"> </w:t>
      </w:r>
      <w:r w:rsidR="004A0BDF" w:rsidRPr="004A0BDF">
        <w:t>À Universidade Federal dos Vales do Jequitinhonha e Mucuri pela oportunidade oferecida.</w:t>
      </w:r>
    </w:p>
    <w:p w:rsidR="00A92AF0" w:rsidRDefault="00A92AF0" w:rsidP="00A92AF0">
      <w:pPr>
        <w:rPr>
          <w:szCs w:val="24"/>
          <w:lang w:eastAsia="pt-BR"/>
        </w:rPr>
      </w:pPr>
      <w:r w:rsidRPr="00CD5D70">
        <w:rPr>
          <w:szCs w:val="24"/>
          <w:lang w:eastAsia="pt-BR"/>
        </w:rPr>
        <w:t>O presente trabalho foi realizado com apoio da</w:t>
      </w:r>
      <w:r>
        <w:rPr>
          <w:szCs w:val="24"/>
          <w:lang w:eastAsia="pt-BR"/>
        </w:rPr>
        <w:t xml:space="preserve"> </w:t>
      </w:r>
      <w:r w:rsidRPr="00CD5D70">
        <w:rPr>
          <w:szCs w:val="24"/>
          <w:lang w:eastAsia="pt-BR"/>
        </w:rPr>
        <w:t>Coordenação de Aperfeiçoamento de Pessoal de Nível Superior -</w:t>
      </w:r>
      <w:r>
        <w:rPr>
          <w:szCs w:val="24"/>
          <w:lang w:eastAsia="pt-BR"/>
        </w:rPr>
        <w:t xml:space="preserve"> </w:t>
      </w:r>
      <w:r w:rsidRPr="00CD5D70">
        <w:rPr>
          <w:szCs w:val="24"/>
          <w:lang w:eastAsia="pt-BR"/>
        </w:rPr>
        <w:t>Brasil (CAPES) - Código de Financiamento 001</w:t>
      </w:r>
      <w:r>
        <w:rPr>
          <w:szCs w:val="24"/>
          <w:lang w:eastAsia="pt-BR"/>
        </w:rPr>
        <w:t>.</w:t>
      </w:r>
    </w:p>
    <w:p w:rsidR="00A92AF0" w:rsidRDefault="00A92AF0" w:rsidP="00BE1225"/>
    <w:p w:rsidR="00A92AF0" w:rsidRPr="004A0BDF" w:rsidRDefault="00A92AF0" w:rsidP="00BE1225">
      <w:pPr>
        <w:sectPr w:rsidR="00A92AF0" w:rsidRPr="004A0BDF" w:rsidSect="00FF36DF">
          <w:headerReference w:type="default" r:id="rId9"/>
          <w:footerReference w:type="default" r:id="rId10"/>
          <w:type w:val="nextColumn"/>
          <w:pgSz w:w="11906" w:h="16838"/>
          <w:pgMar w:top="1701" w:right="1134" w:bottom="1134" w:left="1701" w:header="709" w:footer="709" w:gutter="0"/>
          <w:pgNumType w:fmt="lowerRoman" w:start="2"/>
          <w:cols w:space="708"/>
          <w:docGrid w:linePitch="360"/>
        </w:sectPr>
      </w:pPr>
    </w:p>
    <w:p w:rsidR="00A92AF0" w:rsidRPr="004A0BDF" w:rsidRDefault="00A92AF0" w:rsidP="00A92AF0">
      <w:pPr>
        <w:pStyle w:val="Estilopadro"/>
        <w:jc w:val="center"/>
        <w:rPr>
          <w:b/>
          <w:bCs/>
          <w:color w:val="00000A"/>
        </w:rPr>
      </w:pPr>
      <w:r w:rsidRPr="004A0BDF">
        <w:rPr>
          <w:b/>
          <w:bCs/>
          <w:color w:val="00000A"/>
        </w:rPr>
        <w:lastRenderedPageBreak/>
        <w:t xml:space="preserve">APLICAÇÃO </w:t>
      </w:r>
      <w:r w:rsidRPr="004A0BDF">
        <w:rPr>
          <w:b/>
          <w:bCs/>
          <w:i/>
          <w:color w:val="00000A"/>
        </w:rPr>
        <w:t>WEB</w:t>
      </w:r>
      <w:r w:rsidRPr="004A0BDF">
        <w:rPr>
          <w:b/>
          <w:bCs/>
          <w:color w:val="00000A"/>
        </w:rPr>
        <w:t xml:space="preserve"> PARA PROCESSAMENTO DE INVENTÁRIO FLORESTAL POR MEIO DA PLATAFORMA SHINY</w:t>
      </w:r>
    </w:p>
    <w:p w:rsidR="00A92AF0" w:rsidRDefault="00A92AF0" w:rsidP="00780A11">
      <w:pPr>
        <w:tabs>
          <w:tab w:val="left" w:pos="0"/>
        </w:tabs>
        <w:ind w:firstLine="0"/>
        <w:jc w:val="center"/>
      </w:pPr>
    </w:p>
    <w:p w:rsidR="004A0BDF" w:rsidRPr="00A92AF0" w:rsidRDefault="004A0BDF" w:rsidP="00780A11">
      <w:pPr>
        <w:tabs>
          <w:tab w:val="left" w:pos="0"/>
        </w:tabs>
        <w:ind w:firstLine="0"/>
        <w:jc w:val="center"/>
        <w:rPr>
          <w:b/>
        </w:rPr>
      </w:pPr>
      <w:r w:rsidRPr="00A92AF0">
        <w:rPr>
          <w:b/>
        </w:rPr>
        <w:t>RESUMO</w:t>
      </w:r>
    </w:p>
    <w:p w:rsidR="004A0BDF" w:rsidRPr="004A0BDF" w:rsidRDefault="004A0BDF" w:rsidP="00BE1225"/>
    <w:p w:rsidR="00754B06" w:rsidRPr="004A0BDF" w:rsidRDefault="00EF36B4" w:rsidP="009E349C">
      <w:pPr>
        <w:ind w:firstLine="0"/>
      </w:pPr>
      <w:r w:rsidRPr="001E1069">
        <w:t xml:space="preserve">O objetivo deste trabalho </w:t>
      </w:r>
      <w:r w:rsidR="00FF36DF">
        <w:t>foi</w:t>
      </w:r>
      <w:r w:rsidRPr="001E1069">
        <w:t xml:space="preserve"> desenvolver </w:t>
      </w:r>
      <w:r>
        <w:rPr>
          <w:i/>
        </w:rPr>
        <w:t>web apps</w:t>
      </w:r>
      <w:r w:rsidRPr="001E1069">
        <w:t xml:space="preserve"> específicos para área florestal, no que se refere a processamento de dados de inventário florestal de florestas equiâneas e inequiâneas utilizando linguagem R em plataforma online.</w:t>
      </w:r>
      <w:r>
        <w:t xml:space="preserve"> </w:t>
      </w:r>
      <w:proofErr w:type="gramStart"/>
      <w:r>
        <w:t xml:space="preserve">Os </w:t>
      </w:r>
      <w:r w:rsidRPr="00ED7A4E">
        <w:rPr>
          <w:i/>
        </w:rPr>
        <w:t>web</w:t>
      </w:r>
      <w:proofErr w:type="gramEnd"/>
      <w:r w:rsidRPr="00ED7A4E">
        <w:rPr>
          <w:i/>
        </w:rPr>
        <w:t xml:space="preserve"> apps</w:t>
      </w:r>
      <w:r w:rsidRPr="004541A8">
        <w:t xml:space="preserve"> </w:t>
      </w:r>
      <w:r>
        <w:t>foram</w:t>
      </w:r>
      <w:r w:rsidRPr="004541A8">
        <w:t xml:space="preserve"> </w:t>
      </w:r>
      <w:r>
        <w:t xml:space="preserve">desenvolvidos no Laboratório de Mensuração e Manejo, na Universidade Federal dos Vales do Jequitinhonha e Mucuri – UVJM, Campus JK, </w:t>
      </w:r>
      <w:r w:rsidRPr="00ED76E0">
        <w:t>Diamantina/MG</w:t>
      </w:r>
      <w:r>
        <w:t xml:space="preserve"> </w:t>
      </w:r>
      <w:r w:rsidRPr="00ED76E0">
        <w:t>Rodovia MGT 367 - Km 583, nº 5000</w:t>
      </w:r>
      <w:r w:rsidR="00FF36DF">
        <w:t>.</w:t>
      </w:r>
      <w:r>
        <w:t xml:space="preserve"> A hospedagem dos </w:t>
      </w:r>
      <w:r>
        <w:rPr>
          <w:i/>
        </w:rPr>
        <w:t xml:space="preserve">apps </w:t>
      </w:r>
      <w:r>
        <w:t xml:space="preserve">foi feita utilizando o serviço da </w:t>
      </w:r>
      <w:r w:rsidRPr="001E2DD0">
        <w:rPr>
          <w:i/>
        </w:rPr>
        <w:t>Amazon</w:t>
      </w:r>
      <w:r>
        <w:t xml:space="preserve"> </w:t>
      </w:r>
      <w:r w:rsidR="00DF44C5">
        <w:rPr>
          <w:i/>
        </w:rPr>
        <w:t xml:space="preserve">Web Services </w:t>
      </w:r>
      <w:r w:rsidRPr="001E2DD0">
        <w:rPr>
          <w:i/>
        </w:rPr>
        <w:t>EC2</w:t>
      </w:r>
      <w:r w:rsidR="00FF36DF">
        <w:t>.</w:t>
      </w:r>
      <w:r>
        <w:t xml:space="preserve"> </w:t>
      </w:r>
      <w:r w:rsidRPr="000A38A7">
        <w:t xml:space="preserve">O Sistema Operacional do servidor utilizado </w:t>
      </w:r>
      <w:r>
        <w:t>foi</w:t>
      </w:r>
      <w:r w:rsidRPr="000A38A7">
        <w:t xml:space="preserve"> o Ubuntu Server 16.04</w:t>
      </w:r>
      <w:r>
        <w:t xml:space="preserve">.  Foram desenvolvidos </w:t>
      </w:r>
      <w:proofErr w:type="gramStart"/>
      <w:r>
        <w:t xml:space="preserve">3 </w:t>
      </w:r>
      <w:r>
        <w:rPr>
          <w:i/>
        </w:rPr>
        <w:t>web</w:t>
      </w:r>
      <w:proofErr w:type="gramEnd"/>
      <w:r>
        <w:rPr>
          <w:i/>
        </w:rPr>
        <w:t xml:space="preserve"> apps</w:t>
      </w:r>
      <w:r>
        <w:t xml:space="preserve">. A aplicação </w:t>
      </w:r>
      <w:r w:rsidRPr="0014722F">
        <w:rPr>
          <w:i/>
        </w:rPr>
        <w:t>web</w:t>
      </w:r>
      <w:r>
        <w:t xml:space="preserve"> App Inventário de Nativas foi desenvolvida com o foco em florestas inequiâneas, visando gerar variáveis, índices e gráficos que geralmente são utilizados em relatórios de inventários florestais de florestas naturais. O App Cubagem foi desenvolvido com o foco em cálculos de volume de árvores cubadas utilizando os métodos de Smalian ou Huber, realizar análises descritivas e ajustar modelos volumétricos utilizando estes dados. </w:t>
      </w:r>
      <w:proofErr w:type="gramStart"/>
      <w:r>
        <w:t xml:space="preserve">O </w:t>
      </w:r>
      <w:r>
        <w:rPr>
          <w:i/>
        </w:rPr>
        <w:t>web</w:t>
      </w:r>
      <w:proofErr w:type="gramEnd"/>
      <w:r>
        <w:rPr>
          <w:i/>
        </w:rPr>
        <w:t xml:space="preserve"> </w:t>
      </w:r>
      <w:r w:rsidRPr="00A94A09">
        <w:t>app</w:t>
      </w:r>
      <w:r>
        <w:t xml:space="preserve"> </w:t>
      </w:r>
      <w:r w:rsidRPr="00A94A09">
        <w:t>App</w:t>
      </w:r>
      <w:r>
        <w:t xml:space="preserve"> Inventário Florestal foi desenvolvido com </w:t>
      </w:r>
      <w:r w:rsidR="00FF36DF">
        <w:t>enfoque em florestas equiâneas, e pode</w:t>
      </w:r>
      <w:r>
        <w:t xml:space="preserve"> estimar a altura de árvores não medidas, volume d</w:t>
      </w:r>
      <w:r w:rsidR="00FF36DF">
        <w:t>e</w:t>
      </w:r>
      <w:r>
        <w:t xml:space="preserve"> árvores inserindo os coeficientes de um dos modelos disponíveis, realizar uma análise descritiva dos dados e fazer estimativas de</w:t>
      </w:r>
      <w:r w:rsidR="00FF36DF">
        <w:t xml:space="preserve"> amostragem</w:t>
      </w:r>
      <w:r>
        <w:t xml:space="preserve">. Concluiu-se que </w:t>
      </w:r>
      <w:proofErr w:type="gramStart"/>
      <w:r>
        <w:t xml:space="preserve">os </w:t>
      </w:r>
      <w:r>
        <w:rPr>
          <w:i/>
        </w:rPr>
        <w:t>web</w:t>
      </w:r>
      <w:proofErr w:type="gramEnd"/>
      <w:r>
        <w:rPr>
          <w:i/>
        </w:rPr>
        <w:t xml:space="preserve"> </w:t>
      </w:r>
      <w:r w:rsidRPr="00A94A09">
        <w:t>apps</w:t>
      </w:r>
      <w:r>
        <w:t xml:space="preserve"> </w:t>
      </w:r>
      <w:r w:rsidRPr="00A94A09">
        <w:t>foram</w:t>
      </w:r>
      <w:r>
        <w:t xml:space="preserve"> desenvolvidos com sucesso, e podem ser acessados remotamente por me</w:t>
      </w:r>
      <w:r w:rsidR="009E349C">
        <w:t>io de um navegador de internet.</w:t>
      </w:r>
    </w:p>
    <w:p w:rsidR="004A0BDF" w:rsidRPr="004A0BDF" w:rsidRDefault="00FF36DF" w:rsidP="009E349C">
      <w:pPr>
        <w:ind w:firstLine="0"/>
        <w:jc w:val="left"/>
      </w:pPr>
      <w:r w:rsidRPr="00FF36DF">
        <w:t>Palavras-</w:t>
      </w:r>
      <w:r w:rsidR="004A0BDF" w:rsidRPr="00FF36DF">
        <w:t>chave:</w:t>
      </w:r>
      <w:r w:rsidR="004A0BDF" w:rsidRPr="004A0BDF">
        <w:rPr>
          <w:b/>
        </w:rPr>
        <w:t xml:space="preserve"> </w:t>
      </w:r>
      <w:r w:rsidR="004A0BDF" w:rsidRPr="004A0BDF">
        <w:t>Mensuração, Processamento de Dados, Cubagem.</w:t>
      </w:r>
    </w:p>
    <w:p w:rsidR="004A0BDF" w:rsidRPr="004A0BDF" w:rsidRDefault="004A0BDF" w:rsidP="00BE1225"/>
    <w:p w:rsidR="004A0BDF" w:rsidRPr="004A0BDF" w:rsidRDefault="004A0BDF" w:rsidP="00BE1225"/>
    <w:p w:rsidR="004A0BDF" w:rsidRPr="004A0BDF" w:rsidRDefault="004A0BDF" w:rsidP="00BE1225">
      <w:pPr>
        <w:sectPr w:rsidR="004A0BDF" w:rsidRPr="004A0BDF" w:rsidSect="00FF36DF">
          <w:type w:val="nextColumn"/>
          <w:pgSz w:w="11906" w:h="16838"/>
          <w:pgMar w:top="1701" w:right="1134" w:bottom="1134" w:left="1701" w:header="709" w:footer="709" w:gutter="0"/>
          <w:pgNumType w:fmt="lowerRoman"/>
          <w:cols w:space="708"/>
          <w:docGrid w:linePitch="360"/>
        </w:sectPr>
      </w:pPr>
    </w:p>
    <w:p w:rsidR="00FF36DF" w:rsidRPr="00FF36DF" w:rsidRDefault="00FF36DF" w:rsidP="00FF36DF">
      <w:pPr>
        <w:pStyle w:val="Estilopadro"/>
        <w:jc w:val="center"/>
        <w:rPr>
          <w:b/>
          <w:bCs/>
          <w:color w:val="00000A"/>
          <w:lang w:val="en-US"/>
        </w:rPr>
      </w:pPr>
      <w:r w:rsidRPr="00FF36DF">
        <w:rPr>
          <w:b/>
          <w:bCs/>
          <w:color w:val="00000A"/>
          <w:lang w:val="en-US"/>
        </w:rPr>
        <w:lastRenderedPageBreak/>
        <w:t>WEB APP FOR INVENTORY DATA PROCESSING USING THE SHINY PLATAFORM</w:t>
      </w:r>
    </w:p>
    <w:p w:rsidR="00FF36DF" w:rsidRPr="00FF36DF" w:rsidRDefault="00FF36DF" w:rsidP="00A2083F">
      <w:pPr>
        <w:jc w:val="center"/>
        <w:rPr>
          <w:lang w:val="en-US"/>
        </w:rPr>
      </w:pPr>
    </w:p>
    <w:p w:rsidR="004A0BDF" w:rsidRPr="00FF36DF" w:rsidRDefault="004A0BDF" w:rsidP="00FF36DF">
      <w:pPr>
        <w:ind w:firstLine="0"/>
        <w:jc w:val="center"/>
        <w:rPr>
          <w:b/>
          <w:lang w:val="en-US"/>
        </w:rPr>
      </w:pPr>
      <w:r w:rsidRPr="00FF36DF">
        <w:rPr>
          <w:b/>
          <w:lang w:val="en-US"/>
        </w:rPr>
        <w:t>ABSTRACT</w:t>
      </w:r>
    </w:p>
    <w:p w:rsidR="00A2083F" w:rsidRDefault="00A2083F" w:rsidP="00A2083F">
      <w:pPr>
        <w:jc w:val="center"/>
        <w:rPr>
          <w:lang w:val="en-US"/>
        </w:rPr>
      </w:pPr>
    </w:p>
    <w:p w:rsidR="00754B06" w:rsidRPr="00655827" w:rsidRDefault="009E349C" w:rsidP="009E349C">
      <w:pPr>
        <w:ind w:firstLine="0"/>
        <w:rPr>
          <w:lang w:val="en-US"/>
        </w:rPr>
      </w:pPr>
      <w:r w:rsidRPr="00A2083F">
        <w:rPr>
          <w:lang w:val="en-US"/>
        </w:rPr>
        <w:t>The aim of this study is to develop web apps for forestry data processing, specifically for inventory data from even-aged and uneven-aged forests using R language in an online platform. The web apps were developed in the Laboratório de Mensuração e Manejo, at the Federal University of the Jequitinhonha and Mucuri Valleys – UFVJM, Campus JK, Diamantina/MG Rodovia MGT 367 – Km 583, nº 5000</w:t>
      </w:r>
      <w:r w:rsidR="00D3237F">
        <w:rPr>
          <w:lang w:val="en-US"/>
        </w:rPr>
        <w:t xml:space="preserve">. </w:t>
      </w:r>
      <w:r w:rsidRPr="00A2083F">
        <w:rPr>
          <w:lang w:val="en-US"/>
        </w:rPr>
        <w:t>The apps were hosted using Amazon Web Services EC</w:t>
      </w:r>
      <w:r w:rsidR="00D3237F">
        <w:rPr>
          <w:lang w:val="en-US"/>
        </w:rPr>
        <w:t xml:space="preserve">2. </w:t>
      </w:r>
      <w:r w:rsidRPr="009E349C">
        <w:rPr>
          <w:lang w:val="en-US"/>
        </w:rPr>
        <w:t xml:space="preserve">The </w:t>
      </w:r>
      <w:r w:rsidRPr="00060CBA">
        <w:rPr>
          <w:lang w:val="en-US"/>
        </w:rPr>
        <w:t>Operating</w:t>
      </w:r>
      <w:r w:rsidRPr="009E349C">
        <w:rPr>
          <w:lang w:val="en-US"/>
        </w:rPr>
        <w:t xml:space="preserve"> System </w:t>
      </w:r>
      <w:r w:rsidRPr="00060CBA">
        <w:rPr>
          <w:lang w:val="en-US"/>
        </w:rPr>
        <w:t xml:space="preserve">used was Ubuntu Server 16.04.  </w:t>
      </w:r>
      <w:r>
        <w:rPr>
          <w:lang w:val="en-US"/>
        </w:rPr>
        <w:t>Three apps were developed. The web app App Inventário de Nativas was developed with focus on uneven-aged forests, aiming to provide most variables, indexes and graphics used in reports of inventories of natural forests The web app App Cubagem was developed with focus on tree volume measurements and estimation using Smalian or Huber’s method and volumetric models, and descriptive analysis of data. With web app App Inventário Florestal we aimed to allow the user to estimate the height of non-measured trees, estimate the volume of trees using coefficients of one of the available models, make a descriptive analysis of their data, and make sampling estimates of inventory data of even-aged forests. We concluded that the web apps were developed successfully, and can be accessed remotely by a web browser.</w:t>
      </w:r>
    </w:p>
    <w:p w:rsidR="004A0BDF" w:rsidRPr="00655827" w:rsidRDefault="004A0BDF" w:rsidP="009E349C">
      <w:pPr>
        <w:ind w:firstLine="0"/>
        <w:rPr>
          <w:lang w:val="en-US"/>
        </w:rPr>
      </w:pPr>
      <w:r w:rsidRPr="00FF36DF">
        <w:rPr>
          <w:lang w:val="en-US"/>
        </w:rPr>
        <w:t>Keywords</w:t>
      </w:r>
      <w:r w:rsidRPr="00655827">
        <w:rPr>
          <w:b/>
          <w:lang w:val="en-US"/>
        </w:rPr>
        <w:t>:</w:t>
      </w:r>
      <w:r w:rsidRPr="00655827">
        <w:rPr>
          <w:lang w:val="en-US"/>
        </w:rPr>
        <w:t xml:space="preserve"> Forest Mensuration, Data processing, Cubic volume.</w:t>
      </w:r>
    </w:p>
    <w:p w:rsidR="00754B06" w:rsidRPr="00655827" w:rsidRDefault="00754B06" w:rsidP="00BE1225">
      <w:pPr>
        <w:rPr>
          <w:lang w:val="en-US"/>
        </w:rPr>
      </w:pPr>
      <w:r w:rsidRPr="00655827">
        <w:rPr>
          <w:lang w:val="en-US"/>
        </w:rPr>
        <w:br w:type="page"/>
      </w:r>
    </w:p>
    <w:sdt>
      <w:sdtPr>
        <w:rPr>
          <w:rFonts w:ascii="Times New Roman" w:eastAsia="Calibri" w:hAnsi="Times New Roman"/>
          <w:bCs w:val="0"/>
          <w:color w:val="auto"/>
          <w:sz w:val="24"/>
          <w:lang w:eastAsia="en-US"/>
        </w:rPr>
        <w:id w:val="-2000482938"/>
        <w:docPartObj>
          <w:docPartGallery w:val="Table of Contents"/>
          <w:docPartUnique/>
        </w:docPartObj>
      </w:sdtPr>
      <w:sdtEndPr>
        <w:rPr>
          <w:b/>
        </w:rPr>
      </w:sdtEndPr>
      <w:sdtContent>
        <w:p w:rsidR="00484A02" w:rsidRPr="00507DF8" w:rsidRDefault="003F061E" w:rsidP="00A37882">
          <w:pPr>
            <w:pStyle w:val="CabealhodoSumrio"/>
            <w:jc w:val="center"/>
            <w:rPr>
              <w:rFonts w:ascii="Times New Roman" w:hAnsi="Times New Roman"/>
              <w:b/>
              <w:color w:val="auto"/>
              <w:sz w:val="24"/>
              <w:szCs w:val="24"/>
            </w:rPr>
          </w:pPr>
          <w:r w:rsidRPr="00507DF8">
            <w:rPr>
              <w:rFonts w:ascii="Times New Roman" w:hAnsi="Times New Roman"/>
              <w:b/>
              <w:color w:val="auto"/>
              <w:sz w:val="24"/>
              <w:szCs w:val="24"/>
            </w:rPr>
            <w:t>SUMÁRIO</w:t>
          </w:r>
        </w:p>
        <w:p w:rsidR="00612684" w:rsidRDefault="00484A02">
          <w:pPr>
            <w:pStyle w:val="Sumrio1"/>
            <w:tabs>
              <w:tab w:val="left" w:pos="1100"/>
              <w:tab w:val="right" w:leader="dot" w:pos="9055"/>
            </w:tabs>
            <w:rPr>
              <w:rFonts w:asciiTheme="minorHAnsi" w:eastAsiaTheme="minorEastAsia" w:hAnsiTheme="minorHAnsi" w:cstheme="minorBidi"/>
              <w:noProof/>
              <w:sz w:val="22"/>
              <w:szCs w:val="22"/>
              <w:lang w:eastAsia="pt-BR"/>
            </w:rPr>
          </w:pPr>
          <w:r>
            <w:fldChar w:fldCharType="begin"/>
          </w:r>
          <w:r>
            <w:instrText xml:space="preserve"> TOC \o "1-3" \h \z \u </w:instrText>
          </w:r>
          <w:r>
            <w:fldChar w:fldCharType="separate"/>
          </w:r>
          <w:hyperlink w:anchor="_Toc535429329" w:history="1">
            <w:r w:rsidR="00612684" w:rsidRPr="00AD3426">
              <w:rPr>
                <w:rStyle w:val="Hyperlink"/>
                <w:noProof/>
              </w:rPr>
              <w:t>1</w:t>
            </w:r>
            <w:r w:rsidR="00612684">
              <w:rPr>
                <w:rFonts w:asciiTheme="minorHAnsi" w:eastAsiaTheme="minorEastAsia" w:hAnsiTheme="minorHAnsi" w:cstheme="minorBidi"/>
                <w:noProof/>
                <w:sz w:val="22"/>
                <w:szCs w:val="22"/>
                <w:lang w:eastAsia="pt-BR"/>
              </w:rPr>
              <w:tab/>
            </w:r>
            <w:r w:rsidR="00612684" w:rsidRPr="00AD3426">
              <w:rPr>
                <w:rStyle w:val="Hyperlink"/>
                <w:noProof/>
              </w:rPr>
              <w:t>INTRODUÇÃO GERAL</w:t>
            </w:r>
            <w:r w:rsidR="00612684">
              <w:rPr>
                <w:noProof/>
                <w:webHidden/>
              </w:rPr>
              <w:tab/>
            </w:r>
            <w:r w:rsidR="00612684">
              <w:rPr>
                <w:noProof/>
                <w:webHidden/>
              </w:rPr>
              <w:fldChar w:fldCharType="begin"/>
            </w:r>
            <w:r w:rsidR="00612684">
              <w:rPr>
                <w:noProof/>
                <w:webHidden/>
              </w:rPr>
              <w:instrText xml:space="preserve"> PAGEREF _Toc535429329 \h </w:instrText>
            </w:r>
            <w:r w:rsidR="00612684">
              <w:rPr>
                <w:noProof/>
                <w:webHidden/>
              </w:rPr>
            </w:r>
            <w:r w:rsidR="00612684">
              <w:rPr>
                <w:noProof/>
                <w:webHidden/>
              </w:rPr>
              <w:fldChar w:fldCharType="separate"/>
            </w:r>
            <w:r w:rsidR="00A26E55">
              <w:rPr>
                <w:noProof/>
                <w:webHidden/>
              </w:rPr>
              <w:t>7</w:t>
            </w:r>
            <w:r w:rsidR="00612684">
              <w:rPr>
                <w:noProof/>
                <w:webHidden/>
              </w:rPr>
              <w:fldChar w:fldCharType="end"/>
            </w:r>
          </w:hyperlink>
        </w:p>
        <w:p w:rsidR="00612684" w:rsidRDefault="00612684">
          <w:pPr>
            <w:pStyle w:val="Sumrio1"/>
            <w:tabs>
              <w:tab w:val="left" w:pos="1100"/>
              <w:tab w:val="right" w:leader="dot" w:pos="9055"/>
            </w:tabs>
            <w:rPr>
              <w:rFonts w:asciiTheme="minorHAnsi" w:eastAsiaTheme="minorEastAsia" w:hAnsiTheme="minorHAnsi" w:cstheme="minorBidi"/>
              <w:noProof/>
              <w:sz w:val="22"/>
              <w:szCs w:val="22"/>
              <w:lang w:eastAsia="pt-BR"/>
            </w:rPr>
          </w:pPr>
          <w:hyperlink w:anchor="_Toc535429330" w:history="1">
            <w:r w:rsidRPr="00AD3426">
              <w:rPr>
                <w:rStyle w:val="Hyperlink"/>
                <w:noProof/>
              </w:rPr>
              <w:t>2</w:t>
            </w:r>
            <w:r>
              <w:rPr>
                <w:rFonts w:asciiTheme="minorHAnsi" w:eastAsiaTheme="minorEastAsia" w:hAnsiTheme="minorHAnsi" w:cstheme="minorBidi"/>
                <w:noProof/>
                <w:sz w:val="22"/>
                <w:szCs w:val="22"/>
                <w:lang w:eastAsia="pt-BR"/>
              </w:rPr>
              <w:tab/>
            </w:r>
            <w:r w:rsidRPr="00AD3426">
              <w:rPr>
                <w:rStyle w:val="Hyperlink"/>
                <w:noProof/>
              </w:rPr>
              <w:t>METODOLOGIA GERAL</w:t>
            </w:r>
            <w:r>
              <w:rPr>
                <w:noProof/>
                <w:webHidden/>
              </w:rPr>
              <w:tab/>
            </w:r>
            <w:r>
              <w:rPr>
                <w:noProof/>
                <w:webHidden/>
              </w:rPr>
              <w:fldChar w:fldCharType="begin"/>
            </w:r>
            <w:r>
              <w:rPr>
                <w:noProof/>
                <w:webHidden/>
              </w:rPr>
              <w:instrText xml:space="preserve"> PAGEREF _Toc535429330 \h </w:instrText>
            </w:r>
            <w:r>
              <w:rPr>
                <w:noProof/>
                <w:webHidden/>
              </w:rPr>
            </w:r>
            <w:r>
              <w:rPr>
                <w:noProof/>
                <w:webHidden/>
              </w:rPr>
              <w:fldChar w:fldCharType="separate"/>
            </w:r>
            <w:r w:rsidR="00A26E55">
              <w:rPr>
                <w:noProof/>
                <w:webHidden/>
              </w:rPr>
              <w:t>8</w:t>
            </w:r>
            <w:r>
              <w:rPr>
                <w:noProof/>
                <w:webHidden/>
              </w:rPr>
              <w:fldChar w:fldCharType="end"/>
            </w:r>
          </w:hyperlink>
        </w:p>
        <w:p w:rsidR="00612684" w:rsidRDefault="00612684">
          <w:pPr>
            <w:pStyle w:val="Sumrio2"/>
            <w:tabs>
              <w:tab w:val="right" w:leader="dot" w:pos="9055"/>
            </w:tabs>
            <w:rPr>
              <w:rFonts w:asciiTheme="minorHAnsi" w:eastAsiaTheme="minorEastAsia" w:hAnsiTheme="minorHAnsi" w:cstheme="minorBidi"/>
              <w:noProof/>
              <w:sz w:val="22"/>
              <w:szCs w:val="22"/>
              <w:lang w:eastAsia="pt-BR"/>
            </w:rPr>
          </w:pPr>
          <w:hyperlink w:anchor="_Toc535429331" w:history="1">
            <w:r w:rsidRPr="00AD3426">
              <w:rPr>
                <w:rStyle w:val="Hyperlink"/>
                <w:noProof/>
              </w:rPr>
              <w:t>Desenvolvimento dos web apps</w:t>
            </w:r>
            <w:r>
              <w:rPr>
                <w:noProof/>
                <w:webHidden/>
              </w:rPr>
              <w:tab/>
            </w:r>
            <w:r>
              <w:rPr>
                <w:noProof/>
                <w:webHidden/>
              </w:rPr>
              <w:fldChar w:fldCharType="begin"/>
            </w:r>
            <w:r>
              <w:rPr>
                <w:noProof/>
                <w:webHidden/>
              </w:rPr>
              <w:instrText xml:space="preserve"> PAGEREF _Toc535429331 \h </w:instrText>
            </w:r>
            <w:r>
              <w:rPr>
                <w:noProof/>
                <w:webHidden/>
              </w:rPr>
            </w:r>
            <w:r>
              <w:rPr>
                <w:noProof/>
                <w:webHidden/>
              </w:rPr>
              <w:fldChar w:fldCharType="separate"/>
            </w:r>
            <w:r w:rsidR="00A26E55">
              <w:rPr>
                <w:noProof/>
                <w:webHidden/>
              </w:rPr>
              <w:t>8</w:t>
            </w:r>
            <w:r>
              <w:rPr>
                <w:noProof/>
                <w:webHidden/>
              </w:rPr>
              <w:fldChar w:fldCharType="end"/>
            </w:r>
          </w:hyperlink>
        </w:p>
        <w:p w:rsidR="00612684" w:rsidRDefault="00612684">
          <w:pPr>
            <w:pStyle w:val="Sumrio2"/>
            <w:tabs>
              <w:tab w:val="right" w:leader="dot" w:pos="9055"/>
            </w:tabs>
            <w:rPr>
              <w:rFonts w:asciiTheme="minorHAnsi" w:eastAsiaTheme="minorEastAsia" w:hAnsiTheme="minorHAnsi" w:cstheme="minorBidi"/>
              <w:noProof/>
              <w:sz w:val="22"/>
              <w:szCs w:val="22"/>
              <w:lang w:eastAsia="pt-BR"/>
            </w:rPr>
          </w:pPr>
          <w:hyperlink w:anchor="_Toc535429332" w:history="1">
            <w:r w:rsidRPr="00AD3426">
              <w:rPr>
                <w:rStyle w:val="Hyperlink"/>
                <w:noProof/>
              </w:rPr>
              <w:t>Hospedagem dos web apps</w:t>
            </w:r>
            <w:r>
              <w:rPr>
                <w:noProof/>
                <w:webHidden/>
              </w:rPr>
              <w:tab/>
            </w:r>
            <w:r>
              <w:rPr>
                <w:noProof/>
                <w:webHidden/>
              </w:rPr>
              <w:fldChar w:fldCharType="begin"/>
            </w:r>
            <w:r>
              <w:rPr>
                <w:noProof/>
                <w:webHidden/>
              </w:rPr>
              <w:instrText xml:space="preserve"> PAGEREF _Toc535429332 \h </w:instrText>
            </w:r>
            <w:r>
              <w:rPr>
                <w:noProof/>
                <w:webHidden/>
              </w:rPr>
            </w:r>
            <w:r>
              <w:rPr>
                <w:noProof/>
                <w:webHidden/>
              </w:rPr>
              <w:fldChar w:fldCharType="separate"/>
            </w:r>
            <w:r w:rsidR="00A26E55">
              <w:rPr>
                <w:noProof/>
                <w:webHidden/>
              </w:rPr>
              <w:t>9</w:t>
            </w:r>
            <w:r>
              <w:rPr>
                <w:noProof/>
                <w:webHidden/>
              </w:rPr>
              <w:fldChar w:fldCharType="end"/>
            </w:r>
          </w:hyperlink>
        </w:p>
        <w:p w:rsidR="00612684" w:rsidRDefault="00612684">
          <w:pPr>
            <w:pStyle w:val="Sumrio1"/>
            <w:tabs>
              <w:tab w:val="right" w:leader="dot" w:pos="9055"/>
            </w:tabs>
            <w:rPr>
              <w:rFonts w:asciiTheme="minorHAnsi" w:eastAsiaTheme="minorEastAsia" w:hAnsiTheme="minorHAnsi" w:cstheme="minorBidi"/>
              <w:noProof/>
              <w:sz w:val="22"/>
              <w:szCs w:val="22"/>
              <w:lang w:eastAsia="pt-BR"/>
            </w:rPr>
          </w:pPr>
          <w:hyperlink w:anchor="_Toc535429333" w:history="1">
            <w:r w:rsidRPr="00AD3426">
              <w:rPr>
                <w:rStyle w:val="Hyperlink"/>
                <w:noProof/>
              </w:rPr>
              <w:t>REFERÊNCIAS BIBLIOGRÁFICAS</w:t>
            </w:r>
            <w:r>
              <w:rPr>
                <w:noProof/>
                <w:webHidden/>
              </w:rPr>
              <w:tab/>
            </w:r>
            <w:r>
              <w:rPr>
                <w:noProof/>
                <w:webHidden/>
              </w:rPr>
              <w:fldChar w:fldCharType="begin"/>
            </w:r>
            <w:r>
              <w:rPr>
                <w:noProof/>
                <w:webHidden/>
              </w:rPr>
              <w:instrText xml:space="preserve"> PAGEREF _Toc535429333 \h </w:instrText>
            </w:r>
            <w:r>
              <w:rPr>
                <w:noProof/>
                <w:webHidden/>
              </w:rPr>
            </w:r>
            <w:r>
              <w:rPr>
                <w:noProof/>
                <w:webHidden/>
              </w:rPr>
              <w:fldChar w:fldCharType="separate"/>
            </w:r>
            <w:r w:rsidR="00A26E55">
              <w:rPr>
                <w:noProof/>
                <w:webHidden/>
              </w:rPr>
              <w:t>10</w:t>
            </w:r>
            <w:r>
              <w:rPr>
                <w:noProof/>
                <w:webHidden/>
              </w:rPr>
              <w:fldChar w:fldCharType="end"/>
            </w:r>
          </w:hyperlink>
        </w:p>
        <w:p w:rsidR="00612684" w:rsidRDefault="00612684">
          <w:pPr>
            <w:pStyle w:val="Sumrio1"/>
            <w:tabs>
              <w:tab w:val="right" w:leader="dot" w:pos="9055"/>
            </w:tabs>
            <w:rPr>
              <w:rFonts w:asciiTheme="minorHAnsi" w:eastAsiaTheme="minorEastAsia" w:hAnsiTheme="minorHAnsi" w:cstheme="minorBidi"/>
              <w:noProof/>
              <w:sz w:val="22"/>
              <w:szCs w:val="22"/>
              <w:lang w:eastAsia="pt-BR"/>
            </w:rPr>
          </w:pPr>
          <w:hyperlink w:anchor="_Toc535429334" w:history="1">
            <w:r w:rsidRPr="00AD3426">
              <w:rPr>
                <w:rStyle w:val="Hyperlink"/>
                <w:noProof/>
              </w:rPr>
              <w:t xml:space="preserve">CAPÍTULO 1 App Inventário de Nativas — APLICAÇÃO </w:t>
            </w:r>
            <w:r w:rsidRPr="00AD3426">
              <w:rPr>
                <w:rStyle w:val="Hyperlink"/>
                <w:i/>
                <w:noProof/>
              </w:rPr>
              <w:t>WEB</w:t>
            </w:r>
            <w:r w:rsidRPr="00AD3426">
              <w:rPr>
                <w:rStyle w:val="Hyperlink"/>
                <w:noProof/>
              </w:rPr>
              <w:t xml:space="preserve"> PARA PROCESSAMENTO DE DADOS DE INVENTÁRIO FLORESTAL DE FLORESTAS INEQUIÂNEAS</w:t>
            </w:r>
            <w:r>
              <w:rPr>
                <w:noProof/>
                <w:webHidden/>
              </w:rPr>
              <w:tab/>
            </w:r>
            <w:r>
              <w:rPr>
                <w:noProof/>
                <w:webHidden/>
              </w:rPr>
              <w:fldChar w:fldCharType="begin"/>
            </w:r>
            <w:r>
              <w:rPr>
                <w:noProof/>
                <w:webHidden/>
              </w:rPr>
              <w:instrText xml:space="preserve"> PAGEREF _Toc535429334 \h </w:instrText>
            </w:r>
            <w:r>
              <w:rPr>
                <w:noProof/>
                <w:webHidden/>
              </w:rPr>
            </w:r>
            <w:r>
              <w:rPr>
                <w:noProof/>
                <w:webHidden/>
              </w:rPr>
              <w:fldChar w:fldCharType="separate"/>
            </w:r>
            <w:r w:rsidR="00A26E55">
              <w:rPr>
                <w:noProof/>
                <w:webHidden/>
              </w:rPr>
              <w:t>13</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35" w:history="1">
            <w:r w:rsidRPr="00AD3426">
              <w:rPr>
                <w:rStyle w:val="Hyperlink"/>
                <w:noProof/>
              </w:rPr>
              <w:t>1</w:t>
            </w:r>
            <w:r>
              <w:rPr>
                <w:rFonts w:asciiTheme="minorHAnsi" w:eastAsiaTheme="minorEastAsia" w:hAnsiTheme="minorHAnsi" w:cstheme="minorBidi"/>
                <w:noProof/>
                <w:sz w:val="22"/>
                <w:szCs w:val="22"/>
                <w:lang w:eastAsia="pt-BR"/>
              </w:rPr>
              <w:tab/>
            </w:r>
            <w:r w:rsidRPr="00AD3426">
              <w:rPr>
                <w:rStyle w:val="Hyperlink"/>
                <w:noProof/>
              </w:rPr>
              <w:t>INTRODUÇÃO</w:t>
            </w:r>
            <w:r>
              <w:rPr>
                <w:noProof/>
                <w:webHidden/>
              </w:rPr>
              <w:tab/>
            </w:r>
            <w:r>
              <w:rPr>
                <w:noProof/>
                <w:webHidden/>
              </w:rPr>
              <w:fldChar w:fldCharType="begin"/>
            </w:r>
            <w:r>
              <w:rPr>
                <w:noProof/>
                <w:webHidden/>
              </w:rPr>
              <w:instrText xml:space="preserve"> PAGEREF _Toc535429335 \h </w:instrText>
            </w:r>
            <w:r>
              <w:rPr>
                <w:noProof/>
                <w:webHidden/>
              </w:rPr>
            </w:r>
            <w:r>
              <w:rPr>
                <w:noProof/>
                <w:webHidden/>
              </w:rPr>
              <w:fldChar w:fldCharType="separate"/>
            </w:r>
            <w:r w:rsidR="00A26E55">
              <w:rPr>
                <w:noProof/>
                <w:webHidden/>
              </w:rPr>
              <w:t>15</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36" w:history="1">
            <w:r w:rsidRPr="00AD3426">
              <w:rPr>
                <w:rStyle w:val="Hyperlink"/>
                <w:noProof/>
              </w:rPr>
              <w:t>2</w:t>
            </w:r>
            <w:r>
              <w:rPr>
                <w:rFonts w:asciiTheme="minorHAnsi" w:eastAsiaTheme="minorEastAsia" w:hAnsiTheme="minorHAnsi" w:cstheme="minorBidi"/>
                <w:noProof/>
                <w:sz w:val="22"/>
                <w:szCs w:val="22"/>
                <w:lang w:eastAsia="pt-BR"/>
              </w:rPr>
              <w:tab/>
            </w:r>
            <w:r w:rsidRPr="00AD3426">
              <w:rPr>
                <w:rStyle w:val="Hyperlink"/>
                <w:noProof/>
              </w:rPr>
              <w:t>OBJETIVOS</w:t>
            </w:r>
            <w:r>
              <w:rPr>
                <w:noProof/>
                <w:webHidden/>
              </w:rPr>
              <w:tab/>
            </w:r>
            <w:r>
              <w:rPr>
                <w:noProof/>
                <w:webHidden/>
              </w:rPr>
              <w:fldChar w:fldCharType="begin"/>
            </w:r>
            <w:r>
              <w:rPr>
                <w:noProof/>
                <w:webHidden/>
              </w:rPr>
              <w:instrText xml:space="preserve"> PAGEREF _Toc535429336 \h </w:instrText>
            </w:r>
            <w:r>
              <w:rPr>
                <w:noProof/>
                <w:webHidden/>
              </w:rPr>
            </w:r>
            <w:r>
              <w:rPr>
                <w:noProof/>
                <w:webHidden/>
              </w:rPr>
              <w:fldChar w:fldCharType="separate"/>
            </w:r>
            <w:r w:rsidR="00A26E55">
              <w:rPr>
                <w:noProof/>
                <w:webHidden/>
              </w:rPr>
              <w:t>15</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37" w:history="1">
            <w:r w:rsidRPr="00AD3426">
              <w:rPr>
                <w:rStyle w:val="Hyperlink"/>
                <w:noProof/>
              </w:rPr>
              <w:t>3</w:t>
            </w:r>
            <w:r>
              <w:rPr>
                <w:rFonts w:asciiTheme="minorHAnsi" w:eastAsiaTheme="minorEastAsia" w:hAnsiTheme="minorHAnsi" w:cstheme="minorBidi"/>
                <w:noProof/>
                <w:sz w:val="22"/>
                <w:szCs w:val="22"/>
                <w:lang w:eastAsia="pt-BR"/>
              </w:rPr>
              <w:tab/>
            </w:r>
            <w:r w:rsidRPr="00AD3426">
              <w:rPr>
                <w:rStyle w:val="Hyperlink"/>
                <w:noProof/>
              </w:rPr>
              <w:t>MATERIAL E MÉTODOS</w:t>
            </w:r>
            <w:r>
              <w:rPr>
                <w:noProof/>
                <w:webHidden/>
              </w:rPr>
              <w:tab/>
            </w:r>
            <w:r>
              <w:rPr>
                <w:noProof/>
                <w:webHidden/>
              </w:rPr>
              <w:fldChar w:fldCharType="begin"/>
            </w:r>
            <w:r>
              <w:rPr>
                <w:noProof/>
                <w:webHidden/>
              </w:rPr>
              <w:instrText xml:space="preserve"> PAGEREF _Toc535429337 \h </w:instrText>
            </w:r>
            <w:r>
              <w:rPr>
                <w:noProof/>
                <w:webHidden/>
              </w:rPr>
            </w:r>
            <w:r>
              <w:rPr>
                <w:noProof/>
                <w:webHidden/>
              </w:rPr>
              <w:fldChar w:fldCharType="separate"/>
            </w:r>
            <w:r w:rsidR="00A26E55">
              <w:rPr>
                <w:noProof/>
                <w:webHidden/>
              </w:rPr>
              <w:t>15</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38" w:history="1">
            <w:r w:rsidRPr="00AD3426">
              <w:rPr>
                <w:rStyle w:val="Hyperlink"/>
                <w:noProof/>
              </w:rPr>
              <w:t>4</w:t>
            </w:r>
            <w:r>
              <w:rPr>
                <w:rFonts w:asciiTheme="minorHAnsi" w:eastAsiaTheme="minorEastAsia" w:hAnsiTheme="minorHAnsi" w:cstheme="minorBidi"/>
                <w:noProof/>
                <w:sz w:val="22"/>
                <w:szCs w:val="22"/>
                <w:lang w:eastAsia="pt-BR"/>
              </w:rPr>
              <w:tab/>
            </w:r>
            <w:r w:rsidRPr="00AD3426">
              <w:rPr>
                <w:rStyle w:val="Hyperlink"/>
                <w:noProof/>
              </w:rPr>
              <w:t>RESULTADOS E DISCUSSÃO</w:t>
            </w:r>
            <w:r>
              <w:rPr>
                <w:noProof/>
                <w:webHidden/>
              </w:rPr>
              <w:tab/>
            </w:r>
            <w:r>
              <w:rPr>
                <w:noProof/>
                <w:webHidden/>
              </w:rPr>
              <w:fldChar w:fldCharType="begin"/>
            </w:r>
            <w:r>
              <w:rPr>
                <w:noProof/>
                <w:webHidden/>
              </w:rPr>
              <w:instrText xml:space="preserve"> PAGEREF _Toc535429338 \h </w:instrText>
            </w:r>
            <w:r>
              <w:rPr>
                <w:noProof/>
                <w:webHidden/>
              </w:rPr>
            </w:r>
            <w:r>
              <w:rPr>
                <w:noProof/>
                <w:webHidden/>
              </w:rPr>
              <w:fldChar w:fldCharType="separate"/>
            </w:r>
            <w:r w:rsidR="00A26E55">
              <w:rPr>
                <w:noProof/>
                <w:webHidden/>
              </w:rPr>
              <w:t>22</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39" w:history="1">
            <w:r w:rsidRPr="00AD3426">
              <w:rPr>
                <w:rStyle w:val="Hyperlink"/>
                <w:noProof/>
              </w:rPr>
              <w:t>5</w:t>
            </w:r>
            <w:r>
              <w:rPr>
                <w:rFonts w:asciiTheme="minorHAnsi" w:eastAsiaTheme="minorEastAsia" w:hAnsiTheme="minorHAnsi" w:cstheme="minorBidi"/>
                <w:noProof/>
                <w:sz w:val="22"/>
                <w:szCs w:val="22"/>
                <w:lang w:eastAsia="pt-BR"/>
              </w:rPr>
              <w:tab/>
            </w:r>
            <w:r w:rsidRPr="00AD3426">
              <w:rPr>
                <w:rStyle w:val="Hyperlink"/>
                <w:noProof/>
              </w:rPr>
              <w:t>CONCLUSÃO</w:t>
            </w:r>
            <w:r>
              <w:rPr>
                <w:noProof/>
                <w:webHidden/>
              </w:rPr>
              <w:tab/>
            </w:r>
            <w:r>
              <w:rPr>
                <w:noProof/>
                <w:webHidden/>
              </w:rPr>
              <w:fldChar w:fldCharType="begin"/>
            </w:r>
            <w:r>
              <w:rPr>
                <w:noProof/>
                <w:webHidden/>
              </w:rPr>
              <w:instrText xml:space="preserve"> PAGEREF _Toc535429339 \h </w:instrText>
            </w:r>
            <w:r>
              <w:rPr>
                <w:noProof/>
                <w:webHidden/>
              </w:rPr>
            </w:r>
            <w:r>
              <w:rPr>
                <w:noProof/>
                <w:webHidden/>
              </w:rPr>
              <w:fldChar w:fldCharType="separate"/>
            </w:r>
            <w:r w:rsidR="00A26E55">
              <w:rPr>
                <w:noProof/>
                <w:webHidden/>
              </w:rPr>
              <w:t>37</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0" w:history="1">
            <w:r w:rsidRPr="00AD3426">
              <w:rPr>
                <w:rStyle w:val="Hyperlink"/>
                <w:noProof/>
              </w:rPr>
              <w:t>6</w:t>
            </w:r>
            <w:r>
              <w:rPr>
                <w:rFonts w:asciiTheme="minorHAnsi" w:eastAsiaTheme="minorEastAsia" w:hAnsiTheme="minorHAnsi" w:cstheme="minorBidi"/>
                <w:noProof/>
                <w:sz w:val="22"/>
                <w:szCs w:val="22"/>
                <w:lang w:eastAsia="pt-BR"/>
              </w:rPr>
              <w:tab/>
            </w:r>
            <w:r w:rsidRPr="00AD3426">
              <w:rPr>
                <w:rStyle w:val="Hyperlink"/>
                <w:noProof/>
              </w:rPr>
              <w:t>REFERENCIAS BIBLIOGRÁFICAS</w:t>
            </w:r>
            <w:r>
              <w:rPr>
                <w:noProof/>
                <w:webHidden/>
              </w:rPr>
              <w:tab/>
            </w:r>
            <w:r>
              <w:rPr>
                <w:noProof/>
                <w:webHidden/>
              </w:rPr>
              <w:fldChar w:fldCharType="begin"/>
            </w:r>
            <w:r>
              <w:rPr>
                <w:noProof/>
                <w:webHidden/>
              </w:rPr>
              <w:instrText xml:space="preserve"> PAGEREF _Toc535429340 \h </w:instrText>
            </w:r>
            <w:r>
              <w:rPr>
                <w:noProof/>
                <w:webHidden/>
              </w:rPr>
            </w:r>
            <w:r>
              <w:rPr>
                <w:noProof/>
                <w:webHidden/>
              </w:rPr>
              <w:fldChar w:fldCharType="separate"/>
            </w:r>
            <w:r w:rsidR="00A26E55">
              <w:rPr>
                <w:noProof/>
                <w:webHidden/>
              </w:rPr>
              <w:t>37</w:t>
            </w:r>
            <w:r>
              <w:rPr>
                <w:noProof/>
                <w:webHidden/>
              </w:rPr>
              <w:fldChar w:fldCharType="end"/>
            </w:r>
          </w:hyperlink>
        </w:p>
        <w:p w:rsidR="00612684" w:rsidRDefault="00612684">
          <w:pPr>
            <w:pStyle w:val="Sumrio1"/>
            <w:tabs>
              <w:tab w:val="right" w:leader="dot" w:pos="9055"/>
            </w:tabs>
            <w:rPr>
              <w:rFonts w:asciiTheme="minorHAnsi" w:eastAsiaTheme="minorEastAsia" w:hAnsiTheme="minorHAnsi" w:cstheme="minorBidi"/>
              <w:noProof/>
              <w:sz w:val="22"/>
              <w:szCs w:val="22"/>
              <w:lang w:eastAsia="pt-BR"/>
            </w:rPr>
          </w:pPr>
          <w:hyperlink w:anchor="_Toc535429341" w:history="1">
            <w:r w:rsidRPr="00AD3426">
              <w:rPr>
                <w:rStyle w:val="Hyperlink"/>
                <w:noProof/>
              </w:rPr>
              <w:t>CAPÍTULO 2  App Cubagem — APLICAÇÃO WEB PARA PROCESSAMENTO DE DADOS DE CUBAGEM</w:t>
            </w:r>
            <w:r>
              <w:rPr>
                <w:noProof/>
                <w:webHidden/>
              </w:rPr>
              <w:tab/>
            </w:r>
            <w:r>
              <w:rPr>
                <w:noProof/>
                <w:webHidden/>
              </w:rPr>
              <w:fldChar w:fldCharType="begin"/>
            </w:r>
            <w:r>
              <w:rPr>
                <w:noProof/>
                <w:webHidden/>
              </w:rPr>
              <w:instrText xml:space="preserve"> PAGEREF _Toc535429341 \h </w:instrText>
            </w:r>
            <w:r>
              <w:rPr>
                <w:noProof/>
                <w:webHidden/>
              </w:rPr>
            </w:r>
            <w:r>
              <w:rPr>
                <w:noProof/>
                <w:webHidden/>
              </w:rPr>
              <w:fldChar w:fldCharType="separate"/>
            </w:r>
            <w:r w:rsidR="00A26E55">
              <w:rPr>
                <w:noProof/>
                <w:webHidden/>
              </w:rPr>
              <w:t>41</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2" w:history="1">
            <w:r w:rsidRPr="00AD3426">
              <w:rPr>
                <w:rStyle w:val="Hyperlink"/>
                <w:noProof/>
                <w:lang w:val="en-US"/>
              </w:rPr>
              <w:t>1</w:t>
            </w:r>
            <w:r>
              <w:rPr>
                <w:rFonts w:asciiTheme="minorHAnsi" w:eastAsiaTheme="minorEastAsia" w:hAnsiTheme="minorHAnsi" w:cstheme="minorBidi"/>
                <w:noProof/>
                <w:sz w:val="22"/>
                <w:szCs w:val="22"/>
                <w:lang w:eastAsia="pt-BR"/>
              </w:rPr>
              <w:tab/>
            </w:r>
            <w:r w:rsidRPr="00AD3426">
              <w:rPr>
                <w:rStyle w:val="Hyperlink"/>
                <w:noProof/>
                <w:lang w:val="en-US"/>
              </w:rPr>
              <w:t>INTRODUÇÃO</w:t>
            </w:r>
            <w:r>
              <w:rPr>
                <w:noProof/>
                <w:webHidden/>
              </w:rPr>
              <w:tab/>
            </w:r>
            <w:r>
              <w:rPr>
                <w:noProof/>
                <w:webHidden/>
              </w:rPr>
              <w:fldChar w:fldCharType="begin"/>
            </w:r>
            <w:r>
              <w:rPr>
                <w:noProof/>
                <w:webHidden/>
              </w:rPr>
              <w:instrText xml:space="preserve"> PAGEREF _Toc535429342 \h </w:instrText>
            </w:r>
            <w:r>
              <w:rPr>
                <w:noProof/>
                <w:webHidden/>
              </w:rPr>
            </w:r>
            <w:r>
              <w:rPr>
                <w:noProof/>
                <w:webHidden/>
              </w:rPr>
              <w:fldChar w:fldCharType="separate"/>
            </w:r>
            <w:r w:rsidR="00A26E55">
              <w:rPr>
                <w:noProof/>
                <w:webHidden/>
              </w:rPr>
              <w:t>43</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3" w:history="1">
            <w:r w:rsidRPr="00AD3426">
              <w:rPr>
                <w:rStyle w:val="Hyperlink"/>
                <w:noProof/>
              </w:rPr>
              <w:t>2</w:t>
            </w:r>
            <w:r>
              <w:rPr>
                <w:rFonts w:asciiTheme="minorHAnsi" w:eastAsiaTheme="minorEastAsia" w:hAnsiTheme="minorHAnsi" w:cstheme="minorBidi"/>
                <w:noProof/>
                <w:sz w:val="22"/>
                <w:szCs w:val="22"/>
                <w:lang w:eastAsia="pt-BR"/>
              </w:rPr>
              <w:tab/>
            </w:r>
            <w:r w:rsidRPr="00AD3426">
              <w:rPr>
                <w:rStyle w:val="Hyperlink"/>
                <w:noProof/>
              </w:rPr>
              <w:t>OBJETIVOS</w:t>
            </w:r>
            <w:r>
              <w:rPr>
                <w:noProof/>
                <w:webHidden/>
              </w:rPr>
              <w:tab/>
            </w:r>
            <w:r>
              <w:rPr>
                <w:noProof/>
                <w:webHidden/>
              </w:rPr>
              <w:fldChar w:fldCharType="begin"/>
            </w:r>
            <w:r>
              <w:rPr>
                <w:noProof/>
                <w:webHidden/>
              </w:rPr>
              <w:instrText xml:space="preserve"> PAGEREF _Toc535429343 \h </w:instrText>
            </w:r>
            <w:r>
              <w:rPr>
                <w:noProof/>
                <w:webHidden/>
              </w:rPr>
            </w:r>
            <w:r>
              <w:rPr>
                <w:noProof/>
                <w:webHidden/>
              </w:rPr>
              <w:fldChar w:fldCharType="separate"/>
            </w:r>
            <w:r w:rsidR="00A26E55">
              <w:rPr>
                <w:noProof/>
                <w:webHidden/>
              </w:rPr>
              <w:t>43</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4" w:history="1">
            <w:r w:rsidRPr="00AD3426">
              <w:rPr>
                <w:rStyle w:val="Hyperlink"/>
                <w:noProof/>
              </w:rPr>
              <w:t>3</w:t>
            </w:r>
            <w:r>
              <w:rPr>
                <w:rFonts w:asciiTheme="minorHAnsi" w:eastAsiaTheme="minorEastAsia" w:hAnsiTheme="minorHAnsi" w:cstheme="minorBidi"/>
                <w:noProof/>
                <w:sz w:val="22"/>
                <w:szCs w:val="22"/>
                <w:lang w:eastAsia="pt-BR"/>
              </w:rPr>
              <w:tab/>
            </w:r>
            <w:r w:rsidRPr="00AD3426">
              <w:rPr>
                <w:rStyle w:val="Hyperlink"/>
                <w:noProof/>
              </w:rPr>
              <w:t>MATERIAL E MÉTODOS</w:t>
            </w:r>
            <w:r>
              <w:rPr>
                <w:noProof/>
                <w:webHidden/>
              </w:rPr>
              <w:tab/>
            </w:r>
            <w:r>
              <w:rPr>
                <w:noProof/>
                <w:webHidden/>
              </w:rPr>
              <w:fldChar w:fldCharType="begin"/>
            </w:r>
            <w:r>
              <w:rPr>
                <w:noProof/>
                <w:webHidden/>
              </w:rPr>
              <w:instrText xml:space="preserve"> PAGEREF _Toc535429344 \h </w:instrText>
            </w:r>
            <w:r>
              <w:rPr>
                <w:noProof/>
                <w:webHidden/>
              </w:rPr>
            </w:r>
            <w:r>
              <w:rPr>
                <w:noProof/>
                <w:webHidden/>
              </w:rPr>
              <w:fldChar w:fldCharType="separate"/>
            </w:r>
            <w:r w:rsidR="00A26E55">
              <w:rPr>
                <w:noProof/>
                <w:webHidden/>
              </w:rPr>
              <w:t>43</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5" w:history="1">
            <w:r w:rsidRPr="00AD3426">
              <w:rPr>
                <w:rStyle w:val="Hyperlink"/>
                <w:noProof/>
              </w:rPr>
              <w:t>4</w:t>
            </w:r>
            <w:r>
              <w:rPr>
                <w:rFonts w:asciiTheme="minorHAnsi" w:eastAsiaTheme="minorEastAsia" w:hAnsiTheme="minorHAnsi" w:cstheme="minorBidi"/>
                <w:noProof/>
                <w:sz w:val="22"/>
                <w:szCs w:val="22"/>
                <w:lang w:eastAsia="pt-BR"/>
              </w:rPr>
              <w:tab/>
            </w:r>
            <w:r w:rsidRPr="00AD3426">
              <w:rPr>
                <w:rStyle w:val="Hyperlink"/>
                <w:noProof/>
              </w:rPr>
              <w:t>RESULTADOS E DISCUSSÃO</w:t>
            </w:r>
            <w:r>
              <w:rPr>
                <w:noProof/>
                <w:webHidden/>
              </w:rPr>
              <w:tab/>
            </w:r>
            <w:r>
              <w:rPr>
                <w:noProof/>
                <w:webHidden/>
              </w:rPr>
              <w:fldChar w:fldCharType="begin"/>
            </w:r>
            <w:r>
              <w:rPr>
                <w:noProof/>
                <w:webHidden/>
              </w:rPr>
              <w:instrText xml:space="preserve"> PAGEREF _Toc535429345 \h </w:instrText>
            </w:r>
            <w:r>
              <w:rPr>
                <w:noProof/>
                <w:webHidden/>
              </w:rPr>
            </w:r>
            <w:r>
              <w:rPr>
                <w:noProof/>
                <w:webHidden/>
              </w:rPr>
              <w:fldChar w:fldCharType="separate"/>
            </w:r>
            <w:r w:rsidR="00A26E55">
              <w:rPr>
                <w:noProof/>
                <w:webHidden/>
              </w:rPr>
              <w:t>50</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6" w:history="1">
            <w:r w:rsidRPr="00AD3426">
              <w:rPr>
                <w:rStyle w:val="Hyperlink"/>
                <w:noProof/>
              </w:rPr>
              <w:t>5</w:t>
            </w:r>
            <w:r>
              <w:rPr>
                <w:rFonts w:asciiTheme="minorHAnsi" w:eastAsiaTheme="minorEastAsia" w:hAnsiTheme="minorHAnsi" w:cstheme="minorBidi"/>
                <w:noProof/>
                <w:sz w:val="22"/>
                <w:szCs w:val="22"/>
                <w:lang w:eastAsia="pt-BR"/>
              </w:rPr>
              <w:tab/>
            </w:r>
            <w:r w:rsidRPr="00AD3426">
              <w:rPr>
                <w:rStyle w:val="Hyperlink"/>
                <w:noProof/>
              </w:rPr>
              <w:t>CONCLUSÕES</w:t>
            </w:r>
            <w:r>
              <w:rPr>
                <w:noProof/>
                <w:webHidden/>
              </w:rPr>
              <w:tab/>
            </w:r>
            <w:r>
              <w:rPr>
                <w:noProof/>
                <w:webHidden/>
              </w:rPr>
              <w:fldChar w:fldCharType="begin"/>
            </w:r>
            <w:r>
              <w:rPr>
                <w:noProof/>
                <w:webHidden/>
              </w:rPr>
              <w:instrText xml:space="preserve"> PAGEREF _Toc535429346 \h </w:instrText>
            </w:r>
            <w:r>
              <w:rPr>
                <w:noProof/>
                <w:webHidden/>
              </w:rPr>
            </w:r>
            <w:r>
              <w:rPr>
                <w:noProof/>
                <w:webHidden/>
              </w:rPr>
              <w:fldChar w:fldCharType="separate"/>
            </w:r>
            <w:r w:rsidR="00A26E55">
              <w:rPr>
                <w:noProof/>
                <w:webHidden/>
              </w:rPr>
              <w:t>63</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7" w:history="1">
            <w:r w:rsidRPr="00AD3426">
              <w:rPr>
                <w:rStyle w:val="Hyperlink"/>
                <w:noProof/>
              </w:rPr>
              <w:t>6</w:t>
            </w:r>
            <w:r>
              <w:rPr>
                <w:rFonts w:asciiTheme="minorHAnsi" w:eastAsiaTheme="minorEastAsia" w:hAnsiTheme="minorHAnsi" w:cstheme="minorBidi"/>
                <w:noProof/>
                <w:sz w:val="22"/>
                <w:szCs w:val="22"/>
                <w:lang w:eastAsia="pt-BR"/>
              </w:rPr>
              <w:tab/>
            </w:r>
            <w:r w:rsidRPr="00AD3426">
              <w:rPr>
                <w:rStyle w:val="Hyperlink"/>
                <w:noProof/>
              </w:rPr>
              <w:t>REFERÊNCIAS BIBLIOGRÁFICAS</w:t>
            </w:r>
            <w:r>
              <w:rPr>
                <w:noProof/>
                <w:webHidden/>
              </w:rPr>
              <w:tab/>
            </w:r>
            <w:r>
              <w:rPr>
                <w:noProof/>
                <w:webHidden/>
              </w:rPr>
              <w:fldChar w:fldCharType="begin"/>
            </w:r>
            <w:r>
              <w:rPr>
                <w:noProof/>
                <w:webHidden/>
              </w:rPr>
              <w:instrText xml:space="preserve"> PAGEREF _Toc535429347 \h </w:instrText>
            </w:r>
            <w:r>
              <w:rPr>
                <w:noProof/>
                <w:webHidden/>
              </w:rPr>
            </w:r>
            <w:r>
              <w:rPr>
                <w:noProof/>
                <w:webHidden/>
              </w:rPr>
              <w:fldChar w:fldCharType="separate"/>
            </w:r>
            <w:r w:rsidR="00A26E55">
              <w:rPr>
                <w:noProof/>
                <w:webHidden/>
              </w:rPr>
              <w:t>63</w:t>
            </w:r>
            <w:r>
              <w:rPr>
                <w:noProof/>
                <w:webHidden/>
              </w:rPr>
              <w:fldChar w:fldCharType="end"/>
            </w:r>
          </w:hyperlink>
        </w:p>
        <w:p w:rsidR="00612684" w:rsidRDefault="00612684">
          <w:pPr>
            <w:pStyle w:val="Sumrio1"/>
            <w:tabs>
              <w:tab w:val="right" w:leader="dot" w:pos="9055"/>
            </w:tabs>
            <w:rPr>
              <w:rFonts w:asciiTheme="minorHAnsi" w:eastAsiaTheme="minorEastAsia" w:hAnsiTheme="minorHAnsi" w:cstheme="minorBidi"/>
              <w:noProof/>
              <w:sz w:val="22"/>
              <w:szCs w:val="22"/>
              <w:lang w:eastAsia="pt-BR"/>
            </w:rPr>
          </w:pPr>
          <w:hyperlink w:anchor="_Toc535429348" w:history="1">
            <w:r w:rsidRPr="00AD3426">
              <w:rPr>
                <w:rStyle w:val="Hyperlink"/>
                <w:noProof/>
              </w:rPr>
              <w:t>CAPÍTULO 3  App Inventário Florestal — APLICAÇÃO WEB PARA PROCESSAMENTO DE DADOS DE INVENTÁRIO FLORESTAL DE FLORESTAS EQUIÂNEAS</w:t>
            </w:r>
            <w:r>
              <w:rPr>
                <w:noProof/>
                <w:webHidden/>
              </w:rPr>
              <w:tab/>
            </w:r>
            <w:r>
              <w:rPr>
                <w:noProof/>
                <w:webHidden/>
              </w:rPr>
              <w:fldChar w:fldCharType="begin"/>
            </w:r>
            <w:r>
              <w:rPr>
                <w:noProof/>
                <w:webHidden/>
              </w:rPr>
              <w:instrText xml:space="preserve"> PAGEREF _Toc535429348 \h </w:instrText>
            </w:r>
            <w:r>
              <w:rPr>
                <w:noProof/>
                <w:webHidden/>
              </w:rPr>
            </w:r>
            <w:r>
              <w:rPr>
                <w:noProof/>
                <w:webHidden/>
              </w:rPr>
              <w:fldChar w:fldCharType="separate"/>
            </w:r>
            <w:r w:rsidR="00A26E55">
              <w:rPr>
                <w:noProof/>
                <w:webHidden/>
              </w:rPr>
              <w:t>67</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49" w:history="1">
            <w:r w:rsidRPr="00AD3426">
              <w:rPr>
                <w:rStyle w:val="Hyperlink"/>
                <w:noProof/>
                <w:lang w:val="en-US"/>
              </w:rPr>
              <w:t>1</w:t>
            </w:r>
            <w:r>
              <w:rPr>
                <w:rFonts w:asciiTheme="minorHAnsi" w:eastAsiaTheme="minorEastAsia" w:hAnsiTheme="minorHAnsi" w:cstheme="minorBidi"/>
                <w:noProof/>
                <w:sz w:val="22"/>
                <w:szCs w:val="22"/>
                <w:lang w:eastAsia="pt-BR"/>
              </w:rPr>
              <w:tab/>
            </w:r>
            <w:r w:rsidRPr="00AD3426">
              <w:rPr>
                <w:rStyle w:val="Hyperlink"/>
                <w:noProof/>
                <w:lang w:val="en-US"/>
              </w:rPr>
              <w:t>INTRODUÇÃO</w:t>
            </w:r>
            <w:r>
              <w:rPr>
                <w:noProof/>
                <w:webHidden/>
              </w:rPr>
              <w:tab/>
            </w:r>
            <w:r>
              <w:rPr>
                <w:noProof/>
                <w:webHidden/>
              </w:rPr>
              <w:fldChar w:fldCharType="begin"/>
            </w:r>
            <w:r>
              <w:rPr>
                <w:noProof/>
                <w:webHidden/>
              </w:rPr>
              <w:instrText xml:space="preserve"> PAGEREF _Toc535429349 \h </w:instrText>
            </w:r>
            <w:r>
              <w:rPr>
                <w:noProof/>
                <w:webHidden/>
              </w:rPr>
            </w:r>
            <w:r>
              <w:rPr>
                <w:noProof/>
                <w:webHidden/>
              </w:rPr>
              <w:fldChar w:fldCharType="separate"/>
            </w:r>
            <w:r w:rsidR="00A26E55">
              <w:rPr>
                <w:noProof/>
                <w:webHidden/>
              </w:rPr>
              <w:t>69</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50" w:history="1">
            <w:r w:rsidRPr="00AD3426">
              <w:rPr>
                <w:rStyle w:val="Hyperlink"/>
                <w:noProof/>
              </w:rPr>
              <w:t>2</w:t>
            </w:r>
            <w:r>
              <w:rPr>
                <w:rFonts w:asciiTheme="minorHAnsi" w:eastAsiaTheme="minorEastAsia" w:hAnsiTheme="minorHAnsi" w:cstheme="minorBidi"/>
                <w:noProof/>
                <w:sz w:val="22"/>
                <w:szCs w:val="22"/>
                <w:lang w:eastAsia="pt-BR"/>
              </w:rPr>
              <w:tab/>
            </w:r>
            <w:r w:rsidRPr="00AD3426">
              <w:rPr>
                <w:rStyle w:val="Hyperlink"/>
                <w:noProof/>
              </w:rPr>
              <w:t>OBJETIVOS</w:t>
            </w:r>
            <w:r>
              <w:rPr>
                <w:noProof/>
                <w:webHidden/>
              </w:rPr>
              <w:tab/>
            </w:r>
            <w:r>
              <w:rPr>
                <w:noProof/>
                <w:webHidden/>
              </w:rPr>
              <w:fldChar w:fldCharType="begin"/>
            </w:r>
            <w:r>
              <w:rPr>
                <w:noProof/>
                <w:webHidden/>
              </w:rPr>
              <w:instrText xml:space="preserve"> PAGEREF _Toc535429350 \h </w:instrText>
            </w:r>
            <w:r>
              <w:rPr>
                <w:noProof/>
                <w:webHidden/>
              </w:rPr>
            </w:r>
            <w:r>
              <w:rPr>
                <w:noProof/>
                <w:webHidden/>
              </w:rPr>
              <w:fldChar w:fldCharType="separate"/>
            </w:r>
            <w:r w:rsidR="00A26E55">
              <w:rPr>
                <w:noProof/>
                <w:webHidden/>
              </w:rPr>
              <w:t>69</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51" w:history="1">
            <w:r w:rsidRPr="00AD3426">
              <w:rPr>
                <w:rStyle w:val="Hyperlink"/>
                <w:noProof/>
              </w:rPr>
              <w:t>3</w:t>
            </w:r>
            <w:r>
              <w:rPr>
                <w:rFonts w:asciiTheme="minorHAnsi" w:eastAsiaTheme="minorEastAsia" w:hAnsiTheme="minorHAnsi" w:cstheme="minorBidi"/>
                <w:noProof/>
                <w:sz w:val="22"/>
                <w:szCs w:val="22"/>
                <w:lang w:eastAsia="pt-BR"/>
              </w:rPr>
              <w:tab/>
            </w:r>
            <w:r w:rsidRPr="00AD3426">
              <w:rPr>
                <w:rStyle w:val="Hyperlink"/>
                <w:noProof/>
              </w:rPr>
              <w:t>MATERIAL E MÉTODOS</w:t>
            </w:r>
            <w:r>
              <w:rPr>
                <w:noProof/>
                <w:webHidden/>
              </w:rPr>
              <w:tab/>
            </w:r>
            <w:r>
              <w:rPr>
                <w:noProof/>
                <w:webHidden/>
              </w:rPr>
              <w:fldChar w:fldCharType="begin"/>
            </w:r>
            <w:r>
              <w:rPr>
                <w:noProof/>
                <w:webHidden/>
              </w:rPr>
              <w:instrText xml:space="preserve"> PAGEREF _Toc535429351 \h </w:instrText>
            </w:r>
            <w:r>
              <w:rPr>
                <w:noProof/>
                <w:webHidden/>
              </w:rPr>
            </w:r>
            <w:r>
              <w:rPr>
                <w:noProof/>
                <w:webHidden/>
              </w:rPr>
              <w:fldChar w:fldCharType="separate"/>
            </w:r>
            <w:r w:rsidR="00A26E55">
              <w:rPr>
                <w:noProof/>
                <w:webHidden/>
              </w:rPr>
              <w:t>69</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52" w:history="1">
            <w:r w:rsidRPr="00AD3426">
              <w:rPr>
                <w:rStyle w:val="Hyperlink"/>
                <w:noProof/>
              </w:rPr>
              <w:t>4</w:t>
            </w:r>
            <w:r>
              <w:rPr>
                <w:rFonts w:asciiTheme="minorHAnsi" w:eastAsiaTheme="minorEastAsia" w:hAnsiTheme="minorHAnsi" w:cstheme="minorBidi"/>
                <w:noProof/>
                <w:sz w:val="22"/>
                <w:szCs w:val="22"/>
                <w:lang w:eastAsia="pt-BR"/>
              </w:rPr>
              <w:tab/>
            </w:r>
            <w:r w:rsidRPr="00AD3426">
              <w:rPr>
                <w:rStyle w:val="Hyperlink"/>
                <w:noProof/>
              </w:rPr>
              <w:t>RESULTADOS E DISCUSSÃO</w:t>
            </w:r>
            <w:r>
              <w:rPr>
                <w:noProof/>
                <w:webHidden/>
              </w:rPr>
              <w:tab/>
            </w:r>
            <w:r>
              <w:rPr>
                <w:noProof/>
                <w:webHidden/>
              </w:rPr>
              <w:fldChar w:fldCharType="begin"/>
            </w:r>
            <w:r>
              <w:rPr>
                <w:noProof/>
                <w:webHidden/>
              </w:rPr>
              <w:instrText xml:space="preserve"> PAGEREF _Toc535429352 \h </w:instrText>
            </w:r>
            <w:r>
              <w:rPr>
                <w:noProof/>
                <w:webHidden/>
              </w:rPr>
            </w:r>
            <w:r>
              <w:rPr>
                <w:noProof/>
                <w:webHidden/>
              </w:rPr>
              <w:fldChar w:fldCharType="separate"/>
            </w:r>
            <w:r w:rsidR="00A26E55">
              <w:rPr>
                <w:noProof/>
                <w:webHidden/>
              </w:rPr>
              <w:t>75</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53" w:history="1">
            <w:r w:rsidRPr="00AD3426">
              <w:rPr>
                <w:rStyle w:val="Hyperlink"/>
                <w:noProof/>
              </w:rPr>
              <w:t>5</w:t>
            </w:r>
            <w:r>
              <w:rPr>
                <w:rFonts w:asciiTheme="minorHAnsi" w:eastAsiaTheme="minorEastAsia" w:hAnsiTheme="minorHAnsi" w:cstheme="minorBidi"/>
                <w:noProof/>
                <w:sz w:val="22"/>
                <w:szCs w:val="22"/>
                <w:lang w:eastAsia="pt-BR"/>
              </w:rPr>
              <w:tab/>
            </w:r>
            <w:r w:rsidRPr="00AD3426">
              <w:rPr>
                <w:rStyle w:val="Hyperlink"/>
                <w:noProof/>
              </w:rPr>
              <w:t>CONCLUSÕES</w:t>
            </w:r>
            <w:r>
              <w:rPr>
                <w:noProof/>
                <w:webHidden/>
              </w:rPr>
              <w:tab/>
            </w:r>
            <w:r>
              <w:rPr>
                <w:noProof/>
                <w:webHidden/>
              </w:rPr>
              <w:fldChar w:fldCharType="begin"/>
            </w:r>
            <w:r>
              <w:rPr>
                <w:noProof/>
                <w:webHidden/>
              </w:rPr>
              <w:instrText xml:space="preserve"> PAGEREF _Toc535429353 \h </w:instrText>
            </w:r>
            <w:r>
              <w:rPr>
                <w:noProof/>
                <w:webHidden/>
              </w:rPr>
            </w:r>
            <w:r>
              <w:rPr>
                <w:noProof/>
                <w:webHidden/>
              </w:rPr>
              <w:fldChar w:fldCharType="separate"/>
            </w:r>
            <w:r w:rsidR="00A26E55">
              <w:rPr>
                <w:noProof/>
                <w:webHidden/>
              </w:rPr>
              <w:t>90</w:t>
            </w:r>
            <w:r>
              <w:rPr>
                <w:noProof/>
                <w:webHidden/>
              </w:rPr>
              <w:fldChar w:fldCharType="end"/>
            </w:r>
          </w:hyperlink>
        </w:p>
        <w:p w:rsidR="00612684" w:rsidRDefault="00612684">
          <w:pPr>
            <w:pStyle w:val="Sumrio3"/>
            <w:tabs>
              <w:tab w:val="left" w:pos="1540"/>
              <w:tab w:val="right" w:leader="dot" w:pos="9055"/>
            </w:tabs>
            <w:rPr>
              <w:rFonts w:asciiTheme="minorHAnsi" w:eastAsiaTheme="minorEastAsia" w:hAnsiTheme="minorHAnsi" w:cstheme="minorBidi"/>
              <w:noProof/>
              <w:sz w:val="22"/>
              <w:szCs w:val="22"/>
              <w:lang w:eastAsia="pt-BR"/>
            </w:rPr>
          </w:pPr>
          <w:hyperlink w:anchor="_Toc535429354" w:history="1">
            <w:r w:rsidRPr="00AD3426">
              <w:rPr>
                <w:rStyle w:val="Hyperlink"/>
                <w:noProof/>
              </w:rPr>
              <w:t>6</w:t>
            </w:r>
            <w:r>
              <w:rPr>
                <w:rFonts w:asciiTheme="minorHAnsi" w:eastAsiaTheme="minorEastAsia" w:hAnsiTheme="minorHAnsi" w:cstheme="minorBidi"/>
                <w:noProof/>
                <w:sz w:val="22"/>
                <w:szCs w:val="22"/>
                <w:lang w:eastAsia="pt-BR"/>
              </w:rPr>
              <w:tab/>
            </w:r>
            <w:r w:rsidRPr="00AD3426">
              <w:rPr>
                <w:rStyle w:val="Hyperlink"/>
                <w:noProof/>
              </w:rPr>
              <w:t>REFERÊNCIAS BIBLIOGRÁFICAS</w:t>
            </w:r>
            <w:r>
              <w:rPr>
                <w:noProof/>
                <w:webHidden/>
              </w:rPr>
              <w:tab/>
            </w:r>
            <w:r>
              <w:rPr>
                <w:noProof/>
                <w:webHidden/>
              </w:rPr>
              <w:fldChar w:fldCharType="begin"/>
            </w:r>
            <w:r>
              <w:rPr>
                <w:noProof/>
                <w:webHidden/>
              </w:rPr>
              <w:instrText xml:space="preserve"> PAGEREF _Toc535429354 \h </w:instrText>
            </w:r>
            <w:r>
              <w:rPr>
                <w:noProof/>
                <w:webHidden/>
              </w:rPr>
            </w:r>
            <w:r>
              <w:rPr>
                <w:noProof/>
                <w:webHidden/>
              </w:rPr>
              <w:fldChar w:fldCharType="separate"/>
            </w:r>
            <w:r w:rsidR="00A26E55">
              <w:rPr>
                <w:noProof/>
                <w:webHidden/>
              </w:rPr>
              <w:t>91</w:t>
            </w:r>
            <w:r>
              <w:rPr>
                <w:noProof/>
                <w:webHidden/>
              </w:rPr>
              <w:fldChar w:fldCharType="end"/>
            </w:r>
          </w:hyperlink>
        </w:p>
        <w:p w:rsidR="00612684" w:rsidRDefault="00612684">
          <w:pPr>
            <w:pStyle w:val="Sumrio1"/>
            <w:tabs>
              <w:tab w:val="left" w:pos="1100"/>
              <w:tab w:val="right" w:leader="dot" w:pos="9055"/>
            </w:tabs>
            <w:rPr>
              <w:rFonts w:asciiTheme="minorHAnsi" w:eastAsiaTheme="minorEastAsia" w:hAnsiTheme="minorHAnsi" w:cstheme="minorBidi"/>
              <w:noProof/>
              <w:sz w:val="22"/>
              <w:szCs w:val="22"/>
              <w:lang w:eastAsia="pt-BR"/>
            </w:rPr>
          </w:pPr>
          <w:hyperlink w:anchor="_Toc535429355" w:history="1">
            <w:r w:rsidRPr="00AD3426">
              <w:rPr>
                <w:rStyle w:val="Hyperlink"/>
                <w:noProof/>
              </w:rPr>
              <w:t>3</w:t>
            </w:r>
            <w:r>
              <w:rPr>
                <w:rFonts w:asciiTheme="minorHAnsi" w:eastAsiaTheme="minorEastAsia" w:hAnsiTheme="minorHAnsi" w:cstheme="minorBidi"/>
                <w:noProof/>
                <w:sz w:val="22"/>
                <w:szCs w:val="22"/>
                <w:lang w:eastAsia="pt-BR"/>
              </w:rPr>
              <w:tab/>
            </w:r>
            <w:r w:rsidRPr="00AD3426">
              <w:rPr>
                <w:rStyle w:val="Hyperlink"/>
                <w:noProof/>
              </w:rPr>
              <w:t>CONCLUSÕES GERAIS</w:t>
            </w:r>
            <w:r>
              <w:rPr>
                <w:noProof/>
                <w:webHidden/>
              </w:rPr>
              <w:tab/>
            </w:r>
            <w:r>
              <w:rPr>
                <w:noProof/>
                <w:webHidden/>
              </w:rPr>
              <w:fldChar w:fldCharType="begin"/>
            </w:r>
            <w:r>
              <w:rPr>
                <w:noProof/>
                <w:webHidden/>
              </w:rPr>
              <w:instrText xml:space="preserve"> PAGEREF _Toc535429355 \h </w:instrText>
            </w:r>
            <w:r>
              <w:rPr>
                <w:noProof/>
                <w:webHidden/>
              </w:rPr>
            </w:r>
            <w:r>
              <w:rPr>
                <w:noProof/>
                <w:webHidden/>
              </w:rPr>
              <w:fldChar w:fldCharType="separate"/>
            </w:r>
            <w:r w:rsidR="00A26E55">
              <w:rPr>
                <w:noProof/>
                <w:webHidden/>
              </w:rPr>
              <w:t>94</w:t>
            </w:r>
            <w:r>
              <w:rPr>
                <w:noProof/>
                <w:webHidden/>
              </w:rPr>
              <w:fldChar w:fldCharType="end"/>
            </w:r>
          </w:hyperlink>
        </w:p>
        <w:p w:rsidR="00612684" w:rsidRDefault="00612684">
          <w:pPr>
            <w:pStyle w:val="Sumrio1"/>
            <w:tabs>
              <w:tab w:val="right" w:leader="dot" w:pos="9055"/>
            </w:tabs>
            <w:rPr>
              <w:rFonts w:asciiTheme="minorHAnsi" w:eastAsiaTheme="minorEastAsia" w:hAnsiTheme="minorHAnsi" w:cstheme="minorBidi"/>
              <w:noProof/>
              <w:sz w:val="22"/>
              <w:szCs w:val="22"/>
              <w:lang w:eastAsia="pt-BR"/>
            </w:rPr>
          </w:pPr>
          <w:hyperlink w:anchor="_Toc535429356" w:history="1">
            <w:r w:rsidRPr="00AD3426">
              <w:rPr>
                <w:rStyle w:val="Hyperlink"/>
                <w:noProof/>
              </w:rPr>
              <w:t>APÊNDICE A — MANUAL DO PACOTE FORESTMANGR</w:t>
            </w:r>
            <w:r>
              <w:rPr>
                <w:noProof/>
                <w:webHidden/>
              </w:rPr>
              <w:tab/>
            </w:r>
            <w:r>
              <w:rPr>
                <w:noProof/>
                <w:webHidden/>
              </w:rPr>
              <w:fldChar w:fldCharType="begin"/>
            </w:r>
            <w:r>
              <w:rPr>
                <w:noProof/>
                <w:webHidden/>
              </w:rPr>
              <w:instrText xml:space="preserve"> PAGEREF _Toc535429356 \h </w:instrText>
            </w:r>
            <w:r>
              <w:rPr>
                <w:noProof/>
                <w:webHidden/>
              </w:rPr>
            </w:r>
            <w:r>
              <w:rPr>
                <w:noProof/>
                <w:webHidden/>
              </w:rPr>
              <w:fldChar w:fldCharType="separate"/>
            </w:r>
            <w:r w:rsidR="00A26E55">
              <w:rPr>
                <w:noProof/>
                <w:webHidden/>
              </w:rPr>
              <w:t>95</w:t>
            </w:r>
            <w:r>
              <w:rPr>
                <w:noProof/>
                <w:webHidden/>
              </w:rPr>
              <w:fldChar w:fldCharType="end"/>
            </w:r>
          </w:hyperlink>
        </w:p>
        <w:p w:rsidR="007A507D" w:rsidRPr="004A0BDF" w:rsidRDefault="00484A02" w:rsidP="00D3237F">
          <w:pPr>
            <w:sectPr w:rsidR="007A507D" w:rsidRPr="004A0BDF" w:rsidSect="00FF36DF">
              <w:type w:val="nextColumn"/>
              <w:pgSz w:w="11900" w:h="16840"/>
              <w:pgMar w:top="1701" w:right="1134" w:bottom="1134" w:left="1701" w:header="720" w:footer="720" w:gutter="0"/>
              <w:cols w:space="720"/>
            </w:sectPr>
          </w:pPr>
          <w:r>
            <w:rPr>
              <w:b/>
              <w:bCs/>
            </w:rPr>
            <w:fldChar w:fldCharType="end"/>
          </w:r>
        </w:p>
      </w:sdtContent>
    </w:sdt>
    <w:p w:rsidR="00C240CC" w:rsidRPr="00AB0210" w:rsidRDefault="00E215F5" w:rsidP="00507DF8">
      <w:pPr>
        <w:pStyle w:val="Ttulo0"/>
      </w:pPr>
      <w:bookmarkStart w:id="0" w:name="_Toc516592149"/>
      <w:bookmarkStart w:id="1" w:name="_Toc519522415"/>
      <w:bookmarkStart w:id="2" w:name="_Toc535429329"/>
      <w:r w:rsidRPr="00C028AE">
        <w:lastRenderedPageBreak/>
        <w:t>INTRODUÇÃO</w:t>
      </w:r>
      <w:bookmarkEnd w:id="0"/>
      <w:r w:rsidR="00C028AE" w:rsidRPr="00C028AE">
        <w:t xml:space="preserve"> GERAL</w:t>
      </w:r>
      <w:bookmarkEnd w:id="1"/>
      <w:bookmarkEnd w:id="2"/>
    </w:p>
    <w:p w:rsidR="00A37882" w:rsidRPr="00F2453C" w:rsidRDefault="00A37882" w:rsidP="00A37882">
      <w:r w:rsidRPr="00F2453C">
        <w:t>Após a coleta, o processamento dos dados de inventário é feito geralmente em escritórios, utilizando softwares computacionais. Esta etapa é fundamental uma vez que produz as informações de produção e/ou crescimento da população.</w:t>
      </w:r>
      <w:r w:rsidR="004955B7">
        <w:t xml:space="preserve"> Porém, a maioria dos softwares utilizados no processamento de dados provenientes de inventários florestais possuem licenças pagas. Isso dificulta o acesso a esses softwares por estudantes de engenharia florestal, ou por startups que não podem não ter recursos para adquirir uma licença.</w:t>
      </w:r>
    </w:p>
    <w:p w:rsidR="00A37882" w:rsidRPr="00F2453C" w:rsidRDefault="00A37882" w:rsidP="00A37882">
      <w:r w:rsidRPr="00F2453C">
        <w:t xml:space="preserve">Softwares livres vêm ganhando destaque no processamento de dados, já que não possuem licença, e são de código fonte aberto, ou seja, pode-se verificar a qualidade das análises utilizadas. Softwares livres estão em constante mudança, e são movidos por uma comunidade de usuários que estão sempre os modificando e aprimorando. </w:t>
      </w:r>
    </w:p>
    <w:p w:rsidR="00A37882" w:rsidRPr="00F2453C" w:rsidRDefault="00A37882" w:rsidP="00A37882">
      <w:r w:rsidRPr="00F2453C">
        <w:t xml:space="preserve">Um destes softwares é o R, uma poderosa linguagem e ambiente de programação estatística e gráfica, que possibilita a criação de sistemas computacionais para diversas funções  </w:t>
      </w:r>
      <w:r w:rsidRPr="00F2453C">
        <w:fldChar w:fldCharType="begin" w:fldLock="1"/>
      </w:r>
      <w:r w:rsidR="00DD315F">
        <w:instrText>ADDIN CSL_CITATION {"citationItems":[{"id":"ITEM-1","itemData":{"author":[{"dropping-particle":"","family":"R Core Team","given":"","non-dropping-particle":"","parse-names":false,"suffix":""}],"id":"ITEM-1","issued":{"date-parts":[["2018"]]},"number":"3.4.3","title":"R: A language and environment for statistical computing. R Foundation for Statistical Computing","type":"article"},"uris":["http://www.mendeley.com/documents/?uuid=92109201-018d-490d-840a-2b6280200637"]}],"mendeley":{"formattedCitation":"(R CORE TEAM, 2018)","plainTextFormattedCitation":"(R CORE TEAM, 2018)","previouslyFormattedCitation":"(R CORE TEAM, 2018)"},"properties":{"noteIndex":0},"schema":"https://github.com/citation-style-language/schema/raw/master/csl-citation.json"}</w:instrText>
      </w:r>
      <w:r w:rsidRPr="00F2453C">
        <w:fldChar w:fldCharType="separate"/>
      </w:r>
      <w:r w:rsidRPr="00F2453C">
        <w:rPr>
          <w:noProof/>
        </w:rPr>
        <w:t>(R CORE TEAM, 2018)</w:t>
      </w:r>
      <w:r w:rsidRPr="00F2453C">
        <w:fldChar w:fldCharType="end"/>
      </w:r>
      <w:r w:rsidRPr="00F2453C">
        <w:t xml:space="preserve">. É possível aumentar as funcionalidades do R por meio de pacotes, que expandem e muitas vezes simplificam algoritmos e computações desta linguagem. Um destes pacotes é o </w:t>
      </w:r>
      <w:r w:rsidRPr="00F2453C">
        <w:rPr>
          <w:i/>
        </w:rPr>
        <w:t>shiny</w:t>
      </w:r>
      <w:r w:rsidRPr="00F2453C">
        <w:t xml:space="preserve">, que permite ao usuário criar aplicações </w:t>
      </w:r>
      <w:r w:rsidRPr="00F2453C">
        <w:rPr>
          <w:i/>
        </w:rPr>
        <w:t>web</w:t>
      </w:r>
      <w:r w:rsidRPr="00F2453C">
        <w:t xml:space="preserve"> (</w:t>
      </w:r>
      <w:r w:rsidRPr="00F2453C">
        <w:rPr>
          <w:i/>
        </w:rPr>
        <w:t>web apps</w:t>
      </w:r>
      <w:r w:rsidRPr="00F2453C">
        <w:t xml:space="preserve">) utilizando algoritmos em R, de interface fácil e interativa </w:t>
      </w:r>
      <w:r w:rsidRPr="00F2453C">
        <w:fldChar w:fldCharType="begin" w:fldLock="1"/>
      </w:r>
      <w:r w:rsidR="00DD315F">
        <w:instrText>ADDIN CSL_CITATION {"citationItems":[{"id":"ITEM-1","itemData":{"URL":"https://cran.r-project.org/package=shiny","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id":"ITEM-1","issued":{"date-parts":[["2017"]]},"title":"shiny: Web Application Framework for R. R package version 1.0.5","type":"webpage"},"uris":["http://www.mendeley.com/documents/?uuid=45db322e-099a-4755-a367-20bfb0a5a564"]}],"mendeley":{"formattedCitation":"(CHANG et al., 2017)","plainTextFormattedCitation":"(CHANG et al., 2017)","previouslyFormattedCitation":"(CHANG et al., 2017)"},"properties":{"noteIndex":0},"schema":"https://github.com/citation-style-language/schema/raw/master/csl-citation.json"}</w:instrText>
      </w:r>
      <w:r w:rsidRPr="00F2453C">
        <w:fldChar w:fldCharType="separate"/>
      </w:r>
      <w:r w:rsidRPr="00F2453C">
        <w:rPr>
          <w:noProof/>
        </w:rPr>
        <w:t>(CHANG et al., 2017)</w:t>
      </w:r>
      <w:r w:rsidRPr="00F2453C">
        <w:fldChar w:fldCharType="end"/>
      </w:r>
      <w:r w:rsidRPr="00F2453C">
        <w:t xml:space="preserve">. Aplicações </w:t>
      </w:r>
      <w:r w:rsidRPr="00F2453C">
        <w:rPr>
          <w:i/>
        </w:rPr>
        <w:t>web</w:t>
      </w:r>
      <w:r w:rsidRPr="00F2453C">
        <w:t xml:space="preserve"> (</w:t>
      </w:r>
      <w:r w:rsidRPr="00F2453C">
        <w:rPr>
          <w:i/>
        </w:rPr>
        <w:t>web apps</w:t>
      </w:r>
      <w:r w:rsidRPr="00F2453C">
        <w:t xml:space="preserve">) são produtos de software ou sistemas de informática que utilizam uma estrutura distribuída pelo menos parcialmente em </w:t>
      </w:r>
      <w:r w:rsidRPr="00F2453C">
        <w:rPr>
          <w:i/>
        </w:rPr>
        <w:t>http</w:t>
      </w:r>
      <w:r w:rsidRPr="00F2453C">
        <w:t>. Como consequência, pelo menos parte de seu acesso é feito por meio de um navegador (</w:t>
      </w:r>
      <w:r w:rsidRPr="00F2453C">
        <w:rPr>
          <w:i/>
        </w:rPr>
        <w:t>browser</w:t>
      </w:r>
      <w:r w:rsidRPr="00F2453C">
        <w:t xml:space="preserve">) </w:t>
      </w:r>
      <w:r w:rsidRPr="00F2453C">
        <w:fldChar w:fldCharType="begin" w:fldLock="1"/>
      </w:r>
      <w:r w:rsidR="00DD315F">
        <w:instrText>ADDIN CSL_CITATION {"citationItems":[{"id":"ITEM-1","itemData":{"ISBN":"13: 9788521616504","author":[{"dropping-particle":"","family":"Paula Filho","given":"Wilson de Pádua","non-dropping-particle":"","parse-names":false,"suffix":""}],"edition":"3ª","id":"ITEM-1","issued":{"date-parts":[["2009"]]},"number-of-pages":"1256","publisher":"ITC","publisher-place":"Rio de Janeiro","title":"Engenharia de software","type":"book"},"uris":["http://www.mendeley.com/documents/?uuid=5f13ec33-417c-4f56-bc21-acbb6605820c"]}],"mendeley":{"formattedCitation":"(PAULA FILHO, 2009)","plainTextFormattedCitation":"(PAULA FILHO, 2009)","previouslyFormattedCitation":"(PAULA FILHO, 2009)"},"properties":{"noteIndex":0},"schema":"https://github.com/citation-style-language/schema/raw/master/csl-citation.json"}</w:instrText>
      </w:r>
      <w:r w:rsidRPr="00F2453C">
        <w:fldChar w:fldCharType="separate"/>
      </w:r>
      <w:r w:rsidRPr="00F2453C">
        <w:rPr>
          <w:noProof/>
        </w:rPr>
        <w:t>(PAULA FILHO, 2009)</w:t>
      </w:r>
      <w:r w:rsidRPr="00F2453C">
        <w:fldChar w:fldCharType="end"/>
      </w:r>
      <w:r w:rsidRPr="00F2453C">
        <w:t>.</w:t>
      </w:r>
    </w:p>
    <w:p w:rsidR="00A37882" w:rsidRDefault="00A37882" w:rsidP="00A37882">
      <w:r w:rsidRPr="00F2453C">
        <w:t xml:space="preserve">Uma grande mudança em serviços de </w:t>
      </w:r>
      <w:r w:rsidRPr="00BE1225">
        <w:t>Tecnologia de Informação e Comunicação (Information and Communications Technology – ICT) é a computação em nuvem, que vem se tornando uma grande ferramenta para se realizar computações complexas e em grande escala</w:t>
      </w:r>
      <w:r w:rsidRPr="00F2453C">
        <w:t xml:space="preserve"> </w:t>
      </w:r>
      <w:r w:rsidRPr="00F2453C">
        <w:fldChar w:fldCharType="begin" w:fldLock="1"/>
      </w:r>
      <w:r w:rsidR="00DD315F">
        <w:instrText>ADDIN CSL_CITATION {"citationItems":[{"id":"ITEM-1","itemData":{"ISBN":"978-1-4398-0680-7","author":[{"dropping-particle":"","family":"Rittinghouse","given":"Jw","non-dropping-particle":"","parse-names":false,"suffix":""},{"dropping-particle":"","family":"Ransome","given":"Jf","non-dropping-particle":"","parse-names":false,"suffix":""}],"container-title":"CRC Press","id":"ITEM-1","issued":{"date-parts":[["2010"]]},"number-of-pages":"340","publisher":"Taylor &amp; Francis","publisher-place":"New York","title":"Cloud computing\\nImplementation, Management, and Security","type":"book"},"uris":["http://www.mendeley.com/documents/?uuid=012a5a52-25b4-49c0-9880-bbbb74b5e99b"]}],"mendeley":{"formattedCitation":"(RITTINGHOUSE; RANSOME, 2010)","plainTextFormattedCitation":"(RITTINGHOUSE; RANSOME, 2010)","previouslyFormattedCitation":"(RITTINGHOUSE; RANSOME, 2010)"},"properties":{"noteIndex":0},"schema":"https://github.com/citation-style-language/schema/raw/master/csl-citation.json"}</w:instrText>
      </w:r>
      <w:r w:rsidRPr="00F2453C">
        <w:fldChar w:fldCharType="separate"/>
      </w:r>
      <w:r w:rsidR="006C21C6" w:rsidRPr="006C21C6">
        <w:rPr>
          <w:noProof/>
        </w:rPr>
        <w:t>(RITTINGHOUSE; RANSOME, 2010)</w:t>
      </w:r>
      <w:r w:rsidRPr="00F2453C">
        <w:fldChar w:fldCharType="end"/>
      </w:r>
      <w:r w:rsidRPr="00F2453C">
        <w:t xml:space="preserve">. Muitas empresas estão adotando modelos de serviço que utilizam esta tecnologia, como o </w:t>
      </w:r>
      <w:r w:rsidRPr="00F2453C">
        <w:rPr>
          <w:i/>
        </w:rPr>
        <w:t>Software as a Service</w:t>
      </w:r>
      <w:r w:rsidRPr="00F2453C">
        <w:t xml:space="preserve"> (</w:t>
      </w:r>
      <w:r w:rsidRPr="00F2453C">
        <w:rPr>
          <w:i/>
        </w:rPr>
        <w:t>SaaS</w:t>
      </w:r>
      <w:r w:rsidRPr="00F2453C">
        <w:t xml:space="preserve">), que permite ao usuário realizar processamentos complexos remotamente, utilizando aplicações rodando em nuvem </w:t>
      </w:r>
      <w:r w:rsidRPr="00F2453C">
        <w:fldChar w:fldCharType="begin" w:fldLock="1"/>
      </w:r>
      <w:r w:rsidR="00DD315F">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98e74b3d-e186-43fb-b0d3-02eff5c2c0be"]}],"mendeley":{"formattedCitation":"(MELL; GRANCE, 2011)","plainTextFormattedCitation":"(MELL; GRANCE, 2011)","previouslyFormattedCitation":"(MELL; GRANCE, 2011)"},"properties":{"noteIndex":0},"schema":"https://github.com/citation-style-language/schema/raw/master/csl-citation.json"}</w:instrText>
      </w:r>
      <w:r w:rsidRPr="00F2453C">
        <w:fldChar w:fldCharType="separate"/>
      </w:r>
      <w:r w:rsidR="006C21C6" w:rsidRPr="006C21C6">
        <w:rPr>
          <w:noProof/>
        </w:rPr>
        <w:t>(MELL; GRANCE, 2011)</w:t>
      </w:r>
      <w:r w:rsidRPr="00F2453C">
        <w:fldChar w:fldCharType="end"/>
      </w:r>
      <w:r w:rsidRPr="00F2453C">
        <w:t>.</w:t>
      </w:r>
    </w:p>
    <w:p w:rsidR="00A37882" w:rsidRDefault="00A37882" w:rsidP="00A37882">
      <w:r w:rsidRPr="001E1069">
        <w:t>O objetivo deste trabalho é desenvolver aplicações web específicos para área florestal, no que se refere a processamento de dados de inventário florestal de florestas equiâneas e inequiâneas utilizando linguagem R em plataforma online.</w:t>
      </w:r>
      <w:r>
        <w:t xml:space="preserve"> Portanto, o presente trabalho foi dividido em três capítulos, cada um dedicado a </w:t>
      </w:r>
      <w:proofErr w:type="gramStart"/>
      <w:r>
        <w:t xml:space="preserve">um </w:t>
      </w:r>
      <w:r>
        <w:rPr>
          <w:i/>
        </w:rPr>
        <w:t>web</w:t>
      </w:r>
      <w:proofErr w:type="gramEnd"/>
      <w:r>
        <w:rPr>
          <w:i/>
        </w:rPr>
        <w:t xml:space="preserve"> app</w:t>
      </w:r>
      <w:r>
        <w:t xml:space="preserve"> diferente, apresentados da seguinte </w:t>
      </w:r>
      <w:r>
        <w:lastRenderedPageBreak/>
        <w:t>forma:</w:t>
      </w:r>
    </w:p>
    <w:p w:rsidR="00A37882" w:rsidRDefault="00A37882" w:rsidP="00A37882">
      <w:r>
        <w:t>O primeiro, com o objetivo de c</w:t>
      </w:r>
      <w:r w:rsidRPr="00C87D3A">
        <w:t>riar um</w:t>
      </w:r>
      <w:r>
        <w:t>a</w:t>
      </w:r>
      <w:r w:rsidRPr="00C87D3A">
        <w:t xml:space="preserve"> </w:t>
      </w:r>
      <w:r>
        <w:t xml:space="preserve">aplicação </w:t>
      </w:r>
      <w:r w:rsidRPr="0014722F">
        <w:rPr>
          <w:i/>
        </w:rPr>
        <w:t>web</w:t>
      </w:r>
      <w:r w:rsidRPr="00C87D3A">
        <w:t xml:space="preserve"> para processamento de dados de inventário florestal de florestas inequiâneas utilizando linguagem R em uma plataforma online.</w:t>
      </w:r>
    </w:p>
    <w:p w:rsidR="00A37882" w:rsidRPr="00C87D3A" w:rsidRDefault="00A37882" w:rsidP="00A37882">
      <w:r>
        <w:t>O segundo,</w:t>
      </w:r>
      <w:r w:rsidRPr="000C4377">
        <w:t xml:space="preserve"> </w:t>
      </w:r>
      <w:r>
        <w:t>com o objetivo de c</w:t>
      </w:r>
      <w:r w:rsidRPr="00C87D3A">
        <w:t>riar um</w:t>
      </w:r>
      <w:r>
        <w:t>a</w:t>
      </w:r>
      <w:r w:rsidRPr="00C87D3A">
        <w:t xml:space="preserve"> </w:t>
      </w:r>
      <w:r>
        <w:t xml:space="preserve">aplicação </w:t>
      </w:r>
      <w:r w:rsidRPr="0014722F">
        <w:rPr>
          <w:i/>
        </w:rPr>
        <w:t>web</w:t>
      </w:r>
      <w:r w:rsidRPr="00C87D3A">
        <w:t xml:space="preserve"> para processamento de dados de cubagem utilizando linguagem R em uma plataforma online;</w:t>
      </w:r>
    </w:p>
    <w:p w:rsidR="00A37882" w:rsidRDefault="00A37882" w:rsidP="00A37882">
      <w:r>
        <w:t>O terceiro, com o objetivo de c</w:t>
      </w:r>
      <w:r w:rsidRPr="00C87D3A">
        <w:t>riar um</w:t>
      </w:r>
      <w:r>
        <w:t>a</w:t>
      </w:r>
      <w:r w:rsidRPr="00C87D3A">
        <w:t xml:space="preserve"> </w:t>
      </w:r>
      <w:r>
        <w:t xml:space="preserve">aplicação </w:t>
      </w:r>
      <w:r w:rsidRPr="0014722F">
        <w:rPr>
          <w:i/>
        </w:rPr>
        <w:t>web</w:t>
      </w:r>
      <w:r w:rsidRPr="00C87D3A">
        <w:t xml:space="preserve"> para processamento de dados de inventário florestal de florestas equiâneas utilizando linguagem R em uma plataforma online.</w:t>
      </w:r>
    </w:p>
    <w:p w:rsidR="00A37882" w:rsidRDefault="00A37882" w:rsidP="00295164">
      <w:pPr>
        <w:ind w:firstLine="0"/>
      </w:pPr>
    </w:p>
    <w:p w:rsidR="00A37882" w:rsidRDefault="00A37882" w:rsidP="00507DF8">
      <w:pPr>
        <w:pStyle w:val="Ttulo0"/>
      </w:pPr>
      <w:bookmarkStart w:id="3" w:name="_Toc535429330"/>
      <w:r>
        <w:t>METODOLOGIA GERAL</w:t>
      </w:r>
      <w:bookmarkEnd w:id="3"/>
    </w:p>
    <w:p w:rsidR="00A37882" w:rsidRDefault="00A37882" w:rsidP="00A37882">
      <w:pPr>
        <w:pStyle w:val="Ttulo2"/>
      </w:pPr>
      <w:bookmarkStart w:id="4" w:name="_Toc535429331"/>
      <w:r>
        <w:t xml:space="preserve">Desenvolvimento </w:t>
      </w:r>
      <w:proofErr w:type="gramStart"/>
      <w:r>
        <w:t>dos web</w:t>
      </w:r>
      <w:proofErr w:type="gramEnd"/>
      <w:r>
        <w:t xml:space="preserve"> apps</w:t>
      </w:r>
      <w:bookmarkEnd w:id="4"/>
    </w:p>
    <w:p w:rsidR="00B96F62" w:rsidRDefault="00A9710C" w:rsidP="00A37882">
      <w:pPr>
        <w:rPr>
          <w:szCs w:val="22"/>
        </w:rPr>
      </w:pPr>
      <w:proofErr w:type="gramStart"/>
      <w:r>
        <w:t xml:space="preserve">Os </w:t>
      </w:r>
      <w:r w:rsidR="00A37882" w:rsidRPr="00ED7A4E">
        <w:rPr>
          <w:i/>
        </w:rPr>
        <w:t>web</w:t>
      </w:r>
      <w:proofErr w:type="gramEnd"/>
      <w:r w:rsidR="00A37882" w:rsidRPr="00ED7A4E">
        <w:rPr>
          <w:i/>
        </w:rPr>
        <w:t xml:space="preserve"> apps</w:t>
      </w:r>
      <w:r w:rsidR="00A37882" w:rsidRPr="004541A8">
        <w:t xml:space="preserve"> </w:t>
      </w:r>
      <w:r>
        <w:t>foram</w:t>
      </w:r>
      <w:r w:rsidR="00A37882" w:rsidRPr="004541A8">
        <w:t xml:space="preserve"> </w:t>
      </w:r>
      <w:r w:rsidR="00A37882">
        <w:t xml:space="preserve">desenvolvidos no Laboratório de Mensuração e Manejo, na Universidade Federal dos Vales do Jequitinhonha e Mucuri – UVJM, Campus JK, </w:t>
      </w:r>
      <w:r w:rsidR="00A37882" w:rsidRPr="00ED76E0">
        <w:t>Diamantina/MG</w:t>
      </w:r>
      <w:r w:rsidR="00A37882">
        <w:t xml:space="preserve"> </w:t>
      </w:r>
      <w:r w:rsidR="00A37882" w:rsidRPr="00ED76E0">
        <w:t>Rodovia MGT 367 - Km 583, nº 5000</w:t>
      </w:r>
      <w:r w:rsidR="00A37882">
        <w:t xml:space="preserve">, com o apoio dos membros do Grupo de Pesquisa em Mensuração e Manejo Florestal. </w:t>
      </w:r>
      <w:r w:rsidR="00B96F62">
        <w:t>Foi utilizada a</w:t>
      </w:r>
      <w:r>
        <w:t xml:space="preserve"> lingua</w:t>
      </w:r>
      <w:r w:rsidR="00B96F62">
        <w:t>gem de programação</w:t>
      </w:r>
      <w:r w:rsidRPr="004541A8">
        <w:t xml:space="preserve"> R</w:t>
      </w:r>
      <w:r>
        <w:t xml:space="preserve"> versão </w:t>
      </w:r>
      <w:r w:rsidR="00A37882">
        <w:t xml:space="preserve">3.4.3 </w:t>
      </w:r>
      <w:r w:rsidR="00A37882">
        <w:fldChar w:fldCharType="begin" w:fldLock="1"/>
      </w:r>
      <w:r w:rsidR="00DD315F">
        <w:instrText>ADDIN CSL_CITATION {"citationItems":[{"id":"ITEM-1","itemData":{"author":[{"dropping-particle":"","family":"R Core Team","given":"","non-dropping-particle":"","parse-names":false,"suffix":""}],"id":"ITEM-1","issued":{"date-parts":[["2018"]]},"number":"3.4.3","title":"R: A language and environment for statistical computing. R Foundation for Statistical Computing","type":"article"},"uris":["http://www.mendeley.com/documents/?uuid=92109201-018d-490d-840a-2b6280200637"]}],"mendeley":{"formattedCitation":"(R CORE TEAM, 2018)","plainTextFormattedCitation":"(R CORE TEAM, 2018)","previouslyFormattedCitation":"(R CORE TEAM, 2018)"},"properties":{"noteIndex":0},"schema":"https://github.com/citation-style-language/schema/raw/master/csl-citation.json"}</w:instrText>
      </w:r>
      <w:r w:rsidR="00A37882">
        <w:fldChar w:fldCharType="separate"/>
      </w:r>
      <w:r w:rsidR="00A37882" w:rsidRPr="008B43C2">
        <w:rPr>
          <w:noProof/>
        </w:rPr>
        <w:t>(R CORE TEAM, 2018)</w:t>
      </w:r>
      <w:r w:rsidR="00A37882">
        <w:fldChar w:fldCharType="end"/>
      </w:r>
      <w:r w:rsidR="00A37882" w:rsidRPr="004541A8">
        <w:t xml:space="preserve">, rodando no </w:t>
      </w:r>
      <w:r w:rsidR="00A37882" w:rsidRPr="004541A8">
        <w:rPr>
          <w:szCs w:val="22"/>
        </w:rPr>
        <w:t>Ambiente de Desenvolvimento Integrado</w:t>
      </w:r>
      <w:r w:rsidR="00A37882">
        <w:rPr>
          <w:szCs w:val="22"/>
        </w:rPr>
        <w:t xml:space="preserve"> (</w:t>
      </w:r>
      <w:r w:rsidR="00A37882" w:rsidRPr="00A505D3">
        <w:rPr>
          <w:i/>
          <w:szCs w:val="22"/>
        </w:rPr>
        <w:t>Integrated Development Enviro</w:t>
      </w:r>
      <w:r w:rsidR="00A37882">
        <w:rPr>
          <w:i/>
          <w:szCs w:val="22"/>
        </w:rPr>
        <w:t>n</w:t>
      </w:r>
      <w:r w:rsidR="00A37882" w:rsidRPr="00A505D3">
        <w:rPr>
          <w:i/>
          <w:szCs w:val="22"/>
        </w:rPr>
        <w:t>ment – IDE</w:t>
      </w:r>
      <w:r w:rsidR="00A37882">
        <w:rPr>
          <w:szCs w:val="22"/>
        </w:rPr>
        <w:t>)</w:t>
      </w:r>
      <w:r w:rsidR="00A37882" w:rsidRPr="004541A8">
        <w:rPr>
          <w:szCs w:val="22"/>
        </w:rPr>
        <w:t xml:space="preserve"> RStudio</w:t>
      </w:r>
      <w:r w:rsidR="00B96F62">
        <w:rPr>
          <w:szCs w:val="22"/>
        </w:rPr>
        <w:t>.</w:t>
      </w:r>
    </w:p>
    <w:p w:rsidR="00B96F62" w:rsidRPr="00DD315F" w:rsidRDefault="00042509" w:rsidP="00A37882">
      <w:r>
        <w:t xml:space="preserve">Diversas funções foram criadas para </w:t>
      </w:r>
      <w:r w:rsidR="00DD315F">
        <w:t>facilitar e padronizar</w:t>
      </w:r>
      <w:r>
        <w:t xml:space="preserve"> os cálculos </w:t>
      </w:r>
      <w:r w:rsidR="00DD315F">
        <w:t xml:space="preserve">feitos nos aplicativos. Estas funções foram condensadas em um pacote e enviado para o CRAN, o repositório oficial de pacotes do R. O pacote foi nomeado </w:t>
      </w:r>
      <w:r w:rsidR="00DD315F">
        <w:rPr>
          <w:i/>
        </w:rPr>
        <w:t>forestmangr</w:t>
      </w:r>
      <w:r w:rsidR="00DD315F">
        <w:t xml:space="preserve"> e está disponível para download </w:t>
      </w:r>
      <w:r w:rsidR="00DD315F">
        <w:fldChar w:fldCharType="begin" w:fldLock="1"/>
      </w:r>
      <w:r w:rsidR="00DD315F">
        <w:instrText>ADDIN CSL_CITATION {"citationItems":[{"id":"ITEM-1","itemData":{"URL":"https://cran.r-project.org/package=forestmangr","author":[{"dropping-particle":"","family":"Braga","given":"Sollano Rabelo","non-dropping-particle":"","parse-names":false,"suffix":""},{"dropping-particle":"de","family":"Oliveira","given":"Marcio Leles Romarco","non-dropping-particle":"","parse-names":false,"suffix":""},{"dropping-particle":"","family":"Gorgens","given":"Eric Bastos","non-dropping-particle":"","parse-names":false,"suffix":""}],"id":"ITEM-1","issued":{"date-parts":[["2019"]]},"title":"forestmangr: Functions for Forest Mensuration and Management. R package version 0.9.1.","type":"webpage"},"uris":["http://www.mendeley.com/documents/?uuid=80346d93-79b5-49e2-a832-7308a639bcf1"]}],"mendeley":{"formattedCitation":"(BRAGA; OLIVEIRA; GORGENS, 2019)","plainTextFormattedCitation":"(BRAGA; OLIVEIRA; GORGENS, 2019)"},"properties":{"noteIndex":0},"schema":"https://github.com/citation-style-language/schema/raw/master/csl-citation.json"}</w:instrText>
      </w:r>
      <w:r w:rsidR="00DD315F">
        <w:fldChar w:fldCharType="separate"/>
      </w:r>
      <w:r w:rsidR="00DD315F" w:rsidRPr="00DD315F">
        <w:rPr>
          <w:noProof/>
        </w:rPr>
        <w:t>(BRAGA; OLIVEIRA; GORGENS, 2019)</w:t>
      </w:r>
      <w:r w:rsidR="00DD315F">
        <w:fldChar w:fldCharType="end"/>
      </w:r>
      <w:r w:rsidR="00DD315F">
        <w:t xml:space="preserve">. Detalhes sobre o pacote e suas funções estão </w:t>
      </w:r>
      <w:r w:rsidR="00810AA9">
        <w:t>no apêndice A</w:t>
      </w:r>
      <w:r w:rsidR="00DD315F">
        <w:t xml:space="preserve">. Os aplicativos utilizam versões modificadas das funções disponíveis no pacote.  </w:t>
      </w:r>
    </w:p>
    <w:p w:rsidR="00A37882" w:rsidRPr="00EB1CFA" w:rsidRDefault="00DD315F" w:rsidP="00A37882">
      <w:r>
        <w:t xml:space="preserve">Além do </w:t>
      </w:r>
      <w:r w:rsidRPr="00DD315F">
        <w:rPr>
          <w:i/>
        </w:rPr>
        <w:t>forestmangr</w:t>
      </w:r>
      <w:r>
        <w:t>, os pacotes</w:t>
      </w:r>
      <w:r w:rsidR="00A9710C">
        <w:t xml:space="preserve"> adicionais utilizados foram: </w:t>
      </w:r>
      <w:r w:rsidR="00A37882" w:rsidRPr="004541A8">
        <w:rPr>
          <w:i/>
        </w:rPr>
        <w:t>tidyr</w:t>
      </w:r>
      <w:r w:rsidR="00A37882" w:rsidRPr="004541A8">
        <w:t xml:space="preserve"> para organização </w:t>
      </w:r>
      <w:r w:rsidR="00A37882">
        <w:t xml:space="preserve">de dados </w:t>
      </w:r>
      <w:r w:rsidR="00A37882">
        <w:fldChar w:fldCharType="begin" w:fldLock="1"/>
      </w:r>
      <w:r>
        <w:instrText>ADDIN CSL_CITATION {"citationItems":[{"id":"ITEM-1","itemData":{"author":[{"dropping-particle":"","family":"Wickham","given":"Hadley","non-dropping-particle":"","parse-names":false,"suffix":""},{"dropping-particle":"","family":"Henry","given":"Lionel","non-dropping-particle":"","parse-names":false,"suffix":""}],"id":"ITEM-1","issued":{"date-parts":[["2017"]]},"title":"tidyr: Easily Tidy Data with 'spread()' and 'gather()' Functions. R package version 0.7.1","type":"article"},"uris":["http://www.mendeley.com/documents/?uuid=7fd35c6d-7160-4a41-adcb-6289c5674f45"]}],"mendeley":{"formattedCitation":"(WICKHAM; HENRY, 2017)","plainTextFormattedCitation":"(WICKHAM; HENRY, 2017)","previouslyFormattedCitation":"(WICKHAM; HENRY, 2017)"},"properties":{"noteIndex":0},"schema":"https://github.com/citation-style-language/schema/raw/master/csl-citation.json"}</w:instrText>
      </w:r>
      <w:r w:rsidR="00A37882">
        <w:fldChar w:fldCharType="separate"/>
      </w:r>
      <w:r w:rsidR="006C21C6" w:rsidRPr="006C21C6">
        <w:rPr>
          <w:noProof/>
        </w:rPr>
        <w:t>(WICKHAM; HENRY, 2017)</w:t>
      </w:r>
      <w:r w:rsidR="00A37882">
        <w:fldChar w:fldCharType="end"/>
      </w:r>
      <w:r w:rsidR="00A37882">
        <w:t>;</w:t>
      </w:r>
      <w:r w:rsidR="00A37882" w:rsidRPr="004541A8">
        <w:t xml:space="preserve"> </w:t>
      </w:r>
      <w:r w:rsidR="00A37882" w:rsidRPr="004541A8">
        <w:rPr>
          <w:i/>
        </w:rPr>
        <w:t>dplyr</w:t>
      </w:r>
      <w:r w:rsidR="00A37882" w:rsidRPr="004541A8">
        <w:rPr>
          <w:szCs w:val="22"/>
        </w:rPr>
        <w:t xml:space="preserve"> para manipulação de dados</w:t>
      </w:r>
      <w:r w:rsidR="00A37882">
        <w:rPr>
          <w:szCs w:val="22"/>
        </w:rPr>
        <w:t xml:space="preserve"> </w:t>
      </w:r>
      <w:r w:rsidR="00A37882">
        <w:rPr>
          <w:szCs w:val="22"/>
        </w:rPr>
        <w:fldChar w:fldCharType="begin" w:fldLock="1"/>
      </w:r>
      <w:r>
        <w:rPr>
          <w:szCs w:val="22"/>
        </w:rPr>
        <w:instrText>ADDIN CSL_CITATION {"citationItems":[{"id":"ITEM-1","itemData":{"URL":"https://cran.r-project.org/package=dplyr","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2","type":"webpage"},"uris":["http://www.mendeley.com/documents/?uuid=c662150e-f47f-4180-af14-5f9a3b522667"]}],"mendeley":{"formattedCitation":"(WICKHAM et al., 2017)","plainTextFormattedCitation":"(WICKHAM et al., 2017)","previouslyFormattedCitation":"(WICKHAM et al., 2017)"},"properties":{"noteIndex":0},"schema":"https://github.com/citation-style-language/schema/raw/master/csl-citation.json"}</w:instrText>
      </w:r>
      <w:r w:rsidR="00A37882">
        <w:rPr>
          <w:szCs w:val="22"/>
        </w:rPr>
        <w:fldChar w:fldCharType="separate"/>
      </w:r>
      <w:r w:rsidR="00A37882" w:rsidRPr="008B43C2">
        <w:rPr>
          <w:noProof/>
          <w:szCs w:val="22"/>
        </w:rPr>
        <w:t>(WICKHAM et al., 2017)</w:t>
      </w:r>
      <w:r w:rsidR="00A37882">
        <w:rPr>
          <w:szCs w:val="22"/>
        </w:rPr>
        <w:fldChar w:fldCharType="end"/>
      </w:r>
      <w:r w:rsidR="00A37882" w:rsidRPr="004541A8">
        <w:rPr>
          <w:szCs w:val="22"/>
        </w:rPr>
        <w:t xml:space="preserve">; </w:t>
      </w:r>
      <w:r w:rsidR="00A37882" w:rsidRPr="004541A8">
        <w:rPr>
          <w:i/>
          <w:szCs w:val="22"/>
        </w:rPr>
        <w:t>ggplot2</w:t>
      </w:r>
      <w:r w:rsidR="00A37882" w:rsidRPr="004541A8">
        <w:rPr>
          <w:szCs w:val="22"/>
        </w:rPr>
        <w:t xml:space="preserve"> para criação de gráficos</w:t>
      </w:r>
      <w:r w:rsidR="00A37882">
        <w:rPr>
          <w:szCs w:val="22"/>
        </w:rPr>
        <w:t xml:space="preserve"> </w:t>
      </w:r>
      <w:r w:rsidR="00A37882">
        <w:rPr>
          <w:szCs w:val="22"/>
        </w:rPr>
        <w:fldChar w:fldCharType="begin" w:fldLock="1"/>
      </w:r>
      <w:r>
        <w:rPr>
          <w:szCs w:val="22"/>
        </w:rPr>
        <w:instrText>ADDIN CSL_CITATION {"citationItems":[{"id":"ITEM-1","itemData":{"DOI":"10.1007/978-0-387-98141-3","ISBN":"978-3-319-24277-4","author":[{"dropping-particle":"","family":"Wickham","given":"Hadley","non-dropping-particle":"","parse-names":false,"suffix":""}],"id":"ITEM-1","issued":{"date-parts":[["2016"]]},"number-of-pages":"213","publisher":"Springer New York","publisher-place":"New York, NY","title":"ggplot2: Elegant Graphics for Data Analysis","type":"book"},"uris":["http://www.mendeley.com/documents/?uuid=6fa7c18d-4173-47cb-a2d1-eb508089560c"]}],"mendeley":{"formattedCitation":"(WICKHAM, 2016)","plainTextFormattedCitation":"(WICKHAM, 2016)","previouslyFormattedCitation":"(WICKHAM, 2016)"},"properties":{"noteIndex":0},"schema":"https://github.com/citation-style-language/schema/raw/master/csl-citation.json"}</w:instrText>
      </w:r>
      <w:r w:rsidR="00A37882">
        <w:rPr>
          <w:szCs w:val="22"/>
        </w:rPr>
        <w:fldChar w:fldCharType="separate"/>
      </w:r>
      <w:r w:rsidR="00A37882" w:rsidRPr="008B43C2">
        <w:rPr>
          <w:noProof/>
          <w:szCs w:val="22"/>
        </w:rPr>
        <w:t>(WICKHAM, 2016)</w:t>
      </w:r>
      <w:r w:rsidR="00A37882">
        <w:rPr>
          <w:szCs w:val="22"/>
        </w:rPr>
        <w:fldChar w:fldCharType="end"/>
      </w:r>
      <w:r w:rsidR="00A37882">
        <w:rPr>
          <w:szCs w:val="22"/>
        </w:rPr>
        <w:t>;</w:t>
      </w:r>
      <w:r w:rsidR="00A37882" w:rsidRPr="004541A8">
        <w:rPr>
          <w:szCs w:val="22"/>
        </w:rPr>
        <w:t xml:space="preserve"> </w:t>
      </w:r>
      <w:r w:rsidR="00A37882">
        <w:rPr>
          <w:i/>
          <w:szCs w:val="22"/>
        </w:rPr>
        <w:t xml:space="preserve">ggdendro </w:t>
      </w:r>
      <w:r w:rsidR="00A37882">
        <w:rPr>
          <w:szCs w:val="22"/>
        </w:rPr>
        <w:t xml:space="preserve">para a criação de dendrogramas utilizando o </w:t>
      </w:r>
      <w:r w:rsidR="00A37882">
        <w:rPr>
          <w:i/>
          <w:szCs w:val="22"/>
        </w:rPr>
        <w:t>ggplot2</w:t>
      </w:r>
      <w:r w:rsidR="00A37882">
        <w:rPr>
          <w:szCs w:val="22"/>
        </w:rPr>
        <w:t xml:space="preserve"> </w:t>
      </w:r>
      <w:r w:rsidR="00A37882">
        <w:rPr>
          <w:szCs w:val="22"/>
        </w:rPr>
        <w:fldChar w:fldCharType="begin" w:fldLock="1"/>
      </w:r>
      <w:r>
        <w:rPr>
          <w:szCs w:val="22"/>
        </w:rPr>
        <w:instrText>ADDIN CSL_CITATION {"citationItems":[{"id":"ITEM-1","itemData":{"URL":"https://cran.r-project.org/package=ggdendro","author":[{"dropping-particle":"","family":"Vries","given":"Andrie","non-dropping-particle":"De","parse-names":false,"suffix":""},{"dropping-particle":"","family":"Ripley","given":"Brian D.","non-dropping-particle":"","parse-names":false,"suffix":""}],"id":"ITEM-1","issued":{"date-parts":[["2016"]]},"title":"ggdendro: Create Dendrograms and Tree Diagrams Using 'ggplot2'. R package version 0.1-20","type":"webpage"},"uris":["http://www.mendeley.com/documents/?uuid=add5cd61-7d4b-49e8-942e-93c3a3f62b33"]}],"mendeley":{"formattedCitation":"(DE VRIES; RIPLEY, 2016)","plainTextFormattedCitation":"(DE VRIES; RIPLEY, 2016)","previouslyFormattedCitation":"(DE VRIES; RIPLEY, 2016)"},"properties":{"noteIndex":0},"schema":"https://github.com/citation-style-language/schema/raw/master/csl-citation.json"}</w:instrText>
      </w:r>
      <w:r w:rsidR="00A37882">
        <w:rPr>
          <w:szCs w:val="22"/>
        </w:rPr>
        <w:fldChar w:fldCharType="separate"/>
      </w:r>
      <w:r w:rsidR="006C21C6" w:rsidRPr="006C21C6">
        <w:rPr>
          <w:noProof/>
          <w:szCs w:val="22"/>
        </w:rPr>
        <w:t>(DE VRIES; RIPLEY, 2016)</w:t>
      </w:r>
      <w:r w:rsidR="00A37882">
        <w:rPr>
          <w:szCs w:val="22"/>
        </w:rPr>
        <w:fldChar w:fldCharType="end"/>
      </w:r>
      <w:r w:rsidR="00A37882">
        <w:rPr>
          <w:szCs w:val="22"/>
        </w:rPr>
        <w:t>;</w:t>
      </w:r>
      <w:r w:rsidR="00A37882">
        <w:rPr>
          <w:i/>
          <w:szCs w:val="22"/>
        </w:rPr>
        <w:t xml:space="preserve"> </w:t>
      </w:r>
      <w:r w:rsidR="00A37882" w:rsidRPr="004541A8">
        <w:rPr>
          <w:i/>
        </w:rPr>
        <w:t xml:space="preserve">shiny, </w:t>
      </w:r>
      <w:r w:rsidR="00A37882" w:rsidRPr="004541A8">
        <w:t>para a criação de uma interface de usuário interativa</w:t>
      </w:r>
      <w:r w:rsidR="00A37882">
        <w:t xml:space="preserve"> </w:t>
      </w:r>
      <w:r w:rsidR="00A37882">
        <w:fldChar w:fldCharType="begin" w:fldLock="1"/>
      </w:r>
      <w:r>
        <w:instrText>ADDIN CSL_CITATION {"citationItems":[{"id":"ITEM-1","itemData":{"URL":"https://cran.r-project.org/package=shiny","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id":"ITEM-1","issued":{"date-parts":[["2017"]]},"title":"shiny: Web Application Framework for R. R package version 1.0.5","type":"webpage"},"uris":["http://www.mendeley.com/documents/?uuid=45db322e-099a-4755-a367-20bfb0a5a564"]}],"mendeley":{"formattedCitation":"(CHANG et al., 2017)","plainTextFormattedCitation":"(CHANG et al., 2017)","previouslyFormattedCitation":"(CHANG et al., 2017)"},"properties":{"noteIndex":0},"schema":"https://github.com/citation-style-language/schema/raw/master/csl-citation.json"}</w:instrText>
      </w:r>
      <w:r w:rsidR="00A37882">
        <w:fldChar w:fldCharType="separate"/>
      </w:r>
      <w:r w:rsidR="00A37882" w:rsidRPr="008B43C2">
        <w:rPr>
          <w:noProof/>
        </w:rPr>
        <w:t>(CHANG et al., 2017)</w:t>
      </w:r>
      <w:r w:rsidR="00A37882">
        <w:fldChar w:fldCharType="end"/>
      </w:r>
      <w:r w:rsidR="00A37882" w:rsidRPr="004541A8">
        <w:t xml:space="preserve">; </w:t>
      </w:r>
      <w:r w:rsidR="00A37882" w:rsidRPr="004541A8">
        <w:rPr>
          <w:i/>
        </w:rPr>
        <w:t xml:space="preserve">readxl </w:t>
      </w:r>
      <w:r w:rsidR="00A37882" w:rsidRPr="003801A3">
        <w:t>para</w:t>
      </w:r>
      <w:r w:rsidR="00A37882" w:rsidRPr="004541A8">
        <w:rPr>
          <w:i/>
        </w:rPr>
        <w:t xml:space="preserve"> </w:t>
      </w:r>
      <w:r w:rsidR="00A37882" w:rsidRPr="003801A3">
        <w:t>importação de planilhas do</w:t>
      </w:r>
      <w:r w:rsidR="00A37882" w:rsidRPr="004541A8">
        <w:rPr>
          <w:i/>
        </w:rPr>
        <w:t xml:space="preserve"> Excel </w:t>
      </w:r>
      <w:r w:rsidR="00A37882">
        <w:rPr>
          <w:i/>
        </w:rPr>
        <w:fldChar w:fldCharType="begin" w:fldLock="1"/>
      </w:r>
      <w:r>
        <w:rPr>
          <w:i/>
        </w:rPr>
        <w:instrText>ADDIN CSL_CITATION {"citationItems":[{"id":"ITEM-1","itemData":{"author":[{"dropping-particle":"","family":"Wickham","given":"Hadley","non-dropping-particle":"","parse-names":false,"suffix":""},{"dropping-particle":"","family":"Bryan","given":"Jennifer","non-dropping-particle":"","parse-names":false,"suffix":""}],"id":"ITEM-1","issued":{"date-parts":[["2017"]]},"title":"readxl: Read Excel Files. R package version 1.0.0","type":"article"},"uris":["http://www.mendeley.com/documents/?uuid=763a3854-9e47-42af-9824-3dcf2af6ff3f"]}],"mendeley":{"formattedCitation":"(WICKHAM; BRYAN, 2017)","plainTextFormattedCitation":"(WICKHAM; BRYAN, 2017)","previouslyFormattedCitation":"(WICKHAM; BRYAN, 2017)"},"properties":{"noteIndex":0},"schema":"https://github.com/citation-style-language/schema/raw/master/csl-citation.json"}</w:instrText>
      </w:r>
      <w:r w:rsidR="00A37882">
        <w:rPr>
          <w:i/>
        </w:rPr>
        <w:fldChar w:fldCharType="separate"/>
      </w:r>
      <w:r w:rsidR="006C21C6" w:rsidRPr="006C21C6">
        <w:rPr>
          <w:noProof/>
        </w:rPr>
        <w:t>(WICKHAM; BRYAN, 2017)</w:t>
      </w:r>
      <w:r w:rsidR="00A37882">
        <w:rPr>
          <w:i/>
        </w:rPr>
        <w:fldChar w:fldCharType="end"/>
      </w:r>
      <w:r w:rsidR="00A37882" w:rsidRPr="004541A8">
        <w:t xml:space="preserve"> e </w:t>
      </w:r>
      <w:r w:rsidR="00A37882" w:rsidRPr="00233E34">
        <w:rPr>
          <w:i/>
        </w:rPr>
        <w:t>open</w:t>
      </w:r>
      <w:r w:rsidR="00A37882" w:rsidRPr="004541A8">
        <w:rPr>
          <w:i/>
        </w:rPr>
        <w:t xml:space="preserve">xlsx </w:t>
      </w:r>
      <w:r w:rsidR="00A37882">
        <w:t xml:space="preserve">para exportação de dados </w:t>
      </w:r>
      <w:r w:rsidR="00A37882" w:rsidRPr="004541A8">
        <w:t xml:space="preserve">em </w:t>
      </w:r>
      <w:r w:rsidR="00A37882">
        <w:t xml:space="preserve">planilhas eletrônicas do </w:t>
      </w:r>
      <w:r w:rsidR="00A37882" w:rsidRPr="00233E34">
        <w:rPr>
          <w:i/>
        </w:rPr>
        <w:t>Excel</w:t>
      </w:r>
      <w:r w:rsidR="00A37882">
        <w:t xml:space="preserve"> no </w:t>
      </w:r>
      <w:r w:rsidR="00A37882" w:rsidRPr="004541A8">
        <w:t>formato</w:t>
      </w:r>
      <w:r w:rsidR="00A37882">
        <w:rPr>
          <w:i/>
        </w:rPr>
        <w:t xml:space="preserve"> </w:t>
      </w:r>
      <w:r w:rsidR="00A37882" w:rsidRPr="004541A8">
        <w:rPr>
          <w:i/>
        </w:rPr>
        <w:t>.xlsx</w:t>
      </w:r>
      <w:r w:rsidR="00A37882">
        <w:rPr>
          <w:i/>
        </w:rPr>
        <w:t xml:space="preserve"> </w:t>
      </w:r>
      <w:r w:rsidR="00A37882">
        <w:fldChar w:fldCharType="begin" w:fldLock="1"/>
      </w:r>
      <w:r>
        <w:instrText>ADDIN CSL_CITATION {"citationItems":[{"id":"ITEM-1","itemData":{"author":[{"dropping-particle":"","family":"Walker","given":"Alexander","non-dropping-particle":"","parse-names":false,"suffix":""}],"id":"ITEM-1","issued":{"date-parts":[["2017"]]},"number":"R package version 4.0.17","title":"openxlsx: Read, Write and Edit XLSX Files.","type":"article"},"uris":["http://www.mendeley.com/documents/?uuid=72471ba0-58d0-472b-80a8-abb9081baaa7"]}],"mendeley":{"formattedCitation":"(WALKER, 2017)","plainTextFormattedCitation":"(WALKER, 2017)","previouslyFormattedCitation":"(WALKER, 2017)"},"properties":{"noteIndex":0},"schema":"https://github.com/citation-style-language/schema/raw/master/csl-citation.json"}</w:instrText>
      </w:r>
      <w:r w:rsidR="00A37882">
        <w:fldChar w:fldCharType="separate"/>
      </w:r>
      <w:r w:rsidR="00A37882" w:rsidRPr="008B43C2">
        <w:rPr>
          <w:noProof/>
        </w:rPr>
        <w:t>(WALKER, 2017)</w:t>
      </w:r>
      <w:r w:rsidR="00A37882">
        <w:fldChar w:fldCharType="end"/>
      </w:r>
      <w:r w:rsidR="00A37882" w:rsidRPr="004541A8">
        <w:t>.</w:t>
      </w:r>
      <w:r w:rsidR="00A37882">
        <w:t xml:space="preserve"> As páginas de introdução dos </w:t>
      </w:r>
      <w:r w:rsidR="00A37882" w:rsidRPr="00ED7A4E">
        <w:rPr>
          <w:i/>
        </w:rPr>
        <w:t>web apps</w:t>
      </w:r>
      <w:r w:rsidR="00A37882">
        <w:t xml:space="preserve"> foram construídas utilizando a linguagem de marcação </w:t>
      </w:r>
      <w:r w:rsidR="00A37882" w:rsidRPr="00EB1CFA">
        <w:rPr>
          <w:i/>
        </w:rPr>
        <w:t>markdown</w:t>
      </w:r>
      <w:r w:rsidR="00A37882">
        <w:t xml:space="preserve">, com o auxílio do pacote </w:t>
      </w:r>
      <w:r w:rsidR="00A37882">
        <w:rPr>
          <w:i/>
        </w:rPr>
        <w:t>rmarkdown</w:t>
      </w:r>
      <w:r w:rsidR="00A37882">
        <w:t xml:space="preserve"> </w:t>
      </w:r>
      <w:r w:rsidR="00A37882">
        <w:fldChar w:fldCharType="begin" w:fldLock="1"/>
      </w:r>
      <w:r>
        <w:instrText>ADDIN CSL_CITATION {"citationItems":[{"id":"ITEM-1","itemData":{"author":[{"dropping-particle":"","family":"Allaire","given":"JJ","non-dropping-particle":"","parse-names":false,"suffix":""},{"dropping-particle":"","family":"Xie","given":"Yihui","non-dropping-particle":"","parse-names":false,"suffix":""},{"dropping-particle":"","family":"McPherson","given":"Jonathan","non-dropping-particle":"","parse-names":false,"suffix":""},{"dropping-particle":"","family":"Luraschi","given":"Javier","non-dropping-particle":"","parse-names":false,"suffix":""},{"dropping-particle":"","family":"Ushey","given":"Kevin","non-dropping-particle":"","parse-names":false,"suffix":""},{"dropping-particle":"","family":"Atkins","given":"Aron","non-dropping-particle":"","parse-names":false,"suffix":""},{"dropping-particle":"","family":"Wickham","given":"Hadley","non-dropping-particle":"","parse-names":false,"suffix":""},{"dropping-particle":"","family":"Cheng","given":"Joe","non-dropping-particle":"","parse-names":false,"suffix":""},{"dropping-particle":"","family":"Cheng","given":"Winston","non-dropping-particle":"","parse-names":false,"suffix":""}],"id":"ITEM-1","issued":{"date-parts":[["2017"]]},"title":"rmarkdown: Dynamic Documents for R","type":"article"},"uris":["http://www.mendeley.com/documents/?uuid=6a6ae191-8414-4393-81ab-98417f2806bc"]}],"mendeley":{"formattedCitation":"(ALLAIRE et al., 2017)","plainTextFormattedCitation":"(ALLAIRE et al., 2017)","previouslyFormattedCitation":"(ALLAIRE et al., 2017)"},"properties":{"noteIndex":0},"schema":"https://github.com/citation-style-language/schema/raw/master/csl-citation.json"}</w:instrText>
      </w:r>
      <w:r w:rsidR="00A37882">
        <w:fldChar w:fldCharType="separate"/>
      </w:r>
      <w:r w:rsidR="00A37882" w:rsidRPr="008B43C2">
        <w:rPr>
          <w:noProof/>
        </w:rPr>
        <w:t>(ALLAIRE et al., 2017)</w:t>
      </w:r>
      <w:r w:rsidR="00A37882">
        <w:fldChar w:fldCharType="end"/>
      </w:r>
      <w:r w:rsidR="00A37882">
        <w:t>.</w:t>
      </w:r>
    </w:p>
    <w:p w:rsidR="00A37882" w:rsidRDefault="00A37882" w:rsidP="00A37882">
      <w:r>
        <w:lastRenderedPageBreak/>
        <w:t xml:space="preserve">Como a linguagem R não pode gerar uma interface gráfica de usuário ou </w:t>
      </w:r>
      <w:r>
        <w:rPr>
          <w:i/>
        </w:rPr>
        <w:t>graphical user interface</w:t>
      </w:r>
      <w:r>
        <w:t xml:space="preserve"> </w:t>
      </w:r>
      <w:r>
        <w:rPr>
          <w:i/>
        </w:rPr>
        <w:t>(GUI)</w:t>
      </w:r>
      <w:r>
        <w:t xml:space="preserve"> nativamente para seus scripts, o pacote </w:t>
      </w:r>
      <w:r>
        <w:rPr>
          <w:i/>
        </w:rPr>
        <w:t>shiny</w:t>
      </w:r>
      <w:r>
        <w:t xml:space="preserve"> </w:t>
      </w:r>
      <w:r>
        <w:fldChar w:fldCharType="begin" w:fldLock="1"/>
      </w:r>
      <w:r w:rsidR="00DD315F">
        <w:instrText>ADDIN CSL_CITATION {"citationItems":[{"id":"ITEM-1","itemData":{"URL":"https://cran.r-project.org/package=shiny","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id":"ITEM-1","issued":{"date-parts":[["2017"]]},"title":"shiny: Web Application Framework for R. R package version 1.0.5","type":"webpage"},"uris":["http://www.mendeley.com/documents/?uuid=45db322e-099a-4755-a367-20bfb0a5a564"]}],"mendeley":{"formattedCitation":"(CHANG et al., 2017)","plainTextFormattedCitation":"(CHANG et al., 2017)","previouslyFormattedCitation":"(CHANG et al., 2017)"},"properties":{"noteIndex":0},"schema":"https://github.com/citation-style-language/schema/raw/master/csl-citation.json"}</w:instrText>
      </w:r>
      <w:r>
        <w:fldChar w:fldCharType="separate"/>
      </w:r>
      <w:r w:rsidRPr="008B43C2">
        <w:rPr>
          <w:noProof/>
        </w:rPr>
        <w:t>(CHANG et al., 2017)</w:t>
      </w:r>
      <w:r>
        <w:fldChar w:fldCharType="end"/>
      </w:r>
      <w:r>
        <w:t xml:space="preserve"> </w:t>
      </w:r>
      <w:r w:rsidR="001E2DD0">
        <w:t>foi</w:t>
      </w:r>
      <w:r>
        <w:t xml:space="preserve"> utilizado para criar a </w:t>
      </w:r>
      <w:r w:rsidRPr="002B3F68">
        <w:t>GUI</w:t>
      </w:r>
      <w:r>
        <w:t xml:space="preserve">, gerando um </w:t>
      </w:r>
      <w:r>
        <w:rPr>
          <w:i/>
        </w:rPr>
        <w:t>shiny app</w:t>
      </w:r>
      <w:r>
        <w:t xml:space="preserve">. O </w:t>
      </w:r>
      <w:r>
        <w:rPr>
          <w:i/>
        </w:rPr>
        <w:t>shiny app</w:t>
      </w:r>
      <w:r>
        <w:t xml:space="preserve"> funciona por meio de um script do R, que quando executado, gera uma aplicação </w:t>
      </w:r>
      <w:r w:rsidRPr="0014722F">
        <w:rPr>
          <w:i/>
        </w:rPr>
        <w:t>web</w:t>
      </w:r>
      <w:r>
        <w:t xml:space="preserve">, que </w:t>
      </w:r>
      <w:r w:rsidR="001E2DD0">
        <w:t>pode ser acessada por um</w:t>
      </w:r>
      <w:r>
        <w:t xml:space="preserve"> navegador de internet. Portanto, para ser utilizado, é necessário que o R esteja instalado. O método mais utilizado para compartilhar esses </w:t>
      </w:r>
      <w:r>
        <w:rPr>
          <w:i/>
        </w:rPr>
        <w:t xml:space="preserve">apps </w:t>
      </w:r>
      <w:r>
        <w:t xml:space="preserve">é a sua hospedagem em um servidor, possibilitando o acesso remoto dos </w:t>
      </w:r>
      <w:r>
        <w:rPr>
          <w:i/>
        </w:rPr>
        <w:t>apps</w:t>
      </w:r>
      <w:r>
        <w:t>. Para isso é necessário montar um servidor</w:t>
      </w:r>
      <w:r w:rsidR="001E2DD0">
        <w:t xml:space="preserve"> privado</w:t>
      </w:r>
      <w:r>
        <w:t>, ou contratar um dos diversos serviços de nuvem disponíveis atualmente.</w:t>
      </w:r>
    </w:p>
    <w:p w:rsidR="00A37882" w:rsidRDefault="00A37882" w:rsidP="00A37882"/>
    <w:p w:rsidR="00A37882" w:rsidRPr="00ED76E0" w:rsidRDefault="00A37882" w:rsidP="00A37882">
      <w:pPr>
        <w:pStyle w:val="Ttulo2"/>
      </w:pPr>
      <w:bookmarkStart w:id="5" w:name="_Toc535429332"/>
      <w:r>
        <w:t xml:space="preserve">Hospedagem </w:t>
      </w:r>
      <w:proofErr w:type="gramStart"/>
      <w:r>
        <w:t>dos web</w:t>
      </w:r>
      <w:proofErr w:type="gramEnd"/>
      <w:r>
        <w:t xml:space="preserve"> apps</w:t>
      </w:r>
      <w:bookmarkEnd w:id="5"/>
    </w:p>
    <w:p w:rsidR="00A37882" w:rsidRDefault="00A37882" w:rsidP="00A37882">
      <w:r>
        <w:t xml:space="preserve">A hospedagem dos </w:t>
      </w:r>
      <w:r>
        <w:rPr>
          <w:i/>
        </w:rPr>
        <w:t xml:space="preserve">apps </w:t>
      </w:r>
      <w:r w:rsidR="001E2DD0">
        <w:t>foi</w:t>
      </w:r>
      <w:r>
        <w:t xml:space="preserve"> feita utiliza</w:t>
      </w:r>
      <w:r w:rsidR="001E2DD0">
        <w:t>n</w:t>
      </w:r>
      <w:r>
        <w:t xml:space="preserve">do o serviço da </w:t>
      </w:r>
      <w:r w:rsidRPr="001E2DD0">
        <w:rPr>
          <w:i/>
        </w:rPr>
        <w:t>Amazon</w:t>
      </w:r>
      <w:r>
        <w:t xml:space="preserve"> </w:t>
      </w:r>
      <w:r w:rsidRPr="001E2DD0">
        <w:rPr>
          <w:i/>
        </w:rPr>
        <w:t>EC2</w:t>
      </w:r>
      <w:r>
        <w:t xml:space="preserve">, por questões de praticidade. Nele é possível contratar uma máquina, escolher suas especificações, e configurá-la remotamente </w:t>
      </w:r>
      <w:r>
        <w:fldChar w:fldCharType="begin" w:fldLock="1"/>
      </w:r>
      <w:r w:rsidR="00DD315F">
        <w:instrText>ADDIN CSL_CITATION {"citationItems":[{"id":"ITEM-1","itemData":{"URL":"https://aws.amazon.com/ec2/","author":[{"dropping-particle":"","family":"Amazon Web Services Inc.","given":"","non-dropping-particle":"","parse-names":false,"suffix":""}],"id":"ITEM-1","issued":{"date-parts":[["2018"]]},"title":"Amazon EC2","type":"webpage"},"uris":["http://www.mendeley.com/documents/?uuid=0e8f8a4a-2e3c-3be8-9b9d-cf293843625b"]}],"mendeley":{"formattedCitation":"(AMAZON WEB SERVICES INC., 2018)","plainTextFormattedCitation":"(AMAZON WEB SERVICES INC., 2018)","previouslyFormattedCitation":"(AMAZON WEB SERVICES INC., 2018)"},"properties":{"noteIndex":0},"schema":"https://github.com/citation-style-language/schema/raw/master/csl-citation.json"}</w:instrText>
      </w:r>
      <w:r>
        <w:fldChar w:fldCharType="separate"/>
      </w:r>
      <w:r w:rsidRPr="008B43C2">
        <w:rPr>
          <w:noProof/>
        </w:rPr>
        <w:t>(AMAZON WEB SERVICES INC., 2018)</w:t>
      </w:r>
      <w:r>
        <w:fldChar w:fldCharType="end"/>
      </w:r>
      <w:r>
        <w:t xml:space="preserve">. O serviço é gratuito por um ano, e depois disso é cobrada uma taxa, conforme o uso. O tipo de instância contratada </w:t>
      </w:r>
      <w:r w:rsidR="00EF36B4">
        <w:t>foi</w:t>
      </w:r>
      <w:r>
        <w:t xml:space="preserve"> o “</w:t>
      </w:r>
      <w:r w:rsidRPr="0033589F">
        <w:t>Ubuntu Server 16.04 LTS (HVM), SSD Volume Type”</w:t>
      </w:r>
      <w:r>
        <w:t xml:space="preserve">, pois é a única disponível para o período gratuito de uso. </w:t>
      </w:r>
    </w:p>
    <w:p w:rsidR="00A37882" w:rsidRPr="000A38A7" w:rsidRDefault="00A37882" w:rsidP="00A37882">
      <w:r w:rsidRPr="000A38A7">
        <w:t xml:space="preserve">O Sistema Operacional do servidor utilizado </w:t>
      </w:r>
      <w:r w:rsidR="001E2DD0">
        <w:t>foi</w:t>
      </w:r>
      <w:r w:rsidRPr="000A38A7">
        <w:t xml:space="preserve"> o Ubuntu Server 16.04. O servidor </w:t>
      </w:r>
      <w:r w:rsidR="001E2DD0">
        <w:t xml:space="preserve">foi </w:t>
      </w:r>
      <w:r w:rsidRPr="000A38A7">
        <w:t xml:space="preserve">configurado e acessado utilizando PuTTY, uma ferramenta feita para Windows que permite o acesso a servidores utilizando protocolos SSH </w:t>
      </w:r>
      <w:r w:rsidRPr="000A38A7">
        <w:fldChar w:fldCharType="begin" w:fldLock="1"/>
      </w:r>
      <w:r w:rsidR="00DD315F">
        <w:instrText>ADDIN CSL_CITATION {"citationItems":[{"id":"ITEM-1","itemData":{"author":[{"dropping-particle":"","family":"Tatham","given":"Simon","non-dropping-particle":"","parse-names":false,"suffix":""}],"id":"ITEM-1","issued":{"date-parts":[["2018"]]},"number":"0.70","title":"PuTTY","type":"article"},"uris":["http://www.mendeley.com/documents/?uuid=4272ca36-ee70-4217-95de-97ff12f4db89"]}],"mendeley":{"formattedCitation":"(TATHAM, 2018)","plainTextFormattedCitation":"(TATHAM, 2018)","previouslyFormattedCitation":"(TATHAM, 2018)"},"properties":{"noteIndex":0},"schema":"https://github.com/citation-style-language/schema/raw/master/csl-citation.json"}</w:instrText>
      </w:r>
      <w:r w:rsidRPr="000A38A7">
        <w:fldChar w:fldCharType="separate"/>
      </w:r>
      <w:r w:rsidRPr="008B43C2">
        <w:rPr>
          <w:noProof/>
        </w:rPr>
        <w:t>(TATHAM, 2018)</w:t>
      </w:r>
      <w:r w:rsidRPr="000A38A7">
        <w:fldChar w:fldCharType="end"/>
      </w:r>
      <w:r w:rsidRPr="000A38A7">
        <w:t xml:space="preserve">. Nessa máquina </w:t>
      </w:r>
      <w:r w:rsidR="001E2DD0">
        <w:t>foi</w:t>
      </w:r>
      <w:r w:rsidRPr="000A38A7">
        <w:t xml:space="preserve"> instalad</w:t>
      </w:r>
      <w:r w:rsidR="001E2DD0">
        <w:t>o</w:t>
      </w:r>
      <w:r w:rsidRPr="000A38A7">
        <w:t xml:space="preserve"> o R, para que </w:t>
      </w:r>
      <w:r>
        <w:t>as aplicações</w:t>
      </w:r>
      <w:r w:rsidRPr="000A38A7">
        <w:t xml:space="preserve"> possam rodar na máquina. O Shiny Server também </w:t>
      </w:r>
      <w:r w:rsidR="001E2DD0">
        <w:t>foi</w:t>
      </w:r>
      <w:r w:rsidRPr="000A38A7">
        <w:t xml:space="preserve"> instalado, pois ele cria um </w:t>
      </w:r>
      <w:r w:rsidRPr="0014722F">
        <w:rPr>
          <w:i/>
        </w:rPr>
        <w:t>web server</w:t>
      </w:r>
      <w:r w:rsidRPr="000A38A7">
        <w:t xml:space="preserve"> específico para se hospedar shiny apps</w:t>
      </w:r>
      <w:r>
        <w:t xml:space="preserve"> </w:t>
      </w:r>
      <w:r>
        <w:fldChar w:fldCharType="begin" w:fldLock="1"/>
      </w:r>
      <w:r w:rsidR="00DD315F">
        <w:instrText>ADDIN CSL_CITATION {"citationItems":[{"id":"ITEM-1","itemData":{"URL":"https://www.rstudio.com/products/shiny/shiny-server/","author":[{"dropping-particle":"","family":"Rstudio Inc","given":"","non-dropping-particle":"","parse-names":false,"suffix":""}],"id":"ITEM-1","issued":{"date-parts":[["2018"]]},"title":"Shiny Server – RStudio","type":"webpage"},"uris":["http://www.mendeley.com/documents/?uuid=86d4aee5-cf36-3b4b-ba02-fb698fec1a7e"]}],"mendeley":{"formattedCitation":"(RSTUDIO INC, 2018a)","plainTextFormattedCitation":"(RSTUDIO INC, 2018a)","previouslyFormattedCitation":"(RSTUDIO INC, 2018a)"},"properties":{"noteIndex":0},"schema":"https://github.com/citation-style-language/schema/raw/master/csl-citation.json"}</w:instrText>
      </w:r>
      <w:r>
        <w:fldChar w:fldCharType="separate"/>
      </w:r>
      <w:r w:rsidR="006C21C6" w:rsidRPr="006C21C6">
        <w:rPr>
          <w:noProof/>
        </w:rPr>
        <w:t>(RSTUDIO INC, 2018a)</w:t>
      </w:r>
      <w:r>
        <w:fldChar w:fldCharType="end"/>
      </w:r>
      <w:r w:rsidRPr="000A38A7">
        <w:t xml:space="preserve">. </w:t>
      </w:r>
    </w:p>
    <w:p w:rsidR="00A37882" w:rsidRDefault="00A37882" w:rsidP="00A37882">
      <w:r>
        <w:t>Além disso</w:t>
      </w:r>
      <w:r w:rsidR="001E2DD0">
        <w:t>,</w:t>
      </w:r>
      <w:r>
        <w:t xml:space="preserve"> o RStudio Server será instalado, para facilitar a manutenção e atualização das aplicações </w:t>
      </w:r>
      <w:r>
        <w:rPr>
          <w:i/>
        </w:rPr>
        <w:t>web</w:t>
      </w:r>
      <w:r>
        <w:t xml:space="preserve"> </w:t>
      </w:r>
      <w:r>
        <w:fldChar w:fldCharType="begin" w:fldLock="1"/>
      </w:r>
      <w:r w:rsidR="00DD315F">
        <w:instrText>ADDIN CSL_CITATION {"citationItems":[{"id":"ITEM-1","itemData":{"URL":"https://www.rstudio.com/products/rstudio-server/","author":[{"dropping-particle":"","family":"Rstudio Inc","given":"","non-dropping-particle":"","parse-names":false,"suffix":""}],"id":"ITEM-1","issued":{"date-parts":[["2018"]]},"title":"RStudio Server – RStudio","type":"webpage"},"uris":["http://www.mendeley.com/documents/?uuid=c8e78c9e-81b0-3108-8d94-7e07a1689812"]}],"mendeley":{"formattedCitation":"(RSTUDIO INC, 2018b)","plainTextFormattedCitation":"(RSTUDIO INC, 2018b)","previouslyFormattedCitation":"(RSTUDIO INC, 2018b)"},"properties":{"noteIndex":0},"schema":"https://github.com/citation-style-language/schema/raw/master/csl-citation.json"}</w:instrText>
      </w:r>
      <w:r>
        <w:fldChar w:fldCharType="separate"/>
      </w:r>
      <w:r w:rsidR="006C21C6" w:rsidRPr="006C21C6">
        <w:rPr>
          <w:noProof/>
        </w:rPr>
        <w:t>(RSTUDIO INC, 2018b)</w:t>
      </w:r>
      <w:r>
        <w:fldChar w:fldCharType="end"/>
      </w:r>
      <w:r>
        <w:t xml:space="preserve">.  É comum a instalação do RStudio Server em conjunto com o Shiny Server, pois ele permite acesso a uma </w:t>
      </w:r>
      <w:r>
        <w:rPr>
          <w:i/>
        </w:rPr>
        <w:t xml:space="preserve">IDE </w:t>
      </w:r>
      <w:r>
        <w:t>para o R dentro do servidor, facilitando a correção de erros e realização de testes.</w:t>
      </w:r>
    </w:p>
    <w:p w:rsidR="00A37882" w:rsidRDefault="00A37882" w:rsidP="00A37882">
      <w:proofErr w:type="gramStart"/>
      <w:r w:rsidRPr="004541A8">
        <w:t xml:space="preserve">Todos </w:t>
      </w:r>
      <w:r w:rsidR="003D3E26">
        <w:t xml:space="preserve">os </w:t>
      </w:r>
      <w:r w:rsidR="003D3E26">
        <w:rPr>
          <w:i/>
        </w:rPr>
        <w:t>web</w:t>
      </w:r>
      <w:proofErr w:type="gramEnd"/>
      <w:r w:rsidR="003D3E26">
        <w:rPr>
          <w:i/>
        </w:rPr>
        <w:t xml:space="preserve"> apps</w:t>
      </w:r>
      <w:r w:rsidR="003D3E26">
        <w:t xml:space="preserve"> tem</w:t>
      </w:r>
      <w:r w:rsidRPr="004541A8">
        <w:t xml:space="preserve"> interface similar, para facilitar a transição </w:t>
      </w:r>
      <w:r>
        <w:t xml:space="preserve">entre </w:t>
      </w:r>
      <w:r>
        <w:rPr>
          <w:i/>
        </w:rPr>
        <w:t>web apps</w:t>
      </w:r>
      <w:r>
        <w:t xml:space="preserve"> para o usuário, </w:t>
      </w:r>
      <w:r w:rsidRPr="004541A8">
        <w:t>e iniciar</w:t>
      </w:r>
      <w:r>
        <w:t xml:space="preserve">ão com uma página descrevendo o </w:t>
      </w:r>
      <w:r w:rsidRPr="00ED7A4E">
        <w:rPr>
          <w:i/>
        </w:rPr>
        <w:t>web app</w:t>
      </w:r>
      <w:r w:rsidRPr="004541A8">
        <w:t>, suas funcionalidades e referências.</w:t>
      </w:r>
      <w:r>
        <w:t xml:space="preserve"> As etapas de processamento </w:t>
      </w:r>
      <w:proofErr w:type="gramStart"/>
      <w:r>
        <w:t xml:space="preserve">dos </w:t>
      </w:r>
      <w:r>
        <w:rPr>
          <w:i/>
        </w:rPr>
        <w:t>web</w:t>
      </w:r>
      <w:proofErr w:type="gramEnd"/>
      <w:r>
        <w:rPr>
          <w:i/>
        </w:rPr>
        <w:t xml:space="preserve"> apps</w:t>
      </w:r>
      <w:r>
        <w:t xml:space="preserve"> são divididas por abas nomeadas, para facilitar a navegação. As abas de download, descritas </w:t>
      </w:r>
      <w:r w:rsidRPr="00A71645">
        <w:t xml:space="preserve">nas Figuras 3, </w:t>
      </w:r>
      <w:r w:rsidR="00A71645" w:rsidRPr="00A71645">
        <w:t>35</w:t>
      </w:r>
      <w:r w:rsidRPr="00A71645">
        <w:t xml:space="preserve"> e </w:t>
      </w:r>
      <w:r w:rsidR="00A71645" w:rsidRPr="00A71645">
        <w:t>64</w:t>
      </w:r>
      <w:r w:rsidRPr="00A71645">
        <w:t>,</w:t>
      </w:r>
      <w:r>
        <w:t xml:space="preserve"> também funciona</w:t>
      </w:r>
      <w:r w:rsidR="001E2DD0">
        <w:t>m</w:t>
      </w:r>
      <w:r>
        <w:t xml:space="preserve"> de forma similar em </w:t>
      </w:r>
      <w:proofErr w:type="gramStart"/>
      <w:r>
        <w:t xml:space="preserve">todos os </w:t>
      </w:r>
      <w:r w:rsidRPr="00ED7A4E">
        <w:rPr>
          <w:i/>
        </w:rPr>
        <w:t>web</w:t>
      </w:r>
      <w:proofErr w:type="gramEnd"/>
      <w:r w:rsidRPr="00ED7A4E">
        <w:rPr>
          <w:i/>
        </w:rPr>
        <w:t xml:space="preserve"> apps</w:t>
      </w:r>
      <w:r>
        <w:t>.</w:t>
      </w:r>
      <w:r w:rsidRPr="00512129">
        <w:t xml:space="preserve"> </w:t>
      </w:r>
    </w:p>
    <w:p w:rsidR="00A37882" w:rsidRPr="003D3E26" w:rsidRDefault="00A37882" w:rsidP="00A37882">
      <w:r>
        <w:t xml:space="preserve">Após finalizados, os apps </w:t>
      </w:r>
      <w:r w:rsidR="001E2DD0">
        <w:t>foram</w:t>
      </w:r>
      <w:r>
        <w:t xml:space="preserve"> transferidos para o servidor utilizando </w:t>
      </w:r>
      <w:r w:rsidRPr="003A5995">
        <w:rPr>
          <w:i/>
        </w:rPr>
        <w:t>Git</w:t>
      </w:r>
      <w:r>
        <w:t xml:space="preserve">, um sistema </w:t>
      </w:r>
      <w:r>
        <w:lastRenderedPageBreak/>
        <w:t xml:space="preserve">de controle de versão gratuito e de código fonte aberto </w:t>
      </w:r>
      <w:r>
        <w:fldChar w:fldCharType="begin" w:fldLock="1"/>
      </w:r>
      <w:r w:rsidR="00DD315F">
        <w:instrText>ADDIN CSL_CITATION {"citationItems":[{"id":"ITEM-1","itemData":{"author":[{"dropping-particle":"","family":"Torvalds","given":"Linus","non-dropping-particle":"","parse-names":false,"suffix":""}],"id":"ITEM-1","issued":{"date-parts":[["2018"]]},"number":"2.16.1","title":"Git","type":"article"},"uris":["http://www.mendeley.com/documents/?uuid=50261960-4fe2-3cd1-bddc-1082c8fd4e49"]}],"mendeley":{"formattedCitation":"(TORVALDS, 2018)","plainTextFormattedCitation":"(TORVALDS, 2018)","previouslyFormattedCitation":"(TORVALDS, 2018)"},"properties":{"noteIndex":0},"schema":"https://github.com/citation-style-language/schema/raw/master/csl-citation.json"}</w:instrText>
      </w:r>
      <w:r>
        <w:fldChar w:fldCharType="separate"/>
      </w:r>
      <w:r w:rsidRPr="008B43C2">
        <w:rPr>
          <w:noProof/>
        </w:rPr>
        <w:t>(TORVALDS, 2018)</w:t>
      </w:r>
      <w:r>
        <w:fldChar w:fldCharType="end"/>
      </w:r>
      <w:r>
        <w:t>.</w:t>
      </w:r>
      <w:r w:rsidR="001E2DD0">
        <w:t xml:space="preserve"> </w:t>
      </w:r>
      <w:r w:rsidR="001E2DD0">
        <w:rPr>
          <w:i/>
        </w:rPr>
        <w:t>Git</w:t>
      </w:r>
      <w:r w:rsidR="001E2DD0">
        <w:t xml:space="preserve"> foi instalado no servidor, e com ele foi feito </w:t>
      </w:r>
      <w:r w:rsidR="001E2DD0">
        <w:rPr>
          <w:i/>
        </w:rPr>
        <w:t>upload</w:t>
      </w:r>
      <w:r w:rsidR="001E2DD0">
        <w:t xml:space="preserve"> </w:t>
      </w:r>
      <w:proofErr w:type="gramStart"/>
      <w:r w:rsidR="001E2DD0">
        <w:t xml:space="preserve">dos </w:t>
      </w:r>
      <w:r w:rsidR="001E2DD0">
        <w:rPr>
          <w:i/>
        </w:rPr>
        <w:t>web</w:t>
      </w:r>
      <w:proofErr w:type="gramEnd"/>
      <w:r w:rsidR="001E2DD0">
        <w:t xml:space="preserve"> </w:t>
      </w:r>
      <w:r w:rsidR="001E2DD0">
        <w:rPr>
          <w:i/>
        </w:rPr>
        <w:t>apps</w:t>
      </w:r>
      <w:r w:rsidR="001E2DD0">
        <w:t xml:space="preserve">. </w:t>
      </w:r>
      <w:r w:rsidR="003D3E26">
        <w:t xml:space="preserve">Cada </w:t>
      </w:r>
      <w:r w:rsidR="003D3E26">
        <w:rPr>
          <w:i/>
        </w:rPr>
        <w:t>web app</w:t>
      </w:r>
      <w:r w:rsidR="003D3E26">
        <w:t xml:space="preserve"> possui um endereço </w:t>
      </w:r>
      <w:r w:rsidR="003D3E26" w:rsidRPr="003D3E26">
        <w:rPr>
          <w:i/>
        </w:rPr>
        <w:t>web</w:t>
      </w:r>
      <w:r w:rsidR="003D3E26">
        <w:t xml:space="preserve"> específico, que pode ser acessado via navegador </w:t>
      </w:r>
      <w:r w:rsidR="003D3E26">
        <w:rPr>
          <w:i/>
        </w:rPr>
        <w:t>web</w:t>
      </w:r>
      <w:r w:rsidR="003D3E26">
        <w:t xml:space="preserve">, como </w:t>
      </w:r>
      <w:r w:rsidR="003D3E26">
        <w:rPr>
          <w:i/>
        </w:rPr>
        <w:t xml:space="preserve">Chrome, Firefox </w:t>
      </w:r>
      <w:r w:rsidR="003D3E26">
        <w:t xml:space="preserve">ou </w:t>
      </w:r>
      <w:r w:rsidR="003D3E26">
        <w:rPr>
          <w:i/>
        </w:rPr>
        <w:t>Edge</w:t>
      </w:r>
      <w:r w:rsidR="003D3E26">
        <w:t>.</w:t>
      </w:r>
    </w:p>
    <w:p w:rsidR="00A37882" w:rsidRPr="00063406" w:rsidRDefault="00A37882" w:rsidP="00A37882">
      <w:pPr>
        <w:pStyle w:val="Ttulo1"/>
      </w:pPr>
      <w:bookmarkStart w:id="6" w:name="_Toc535429333"/>
      <w:r>
        <w:t>REFERÊNCIAS BIBLIOGRÁFICAS</w:t>
      </w:r>
      <w:bookmarkEnd w:id="6"/>
    </w:p>
    <w:p w:rsidR="00DD315F" w:rsidRPr="00DD315F" w:rsidRDefault="00EC42F4" w:rsidP="00DD315F">
      <w:pPr>
        <w:autoSpaceDE w:val="0"/>
        <w:autoSpaceDN w:val="0"/>
        <w:adjustRightInd w:val="0"/>
        <w:spacing w:after="240"/>
        <w:ind w:firstLine="0"/>
        <w:rPr>
          <w:noProof/>
          <w:szCs w:val="24"/>
        </w:rPr>
      </w:pPr>
      <w:r>
        <w:fldChar w:fldCharType="begin" w:fldLock="1"/>
      </w:r>
      <w:r w:rsidRPr="00A2083F">
        <w:instrText xml:space="preserve">ADDIN Mendeley Bibliography CSL_BIBLIOGRAPHY </w:instrText>
      </w:r>
      <w:r>
        <w:fldChar w:fldCharType="separate"/>
      </w:r>
      <w:r w:rsidR="00DD315F" w:rsidRPr="00DD315F">
        <w:rPr>
          <w:noProof/>
          <w:szCs w:val="24"/>
        </w:rPr>
        <w:t xml:space="preserve">ALLAIRE, J. et al. </w:t>
      </w:r>
      <w:r w:rsidR="00DD315F" w:rsidRPr="00DD315F">
        <w:rPr>
          <w:b/>
          <w:bCs/>
          <w:noProof/>
          <w:szCs w:val="24"/>
        </w:rPr>
        <w:t>rmarkdown: Dynamic Documents for R</w:t>
      </w:r>
      <w:r w:rsidR="00DD315F" w:rsidRPr="00DD315F">
        <w:rPr>
          <w:noProof/>
          <w:szCs w:val="24"/>
        </w:rPr>
        <w:t>, 2017. Disponível em: &lt;https://cran.r-project.org/package=rmarkdown&gt;</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AMAZON WEB SERVICES INC. </w:t>
      </w:r>
      <w:r w:rsidRPr="00DD315F">
        <w:rPr>
          <w:b/>
          <w:bCs/>
          <w:noProof/>
          <w:szCs w:val="24"/>
        </w:rPr>
        <w:t>Amazon EC2</w:t>
      </w:r>
      <w:r w:rsidRPr="00DD315F">
        <w:rPr>
          <w:noProof/>
          <w:szCs w:val="24"/>
        </w:rPr>
        <w:t xml:space="preserve">. Disponível em: &lt;https://aws.amazon.com/ec2/&gt;.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BRAGA, S. R.; OLIVEIRA, M. L. R. DE; GORGENS, E. B. </w:t>
      </w:r>
      <w:r w:rsidRPr="001E0BA7">
        <w:rPr>
          <w:b/>
          <w:bCs/>
          <w:noProof/>
          <w:szCs w:val="24"/>
          <w:lang w:val="en-US"/>
        </w:rPr>
        <w:t>forestmangr: Functions for Forest Mensuration and Management. R package version 0.9.1.</w:t>
      </w:r>
      <w:r w:rsidRPr="001E0BA7">
        <w:rPr>
          <w:noProof/>
          <w:szCs w:val="24"/>
          <w:lang w:val="en-US"/>
        </w:rPr>
        <w:t xml:space="preserve"> </w:t>
      </w:r>
      <w:r w:rsidRPr="00DD315F">
        <w:rPr>
          <w:noProof/>
          <w:szCs w:val="24"/>
        </w:rPr>
        <w:t xml:space="preserve">Disponível em: &lt;https://cran.r-project.org/package=forestmangr&gt;. </w:t>
      </w:r>
    </w:p>
    <w:p w:rsidR="00DD315F" w:rsidRPr="001E0BA7" w:rsidRDefault="00DD315F" w:rsidP="00DD315F">
      <w:pPr>
        <w:autoSpaceDE w:val="0"/>
        <w:autoSpaceDN w:val="0"/>
        <w:adjustRightInd w:val="0"/>
        <w:spacing w:after="240"/>
        <w:ind w:firstLine="0"/>
        <w:rPr>
          <w:noProof/>
          <w:szCs w:val="24"/>
          <w:lang w:val="en-US"/>
        </w:rPr>
      </w:pPr>
      <w:r w:rsidRPr="00DD315F">
        <w:rPr>
          <w:noProof/>
          <w:szCs w:val="24"/>
        </w:rPr>
        <w:t xml:space="preserve">CAMPOS, J. C. C.; LEITE, H. G. </w:t>
      </w:r>
      <w:r w:rsidRPr="00DD315F">
        <w:rPr>
          <w:b/>
          <w:bCs/>
          <w:noProof/>
          <w:szCs w:val="24"/>
        </w:rPr>
        <w:t>Mensuração Florestal: Perguntas e Respostas</w:t>
      </w:r>
      <w:r w:rsidRPr="00DD315F">
        <w:rPr>
          <w:noProof/>
          <w:szCs w:val="24"/>
        </w:rPr>
        <w:t xml:space="preserve">. </w:t>
      </w:r>
      <w:r w:rsidRPr="001E0BA7">
        <w:rPr>
          <w:noProof/>
          <w:szCs w:val="24"/>
          <w:lang w:val="en-US"/>
        </w:rPr>
        <w:t>5</w:t>
      </w:r>
      <w:r w:rsidRPr="001E0BA7">
        <w:rPr>
          <w:noProof/>
          <w:szCs w:val="24"/>
          <w:vertAlign w:val="superscript"/>
          <w:lang w:val="en-US"/>
        </w:rPr>
        <w:t>a</w:t>
      </w:r>
      <w:r w:rsidRPr="001E0BA7">
        <w:rPr>
          <w:noProof/>
          <w:szCs w:val="24"/>
          <w:lang w:val="en-US"/>
        </w:rPr>
        <w:t xml:space="preserve"> ed. Viçosa: UFV, 2017. </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CHANG, W. et al. </w:t>
      </w:r>
      <w:r w:rsidRPr="001E0BA7">
        <w:rPr>
          <w:b/>
          <w:bCs/>
          <w:noProof/>
          <w:szCs w:val="24"/>
          <w:lang w:val="en-US"/>
        </w:rPr>
        <w:t>shiny: Web Application Framework for R. R package version 1.0.5</w:t>
      </w:r>
      <w:r w:rsidRPr="001E0BA7">
        <w:rPr>
          <w:noProof/>
          <w:szCs w:val="24"/>
          <w:lang w:val="en-US"/>
        </w:rPr>
        <w:t xml:space="preserve">. Disponível em: &lt;https://cran.r-project.org/package=shiny&gt;. </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CURTIS, R. O. Height-Diameter and Height-Dia meter-Age EquationsFor Second-Growth Douglas-Fir. </w:t>
      </w:r>
      <w:r w:rsidRPr="001E0BA7">
        <w:rPr>
          <w:b/>
          <w:bCs/>
          <w:noProof/>
          <w:szCs w:val="24"/>
          <w:lang w:val="en-US"/>
        </w:rPr>
        <w:t>Forest Science</w:t>
      </w:r>
      <w:r w:rsidRPr="001E0BA7">
        <w:rPr>
          <w:noProof/>
          <w:szCs w:val="24"/>
          <w:lang w:val="en-US"/>
        </w:rPr>
        <w:t xml:space="preserve">, v. 13, n. 4, p. 365–375, 1967.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DE VRIES, A.; RIPLEY, B. D. </w:t>
      </w:r>
      <w:r w:rsidRPr="001E0BA7">
        <w:rPr>
          <w:b/>
          <w:bCs/>
          <w:noProof/>
          <w:szCs w:val="24"/>
          <w:lang w:val="en-US"/>
        </w:rPr>
        <w:t xml:space="preserve">ggdendro: Create Dendrograms and Tree Diagrams Using “ggplot2”. </w:t>
      </w:r>
      <w:r w:rsidRPr="00DD315F">
        <w:rPr>
          <w:b/>
          <w:bCs/>
          <w:noProof/>
          <w:szCs w:val="24"/>
        </w:rPr>
        <w:t>R package version 0.1-20</w:t>
      </w:r>
      <w:r w:rsidRPr="00DD315F">
        <w:rPr>
          <w:noProof/>
          <w:szCs w:val="24"/>
        </w:rPr>
        <w:t xml:space="preserve">. Disponível em: &lt;https://cran.r-project.org/package=ggdendro&gt;. </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HUSCH, B.; BEERS, T.; KERSHAW, J. </w:t>
      </w:r>
      <w:r w:rsidRPr="001E0BA7">
        <w:rPr>
          <w:b/>
          <w:bCs/>
          <w:noProof/>
          <w:szCs w:val="24"/>
          <w:lang w:val="en-US"/>
        </w:rPr>
        <w:t>Forest Mensuration</w:t>
      </w:r>
      <w:r w:rsidRPr="001E0BA7">
        <w:rPr>
          <w:noProof/>
          <w:szCs w:val="24"/>
          <w:lang w:val="en-US"/>
        </w:rPr>
        <w:t>. 4</w:t>
      </w:r>
      <w:r w:rsidRPr="001E0BA7">
        <w:rPr>
          <w:noProof/>
          <w:szCs w:val="24"/>
          <w:vertAlign w:val="superscript"/>
          <w:lang w:val="en-US"/>
        </w:rPr>
        <w:t>a</w:t>
      </w:r>
      <w:r w:rsidRPr="001E0BA7">
        <w:rPr>
          <w:noProof/>
          <w:szCs w:val="24"/>
          <w:lang w:val="en-US"/>
        </w:rPr>
        <w:t xml:space="preserve"> ed. New Jersey: John Wiley &amp; sons, Inc., 2003. </w:t>
      </w:r>
    </w:p>
    <w:p w:rsidR="00DD315F" w:rsidRPr="001E0BA7" w:rsidRDefault="00DD315F" w:rsidP="00DD315F">
      <w:pPr>
        <w:autoSpaceDE w:val="0"/>
        <w:autoSpaceDN w:val="0"/>
        <w:adjustRightInd w:val="0"/>
        <w:spacing w:after="240"/>
        <w:ind w:firstLine="0"/>
        <w:rPr>
          <w:noProof/>
          <w:szCs w:val="24"/>
          <w:lang w:val="en-US"/>
        </w:rPr>
      </w:pPr>
      <w:r w:rsidRPr="00DD315F">
        <w:rPr>
          <w:noProof/>
          <w:szCs w:val="24"/>
        </w:rPr>
        <w:t xml:space="preserve">IMAÑA-ENCINAS, J. et al. Equações de volume de madeira para o cerrado de planaltina de Goiás. </w:t>
      </w:r>
      <w:r w:rsidRPr="001E0BA7">
        <w:rPr>
          <w:b/>
          <w:bCs/>
          <w:noProof/>
          <w:szCs w:val="24"/>
          <w:lang w:val="en-US"/>
        </w:rPr>
        <w:t>Floresta</w:t>
      </w:r>
      <w:r w:rsidRPr="001E0BA7">
        <w:rPr>
          <w:noProof/>
          <w:szCs w:val="24"/>
          <w:lang w:val="en-US"/>
        </w:rPr>
        <w:t xml:space="preserve">, v. 39, n. 1, p. 107–116, 2009.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KOZAK, A.; MUNRO, D. D.; SMITH, J. H. G. Taper Functions and their Application in Forest Inventory. </w:t>
      </w:r>
      <w:r w:rsidRPr="00DD315F">
        <w:rPr>
          <w:b/>
          <w:bCs/>
          <w:noProof/>
          <w:szCs w:val="24"/>
        </w:rPr>
        <w:t>The Forestry Chronicle</w:t>
      </w:r>
      <w:r w:rsidRPr="00DD315F">
        <w:rPr>
          <w:noProof/>
          <w:szCs w:val="24"/>
        </w:rPr>
        <w:t xml:space="preserve">, v. 45, p. 278–283, 1969. </w:t>
      </w:r>
    </w:p>
    <w:p w:rsidR="00DD315F" w:rsidRPr="00DD315F" w:rsidRDefault="00DD315F" w:rsidP="00DD315F">
      <w:pPr>
        <w:autoSpaceDE w:val="0"/>
        <w:autoSpaceDN w:val="0"/>
        <w:adjustRightInd w:val="0"/>
        <w:spacing w:after="240"/>
        <w:ind w:firstLine="0"/>
        <w:rPr>
          <w:noProof/>
          <w:szCs w:val="24"/>
        </w:rPr>
      </w:pPr>
      <w:r w:rsidRPr="00DD315F">
        <w:rPr>
          <w:noProof/>
          <w:szCs w:val="24"/>
        </w:rPr>
        <w:lastRenderedPageBreak/>
        <w:t xml:space="preserve">MAZAROTTO, E. B. </w:t>
      </w:r>
      <w:r w:rsidRPr="00DD315F">
        <w:rPr>
          <w:b/>
          <w:bCs/>
          <w:noProof/>
          <w:szCs w:val="24"/>
        </w:rPr>
        <w:t>Modelos matemáticos para estimar o volume em metros cúbicos com casca de Bracatinga (Mimosa scabrella, Benth.) em diferentes idades</w:t>
      </w:r>
      <w:r w:rsidRPr="00DD315F">
        <w:rPr>
          <w:noProof/>
          <w:szCs w:val="24"/>
        </w:rPr>
        <w:t>. [s.l.] Dissertação (Mestrado em Engenharia Florestal) - Setor de ciências Agrárias, Universidade Federal do Paraná, 1989.</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MELL, P.; GRANCE, T. The NIST Definition of Cloud Computing Recommendations of the National Institute of Standards and Technology. </w:t>
      </w:r>
      <w:r w:rsidRPr="001E0BA7">
        <w:rPr>
          <w:b/>
          <w:bCs/>
          <w:noProof/>
          <w:szCs w:val="24"/>
          <w:lang w:val="en-US"/>
        </w:rPr>
        <w:t>National Institute of Standards and Technology, Information Technology Laboratory</w:t>
      </w:r>
      <w:r w:rsidRPr="001E0BA7">
        <w:rPr>
          <w:noProof/>
          <w:szCs w:val="24"/>
          <w:lang w:val="en-US"/>
        </w:rPr>
        <w:t xml:space="preserve">, v. 145, p. 7, 2011. </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NASCIMENTO, R. G. M. </w:t>
      </w:r>
      <w:r w:rsidRPr="00DD315F">
        <w:rPr>
          <w:b/>
          <w:bCs/>
          <w:noProof/>
          <w:szCs w:val="24"/>
        </w:rPr>
        <w:t>Modelagem e simulação do crescimento e produção de floresta tropical manejada na Amazônia oriental</w:t>
      </w:r>
      <w:r w:rsidRPr="00DD315F">
        <w:rPr>
          <w:noProof/>
          <w:szCs w:val="24"/>
        </w:rPr>
        <w:t>. [s.l.] Tese (Doutorado em Engenharia Florestal) - Universidade Federal do Paraná, 2016.</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OLIVEIRA, M. L. R. DE et al. Estimação do volume de árvores de clones de eucalipto pelo método da similaridade de perfis. </w:t>
      </w:r>
      <w:r w:rsidRPr="00DD315F">
        <w:rPr>
          <w:b/>
          <w:bCs/>
          <w:noProof/>
          <w:szCs w:val="24"/>
        </w:rPr>
        <w:t>R. Árvore</w:t>
      </w:r>
      <w:r w:rsidRPr="00DD315F">
        <w:rPr>
          <w:noProof/>
          <w:szCs w:val="24"/>
        </w:rPr>
        <w:t xml:space="preserve">, v. 33, n. 1, p. 133–141, 2009. </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PAULA FILHO, W. DE P. </w:t>
      </w:r>
      <w:r w:rsidRPr="00DD315F">
        <w:rPr>
          <w:b/>
          <w:bCs/>
          <w:noProof/>
          <w:szCs w:val="24"/>
        </w:rPr>
        <w:t>Engenharia de software</w:t>
      </w:r>
      <w:r w:rsidRPr="00DD315F">
        <w:rPr>
          <w:noProof/>
          <w:szCs w:val="24"/>
        </w:rPr>
        <w:t>. 3</w:t>
      </w:r>
      <w:r w:rsidRPr="00DD315F">
        <w:rPr>
          <w:noProof/>
          <w:szCs w:val="24"/>
          <w:vertAlign w:val="superscript"/>
        </w:rPr>
        <w:t>a</w:t>
      </w:r>
      <w:r w:rsidRPr="00DD315F">
        <w:rPr>
          <w:noProof/>
          <w:szCs w:val="24"/>
        </w:rPr>
        <w:t xml:space="preserve"> ed. Rio de Janeiro: ITC, 2009. </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R CORE TEAM. </w:t>
      </w:r>
      <w:r w:rsidRPr="001E0BA7">
        <w:rPr>
          <w:b/>
          <w:bCs/>
          <w:noProof/>
          <w:szCs w:val="24"/>
          <w:lang w:val="en-US"/>
        </w:rPr>
        <w:t>R: A language and environment for statistical computing. R Foundation for Statistical Computing</w:t>
      </w:r>
      <w:r w:rsidRPr="001E0BA7">
        <w:rPr>
          <w:noProof/>
          <w:szCs w:val="24"/>
          <w:lang w:val="en-US"/>
        </w:rPr>
        <w:t>, 2018. Disponível em: &lt;http://www.r-project.org/&gt;</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RITTINGHOUSE, J.; RANSOME, J. </w:t>
      </w:r>
      <w:r w:rsidRPr="001E0BA7">
        <w:rPr>
          <w:b/>
          <w:bCs/>
          <w:noProof/>
          <w:szCs w:val="24"/>
          <w:lang w:val="en-US"/>
        </w:rPr>
        <w:t>Cloud computing\nImplementation, Management, and Security</w:t>
      </w:r>
      <w:r w:rsidRPr="001E0BA7">
        <w:rPr>
          <w:noProof/>
          <w:szCs w:val="24"/>
          <w:lang w:val="en-US"/>
        </w:rPr>
        <w:t xml:space="preserve">. New York: Taylor &amp; Francis, 2010. </w:t>
      </w:r>
    </w:p>
    <w:p w:rsidR="00DD315F" w:rsidRPr="00A26E55" w:rsidRDefault="00DD315F" w:rsidP="00DD315F">
      <w:pPr>
        <w:autoSpaceDE w:val="0"/>
        <w:autoSpaceDN w:val="0"/>
        <w:adjustRightInd w:val="0"/>
        <w:spacing w:after="240"/>
        <w:ind w:firstLine="0"/>
        <w:rPr>
          <w:noProof/>
          <w:szCs w:val="24"/>
        </w:rPr>
      </w:pPr>
      <w:r w:rsidRPr="001E0BA7">
        <w:rPr>
          <w:noProof/>
          <w:szCs w:val="24"/>
          <w:lang w:val="en-US"/>
        </w:rPr>
        <w:t xml:space="preserve">RSTUDIO INC. </w:t>
      </w:r>
      <w:r w:rsidRPr="001E0BA7">
        <w:rPr>
          <w:b/>
          <w:bCs/>
          <w:noProof/>
          <w:szCs w:val="24"/>
          <w:lang w:val="en-US"/>
        </w:rPr>
        <w:t>Shiny Server – RStudio</w:t>
      </w:r>
      <w:r w:rsidRPr="001E0BA7">
        <w:rPr>
          <w:noProof/>
          <w:szCs w:val="24"/>
          <w:lang w:val="en-US"/>
        </w:rPr>
        <w:t xml:space="preserve">. </w:t>
      </w:r>
      <w:r w:rsidRPr="00A26E55">
        <w:rPr>
          <w:noProof/>
          <w:szCs w:val="24"/>
        </w:rPr>
        <w:t xml:space="preserve">Disponível em: &lt;https://www.rstudio.com/products/shiny/shiny-server/&gt;. </w:t>
      </w:r>
    </w:p>
    <w:p w:rsidR="00DD315F" w:rsidRPr="00DD315F" w:rsidRDefault="00DD315F" w:rsidP="00DD315F">
      <w:pPr>
        <w:autoSpaceDE w:val="0"/>
        <w:autoSpaceDN w:val="0"/>
        <w:adjustRightInd w:val="0"/>
        <w:spacing w:after="240"/>
        <w:ind w:firstLine="0"/>
        <w:rPr>
          <w:noProof/>
          <w:szCs w:val="24"/>
        </w:rPr>
      </w:pPr>
      <w:r w:rsidRPr="00A71645">
        <w:rPr>
          <w:noProof/>
          <w:szCs w:val="24"/>
          <w:lang w:val="en-US"/>
        </w:rPr>
        <w:t xml:space="preserve">RSTUDIO INC. </w:t>
      </w:r>
      <w:r w:rsidRPr="00DD315F">
        <w:rPr>
          <w:b/>
          <w:bCs/>
          <w:noProof/>
          <w:szCs w:val="24"/>
        </w:rPr>
        <w:t>RStudio Server – RStudio</w:t>
      </w:r>
      <w:r w:rsidRPr="00DD315F">
        <w:rPr>
          <w:noProof/>
          <w:szCs w:val="24"/>
        </w:rPr>
        <w:t xml:space="preserve">. Disponível em: &lt;https://www.rstudio.com/products/rstudio-server/&gt;.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SCHUMACHER, F. X.; HALL, F. DOS S. Logarithmic expression of timber-tree volume. </w:t>
      </w:r>
      <w:r w:rsidRPr="00DD315F">
        <w:rPr>
          <w:b/>
          <w:bCs/>
          <w:noProof/>
          <w:szCs w:val="24"/>
        </w:rPr>
        <w:t>Journal of Agricultural Research</w:t>
      </w:r>
      <w:r w:rsidRPr="00DD315F">
        <w:rPr>
          <w:noProof/>
          <w:szCs w:val="24"/>
        </w:rPr>
        <w:t xml:space="preserve">, v. 47, n. 9, p. 719–734, 1933. </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SOARES, C. P. B.; PAULA NETO, F.; SOUZA, A. L. </w:t>
      </w:r>
      <w:r w:rsidRPr="00DD315F">
        <w:rPr>
          <w:b/>
          <w:bCs/>
          <w:noProof/>
          <w:szCs w:val="24"/>
        </w:rPr>
        <w:t>Dendrometria e Inventário Florestal</w:t>
      </w:r>
      <w:r w:rsidRPr="00DD315F">
        <w:rPr>
          <w:noProof/>
          <w:szCs w:val="24"/>
        </w:rPr>
        <w:t xml:space="preserve">. 2. ed. Viçosa: UFV, 2012. </w:t>
      </w:r>
    </w:p>
    <w:p w:rsidR="00DD315F" w:rsidRPr="00DD315F" w:rsidRDefault="00DD315F" w:rsidP="00DD315F">
      <w:pPr>
        <w:autoSpaceDE w:val="0"/>
        <w:autoSpaceDN w:val="0"/>
        <w:adjustRightInd w:val="0"/>
        <w:spacing w:after="240"/>
        <w:ind w:firstLine="0"/>
        <w:rPr>
          <w:noProof/>
          <w:szCs w:val="24"/>
        </w:rPr>
      </w:pPr>
      <w:r w:rsidRPr="00DD315F">
        <w:rPr>
          <w:noProof/>
          <w:szCs w:val="24"/>
        </w:rPr>
        <w:lastRenderedPageBreak/>
        <w:t xml:space="preserve">SOUZA, A. L.; SOARES, C. P. B. </w:t>
      </w:r>
      <w:r w:rsidRPr="00DD315F">
        <w:rPr>
          <w:b/>
          <w:bCs/>
          <w:noProof/>
          <w:szCs w:val="24"/>
        </w:rPr>
        <w:t>Florestas Nativas: estrutura, dinâmica e manejo</w:t>
      </w:r>
      <w:r w:rsidRPr="00DD315F">
        <w:rPr>
          <w:noProof/>
          <w:szCs w:val="24"/>
        </w:rPr>
        <w:t xml:space="preserve">. Viçosa: UFV, 2013. </w:t>
      </w:r>
    </w:p>
    <w:p w:rsidR="00DD315F" w:rsidRPr="001E0BA7" w:rsidRDefault="00DD315F" w:rsidP="00DD315F">
      <w:pPr>
        <w:autoSpaceDE w:val="0"/>
        <w:autoSpaceDN w:val="0"/>
        <w:adjustRightInd w:val="0"/>
        <w:spacing w:after="240"/>
        <w:ind w:firstLine="0"/>
        <w:rPr>
          <w:noProof/>
          <w:szCs w:val="24"/>
          <w:lang w:val="en-US"/>
        </w:rPr>
      </w:pPr>
      <w:r w:rsidRPr="00DD315F">
        <w:rPr>
          <w:noProof/>
          <w:szCs w:val="24"/>
        </w:rPr>
        <w:t xml:space="preserve">SOUZA, D. R. DE; SOUZA, A. L. DE. Emprego do método BDq de seleção após a exploração florestal em floresta ombrófila densa de terra firma, Amazônia oriental. </w:t>
      </w:r>
      <w:r w:rsidRPr="001E0BA7">
        <w:rPr>
          <w:b/>
          <w:bCs/>
          <w:noProof/>
          <w:szCs w:val="24"/>
          <w:lang w:val="en-US"/>
        </w:rPr>
        <w:t>R. Árvore</w:t>
      </w:r>
      <w:r w:rsidRPr="001E0BA7">
        <w:rPr>
          <w:noProof/>
          <w:szCs w:val="24"/>
          <w:lang w:val="en-US"/>
        </w:rPr>
        <w:t xml:space="preserve">, v. 29, n. 4, p. 617–625, 2005. </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SPURR, S. H. </w:t>
      </w:r>
      <w:r w:rsidRPr="001E0BA7">
        <w:rPr>
          <w:b/>
          <w:bCs/>
          <w:noProof/>
          <w:szCs w:val="24"/>
          <w:lang w:val="en-US"/>
        </w:rPr>
        <w:t>Forest Inventory</w:t>
      </w:r>
      <w:r w:rsidRPr="001E0BA7">
        <w:rPr>
          <w:noProof/>
          <w:szCs w:val="24"/>
          <w:lang w:val="en-US"/>
        </w:rPr>
        <w:t xml:space="preserve">. New York: Ronald Press Co., 1952. </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TATHAM, S. </w:t>
      </w:r>
      <w:r w:rsidRPr="00DD315F">
        <w:rPr>
          <w:b/>
          <w:bCs/>
          <w:noProof/>
          <w:szCs w:val="24"/>
        </w:rPr>
        <w:t>PuTTY</w:t>
      </w:r>
      <w:r w:rsidRPr="00DD315F">
        <w:rPr>
          <w:noProof/>
          <w:szCs w:val="24"/>
        </w:rPr>
        <w:t>, 2018. Disponível em: &lt;https://www.putty.org&gt;</w:t>
      </w:r>
    </w:p>
    <w:p w:rsidR="00DD315F" w:rsidRPr="00DD315F" w:rsidRDefault="00DD315F" w:rsidP="00DD315F">
      <w:pPr>
        <w:autoSpaceDE w:val="0"/>
        <w:autoSpaceDN w:val="0"/>
        <w:adjustRightInd w:val="0"/>
        <w:spacing w:after="240"/>
        <w:ind w:firstLine="0"/>
        <w:rPr>
          <w:noProof/>
          <w:szCs w:val="24"/>
        </w:rPr>
      </w:pPr>
      <w:r w:rsidRPr="00DD315F">
        <w:rPr>
          <w:noProof/>
          <w:szCs w:val="24"/>
        </w:rPr>
        <w:t xml:space="preserve">TORVALDS, L. </w:t>
      </w:r>
      <w:r w:rsidRPr="00DD315F">
        <w:rPr>
          <w:b/>
          <w:bCs/>
          <w:noProof/>
          <w:szCs w:val="24"/>
        </w:rPr>
        <w:t>Git</w:t>
      </w:r>
      <w:r w:rsidRPr="00DD315F">
        <w:rPr>
          <w:noProof/>
          <w:szCs w:val="24"/>
        </w:rPr>
        <w:t>, 2018. Disponível em: &lt;https://git-scm.com/&gt;</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WALKER, A. </w:t>
      </w:r>
      <w:r w:rsidRPr="001E0BA7">
        <w:rPr>
          <w:b/>
          <w:bCs/>
          <w:noProof/>
          <w:szCs w:val="24"/>
          <w:lang w:val="en-US"/>
        </w:rPr>
        <w:t>openxlsx: Read, Write and Edit XLSX Files.</w:t>
      </w:r>
      <w:r w:rsidRPr="001E0BA7">
        <w:rPr>
          <w:noProof/>
          <w:szCs w:val="24"/>
          <w:lang w:val="en-US"/>
        </w:rPr>
        <w:t xml:space="preserve">, 2017. </w:t>
      </w:r>
      <w:r w:rsidRPr="00DD315F">
        <w:rPr>
          <w:noProof/>
          <w:szCs w:val="24"/>
        </w:rPr>
        <w:t>Disponível em: &lt;https://cran.r-project.org/package=openxlsx&gt;</w:t>
      </w:r>
    </w:p>
    <w:p w:rsidR="00DD315F" w:rsidRPr="001E0BA7" w:rsidRDefault="00DD315F" w:rsidP="00DD315F">
      <w:pPr>
        <w:autoSpaceDE w:val="0"/>
        <w:autoSpaceDN w:val="0"/>
        <w:adjustRightInd w:val="0"/>
        <w:spacing w:after="240"/>
        <w:ind w:firstLine="0"/>
        <w:rPr>
          <w:noProof/>
          <w:szCs w:val="24"/>
          <w:lang w:val="en-US"/>
        </w:rPr>
      </w:pPr>
      <w:r w:rsidRPr="001E0BA7">
        <w:rPr>
          <w:noProof/>
          <w:szCs w:val="24"/>
          <w:lang w:val="en-US"/>
        </w:rPr>
        <w:t xml:space="preserve">WICKHAM, H. </w:t>
      </w:r>
      <w:r w:rsidRPr="001E0BA7">
        <w:rPr>
          <w:b/>
          <w:bCs/>
          <w:noProof/>
          <w:szCs w:val="24"/>
          <w:lang w:val="en-US"/>
        </w:rPr>
        <w:t>ggplot2: Elegant Graphics for Data Analysis</w:t>
      </w:r>
      <w:r w:rsidRPr="001E0BA7">
        <w:rPr>
          <w:noProof/>
          <w:szCs w:val="24"/>
          <w:lang w:val="en-US"/>
        </w:rPr>
        <w:t xml:space="preserve">. New York, NY: Springer New York, 2016.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WICKHAM, H. et al. </w:t>
      </w:r>
      <w:r w:rsidRPr="001E0BA7">
        <w:rPr>
          <w:b/>
          <w:bCs/>
          <w:noProof/>
          <w:szCs w:val="24"/>
          <w:lang w:val="en-US"/>
        </w:rPr>
        <w:t xml:space="preserve">dplyr: A Grammar of Data Manipulation. </w:t>
      </w:r>
      <w:r w:rsidRPr="00DD315F">
        <w:rPr>
          <w:b/>
          <w:bCs/>
          <w:noProof/>
          <w:szCs w:val="24"/>
        </w:rPr>
        <w:t>R package version 0.7.2</w:t>
      </w:r>
      <w:r w:rsidRPr="00DD315F">
        <w:rPr>
          <w:noProof/>
          <w:szCs w:val="24"/>
        </w:rPr>
        <w:t xml:space="preserve">. Disponível em: &lt;https://cran.r-project.org/package=dplyr&gt;. </w:t>
      </w:r>
    </w:p>
    <w:p w:rsidR="00DD315F" w:rsidRPr="00DD315F" w:rsidRDefault="00DD315F" w:rsidP="00DD315F">
      <w:pPr>
        <w:autoSpaceDE w:val="0"/>
        <w:autoSpaceDN w:val="0"/>
        <w:adjustRightInd w:val="0"/>
        <w:spacing w:after="240"/>
        <w:ind w:firstLine="0"/>
        <w:rPr>
          <w:noProof/>
          <w:szCs w:val="24"/>
        </w:rPr>
      </w:pPr>
      <w:r w:rsidRPr="001E0BA7">
        <w:rPr>
          <w:noProof/>
          <w:szCs w:val="24"/>
          <w:lang w:val="en-US"/>
        </w:rPr>
        <w:t xml:space="preserve">WICKHAM, H.; BRYAN, J. </w:t>
      </w:r>
      <w:r w:rsidRPr="001E0BA7">
        <w:rPr>
          <w:b/>
          <w:bCs/>
          <w:noProof/>
          <w:szCs w:val="24"/>
          <w:lang w:val="en-US"/>
        </w:rPr>
        <w:t xml:space="preserve">readxl: Read Excel Files. </w:t>
      </w:r>
      <w:r w:rsidRPr="00DD315F">
        <w:rPr>
          <w:b/>
          <w:bCs/>
          <w:noProof/>
          <w:szCs w:val="24"/>
        </w:rPr>
        <w:t>R package version 1.0.0</w:t>
      </w:r>
      <w:r w:rsidRPr="00DD315F">
        <w:rPr>
          <w:noProof/>
          <w:szCs w:val="24"/>
        </w:rPr>
        <w:t>, 2017. Disponível em: &lt;https://cran.r-project.org/package=readxl&gt;</w:t>
      </w:r>
    </w:p>
    <w:p w:rsidR="00DD315F" w:rsidRPr="00DD315F" w:rsidRDefault="00DD315F" w:rsidP="00DD315F">
      <w:pPr>
        <w:autoSpaceDE w:val="0"/>
        <w:autoSpaceDN w:val="0"/>
        <w:adjustRightInd w:val="0"/>
        <w:spacing w:after="240"/>
        <w:ind w:firstLine="0"/>
        <w:rPr>
          <w:noProof/>
        </w:rPr>
      </w:pPr>
      <w:r w:rsidRPr="001E0BA7">
        <w:rPr>
          <w:noProof/>
          <w:szCs w:val="24"/>
          <w:lang w:val="en-US"/>
        </w:rPr>
        <w:t xml:space="preserve">WICKHAM, H.; HENRY, L. </w:t>
      </w:r>
      <w:r w:rsidRPr="001E0BA7">
        <w:rPr>
          <w:b/>
          <w:bCs/>
          <w:noProof/>
          <w:szCs w:val="24"/>
          <w:lang w:val="en-US"/>
        </w:rPr>
        <w:t xml:space="preserve">tidyr: Easily Tidy Data with “spread()” and “gather()” Functions. </w:t>
      </w:r>
      <w:r w:rsidRPr="00DD315F">
        <w:rPr>
          <w:b/>
          <w:bCs/>
          <w:noProof/>
          <w:szCs w:val="24"/>
        </w:rPr>
        <w:t>R package version 0.7.1</w:t>
      </w:r>
      <w:r w:rsidRPr="00DD315F">
        <w:rPr>
          <w:noProof/>
          <w:szCs w:val="24"/>
        </w:rPr>
        <w:t>, 2017. Disponível em: &lt;https://cran.r-project.org/package=tidyr&gt;</w:t>
      </w:r>
    </w:p>
    <w:p w:rsidR="00D3237F" w:rsidRDefault="00EC42F4" w:rsidP="00DD315F">
      <w:pPr>
        <w:ind w:firstLine="0"/>
      </w:pPr>
      <w:r>
        <w:fldChar w:fldCharType="end"/>
      </w:r>
    </w:p>
    <w:p w:rsidR="00D3237F" w:rsidRDefault="00D3237F">
      <w:pPr>
        <w:widowControl/>
        <w:spacing w:line="240" w:lineRule="auto"/>
        <w:ind w:firstLine="0"/>
        <w:jc w:val="left"/>
      </w:pPr>
      <w:r>
        <w:br w:type="page"/>
      </w:r>
    </w:p>
    <w:p w:rsidR="00780A11" w:rsidRDefault="00856E85" w:rsidP="008A6FA2">
      <w:pPr>
        <w:pStyle w:val="Ttulo1"/>
        <w:jc w:val="center"/>
      </w:pPr>
      <w:bookmarkStart w:id="7" w:name="_Toc535429334"/>
      <w:r>
        <w:lastRenderedPageBreak/>
        <w:t>CAPÍTULO 1</w:t>
      </w:r>
      <w:r>
        <w:br/>
      </w:r>
      <w:r w:rsidR="00297F2F" w:rsidRPr="00297F2F">
        <w:t>App Inventário de Nativas</w:t>
      </w:r>
      <w:r w:rsidR="00507DF8">
        <w:t xml:space="preserve"> —</w:t>
      </w:r>
      <w:r w:rsidR="00297F2F">
        <w:t xml:space="preserve"> </w:t>
      </w:r>
      <w:r w:rsidR="00646859">
        <w:t xml:space="preserve">APLICAÇÃO </w:t>
      </w:r>
      <w:r w:rsidR="00646859" w:rsidRPr="00646859">
        <w:rPr>
          <w:i/>
        </w:rPr>
        <w:t>WEB</w:t>
      </w:r>
      <w:r w:rsidR="00646859">
        <w:t xml:space="preserve"> PARA PROCESS</w:t>
      </w:r>
      <w:r w:rsidR="003B3BDD">
        <w:t>AMENTO DE DADOS DE INVENTÁRIO FLORE</w:t>
      </w:r>
      <w:r w:rsidR="00297F2F">
        <w:t>STAL DE FLORESTAS INEQUIÂNEAS</w:t>
      </w:r>
      <w:bookmarkEnd w:id="7"/>
    </w:p>
    <w:p w:rsidR="0076203D" w:rsidRDefault="0076203D" w:rsidP="0076203D"/>
    <w:p w:rsidR="0076203D" w:rsidRPr="0076203D" w:rsidRDefault="0076203D" w:rsidP="00522F27">
      <w:pPr>
        <w:ind w:firstLine="0"/>
        <w:jc w:val="center"/>
      </w:pPr>
      <w:r w:rsidRPr="0076203D">
        <w:rPr>
          <w:b/>
        </w:rPr>
        <w:t>RESUMO</w:t>
      </w:r>
    </w:p>
    <w:p w:rsidR="0076203D" w:rsidRDefault="0076203D" w:rsidP="0076203D">
      <w:pPr>
        <w:ind w:firstLine="0"/>
      </w:pPr>
      <w:r>
        <w:t>O objetivo deste trabalho foi criar uma aplicação web para processamento de dados de inventário florestal de florestas inequiâneas utilizando linguagem R em uma plataforma online.</w:t>
      </w:r>
    </w:p>
    <w:p w:rsidR="0076203D" w:rsidRDefault="00271173" w:rsidP="00E4740E">
      <w:pPr>
        <w:ind w:firstLine="0"/>
      </w:pPr>
      <w:r w:rsidRPr="00271173">
        <w:t>Inicialmente o aplicativo</w:t>
      </w:r>
      <w:r>
        <w:t xml:space="preserve"> </w:t>
      </w:r>
      <w:r w:rsidR="002C13AC">
        <w:t xml:space="preserve">apresenta uma tela de introdução, e após isso, na aba de </w:t>
      </w:r>
      <w:r w:rsidR="002C13AC" w:rsidRPr="00271173">
        <w:rPr>
          <w:i/>
        </w:rPr>
        <w:t>upload</w:t>
      </w:r>
      <w:r w:rsidR="002C13AC">
        <w:t>, o usuário tem a opção de fazer o upload dos seus dados, ou ut</w:t>
      </w:r>
      <w:r w:rsidR="00760CBC">
        <w:t xml:space="preserve">ilizar um dos dados de exemplo. </w:t>
      </w:r>
      <w:r w:rsidR="002C13AC">
        <w:t>Caso o usuário deseje inserir os seus próprios dados, estes devem estar em nível de fuste, árvore, ou parcela, caso contrário serão incompatíveis com as análises. O formato do arquivo de entrada pode ser valores separados por vírgula (comma</w:t>
      </w:r>
      <w:r w:rsidR="00680470">
        <w:t xml:space="preserve"> </w:t>
      </w:r>
      <w:r w:rsidR="002C13AC">
        <w:t>separated values – CSV), ou em planilha eletrônica .xlsx, formato padrão do Microsoft Excel 2007 e superior.</w:t>
      </w:r>
      <w:r w:rsidR="002C13AC" w:rsidRPr="002C13AC">
        <w:t xml:space="preserve"> Após o upload, os dados podem ser visualizados </w:t>
      </w:r>
      <w:proofErr w:type="gramStart"/>
      <w:r w:rsidR="002C13AC" w:rsidRPr="002C13AC">
        <w:t>dentr</w:t>
      </w:r>
      <w:r w:rsidR="002C13AC">
        <w:t xml:space="preserve">o do </w:t>
      </w:r>
      <w:r w:rsidR="002C13AC" w:rsidRPr="00680470">
        <w:rPr>
          <w:i/>
        </w:rPr>
        <w:t>web</w:t>
      </w:r>
      <w:proofErr w:type="gramEnd"/>
      <w:r w:rsidR="002C13AC" w:rsidRPr="00680470">
        <w:rPr>
          <w:i/>
        </w:rPr>
        <w:t xml:space="preserve"> app</w:t>
      </w:r>
      <w:r w:rsidR="002C13AC">
        <w:t xml:space="preserve">. A próxima etapa, </w:t>
      </w:r>
      <w:r w:rsidR="002C13AC" w:rsidRPr="002C13AC">
        <w:t>é o mapeamento de variáveis</w:t>
      </w:r>
      <w:r w:rsidR="00680470">
        <w:t xml:space="preserve"> </w:t>
      </w:r>
      <w:r w:rsidR="00680470" w:rsidRPr="00680470">
        <w:t xml:space="preserve">onde o usuário irá definir quais colunas dos seus dados são referentes às variáveis utilizadas pelo </w:t>
      </w:r>
      <w:r w:rsidR="00680470" w:rsidRPr="001E0BA7">
        <w:rPr>
          <w:i/>
        </w:rPr>
        <w:t>web app</w:t>
      </w:r>
      <w:r w:rsidR="00680470" w:rsidRPr="00680470">
        <w:t>.</w:t>
      </w:r>
      <w:r w:rsidR="00680470">
        <w:t xml:space="preserve"> </w:t>
      </w:r>
      <w:r w:rsidR="00680470" w:rsidRPr="00680470">
        <w:t xml:space="preserve">Isso será feito com todas as variáveis que o </w:t>
      </w:r>
      <w:r w:rsidR="00680470" w:rsidRPr="001E0BA7">
        <w:rPr>
          <w:i/>
        </w:rPr>
        <w:t>web app</w:t>
      </w:r>
      <w:r w:rsidR="00680470" w:rsidRPr="00680470">
        <w:t xml:space="preserve"> utiliza, como árvore, nome científico, altura, etc. Esse processo é feito apenas uma vez</w:t>
      </w:r>
      <w:r w:rsidR="00E4740E">
        <w:t>.</w:t>
      </w:r>
      <w:r w:rsidR="00680470">
        <w:t xml:space="preserve"> </w:t>
      </w:r>
      <w:r w:rsidR="00E4740E">
        <w:t>A</w:t>
      </w:r>
      <w:r w:rsidR="00680470">
        <w:t xml:space="preserve"> próxima etapa é a preparação dos dados, onde são definidos alguns valores, como diâmetro mínimo e intervalo de classe para gráficos de classe diamétrica que serão feitos futuramente, remoção de colunas e filtragem de dados. Nesta etapa também é possível rea</w:t>
      </w:r>
      <w:r w:rsidR="00CC1AE5">
        <w:t xml:space="preserve">lizar a consistência dos dados, e </w:t>
      </w:r>
      <w:r w:rsidR="00B841C0">
        <w:t xml:space="preserve">estimar o volume das árvores utilizando um dos modelos retirados da literatura estabelecidos </w:t>
      </w:r>
      <w:proofErr w:type="gramStart"/>
      <w:r w:rsidR="00B841C0">
        <w:t xml:space="preserve">pelo </w:t>
      </w:r>
      <w:r w:rsidR="00B841C0" w:rsidRPr="00B841C0">
        <w:rPr>
          <w:i/>
        </w:rPr>
        <w:t>web</w:t>
      </w:r>
      <w:proofErr w:type="gramEnd"/>
      <w:r w:rsidR="00B841C0" w:rsidRPr="00B841C0">
        <w:rPr>
          <w:i/>
        </w:rPr>
        <w:t xml:space="preserve"> app</w:t>
      </w:r>
      <w:r w:rsidR="00B841C0">
        <w:t>, caso os dados não possuam esta variável.</w:t>
      </w:r>
      <w:r w:rsidR="00C71509">
        <w:t xml:space="preserve"> Na parte de análise fitossociológica, é feito o cálculo dos índices de diversidade, similaridade e agregação, além da análise estrutural dos dados. Na parte de quantificação, podemos fazer análises de distribuição diamétrica, corte seletivo pelo método BDq, e cálculo das estatísticas de inventário florestal. Por fim temos a aba de downloads onde o usuário pode fazer o download dos resultados.</w:t>
      </w:r>
      <w:r w:rsidR="00E4740E">
        <w:t xml:space="preserve"> O aplicativo App Inventário de Nativas foi criado com sucesso, e pode ser acessado remotamente por meio de um navegador de internet.</w:t>
      </w:r>
    </w:p>
    <w:p w:rsidR="00343C43" w:rsidRDefault="00343C43" w:rsidP="00E4740E">
      <w:pPr>
        <w:ind w:firstLine="0"/>
      </w:pPr>
    </w:p>
    <w:p w:rsidR="00760CBC" w:rsidRDefault="00E4740E" w:rsidP="00E4740E">
      <w:pPr>
        <w:ind w:firstLine="0"/>
      </w:pPr>
      <w:r>
        <w:t>Palvras-chave: Shiny, R, mensuração</w:t>
      </w:r>
      <w:r w:rsidR="00271173">
        <w:t xml:space="preserve"> florestal.</w:t>
      </w:r>
    </w:p>
    <w:p w:rsidR="00760CBC" w:rsidRDefault="00760CBC">
      <w:pPr>
        <w:widowControl/>
        <w:spacing w:line="240" w:lineRule="auto"/>
        <w:ind w:firstLine="0"/>
        <w:jc w:val="left"/>
      </w:pPr>
      <w:r>
        <w:br w:type="page"/>
      </w:r>
    </w:p>
    <w:p w:rsidR="00E4740E" w:rsidRPr="00D97C44" w:rsidRDefault="00E4740E" w:rsidP="00E4740E">
      <w:pPr>
        <w:ind w:firstLine="0"/>
        <w:jc w:val="center"/>
        <w:rPr>
          <w:b/>
          <w:lang w:val="en-US"/>
        </w:rPr>
      </w:pPr>
      <w:r w:rsidRPr="00D97C44">
        <w:rPr>
          <w:b/>
          <w:lang w:val="en-US"/>
        </w:rPr>
        <w:lastRenderedPageBreak/>
        <w:t>CAPÍTULO 1</w:t>
      </w:r>
    </w:p>
    <w:p w:rsidR="00E4740E" w:rsidRPr="002C64E7" w:rsidRDefault="00E4740E" w:rsidP="00E4740E">
      <w:pPr>
        <w:ind w:firstLine="0"/>
        <w:jc w:val="center"/>
        <w:rPr>
          <w:b/>
          <w:lang w:val="en-US"/>
        </w:rPr>
      </w:pPr>
      <w:r w:rsidRPr="002C64E7">
        <w:rPr>
          <w:b/>
          <w:lang w:val="en-US"/>
        </w:rPr>
        <w:t xml:space="preserve">App Inventário de Nativas </w:t>
      </w:r>
      <w:r w:rsidR="002C64E7" w:rsidRPr="002C64E7">
        <w:rPr>
          <w:b/>
          <w:lang w:val="en-US"/>
        </w:rPr>
        <w:t>–</w:t>
      </w:r>
      <w:r w:rsidRPr="002C64E7">
        <w:rPr>
          <w:b/>
          <w:lang w:val="en-US"/>
        </w:rPr>
        <w:t xml:space="preserve"> </w:t>
      </w:r>
      <w:r w:rsidR="002C64E7" w:rsidRPr="002C64E7">
        <w:rPr>
          <w:b/>
          <w:lang w:val="en-US"/>
        </w:rPr>
        <w:t>WEB APPLIACTION FOR PROCESSING FOREST INVENTORY DATA OF UNEVEN</w:t>
      </w:r>
      <w:r w:rsidR="002C64E7">
        <w:rPr>
          <w:b/>
          <w:lang w:val="en-US"/>
        </w:rPr>
        <w:t>-AGED FORESTS</w:t>
      </w:r>
    </w:p>
    <w:p w:rsidR="00E4740E" w:rsidRPr="002C64E7" w:rsidRDefault="00E4740E" w:rsidP="00E4740E">
      <w:pPr>
        <w:ind w:firstLine="0"/>
        <w:jc w:val="center"/>
        <w:rPr>
          <w:b/>
          <w:lang w:val="en-US"/>
        </w:rPr>
      </w:pPr>
    </w:p>
    <w:p w:rsidR="00E4740E" w:rsidRPr="00D97C44" w:rsidRDefault="00E4740E" w:rsidP="00522F27">
      <w:pPr>
        <w:ind w:firstLine="0"/>
        <w:jc w:val="center"/>
        <w:rPr>
          <w:lang w:val="en-US"/>
        </w:rPr>
      </w:pPr>
      <w:r w:rsidRPr="00D97C44">
        <w:rPr>
          <w:b/>
          <w:lang w:val="en-US"/>
        </w:rPr>
        <w:t>ABSTRACT</w:t>
      </w:r>
    </w:p>
    <w:p w:rsidR="001E0BA7" w:rsidRDefault="00666C0B" w:rsidP="00760CBC">
      <w:pPr>
        <w:ind w:firstLine="0"/>
        <w:rPr>
          <w:lang w:val="en-US"/>
        </w:rPr>
      </w:pPr>
      <w:r w:rsidRPr="00666C0B">
        <w:rPr>
          <w:lang w:val="en-US"/>
        </w:rPr>
        <w:t>The aim of t</w:t>
      </w:r>
      <w:r>
        <w:rPr>
          <w:lang w:val="en-US"/>
        </w:rPr>
        <w:t>his study was to create a web app for processing forest inventory data of uneven-aged forests using R language in an online platform.</w:t>
      </w:r>
      <w:r w:rsidR="00271173">
        <w:rPr>
          <w:lang w:val="en-US"/>
        </w:rPr>
        <w:t xml:space="preserve"> Initially the app shows an introduction screen, and after that, in the upload tab,</w:t>
      </w:r>
      <w:r w:rsidR="00760CBC">
        <w:rPr>
          <w:lang w:val="en-US"/>
        </w:rPr>
        <w:t xml:space="preserve"> the user has the option to either upload their data or use a built-in example. If the user chooses to upload their own data, the data but organized in a way that each line must be eith</w:t>
      </w:r>
      <w:r w:rsidR="004E6F53">
        <w:rPr>
          <w:lang w:val="en-US"/>
        </w:rPr>
        <w:t>er a trunk, a tree or a plot, otherwise</w:t>
      </w:r>
      <w:r w:rsidR="00760CBC">
        <w:rPr>
          <w:lang w:val="en-US"/>
        </w:rPr>
        <w:t xml:space="preserve"> it will not be compatible with the app.</w:t>
      </w:r>
      <w:r w:rsidR="00760CBC" w:rsidRPr="00760CBC">
        <w:rPr>
          <w:lang w:val="en-US"/>
        </w:rPr>
        <w:t xml:space="preserve"> </w:t>
      </w:r>
      <w:r w:rsidR="00760CBC" w:rsidRPr="001E0BA7">
        <w:rPr>
          <w:lang w:val="en-US"/>
        </w:rPr>
        <w:t>The entry format can b</w:t>
      </w:r>
      <w:r w:rsidR="00E4740E" w:rsidRPr="001E0BA7">
        <w:rPr>
          <w:lang w:val="en-US"/>
        </w:rPr>
        <w:t>e</w:t>
      </w:r>
      <w:r w:rsidR="001E0BA7" w:rsidRPr="001E0BA7">
        <w:rPr>
          <w:lang w:val="en-US"/>
        </w:rPr>
        <w:t xml:space="preserve"> either comma separated values (.csv) or </w:t>
      </w:r>
      <w:r w:rsidR="001E0BA7">
        <w:rPr>
          <w:lang w:val="en-US"/>
        </w:rPr>
        <w:t>spread</w:t>
      </w:r>
      <w:r w:rsidR="001E0BA7" w:rsidRPr="001E0BA7">
        <w:rPr>
          <w:lang w:val="en-US"/>
        </w:rPr>
        <w:t>sheets (.x</w:t>
      </w:r>
      <w:r w:rsidR="001E0BA7">
        <w:rPr>
          <w:lang w:val="en-US"/>
        </w:rPr>
        <w:t>l</w:t>
      </w:r>
      <w:r w:rsidR="001E0BA7" w:rsidRPr="001E0BA7">
        <w:rPr>
          <w:lang w:val="en-US"/>
        </w:rPr>
        <w:t>sx), the standard Microsoft Excel format.</w:t>
      </w:r>
      <w:r w:rsidR="001E0BA7">
        <w:rPr>
          <w:lang w:val="en-US"/>
        </w:rPr>
        <w:t xml:space="preserve"> After the upload, the data is shown inside the app. </w:t>
      </w:r>
      <w:r w:rsidR="001E0BA7" w:rsidRPr="00CC1AE5">
        <w:rPr>
          <w:lang w:val="en-US"/>
        </w:rPr>
        <w:t xml:space="preserve">The next step is the variable mapping, </w:t>
      </w:r>
      <w:r w:rsidR="00CC1AE5">
        <w:rPr>
          <w:lang w:val="en-US"/>
        </w:rPr>
        <w:t>where the user defines which columns from their data represents each variable used by the app. This will be done with all variables that the app uses, like tree, scientific name, height, etc. This process is done only once. The next step is data preparation, where some values are defined, such as minimum diameter for class interval, used in plots of diametric class, data filtering, and more. In this step is also possible to consist the data, and calculate the volume of trees using one of the given models, in case the data doesn’t have a volume variable. In the phytosociology tab, diversity, similarity and aggregation indexes can be calculated. It’s also possible to make a structural analysis of the forest. In the quantification tab we can analyze the diametric distribution of the date, selective cutting using the BDq method, and calculate the inventory statistics.</w:t>
      </w:r>
      <w:r w:rsidR="00343C43">
        <w:rPr>
          <w:lang w:val="en-US"/>
        </w:rPr>
        <w:t xml:space="preserve"> And finally we have a download tab, where all results can be download by the user.</w:t>
      </w:r>
      <w:r w:rsidR="00CC1AE5">
        <w:rPr>
          <w:lang w:val="en-US"/>
        </w:rPr>
        <w:t xml:space="preserve"> The app Invent</w:t>
      </w:r>
      <w:r w:rsidR="0093250A">
        <w:rPr>
          <w:lang w:val="en-US"/>
        </w:rPr>
        <w:t>á</w:t>
      </w:r>
      <w:r w:rsidR="00607691">
        <w:rPr>
          <w:lang w:val="en-US"/>
        </w:rPr>
        <w:t>rio de Nativas was created successfully and can be accessed remotely using a web browser.</w:t>
      </w:r>
    </w:p>
    <w:p w:rsidR="00343C43" w:rsidRDefault="00343C43" w:rsidP="00760CBC">
      <w:pPr>
        <w:ind w:firstLine="0"/>
        <w:rPr>
          <w:lang w:val="en-US"/>
        </w:rPr>
      </w:pPr>
    </w:p>
    <w:p w:rsidR="00607691" w:rsidRDefault="00607691" w:rsidP="00680470">
      <w:pPr>
        <w:ind w:firstLine="0"/>
        <w:rPr>
          <w:lang w:val="en-US"/>
        </w:rPr>
      </w:pPr>
      <w:r>
        <w:rPr>
          <w:lang w:val="en-US"/>
        </w:rPr>
        <w:t>Keywords: Shiny, R, forest mensuration.</w:t>
      </w:r>
    </w:p>
    <w:p w:rsidR="00607691" w:rsidRDefault="00607691">
      <w:pPr>
        <w:widowControl/>
        <w:spacing w:line="240" w:lineRule="auto"/>
        <w:ind w:firstLine="0"/>
        <w:jc w:val="left"/>
        <w:rPr>
          <w:lang w:val="en-US"/>
        </w:rPr>
      </w:pPr>
      <w:r>
        <w:rPr>
          <w:lang w:val="en-US"/>
        </w:rPr>
        <w:br w:type="page"/>
      </w:r>
    </w:p>
    <w:p w:rsidR="00AB7FDA" w:rsidRDefault="00297F2F" w:rsidP="003A6ABD">
      <w:pPr>
        <w:pStyle w:val="Ttulo3"/>
      </w:pPr>
      <w:bookmarkStart w:id="8" w:name="_Toc535429335"/>
      <w:r>
        <w:lastRenderedPageBreak/>
        <w:t>INTRODUÇÃO</w:t>
      </w:r>
      <w:bookmarkEnd w:id="8"/>
    </w:p>
    <w:p w:rsidR="009D71F5" w:rsidRDefault="009D71F5" w:rsidP="005A0DAD">
      <w:r>
        <w:t>O inventário de florestas inequiâneas pode ser utilizado para diversos fins, como quantificar o volume de uma determinada área, determinar a riqueza de espécies e quais são as mais importantes, e geralmente são parte obrigatória d</w:t>
      </w:r>
      <w:r w:rsidR="00E55AD3">
        <w:t>e</w:t>
      </w:r>
      <w:r>
        <w:t xml:space="preserve"> relatório</w:t>
      </w:r>
      <w:r w:rsidR="00E55AD3">
        <w:t>s exigidos</w:t>
      </w:r>
      <w:r>
        <w:t xml:space="preserve"> p</w:t>
      </w:r>
      <w:r w:rsidR="00E55AD3">
        <w:t>or</w:t>
      </w:r>
      <w:r>
        <w:t xml:space="preserve"> órgãos fiscalizadores</w:t>
      </w:r>
      <w:r w:rsidR="00E55AD3">
        <w:t xml:space="preserve"> no caso de pedidos de corte de florestas naturais. </w:t>
      </w:r>
    </w:p>
    <w:p w:rsidR="005A0DAD" w:rsidRPr="00F2453C" w:rsidRDefault="005A0DAD" w:rsidP="005A0DAD">
      <w:r>
        <w:t>As</w:t>
      </w:r>
      <w:r w:rsidRPr="00F2453C">
        <w:t xml:space="preserve"> florestas inequiâneas possuem </w:t>
      </w:r>
      <w:r>
        <w:t xml:space="preserve">uma grande </w:t>
      </w:r>
      <w:r w:rsidRPr="00F2453C">
        <w:t xml:space="preserve">variedade de espécies. Nelas, além da coleta das variáveis dendrométricas importantes como diâmetro e altura, deve-se fazer uma análise da composição florística e parâmetros fitossociológicos das estruturas verticais, horizontais e paramétricas dos diâmetros, área basal e volume. Deve também existir avaliações de espécies raras, arquitetura, iluminação e classe de copa, dentre outras variáveis qualitativas relacionadas ao indivíduo </w:t>
      </w:r>
      <w:r w:rsidRPr="00F2453C">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uris":["http://www.mendeley.com/documents/?uuid=38b41cbe-6c31-4e5a-860e-be3199743605"]}],"mendeley":{"formattedCitation":"(SOUZA; SOARES, 2013)","plainTextFormattedCitation":"(SOUZA; SOARES, 2013)","previouslyFormattedCitation":"(SOUZA; SOARES, 2013)"},"properties":{"noteIndex":0},"schema":"https://github.com/citation-style-language/schema/raw/master/csl-citation.json"}</w:instrText>
      </w:r>
      <w:r w:rsidRPr="00F2453C">
        <w:fldChar w:fldCharType="separate"/>
      </w:r>
      <w:r w:rsidRPr="006C21C6">
        <w:rPr>
          <w:noProof/>
        </w:rPr>
        <w:t>(SOUZA; SOARES, 2013)</w:t>
      </w:r>
      <w:r w:rsidRPr="00F2453C">
        <w:fldChar w:fldCharType="end"/>
      </w:r>
      <w:r w:rsidRPr="00F2453C">
        <w:t>.</w:t>
      </w:r>
    </w:p>
    <w:p w:rsidR="005A0DAD" w:rsidRPr="00F2453C" w:rsidRDefault="005A0DAD" w:rsidP="005A0DAD">
      <w:r w:rsidRPr="00F2453C">
        <w:t xml:space="preserve">Utilizando dados relacionados com a composição florística é possível realizar análises que incluem índices de similaridade de espécies, como os de Jaccard e de Sorensen, e de diversidade de espécies, como os de Shannon, Simpson e Pielou  </w:t>
      </w:r>
      <w:r w:rsidRPr="00F2453C">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uris":["http://www.mendeley.com/documents/?uuid=38b41cbe-6c31-4e5a-860e-be3199743605"]}],"mendeley":{"formattedCitation":"(SOUZA; SOARES, 2013)","plainTextFormattedCitation":"(SOUZA; SOARES, 2013)","previouslyFormattedCitation":"(SOUZA; SOARES, 2013)"},"properties":{"noteIndex":0},"schema":"https://github.com/citation-style-language/schema/raw/master/csl-citation.json"}</w:instrText>
      </w:r>
      <w:r w:rsidRPr="00F2453C">
        <w:fldChar w:fldCharType="separate"/>
      </w:r>
      <w:r w:rsidRPr="006C21C6">
        <w:rPr>
          <w:noProof/>
        </w:rPr>
        <w:t>(SOUZA; SOARES, 2013)</w:t>
      </w:r>
      <w:r w:rsidRPr="00F2453C">
        <w:fldChar w:fldCharType="end"/>
      </w:r>
      <w:r w:rsidRPr="00F2453C">
        <w:t xml:space="preserve">. </w:t>
      </w:r>
    </w:p>
    <w:p w:rsidR="005A0DAD" w:rsidRDefault="005A0DAD" w:rsidP="005A0DAD">
      <w:r w:rsidRPr="00F2453C">
        <w:t xml:space="preserve">Cortes em florestas inequiâneas podem ser feitos aplicando o método </w:t>
      </w:r>
      <w:r w:rsidRPr="00F2453C">
        <w:rPr>
          <w:i/>
        </w:rPr>
        <w:t>BDq</w:t>
      </w:r>
      <w:r w:rsidRPr="00F2453C">
        <w:t xml:space="preserve">, utilizado para planejar e executar os cortes seletivos, de modo a manter a estrutura inequiânea da floresta remanescente bem como a tendência natural da distribuição diamétrica </w:t>
      </w:r>
      <w:r w:rsidRPr="00F2453C">
        <w:fldChar w:fldCharType="begin" w:fldLock="1"/>
      </w:r>
      <w:r w:rsidR="00DD315F">
        <w:instrText>ADDIN CSL_CITATION {"citationItems":[{"id":"ITEM-1","itemData":{"DOI":"10.1590/S0100-67622005000400014","ISSN":"0100-6762","abstract":"Este estudo teve como objetivos analisar a estrutura diamétrica pós-colheita seletiva da Floresta Ombrófila Densa de Terra Firme, aplicar o método BDq nas atividades de tratamento silvicultural e manejar a floresta, visando a uma estrutura balanceada dos diâmetros. A pesquisa foi realizada na Unidade de Manejo Florestal (UMF) da Fazenda Tracajás (02o 35’53”S e 47o 47’10”W), empresa Nova Era Agroflorestal, município de Paragominas, Estado do Pará, Brasil. A floresta foi estratificada em áreas homogêneas, denominadas classes I, II e III de estoques volumétricos, empregando-se as técnicas de análises de agrupamento e discriminante. Em cada classe de estoque foram instaladas, aleatoriamente, cinco parcelas de 100 x 100 m (1,0 ha), para medição dos indivíduos com dap ≥ 15 cm. No centro de cada parcela de 100 x 100 m, foi instalada uma subparcela de 10 x 100 m (0,1 ha), para medição dos indivíduos com 5 cm ≤ dap &lt; 15 cm. Utilizou-se o método BDq de seleção, isto é, área basal remanescente (B), diâmetro máximo (D) e constante de De Liocourt (q). Na classe I de estoque, o método de manejo proposto permitiu a remoção de 56,4 árvores/ha, 3,33 m2 /ha e 67,64 m3 / ha, com redução em área basal de 13,1%. Na classe II de estoque, 53,7 árvores/ha, 3,88 m2 /ha e 65,96 m3 / ha, com diminuição em área basal de 16,2%. Na classe III de estoque, 63,3 árvores/ha, 3,13 m2 /ha e 46,76 m3 /ha, com redução em área basal de 14,0%. Observou-se déficit ou poucas árvores nas maiores classes diamétricas em razão da colheita seletiva. A remoção periódica de árvores deve ocorrer nas menores classes de tamanhos, visando ao balanceamento da distribuição dos diâmetros e, sobretudo, à condução da floresta a uma estrutura balanceada ao longo do ciclo de corte, com o aproveitamento contínuo dos produtos florestais madeireiros.","author":[{"dropping-particle":"de","family":"Souza","given":"Deoclides Ricardo","non-dropping-particle":"","parse-names":false,"suffix":""},{"dropping-particle":"de","family":"Souza","given":"Agostinho Lopes","non-dropping-particle":"","parse-names":false,"suffix":""}],"container-title":"R. Árvore","id":"ITEM-1","issue":"4","issued":{"date-parts":[["2005"]]},"page":"617-625","title":"Emprego do método BDq de seleção após a exploração florestal em floresta ombrófila densa de terra firma, Amazônia oriental","type":"article-journal","volume":"29"},"uris":["http://www.mendeley.com/documents/?uuid=e2f72265-c5ba-4ffa-9b05-18fe42683da6"]}],"mendeley":{"formattedCitation":"(SOUZA; SOUZA, 2005)","plainTextFormattedCitation":"(SOUZA; SOUZA, 2005)","previouslyFormattedCitation":"(SOUZA; SOUZA, 2005)"},"properties":{"noteIndex":0},"schema":"https://github.com/citation-style-language/schema/raw/master/csl-citation.json"}</w:instrText>
      </w:r>
      <w:r w:rsidRPr="00F2453C">
        <w:fldChar w:fldCharType="separate"/>
      </w:r>
      <w:r w:rsidRPr="006C21C6">
        <w:rPr>
          <w:noProof/>
        </w:rPr>
        <w:t>(SOUZA; SOUZA, 2005)</w:t>
      </w:r>
      <w:r w:rsidRPr="00F2453C">
        <w:fldChar w:fldCharType="end"/>
      </w:r>
      <w:r w:rsidRPr="00F2453C">
        <w:t xml:space="preserve">. </w:t>
      </w:r>
    </w:p>
    <w:p w:rsidR="00FD208A" w:rsidRDefault="008249D3" w:rsidP="008249D3">
      <w:r>
        <w:t>A</w:t>
      </w:r>
      <w:r w:rsidR="0091067C">
        <w:t xml:space="preserve"> aplicação </w:t>
      </w:r>
      <w:r w:rsidR="0091067C" w:rsidRPr="0014722F">
        <w:rPr>
          <w:i/>
        </w:rPr>
        <w:t>web</w:t>
      </w:r>
      <w:r w:rsidR="0091067C">
        <w:t xml:space="preserve"> </w:t>
      </w:r>
      <w:r w:rsidR="000068B3">
        <w:t>App Inventário de Nativas foi</w:t>
      </w:r>
      <w:r w:rsidR="0091067C">
        <w:t xml:space="preserve"> desenvolvida com o </w:t>
      </w:r>
      <w:r w:rsidR="00CF72EE">
        <w:t>foco em florestas inequiâneas</w:t>
      </w:r>
      <w:r>
        <w:t>, visando gerar todas as variáveis, índices e gráficos que geralmente são utilizados em relatórios de inventários florestais de florestas naturais</w:t>
      </w:r>
      <w:r w:rsidR="00CF72EE">
        <w:t>.</w:t>
      </w:r>
    </w:p>
    <w:p w:rsidR="00297F2F" w:rsidRPr="007B30F8" w:rsidRDefault="00297F2F" w:rsidP="003A6ABD">
      <w:pPr>
        <w:pStyle w:val="Ttulo3"/>
      </w:pPr>
      <w:bookmarkStart w:id="9" w:name="_Toc535429336"/>
      <w:r w:rsidRPr="007B30F8">
        <w:t>OBJETIVOS</w:t>
      </w:r>
      <w:bookmarkEnd w:id="9"/>
    </w:p>
    <w:p w:rsidR="00297F2F" w:rsidRPr="007B30F8" w:rsidRDefault="00297F2F" w:rsidP="00237B6A">
      <w:r>
        <w:t>C</w:t>
      </w:r>
      <w:r w:rsidRPr="00C87D3A">
        <w:t>riar um</w:t>
      </w:r>
      <w:r>
        <w:t>a</w:t>
      </w:r>
      <w:r w:rsidRPr="00C87D3A">
        <w:t xml:space="preserve"> </w:t>
      </w:r>
      <w:r>
        <w:t xml:space="preserve">aplicação </w:t>
      </w:r>
      <w:r w:rsidRPr="0014722F">
        <w:rPr>
          <w:i/>
        </w:rPr>
        <w:t>web</w:t>
      </w:r>
      <w:r w:rsidRPr="00C87D3A">
        <w:t xml:space="preserve"> para processamento de dados de inventário florestal de florestas inequiâneas utilizando linguagem R em uma plataforma online.</w:t>
      </w:r>
    </w:p>
    <w:p w:rsidR="00780A11" w:rsidRDefault="00297F2F" w:rsidP="003A6ABD">
      <w:pPr>
        <w:pStyle w:val="Ttulo3"/>
      </w:pPr>
      <w:bookmarkStart w:id="10" w:name="_Toc535429337"/>
      <w:r w:rsidRPr="007B30F8">
        <w:t>MATERIAL E MÉTODOS</w:t>
      </w:r>
      <w:bookmarkEnd w:id="10"/>
    </w:p>
    <w:p w:rsidR="003A6ABD" w:rsidRPr="003A6ABD" w:rsidRDefault="003A6ABD" w:rsidP="003A6ABD">
      <w:r>
        <w:t xml:space="preserve">O App Inventário de Nativas funciona conforme o fluxograma apresentado nas </w:t>
      </w:r>
      <w:r w:rsidRPr="008249D3">
        <w:t>Figuras 1, 2 e 3.</w:t>
      </w:r>
    </w:p>
    <w:p w:rsidR="0091067C" w:rsidRDefault="0091067C" w:rsidP="00597767">
      <w:pPr>
        <w:keepNext/>
        <w:ind w:firstLine="0"/>
        <w:jc w:val="center"/>
      </w:pPr>
      <w:r>
        <w:rPr>
          <w:noProof/>
          <w:lang w:eastAsia="pt-BR"/>
        </w:rPr>
        <w:lastRenderedPageBreak/>
        <w:drawing>
          <wp:inline distT="0" distB="0" distL="0" distR="0" wp14:anchorId="377AA97A" wp14:editId="77C46E0E">
            <wp:extent cx="5447030" cy="8188037"/>
            <wp:effectExtent l="0" t="0" r="1270" b="381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xograma nativas page 1 - Copy"/>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50191" cy="8192789"/>
                    </a:xfrm>
                    <a:prstGeom prst="rect">
                      <a:avLst/>
                    </a:prstGeom>
                    <a:noFill/>
                    <a:ln>
                      <a:noFill/>
                    </a:ln>
                  </pic:spPr>
                </pic:pic>
              </a:graphicData>
            </a:graphic>
          </wp:inline>
        </w:drawing>
      </w:r>
    </w:p>
    <w:p w:rsidR="00B61AC1" w:rsidRDefault="0091067C" w:rsidP="00E06D4A">
      <w:pPr>
        <w:pStyle w:val="Legenda"/>
      </w:pPr>
      <w:r w:rsidRPr="00F70905">
        <w:t xml:space="preserve">Figura </w:t>
      </w:r>
      <w:r w:rsidR="00EE4D6F" w:rsidRPr="00F70905">
        <w:fldChar w:fldCharType="begin"/>
      </w:r>
      <w:r w:rsidR="00EE4D6F" w:rsidRPr="00F70905">
        <w:instrText xml:space="preserve"> SEQ Figura \* ARABIC </w:instrText>
      </w:r>
      <w:r w:rsidR="00EE4D6F" w:rsidRPr="00F70905">
        <w:fldChar w:fldCharType="separate"/>
      </w:r>
      <w:r w:rsidR="00A26E55">
        <w:rPr>
          <w:noProof/>
        </w:rPr>
        <w:t>1</w:t>
      </w:r>
      <w:r w:rsidR="00EE4D6F" w:rsidRPr="00F70905">
        <w:rPr>
          <w:noProof/>
        </w:rPr>
        <w:fldChar w:fldCharType="end"/>
      </w:r>
      <w:r w:rsidR="00F70905">
        <w:t>.</w:t>
      </w:r>
      <w:r>
        <w:t xml:space="preserve"> </w:t>
      </w:r>
      <w:r w:rsidRPr="00463D50">
        <w:t xml:space="preserve">Fluxograma para </w:t>
      </w:r>
      <w:r>
        <w:t>App Inventário de Nativas</w:t>
      </w:r>
      <w:r w:rsidR="00B95896">
        <w:t>, parte 1</w:t>
      </w:r>
      <w:r w:rsidR="00F70905">
        <w:t>.</w:t>
      </w:r>
    </w:p>
    <w:p w:rsidR="00C02E05" w:rsidRPr="000A38A7" w:rsidRDefault="00C02E05" w:rsidP="00C02E05">
      <w:r>
        <w:lastRenderedPageBreak/>
        <w:t xml:space="preserve">De acordo com o fluxograma na Figura 1, </w:t>
      </w:r>
      <w:r w:rsidR="00753CEB">
        <w:t xml:space="preserve">após a tela de introdução, </w:t>
      </w:r>
      <w:r>
        <w:t>inicialmente o usuário tem</w:t>
      </w:r>
      <w:r w:rsidRPr="000A38A7">
        <w:t xml:space="preserve"> a opção de fazer o upload dos seus dados, ou utilizar um dos dados de exemplo. Este dado de exemplo pode ser utilizado para demonstrar todas as opções </w:t>
      </w:r>
      <w:proofErr w:type="gramStart"/>
      <w:r w:rsidRPr="000A38A7">
        <w:t xml:space="preserve">do </w:t>
      </w:r>
      <w:r w:rsidRPr="00ED7A4E">
        <w:rPr>
          <w:i/>
        </w:rPr>
        <w:t>web</w:t>
      </w:r>
      <w:proofErr w:type="gramEnd"/>
      <w:r w:rsidRPr="00ED7A4E">
        <w:rPr>
          <w:i/>
        </w:rPr>
        <w:t xml:space="preserve"> app</w:t>
      </w:r>
      <w:r w:rsidRPr="000A38A7">
        <w:t>, e pode dar ao usuário uma melhor percepção de todas as suas funcionalidades.</w:t>
      </w:r>
    </w:p>
    <w:p w:rsidR="00C02E05" w:rsidRPr="000A38A7" w:rsidRDefault="00C02E05" w:rsidP="00C02E05">
      <w:r w:rsidRPr="000A38A7">
        <w:t xml:space="preserve">Caso o usuário deseje inserir os seus próprios dados, estes devem estar em nível de fuste, árvore, ou parcela, caso contrário serão incompatíveis com as análises. </w:t>
      </w:r>
    </w:p>
    <w:p w:rsidR="00C02E05" w:rsidRPr="00F841C6" w:rsidRDefault="00C02E05" w:rsidP="00C02E05">
      <w:r w:rsidRPr="000A38A7">
        <w:t>O formato do a</w:t>
      </w:r>
      <w:r>
        <w:t xml:space="preserve">rquivo de entrada pode ser </w:t>
      </w:r>
      <w:r w:rsidRPr="000A38A7">
        <w:t>valor</w:t>
      </w:r>
      <w:r>
        <w:t>es</w:t>
      </w:r>
      <w:r w:rsidRPr="000A38A7">
        <w:t xml:space="preserve"> separado</w:t>
      </w:r>
      <w:r>
        <w:t>s</w:t>
      </w:r>
      <w:r w:rsidRPr="000A38A7">
        <w:t xml:space="preserve"> por vírgula (</w:t>
      </w:r>
      <w:r w:rsidRPr="00F56707">
        <w:rPr>
          <w:i/>
        </w:rPr>
        <w:t>comma</w:t>
      </w:r>
      <w:r>
        <w:rPr>
          <w:i/>
        </w:rPr>
        <w:t>-</w:t>
      </w:r>
      <w:r w:rsidRPr="00F56707">
        <w:rPr>
          <w:i/>
        </w:rPr>
        <w:t>separ</w:t>
      </w:r>
      <w:r>
        <w:rPr>
          <w:i/>
        </w:rPr>
        <w:t>a</w:t>
      </w:r>
      <w:r w:rsidRPr="00F56707">
        <w:rPr>
          <w:i/>
        </w:rPr>
        <w:t>ted value</w:t>
      </w:r>
      <w:r>
        <w:rPr>
          <w:i/>
        </w:rPr>
        <w:t>s</w:t>
      </w:r>
      <w:r w:rsidRPr="00F56707">
        <w:rPr>
          <w:i/>
        </w:rPr>
        <w:t xml:space="preserve"> – CSV), </w:t>
      </w:r>
      <w:r>
        <w:t xml:space="preserve">ou em planilha eletrônica </w:t>
      </w:r>
      <w:r w:rsidRPr="00F841C6">
        <w:rPr>
          <w:i/>
        </w:rPr>
        <w:t>.xlsx</w:t>
      </w:r>
      <w:r>
        <w:t xml:space="preserve">, </w:t>
      </w:r>
      <w:r w:rsidRPr="000A38A7">
        <w:t xml:space="preserve">formato padrão do </w:t>
      </w:r>
      <w:r w:rsidRPr="00C02E05">
        <w:rPr>
          <w:i/>
        </w:rPr>
        <w:t>Microsoft Excel</w:t>
      </w:r>
      <w:r w:rsidRPr="000A38A7">
        <w:t xml:space="preserve"> 2007 e superior. Esses formatos foram escolhidos por serem os mais utilizados na área atualmente.</w:t>
      </w:r>
      <w:r>
        <w:t xml:space="preserve"> Como existem variações de separador e decimal no formato </w:t>
      </w:r>
      <w:r w:rsidRPr="002633BF">
        <w:rPr>
          <w:i/>
        </w:rPr>
        <w:t>.csv</w:t>
      </w:r>
      <w:r>
        <w:t xml:space="preserve">, estes devem ser definidos antes de se realizar o upload do arquivo. Em arquivos </w:t>
      </w:r>
      <w:r w:rsidRPr="002633BF">
        <w:rPr>
          <w:i/>
        </w:rPr>
        <w:t>.xlsx</w:t>
      </w:r>
      <w:r>
        <w:t xml:space="preserve"> é possível escolher qual planilha será utilizada, no caso de arquivos com múltiplas planilhas. Após o upload, os dados podem ser visualizados </w:t>
      </w:r>
      <w:proofErr w:type="gramStart"/>
      <w:r>
        <w:t xml:space="preserve">dentro do </w:t>
      </w:r>
      <w:r w:rsidRPr="00ED7A4E">
        <w:rPr>
          <w:i/>
        </w:rPr>
        <w:t>web</w:t>
      </w:r>
      <w:proofErr w:type="gramEnd"/>
      <w:r w:rsidRPr="00ED7A4E">
        <w:rPr>
          <w:i/>
        </w:rPr>
        <w:t xml:space="preserve"> app</w:t>
      </w:r>
      <w:r w:rsidR="00753CEB">
        <w:t xml:space="preserve">. </w:t>
      </w:r>
    </w:p>
    <w:p w:rsidR="00B95896" w:rsidRDefault="00B95896" w:rsidP="00B95896">
      <w:r>
        <w:t xml:space="preserve">A próxima etapa, como visto na Figura 2, é o mapeamento de variáveis. Este é um procedimento padrão nos 3 </w:t>
      </w:r>
      <w:r w:rsidRPr="00ED7A4E">
        <w:rPr>
          <w:i/>
        </w:rPr>
        <w:t>web apps</w:t>
      </w:r>
      <w:r>
        <w:t xml:space="preserve">, onde o usuário irá definir quais colunas dos seus dados são referentes às variáveis utilizadas pelo </w:t>
      </w:r>
      <w:r w:rsidRPr="00ED7A4E">
        <w:rPr>
          <w:i/>
        </w:rPr>
        <w:t>web app</w:t>
      </w:r>
      <w:r>
        <w:t xml:space="preserve">. Por exemplo, o usuário pode ter nomeado a sua coluna referente ao diâmetro a 1,30 do solo, ou </w:t>
      </w:r>
      <w:r w:rsidRPr="00F841C6">
        <w:rPr>
          <w:i/>
        </w:rPr>
        <w:t>DAP</w:t>
      </w:r>
      <w:r>
        <w:t>, como “Dap (</w:t>
      </w:r>
      <w:proofErr w:type="gramStart"/>
      <w:r>
        <w:t>cm)”</w:t>
      </w:r>
      <w:proofErr w:type="gramEnd"/>
      <w:r>
        <w:t xml:space="preserve">. O usuário irá clicar em um menu referente à variável </w:t>
      </w:r>
      <w:r>
        <w:rPr>
          <w:i/>
        </w:rPr>
        <w:t>DAP</w:t>
      </w:r>
      <w:r>
        <w:t>, e escolher entre a lista de variáveis presentes em seu dado, qual é a variável adequada, no caso, “Dap (</w:t>
      </w:r>
      <w:proofErr w:type="gramStart"/>
      <w:r>
        <w:t>cm)”</w:t>
      </w:r>
      <w:proofErr w:type="gramEnd"/>
      <w:r>
        <w:t xml:space="preserve">. Isso será feito com todas as variáveis que </w:t>
      </w:r>
      <w:proofErr w:type="gramStart"/>
      <w:r>
        <w:t xml:space="preserve">o </w:t>
      </w:r>
      <w:r w:rsidRPr="00ED7A4E">
        <w:rPr>
          <w:i/>
        </w:rPr>
        <w:t>web</w:t>
      </w:r>
      <w:proofErr w:type="gramEnd"/>
      <w:r w:rsidRPr="00ED7A4E">
        <w:rPr>
          <w:i/>
        </w:rPr>
        <w:t xml:space="preserve"> app</w:t>
      </w:r>
      <w:r>
        <w:t xml:space="preserve"> utiliza, como árvore, nome científico, altura, etc.  Esse processo é feito apenas uma vez, depois disso todos os processamentos possíveis para aquele determinado tipo de dado já podem ser executados. O usuário pode acompanhar este processamento, ou aceitar os valores padrões e ir direto para o download dos resultados.</w:t>
      </w:r>
    </w:p>
    <w:p w:rsidR="00B95896" w:rsidRPr="00711D32" w:rsidRDefault="00B95896" w:rsidP="00B95896">
      <w:r>
        <w:t xml:space="preserve">Caso o usuário deseje acompanhar os processamentos, a próxima etapa </w:t>
      </w:r>
      <w:r w:rsidR="00495E74">
        <w:t>é</w:t>
      </w:r>
      <w:r>
        <w:t xml:space="preserve"> a preparação dos dados, onde são definidos alguns valores, como diâmetro mínimo e intervalo de classe para gráficos de classe diamétrica que serão feitos futuramente, remoção de colunas e filtragem de dados. </w:t>
      </w:r>
      <w:r w:rsidR="00363AA0">
        <w:t>Caso o usuário deseje, é</w:t>
      </w:r>
      <w:r>
        <w:t xml:space="preserve"> realizada uma consistência dos dados, com base nas variáveis altura e diâmetro, </w:t>
      </w:r>
      <w:r w:rsidR="00363AA0">
        <w:t>além</w:t>
      </w:r>
      <w:r>
        <w:t xml:space="preserve"> existem inconsistências nos nomes das espécies, como nomes repetidos, espécies vazias, espécies com espaço vazio no final da frase.</w:t>
      </w:r>
      <w:r w:rsidR="00363AA0">
        <w:t xml:space="preserve"> O usuário é apresentado com esses resultados e tem a opção de remover linhas inconsistentes.</w:t>
      </w:r>
      <w:r>
        <w:t xml:space="preserve"> Valores de área também podem ser digitados manualmente na parte de preparação, caso o usuário não possua uma coluna em seus dados que indique estes valores.</w:t>
      </w:r>
    </w:p>
    <w:p w:rsidR="00B95896" w:rsidRDefault="00B95896" w:rsidP="00B95896">
      <w:pPr>
        <w:keepNext/>
        <w:ind w:firstLine="0"/>
      </w:pPr>
      <w:r>
        <w:rPr>
          <w:noProof/>
          <w:lang w:eastAsia="pt-BR"/>
        </w:rPr>
        <w:lastRenderedPageBreak/>
        <w:drawing>
          <wp:inline distT="0" distB="0" distL="0" distR="0" wp14:anchorId="4DC9B0EA" wp14:editId="4D94DD8B">
            <wp:extent cx="5671185" cy="8049490"/>
            <wp:effectExtent l="0" t="0" r="5715"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xograma nativas page 2 - Copy"/>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78932" cy="8060486"/>
                    </a:xfrm>
                    <a:prstGeom prst="rect">
                      <a:avLst/>
                    </a:prstGeom>
                    <a:noFill/>
                    <a:ln>
                      <a:noFill/>
                    </a:ln>
                  </pic:spPr>
                </pic:pic>
              </a:graphicData>
            </a:graphic>
          </wp:inline>
        </w:drawing>
      </w:r>
    </w:p>
    <w:p w:rsidR="00B95896" w:rsidRPr="00B95896" w:rsidRDefault="00B95896" w:rsidP="00B95896">
      <w:pPr>
        <w:pStyle w:val="Legenda"/>
        <w:rPr>
          <w:rFonts w:eastAsia="Calibri" w:cs="Times New Roman"/>
          <w:lang w:eastAsia="en-US"/>
        </w:rPr>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w:t>
      </w:r>
      <w:r w:rsidRPr="00F70905">
        <w:fldChar w:fldCharType="end"/>
      </w:r>
      <w:r w:rsidR="00F70905">
        <w:t xml:space="preserve">. </w:t>
      </w:r>
      <w:r w:rsidRPr="00C8528C">
        <w:t>Fluxograma para Ap</w:t>
      </w:r>
      <w:r>
        <w:t>p Inventário de Nativas, parte 2</w:t>
      </w:r>
      <w:r w:rsidR="00F70905">
        <w:t>.</w:t>
      </w:r>
    </w:p>
    <w:p w:rsidR="007249D6" w:rsidRDefault="007249D6" w:rsidP="007249D6">
      <w:r>
        <w:lastRenderedPageBreak/>
        <w:t xml:space="preserve">Na aba de preparação também </w:t>
      </w:r>
      <w:r w:rsidR="00495E74">
        <w:t>é</w:t>
      </w:r>
      <w:r w:rsidR="00EC1A1E">
        <w:t xml:space="preserve"> </w:t>
      </w:r>
      <w:r>
        <w:t xml:space="preserve">possível </w:t>
      </w:r>
      <w:r w:rsidRPr="008A2A14">
        <w:t xml:space="preserve">estimar o volume das árvores utilizando um dos modelos retirados da literatura estabelecidos </w:t>
      </w:r>
      <w:proofErr w:type="gramStart"/>
      <w:r w:rsidRPr="008A2A14">
        <w:t xml:space="preserve">pelo </w:t>
      </w:r>
      <w:r w:rsidRPr="00ED7A4E">
        <w:rPr>
          <w:i/>
        </w:rPr>
        <w:t>web</w:t>
      </w:r>
      <w:proofErr w:type="gramEnd"/>
      <w:r w:rsidRPr="00ED7A4E">
        <w:rPr>
          <w:i/>
        </w:rPr>
        <w:t xml:space="preserve"> app</w:t>
      </w:r>
      <w:r>
        <w:t xml:space="preserve">, caso os dados não possuam esta variável. Os modelos são apresentados na Tabela 1 </w:t>
      </w:r>
      <w:r>
        <w:fldChar w:fldCharType="begin" w:fldLock="1"/>
      </w:r>
      <w:r w:rsidR="00DD315F">
        <w:instrText>ADDIN CSL_CITATION {"citationItems":[{"id":"ITEM-1","itemData":{"author":[{"dropping-particle":"","family":"Mazarotto","given":"Elizabeth Brugnolo","non-dropping-particle":"","parse-names":false,"suffix":""}],"id":"ITEM-1","issued":{"date-parts":[["1989"]]},"note":"Dissertação Mestrado.","number-of-pages":"103","publisher":"Dissertação (Mestrado em Engenharia Florestal) - Setor de ciências Agrárias, Universidade Federal do Paraná","title":"Modelos matemáticos para estimar o volume em metros cúbicos com casca de Bracatinga (Mimosa scabrella, Benth.) em diferentes idades","type":"thesis"},"uris":["http://www.mendeley.com/documents/?uuid=86841e73-d426-3356-9ea9-578374ab3cb2"]},{"id":"ITEM-2","itemData":{"abstract":"Resumo Foi estudado um hectare de cerrado stricto sensu situado em Planaltina, Distrito Federal, com o objetivo de testar equações volumétricas que permitam quantificar o volume de madeira existente nessa fitofisionomia. Foram instaladas 10 parcelas de 10 x 100 m na área de estudo. As variáveis dendrométricas consideradas na árvore em pé foram DAP e altura total. Na cubagem rigorosa, foram medidos os comprimentos (altura) do fuste e os diâmetros na altura de 0,30 m e na altura da primeira bifurcação do fuste. Nos galhos, foram medidos os diâmetros na base do galho e na altura da bifurcação e o comprimento entre esses diâmetros. Calcularam-se os volumes de madeira com casca dos fustes e dos galhos de cada indivíduo das espécies identificadas. Foram medidas 490 árvores com DAP igual ou superior a 5 cm, que ficaram distribuídas em 51 espécies. Foram testados 18 modelos volumétricos. A cubagem rigorosa determinou um volume de madeira igual a 16,18 m³/ha com casca, correspondendo a 10,85 (67 %) dos fustes e 5,33 (33 %) dos galhos. O modelo volumétrico que melhor se ajustou aos dados coletados foi o de Rezende et al. (2006), que apresentou o maior R 2","author":[{"dropping-particle":"","family":"Imaña-Encinas","given":"José","non-dropping-particle":"","parse-names":false,"suffix":""},{"dropping-particle":"","family":"Santana","given":"Otacílio Antunes","non-dropping-particle":"","parse-names":false,"suffix":""},{"dropping-particle":"","family":"Elias De Paula","given":"José","non-dropping-particle":"","parse-names":false,"suffix":""},{"dropping-particle":"","family":"Imaña","given":"Christian Rainier","non-dropping-particle":"","parse-names":false,"suffix":""}],"container-title":"Floresta","id":"ITEM-2","issue":"1","issued":{"date-parts":[["2009"]]},"page":"107-116","title":"Equações de volume de madeira para o cerrado de planaltina de Goiás","type":"article-journal","volume":"39"},"uris":["http://www.mendeley.com/documents/?uuid=e543f0be-4646-3905-8630-ce976ad48474"]},{"id":"ITEM-3","itemData":{"ISBN":"9788572695794","abstract":"O conteúdo desta obra é diferente daquele dos livros-texto usuais, pois é composto de exercícios resolvidos passo a passo, em vez do predomínio teórico. Embora a aplicação seja mais enfatizada do que a teoria, mesmo assim o livro permite ao leitor julgamento crítico de cada caso. Alguns desenvolvimentos apresentados são novos e provaram ser mais vantajosos em comparação com outras opções. Merece destaque, por exemplo, a proposição de um modelo único e consistente para estimar multiprodutos do fuste de árvores individuais, com a inclusão de uma variável binária, ideia que foi estendida na implementação de Modelos de Taper e de Modelos de Crescimento e Produção. Outra ideia foi a proposição de uso do Método de Ingressos Percentuais para melhor definir a época de realização de desbastes. Novos exemplos foram incluídos, destacando-se o emprego de redes neurais para estimação da altura de árvores, do volume do fuste e de taper, além de novos esclarecimentos sobre exatidão de fórmulas aproximativas de volume do fuste. Com base em dados observados das tendências do crescimento após cada corte parcial, foram propostos alguns sistemas de equações, que permitem interpretar o efeito de diferentes intensidades de desbaste, fundamentado tanto no número de árvores quanto em área basal. Esta quinta edição, motivada pela grande aceitação das versões anteriores, foi mais uma oportunidade para ampliações e atualizações. Constitui, portanto, este livro instrumento útil em aplicações de mensuração florestal e de princípios de manejo, cujos cálculos e conceitos foram apresentados de modo a trazer fácil compreensão, destinando-se, assim, àqueles que precisam empregar essas técnicas e, eventualmente, deparam com dúvidas sobre determinadas aplicações.","author":[{"dropping-particle":"","family":"Campos","given":"João Carlos Chagas","non-dropping-particle":"","parse-names":false,"suffix":""},{"dropping-particle":"","family":"Leite","given":"Helio Garcia","non-dropping-particle":"","parse-names":false,"suffix":""}],"edition":"5ª","id":"ITEM-3","issued":{"date-parts":[["2017"]]},"number-of-pages":"636","publisher":"UFV","publisher-place":"Viçosa","title":"Mensuração Florestal: Perguntas e Respostas","type":"book"},"uris":["http://www.mendeley.com/documents/?uuid=caf6c26e-2951-45d8-935d-9e3236e03dcc"]}],"mendeley":{"formattedCitation":"(MAZAROTTO, 1989; IMAÑA-ENCINAS et al., 2009; CAMPOS; LEITE, 2017)","plainTextFormattedCitation":"(MAZAROTTO, 1989; IMAÑA-ENCINAS et al., 2009; CAMPOS; LEITE, 2017)","previouslyFormattedCitation":"(MAZAROTTO, 1989; IMAÑA-ENCINAS et al., 2009; CAMPOS; LEITE, 2017)"},"properties":{"noteIndex":0},"schema":"https://github.com/citation-style-language/schema/raw/master/csl-citation.json"}</w:instrText>
      </w:r>
      <w:r>
        <w:fldChar w:fldCharType="separate"/>
      </w:r>
      <w:r w:rsidRPr="008B43C2">
        <w:rPr>
          <w:noProof/>
        </w:rPr>
        <w:t>(MAZAROTTO, 1989; IMAÑA-ENCINAS et al., 2009; CAMPOS; LEITE, 2017)</w:t>
      </w:r>
      <w:r>
        <w:fldChar w:fldCharType="end"/>
      </w:r>
      <w:r>
        <w:t>.</w:t>
      </w:r>
    </w:p>
    <w:p w:rsidR="007249D6" w:rsidRPr="008A2A14" w:rsidRDefault="007249D6" w:rsidP="007249D6">
      <w:pPr>
        <w:pStyle w:val="Legenda"/>
        <w:keepNext/>
        <w:spacing w:before="240" w:after="0"/>
        <w:rPr>
          <w:i/>
        </w:rPr>
      </w:pPr>
      <w:r w:rsidRPr="00F70905">
        <w:t xml:space="preserve">Tabela </w:t>
      </w:r>
      <w:r w:rsidRPr="00F70905">
        <w:rPr>
          <w:i/>
        </w:rPr>
        <w:fldChar w:fldCharType="begin"/>
      </w:r>
      <w:r w:rsidRPr="00F70905">
        <w:instrText xml:space="preserve"> SEQ Tabela \* ARABIC </w:instrText>
      </w:r>
      <w:r w:rsidRPr="00F70905">
        <w:rPr>
          <w:i/>
        </w:rPr>
        <w:fldChar w:fldCharType="separate"/>
      </w:r>
      <w:r w:rsidR="00A26E55">
        <w:rPr>
          <w:noProof/>
        </w:rPr>
        <w:t>1</w:t>
      </w:r>
      <w:r w:rsidRPr="00F70905">
        <w:rPr>
          <w:i/>
        </w:rPr>
        <w:fldChar w:fldCharType="end"/>
      </w:r>
      <w:r w:rsidR="00F70905">
        <w:t>.</w:t>
      </w:r>
      <w:r w:rsidRPr="008A2A14">
        <w:t xml:space="preserve"> Modelos volumétricos utilizados para estimar o volume das aplicações </w:t>
      </w:r>
      <w:r w:rsidR="008A190A">
        <w:t>App Inventário de Nativas</w:t>
      </w:r>
      <w:r w:rsidRPr="008A2A14">
        <w:t xml:space="preserve"> e </w:t>
      </w:r>
      <w:r w:rsidR="008A190A">
        <w:t>App Inventário Florestal</w:t>
      </w:r>
      <w:r w:rsidR="00F70905">
        <w:t>.</w:t>
      </w:r>
    </w:p>
    <w:tbl>
      <w:tblPr>
        <w:tblStyle w:val="TabeladeLista6Colorida"/>
        <w:tblW w:w="0" w:type="auto"/>
        <w:tblLook w:val="04A0" w:firstRow="1" w:lastRow="0" w:firstColumn="1" w:lastColumn="0" w:noHBand="0" w:noVBand="1"/>
      </w:tblPr>
      <w:tblGrid>
        <w:gridCol w:w="6516"/>
        <w:gridCol w:w="2544"/>
      </w:tblGrid>
      <w:tr w:rsidR="007249D6" w:rsidRPr="00237B6A" w:rsidTr="00EE4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Borders>
              <w:top w:val="single" w:sz="12" w:space="0" w:color="auto"/>
              <w:bottom w:val="single" w:sz="12" w:space="0" w:color="auto"/>
            </w:tcBorders>
          </w:tcPr>
          <w:p w:rsidR="007249D6" w:rsidRPr="00237B6A" w:rsidRDefault="007249D6" w:rsidP="00EE4D6F">
            <w:pPr>
              <w:spacing w:before="120"/>
              <w:ind w:firstLine="0"/>
              <w:jc w:val="center"/>
              <w:rPr>
                <w:rFonts w:ascii="Times New Roman" w:hAnsi="Times New Roman" w:cs="Times New Roman"/>
              </w:rPr>
            </w:pPr>
            <w:r w:rsidRPr="00237B6A">
              <w:rPr>
                <w:rFonts w:ascii="Times New Roman" w:hAnsi="Times New Roman" w:cs="Times New Roman"/>
              </w:rPr>
              <w:t>Modelo</w:t>
            </w:r>
          </w:p>
        </w:tc>
        <w:tc>
          <w:tcPr>
            <w:tcW w:w="2544" w:type="dxa"/>
            <w:tcBorders>
              <w:top w:val="single" w:sz="12" w:space="0" w:color="auto"/>
              <w:bottom w:val="single" w:sz="12" w:space="0" w:color="auto"/>
            </w:tcBorders>
          </w:tcPr>
          <w:p w:rsidR="007249D6" w:rsidRPr="00237B6A" w:rsidRDefault="007249D6" w:rsidP="00EE4D6F">
            <w:pPr>
              <w:spacing w:before="12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Autor</w:t>
            </w:r>
          </w:p>
        </w:tc>
      </w:tr>
      <w:tr w:rsidR="007249D6" w:rsidRPr="00237B6A" w:rsidTr="00EE4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Borders>
              <w:top w:val="single" w:sz="12" w:space="0" w:color="auto"/>
            </w:tcBorders>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2</m:t>
                    </m:r>
                  </m:sub>
                </m:sSub>
                <m:r>
                  <m:rPr>
                    <m:sty m:val="bi"/>
                  </m:rPr>
                  <w:rPr>
                    <w:rFonts w:ascii="Cambria Math" w:hAnsi="Cambria Math" w:cs="Times New Roman"/>
                  </w:rPr>
                  <m:t>*Ln(H)+ε</m:t>
                </m:r>
              </m:oMath>
            </m:oMathPara>
          </w:p>
        </w:tc>
        <w:tc>
          <w:tcPr>
            <w:tcW w:w="2544" w:type="dxa"/>
            <w:tcBorders>
              <w:top w:val="single" w:sz="12" w:space="0" w:color="auto"/>
            </w:tcBorders>
            <w:shd w:val="clear" w:color="auto" w:fill="auto"/>
          </w:tcPr>
          <w:p w:rsidR="007249D6" w:rsidRPr="00237B6A" w:rsidRDefault="007249D6" w:rsidP="00EE4D6F">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 xml:space="preserve">Schumacher e Hall </w:t>
            </w:r>
          </w:p>
        </w:tc>
      </w:tr>
      <w:tr w:rsidR="007249D6" w:rsidRPr="00237B6A" w:rsidTr="00EE4D6F">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Sup>
                  <m:sSubSupPr>
                    <m:ctrlPr>
                      <w:rPr>
                        <w:rFonts w:ascii="Cambria Math" w:hAnsi="Cambria Math" w:cs="Times New Roman"/>
                        <w:b w:val="0"/>
                      </w:rPr>
                    </m:ctrlPr>
                  </m:sSubSupPr>
                  <m:e>
                    <m:r>
                      <m:rPr>
                        <m:sty m:val="bi"/>
                      </m:rPr>
                      <w:rPr>
                        <w:rFonts w:ascii="Cambria Math" w:hAnsi="Cambria Math" w:cs="Times New Roman"/>
                      </w:rPr>
                      <m:t>β</m:t>
                    </m:r>
                  </m:e>
                  <m:sub>
                    <m:r>
                      <m:rPr>
                        <m:sty m:val="bi"/>
                      </m:rPr>
                      <w:rPr>
                        <w:rFonts w:ascii="Cambria Math" w:hAnsi="Cambria Math" w:cs="Times New Roman"/>
                      </w:rPr>
                      <m:t>1</m:t>
                    </m:r>
                  </m:sub>
                  <m:sup>
                    <m:r>
                      <m:rPr>
                        <m:sty m:val="bi"/>
                      </m:rPr>
                      <w:rPr>
                        <w:rFonts w:ascii="Cambria Math" w:hAnsi="Cambria Math" w:cs="Times New Roman"/>
                      </w:rPr>
                      <m:t>dap</m:t>
                    </m:r>
                  </m:sup>
                </m:sSubSup>
                <m:r>
                  <m:rPr>
                    <m:sty m:val="bi"/>
                  </m:rPr>
                  <w:rPr>
                    <w:rFonts w:ascii="Cambria Math" w:hAnsi="Cambria Math" w:cs="Times New Roman"/>
                  </w:rPr>
                  <m:t>+</m:t>
                </m:r>
                <m:sSubSup>
                  <m:sSubSupPr>
                    <m:ctrlPr>
                      <w:rPr>
                        <w:rFonts w:ascii="Cambria Math" w:hAnsi="Cambria Math" w:cs="Times New Roman"/>
                        <w:b w:val="0"/>
                      </w:rPr>
                    </m:ctrlPr>
                  </m:sSubSupPr>
                  <m:e>
                    <m:r>
                      <m:rPr>
                        <m:sty m:val="bi"/>
                      </m:rPr>
                      <w:rPr>
                        <w:rFonts w:ascii="Cambria Math" w:hAnsi="Cambria Math" w:cs="Times New Roman"/>
                      </w:rPr>
                      <m:t>β</m:t>
                    </m:r>
                  </m:e>
                  <m:sub>
                    <m:r>
                      <m:rPr>
                        <m:sty m:val="bi"/>
                      </m:rPr>
                      <w:rPr>
                        <w:rFonts w:ascii="Cambria Math" w:hAnsi="Cambria Math" w:cs="Times New Roman"/>
                      </w:rPr>
                      <m:t>2</m:t>
                    </m:r>
                  </m:sub>
                  <m:sup>
                    <m:r>
                      <m:rPr>
                        <m:sty m:val="bi"/>
                      </m:rPr>
                      <w:rPr>
                        <w:rFonts w:ascii="Cambria Math" w:hAnsi="Cambria Math" w:cs="Times New Roman"/>
                      </w:rPr>
                      <m:t>H</m:t>
                    </m:r>
                  </m:sup>
                </m:sSubSup>
                <m:r>
                  <m:rPr>
                    <m:sty m:val="bi"/>
                  </m:rPr>
                  <w:rPr>
                    <w:rFonts w:ascii="Cambria Math" w:hAnsi="Cambria Math" w:cs="Times New Roman"/>
                  </w:rPr>
                  <m:t>+ε</m:t>
                </m:r>
              </m:oMath>
            </m:oMathPara>
          </w:p>
        </w:tc>
        <w:tc>
          <w:tcPr>
            <w:tcW w:w="2544" w:type="dxa"/>
            <w:shd w:val="clear" w:color="auto" w:fill="auto"/>
          </w:tcPr>
          <w:p w:rsidR="007249D6" w:rsidRPr="00237B6A" w:rsidRDefault="007249D6" w:rsidP="00EE4D6F">
            <w:pPr>
              <w:spacing w:before="12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Schumacher e Hall</w:t>
            </w:r>
          </w:p>
        </w:tc>
      </w:tr>
      <w:tr w:rsidR="007249D6" w:rsidRPr="00237B6A" w:rsidTr="00EE4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ε</m:t>
                </m:r>
              </m:oMath>
            </m:oMathPara>
          </w:p>
        </w:tc>
        <w:tc>
          <w:tcPr>
            <w:tcW w:w="2544" w:type="dxa"/>
            <w:shd w:val="clear" w:color="auto" w:fill="auto"/>
          </w:tcPr>
          <w:p w:rsidR="007249D6" w:rsidRPr="00237B6A" w:rsidRDefault="007249D6" w:rsidP="00EE4D6F">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Hummel</w:t>
            </w:r>
          </w:p>
        </w:tc>
      </w:tr>
      <w:tr w:rsidR="007249D6" w:rsidRPr="00237B6A" w:rsidTr="00EE4D6F">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ε</m:t>
                </m:r>
              </m:oMath>
            </m:oMathPara>
          </w:p>
        </w:tc>
        <w:tc>
          <w:tcPr>
            <w:tcW w:w="2544" w:type="dxa"/>
            <w:shd w:val="clear" w:color="auto" w:fill="auto"/>
          </w:tcPr>
          <w:p w:rsidR="007249D6" w:rsidRPr="00237B6A" w:rsidRDefault="007249D6" w:rsidP="00EE4D6F">
            <w:pPr>
              <w:spacing w:before="12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Kopezki-Geharhardt</w:t>
            </w:r>
          </w:p>
        </w:tc>
      </w:tr>
      <w:tr w:rsidR="007249D6" w:rsidRPr="00237B6A" w:rsidTr="00EE4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dap+</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2</m:t>
                    </m:r>
                  </m:sub>
                </m:sSub>
                <m:r>
                  <m:rPr>
                    <m:sty m:val="bi"/>
                  </m:rPr>
                  <w:rPr>
                    <w:rFonts w:ascii="Cambria Math" w:hAnsi="Cambria Math" w:cs="Times New Roman"/>
                  </w:rPr>
                  <m:t>*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ε</m:t>
                </m:r>
              </m:oMath>
            </m:oMathPara>
          </w:p>
        </w:tc>
        <w:tc>
          <w:tcPr>
            <w:tcW w:w="2544" w:type="dxa"/>
            <w:shd w:val="clear" w:color="auto" w:fill="auto"/>
          </w:tcPr>
          <w:p w:rsidR="007249D6" w:rsidRPr="00237B6A" w:rsidRDefault="007249D6" w:rsidP="00EE4D6F">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Hohenadl-Krenn</w:t>
            </w:r>
          </w:p>
        </w:tc>
      </w:tr>
      <w:tr w:rsidR="007249D6" w:rsidRPr="00237B6A" w:rsidTr="00EE4D6F">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dap+</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2</m:t>
                    </m:r>
                  </m:sub>
                </m:sSub>
                <m:r>
                  <m:rPr>
                    <m:sty m:val="bi"/>
                  </m:rPr>
                  <w:rPr>
                    <w:rFonts w:ascii="Cambria Math" w:hAnsi="Cambria Math" w:cs="Times New Roman"/>
                  </w:rPr>
                  <m:t>*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ε</m:t>
                </m:r>
              </m:oMath>
            </m:oMathPara>
          </w:p>
        </w:tc>
        <w:tc>
          <w:tcPr>
            <w:tcW w:w="2544" w:type="dxa"/>
            <w:shd w:val="clear" w:color="auto" w:fill="auto"/>
          </w:tcPr>
          <w:p w:rsidR="007249D6" w:rsidRPr="00237B6A" w:rsidRDefault="007249D6" w:rsidP="00EE4D6F">
            <w:pPr>
              <w:spacing w:before="12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Sem autor</w:t>
            </w:r>
          </w:p>
        </w:tc>
      </w:tr>
      <w:tr w:rsidR="007249D6" w:rsidRPr="00237B6A" w:rsidTr="00EE4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ε</m:t>
                </m:r>
              </m:oMath>
            </m:oMathPara>
          </w:p>
        </w:tc>
        <w:tc>
          <w:tcPr>
            <w:tcW w:w="2544" w:type="dxa"/>
            <w:shd w:val="clear" w:color="auto" w:fill="auto"/>
          </w:tcPr>
          <w:p w:rsidR="007249D6" w:rsidRPr="00237B6A" w:rsidRDefault="007249D6" w:rsidP="00EE4D6F">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Husch</w:t>
            </w:r>
          </w:p>
        </w:tc>
      </w:tr>
      <w:tr w:rsidR="007249D6" w:rsidRPr="00237B6A" w:rsidTr="00EE4D6F">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spacing w:before="120"/>
              <w:ind w:firstLine="0"/>
              <w:jc w:val="center"/>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H)+ε</m:t>
                </m:r>
              </m:oMath>
            </m:oMathPara>
          </w:p>
        </w:tc>
        <w:tc>
          <w:tcPr>
            <w:tcW w:w="2544" w:type="dxa"/>
            <w:shd w:val="clear" w:color="auto" w:fill="auto"/>
          </w:tcPr>
          <w:p w:rsidR="007249D6" w:rsidRPr="00237B6A" w:rsidRDefault="007249D6" w:rsidP="00EE4D6F">
            <w:pPr>
              <w:spacing w:before="12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 xml:space="preserve">Spurr </w:t>
            </w:r>
          </w:p>
        </w:tc>
      </w:tr>
      <w:tr w:rsidR="007249D6" w:rsidRPr="00237B6A" w:rsidTr="00EE4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shd w:val="clear" w:color="auto" w:fill="auto"/>
          </w:tcPr>
          <w:p w:rsidR="007249D6" w:rsidRPr="00237B6A" w:rsidRDefault="007249D6" w:rsidP="00EE4D6F">
            <w:pPr>
              <w:pStyle w:val="Corpodetexto"/>
              <w:spacing w:before="120"/>
              <w:rPr>
                <w:rFonts w:ascii="Times New Roman" w:hAnsi="Times New Roman" w:cs="Times New Roman"/>
                <w:b w:val="0"/>
              </w:rPr>
            </w:pPr>
            <m:oMathPara>
              <m:oMath>
                <m:r>
                  <m:rPr>
                    <m:sty m:val="bi"/>
                  </m:rPr>
                  <w:rPr>
                    <w:rFonts w:ascii="Cambria Math" w:hAnsi="Cambria Math" w:cs="Times New Roman"/>
                  </w:rPr>
                  <m:t>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H+ε</m:t>
                </m:r>
              </m:oMath>
            </m:oMathPara>
          </w:p>
        </w:tc>
        <w:tc>
          <w:tcPr>
            <w:tcW w:w="2544" w:type="dxa"/>
            <w:shd w:val="clear" w:color="auto" w:fill="auto"/>
          </w:tcPr>
          <w:p w:rsidR="007249D6" w:rsidRPr="00237B6A" w:rsidRDefault="007249D6" w:rsidP="00EE4D6F">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37B6A">
              <w:rPr>
                <w:rFonts w:ascii="Times New Roman" w:hAnsi="Times New Roman" w:cs="Times New Roman"/>
              </w:rPr>
              <w:t>Spurr</w:t>
            </w:r>
          </w:p>
        </w:tc>
      </w:tr>
    </w:tbl>
    <w:p w:rsidR="007249D6" w:rsidRPr="00237B6A" w:rsidRDefault="007249D6" w:rsidP="007249D6">
      <w:pPr>
        <w:ind w:firstLine="0"/>
      </w:pPr>
      <w:r w:rsidRPr="00237B6A">
        <w:t xml:space="preserve"> Onde: </w:t>
      </w:r>
      <w:r w:rsidRPr="00237B6A">
        <w:rPr>
          <w:i/>
        </w:rPr>
        <w:t>V</w:t>
      </w:r>
      <w:r w:rsidRPr="00237B6A">
        <w:t xml:space="preserve"> = Volume; </w:t>
      </w:r>
      <w:r w:rsidRPr="00237B6A">
        <w:rPr>
          <w:i/>
        </w:rPr>
        <w:t>dap</w:t>
      </w:r>
      <w:r w:rsidRPr="00237B6A">
        <w:t xml:space="preserve"> = diâmetro a 1,30 do solo; </w:t>
      </w:r>
      <w:r w:rsidRPr="00237B6A">
        <w:rPr>
          <w:i/>
        </w:rPr>
        <w:t>H</w:t>
      </w:r>
      <w:r w:rsidRPr="00237B6A">
        <w:t xml:space="preserve"> = altura, </w:t>
      </w:r>
      <m:oMath>
        <m:r>
          <w:rPr>
            <w:rFonts w:ascii="Cambria Math" w:hAnsi="Cambria Math"/>
          </w:rPr>
          <m:t>ε</m:t>
        </m:r>
      </m:oMath>
      <w:r w:rsidRPr="00237B6A">
        <w:t xml:space="preserve"> = erro padrão.</w:t>
      </w:r>
    </w:p>
    <w:p w:rsidR="007249D6" w:rsidRDefault="007249D6" w:rsidP="007249D6">
      <w:pPr>
        <w:ind w:firstLine="0"/>
      </w:pPr>
    </w:p>
    <w:p w:rsidR="00EA613F" w:rsidRDefault="007249D6" w:rsidP="00EA613F">
      <w:r>
        <w:t xml:space="preserve"> Para estimar o volume o usuário </w:t>
      </w:r>
      <w:r w:rsidR="00495E74">
        <w:t>pode</w:t>
      </w:r>
      <w:r>
        <w:t xml:space="preserve"> escolher entre uma lista de modelos, e digitar os valores dos coeficientes referentes a aquele modelo. Estes coeficientes podem ser obtidos pelo </w:t>
      </w:r>
      <w:r w:rsidR="008A190A">
        <w:t>App Cubagem</w:t>
      </w:r>
      <w:r>
        <w:t xml:space="preserve"> ou outro software, ou retirados da literatura. Todos os modelos que podem ser ajustados no </w:t>
      </w:r>
      <w:r w:rsidR="008A190A">
        <w:t>App Cubagem</w:t>
      </w:r>
      <w:r w:rsidR="00495E74">
        <w:t xml:space="preserve"> est</w:t>
      </w:r>
      <w:r>
        <w:t xml:space="preserve">ão disponíveis para serem utilizados no </w:t>
      </w:r>
      <w:r w:rsidR="008A190A">
        <w:t>App Inventário de Nativas</w:t>
      </w:r>
      <w:r>
        <w:t xml:space="preserve"> e no </w:t>
      </w:r>
      <w:r w:rsidR="008A190A">
        <w:t>App Inventário Florestal</w:t>
      </w:r>
      <w:r>
        <w:t xml:space="preserve">, permitindo que o usuário transite sem problemas de </w:t>
      </w:r>
      <w:proofErr w:type="gramStart"/>
      <w:r>
        <w:t xml:space="preserve">um </w:t>
      </w:r>
      <w:r>
        <w:rPr>
          <w:i/>
        </w:rPr>
        <w:t>web</w:t>
      </w:r>
      <w:proofErr w:type="gramEnd"/>
      <w:r>
        <w:rPr>
          <w:i/>
        </w:rPr>
        <w:t xml:space="preserve"> app</w:t>
      </w:r>
      <w:r>
        <w:t xml:space="preserve"> p</w:t>
      </w:r>
      <w:r w:rsidR="00495E74">
        <w:t>ara o outro. Vários modelos estã</w:t>
      </w:r>
      <w:r>
        <w:t xml:space="preserve">o disponíveis para serem utilizados, lineares e não-lineares, alguns possuindo apenas a variável diâmetro como variável independente, garantindo que inventários onde a altura não foi medida possam ser processados. Se o usuário definir uma variável referente à volume na aba de mapeamento, esta opção ficará oculta. </w:t>
      </w:r>
    </w:p>
    <w:p w:rsidR="00EA613F" w:rsidRDefault="00EA613F" w:rsidP="00EA613F">
      <w:r>
        <w:t xml:space="preserve">Ainda na Figura 2, percebe-se que caso os dados estejam em nível de fuste, </w:t>
      </w:r>
      <w:r w:rsidR="00B46924">
        <w:t>estes são</w:t>
      </w:r>
      <w:r>
        <w:t xml:space="preserve"> </w:t>
      </w:r>
      <w:r>
        <w:lastRenderedPageBreak/>
        <w:t>totalizados, deixando o dado a nível de árvore. Após isso é feito o cálculo dos índices de diversidade de Shannon, Simpson, Piellou e Jentsch, que podem ser calculados por uma variável qualitativa como parcela, ou sítio. Esta etapa, segu</w:t>
      </w:r>
      <w:r w:rsidR="00B46924">
        <w:t>e</w:t>
      </w:r>
      <w:r>
        <w:t xml:space="preserve"> a metodologia de Souza e Soares </w:t>
      </w:r>
      <w:r>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suppress-author":1,"uris":["http://www.mendeley.com/documents/?uuid=38b41cbe-6c31-4e5a-860e-be3199743605"]}],"mendeley":{"formattedCitation":"(2013)","plainTextFormattedCitation":"(2013)","previouslyFormattedCitation":"(2013)"},"properties":{"noteIndex":0},"schema":"https://github.com/citation-style-language/schema/raw/master/csl-citation.json"}</w:instrText>
      </w:r>
      <w:r>
        <w:fldChar w:fldCharType="separate"/>
      </w:r>
      <w:r w:rsidRPr="005E57AF">
        <w:rPr>
          <w:noProof/>
        </w:rPr>
        <w:t>(2013)</w:t>
      </w:r>
      <w:r>
        <w:fldChar w:fldCharType="end"/>
      </w:r>
      <w:r>
        <w:t>.</w:t>
      </w:r>
    </w:p>
    <w:p w:rsidR="00EA613F" w:rsidRDefault="00EA613F" w:rsidP="00EA613F">
      <w:r>
        <w:t xml:space="preserve">Em seguida matrizes de similaridade entre parcelas (ou outra variável de local, como sítio) de Jaccard e Sorensen são calculados, assim como seus respectivos dendrogramas. O próximo passo é o cálculo dos índices de agregação de Payandeh, Hazen e Morista por espécie. Todos os cálculos também são feitos seguindo a metodologia de Souza e Soares </w:t>
      </w:r>
      <w:r>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suppress-author":1,"uris":["http://www.mendeley.com/documents/?uuid=38b41cbe-6c31-4e5a-860e-be3199743605"]}],"mendeley":{"formattedCitation":"(2013)","plainTextFormattedCitation":"(2013)","previouslyFormattedCitation":"(2013)"},"properties":{"noteIndex":0},"schema":"https://github.com/citation-style-language/schema/raw/master/csl-citation.json"}</w:instrText>
      </w:r>
      <w:r>
        <w:fldChar w:fldCharType="separate"/>
      </w:r>
      <w:r w:rsidRPr="005E57AF">
        <w:rPr>
          <w:noProof/>
        </w:rPr>
        <w:t>(2013)</w:t>
      </w:r>
      <w:r>
        <w:fldChar w:fldCharType="end"/>
      </w:r>
      <w:r>
        <w:t>.</w:t>
      </w:r>
    </w:p>
    <w:p w:rsidR="00EA613F" w:rsidRDefault="00EA613F" w:rsidP="00EA613F">
      <w:r>
        <w:t xml:space="preserve">A próxima etapa do fluxograma presente na Figura 2 para o </w:t>
      </w:r>
      <w:r w:rsidR="008A190A">
        <w:t>App Inventário de Nativas</w:t>
      </w:r>
      <w:r>
        <w:t xml:space="preserve"> é a análise estrutural. Nela </w:t>
      </w:r>
      <w:r w:rsidR="00B46924">
        <w:t xml:space="preserve">é </w:t>
      </w:r>
      <w:r>
        <w:t>possível realizar uma análise horizontal, gerando informações de frequência, densidade e dominância absoluta e relativa, além do Índice de Valor de Cobertura (</w:t>
      </w:r>
      <w:r>
        <w:rPr>
          <w:i/>
        </w:rPr>
        <w:t>IVC)</w:t>
      </w:r>
      <w:r>
        <w:t xml:space="preserve"> e Índice de Valor de Importância </w:t>
      </w:r>
      <w:r>
        <w:rPr>
          <w:i/>
        </w:rPr>
        <w:t>(IVI)</w:t>
      </w:r>
      <w:r>
        <w:t xml:space="preserve">; os dois índices </w:t>
      </w:r>
      <w:r w:rsidR="00B46924">
        <w:t>são</w:t>
      </w:r>
      <w:r>
        <w:t xml:space="preserve"> informados, para dar mais opções de análise ao usuário. Caso o usuário mapeie uma variável referente à estrutura horizontal da floresta, ou escolha que está seja calculada com base na variável altura, está também </w:t>
      </w:r>
      <w:r w:rsidR="00B46924">
        <w:t>é</w:t>
      </w:r>
      <w:r>
        <w:t xml:space="preserve"> calculada, e um gráfico referente à essa estrutura será gerado. Caso o usuário mapeie uma variável referente à estrutura interna, esta análise também </w:t>
      </w:r>
      <w:r w:rsidR="00B46924">
        <w:t>é</w:t>
      </w:r>
      <w:r>
        <w:t xml:space="preserve"> realizada. A análise estrutural seg</w:t>
      </w:r>
      <w:r w:rsidR="00B46924">
        <w:t>ue</w:t>
      </w:r>
      <w:r>
        <w:t xml:space="preserve"> a metodologia proposta por Souza e Soares </w:t>
      </w:r>
      <w:r>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suppress-author":1,"uris":["http://www.mendeley.com/documents/?uuid=38b41cbe-6c31-4e5a-860e-be3199743605"]}],"mendeley":{"formattedCitation":"(2013)","plainTextFormattedCitation":"(2013)","previouslyFormattedCitation":"(2013)"},"properties":{"noteIndex":0},"schema":"https://github.com/citation-style-language/schema/raw/master/csl-citation.json"}</w:instrText>
      </w:r>
      <w:r>
        <w:fldChar w:fldCharType="separate"/>
      </w:r>
      <w:r w:rsidRPr="005E57AF">
        <w:rPr>
          <w:noProof/>
        </w:rPr>
        <w:t>(2013)</w:t>
      </w:r>
      <w:r>
        <w:fldChar w:fldCharType="end"/>
      </w:r>
      <w:r>
        <w:t>.</w:t>
      </w:r>
    </w:p>
    <w:p w:rsidR="00EA613F" w:rsidRDefault="00B46924" w:rsidP="00EA613F">
      <w:r>
        <w:t>Na aba análise estrutural também é possível</w:t>
      </w:r>
      <w:r w:rsidR="00EA613F">
        <w:t xml:space="preserve"> </w:t>
      </w:r>
      <w:r>
        <w:t xml:space="preserve">gerar </w:t>
      </w:r>
      <w:r w:rsidR="00EA613F">
        <w:t xml:space="preserve">um gráfico </w:t>
      </w:r>
      <w:proofErr w:type="gramStart"/>
      <w:r w:rsidR="00EA613F">
        <w:t xml:space="preserve">com as </w:t>
      </w:r>
      <w:r w:rsidR="00EA613F">
        <w:rPr>
          <w:i/>
        </w:rPr>
        <w:t>n</w:t>
      </w:r>
      <w:proofErr w:type="gramEnd"/>
      <w:r w:rsidR="00EA613F">
        <w:t xml:space="preserve"> espécies com maior </w:t>
      </w:r>
      <w:r w:rsidR="00EA613F">
        <w:rPr>
          <w:i/>
        </w:rPr>
        <w:t>IVI</w:t>
      </w:r>
      <w:r w:rsidR="00EA613F">
        <w:t xml:space="preserve">, onde </w:t>
      </w:r>
      <w:r w:rsidR="00EA613F">
        <w:rPr>
          <w:i/>
        </w:rPr>
        <w:t>n</w:t>
      </w:r>
      <w:r w:rsidR="00EA613F">
        <w:t xml:space="preserve"> </w:t>
      </w:r>
      <w:r>
        <w:t>é</w:t>
      </w:r>
      <w:r w:rsidR="00EA613F">
        <w:t xml:space="preserve"> o número de espécies mostradas no gráfico, valor que por padrão </w:t>
      </w:r>
      <w:r>
        <w:t>é</w:t>
      </w:r>
      <w:r w:rsidR="00EA613F">
        <w:t xml:space="preserve"> 10. Este é um gráfico muito utilizado em relatórios técnicos para se visualizar as espécies mais importantes da área.</w:t>
      </w:r>
    </w:p>
    <w:p w:rsidR="00EA613F" w:rsidRDefault="00EA613F" w:rsidP="00EA613F">
      <w:r>
        <w:t xml:space="preserve">A próxima análise </w:t>
      </w:r>
      <w:r w:rsidR="00B46924">
        <w:t>é</w:t>
      </w:r>
      <w:r>
        <w:t xml:space="preserve"> a distribuição diamétrica, onde são geradas tabelas e gráficos demonstrando a distribuição dos dados de forma g</w:t>
      </w:r>
      <w:r w:rsidR="00363AA0">
        <w:t>eral e por espécie, em relação ao</w:t>
      </w:r>
      <w:r>
        <w:t xml:space="preserve"> número de indivíduos por hectare, volume por hectare (caso possível) e área basal área basal por hectare.</w:t>
      </w:r>
    </w:p>
    <w:p w:rsidR="00EA613F" w:rsidRDefault="00EA613F" w:rsidP="00EA613F">
      <w:r>
        <w:t>A próxima</w:t>
      </w:r>
      <w:r w:rsidR="00B46924">
        <w:t xml:space="preserve"> analise, conform</w:t>
      </w:r>
      <w:r w:rsidR="00B569BA">
        <w:t>e</w:t>
      </w:r>
      <w:r w:rsidR="00B46924">
        <w:t xml:space="preserve"> a Figura 2, é</w:t>
      </w:r>
      <w:r>
        <w:t xml:space="preserve"> a do </w:t>
      </w:r>
      <w:r w:rsidRPr="005E57AF">
        <w:rPr>
          <w:i/>
        </w:rPr>
        <w:t>BDq</w:t>
      </w:r>
      <w:r>
        <w:t>, onde são ge</w:t>
      </w:r>
      <w:r w:rsidR="00B46924">
        <w:t>rados uma tabela</w:t>
      </w:r>
      <w:r>
        <w:t xml:space="preserve"> e um gráfico demonstrando a distribuição observada e balanceada da floresta. A metodologia utilizada no cálculo do </w:t>
      </w:r>
      <w:r w:rsidRPr="005E57AF">
        <w:rPr>
          <w:i/>
        </w:rPr>
        <w:t>BDq</w:t>
      </w:r>
      <w:r w:rsidR="00B46924">
        <w:t xml:space="preserve"> foi</w:t>
      </w:r>
      <w:r>
        <w:t xml:space="preserve"> feita de acordo com Souza e Soares </w:t>
      </w:r>
      <w:r>
        <w:fldChar w:fldCharType="begin" w:fldLock="1"/>
      </w:r>
      <w:r w:rsidR="00DD315F">
        <w:instrText>ADDIN CSL_CITATION {"citationItems":[{"id":"ITEM-1","itemData":{"author":[{"dropping-particle":"","family":"Souza","given":"A. L.","non-dropping-particle":"","parse-names":false,"suffix":""},{"dropping-particle":"","family":"Soares","given":"C. P. B.","non-dropping-particle":"","parse-names":false,"suffix":""}],"id":"ITEM-1","issued":{"date-parts":[["2013"]]},"number-of-pages":"322","publisher":"UFV","publisher-place":"Viçosa","title":"Florestas Nativas: estrutura, dinâmica e manejo","type":"book"},"suppress-author":1,"uris":["http://www.mendeley.com/documents/?uuid=38b41cbe-6c31-4e5a-860e-be3199743605"]}],"mendeley":{"formattedCitation":"(2013)","plainTextFormattedCitation":"(2013)","previouslyFormattedCitation":"(2013)"},"properties":{"noteIndex":0},"schema":"https://github.com/citation-style-language/schema/raw/master/csl-citation.json"}</w:instrText>
      </w:r>
      <w:r>
        <w:fldChar w:fldCharType="separate"/>
      </w:r>
      <w:r w:rsidRPr="005E57AF">
        <w:rPr>
          <w:noProof/>
        </w:rPr>
        <w:t>(2013)</w:t>
      </w:r>
      <w:r>
        <w:fldChar w:fldCharType="end"/>
      </w:r>
      <w:r>
        <w:t>.</w:t>
      </w:r>
    </w:p>
    <w:p w:rsidR="00EA613F" w:rsidRPr="00057532" w:rsidRDefault="00363AA0" w:rsidP="00EA613F">
      <w:r>
        <w:t>Em seguida é apresentado o</w:t>
      </w:r>
      <w:r w:rsidR="00EA613F">
        <w:t xml:space="preserve"> inventário florestal. Primeiramente </w:t>
      </w:r>
      <w:r w:rsidR="00B46924">
        <w:t xml:space="preserve">é </w:t>
      </w:r>
      <w:r w:rsidR="00EA613F">
        <w:t>feita a totalização das parcelas. Em seguida o usuário te</w:t>
      </w:r>
      <w:r w:rsidR="00B46924">
        <w:t>m</w:t>
      </w:r>
      <w:r w:rsidR="00EA613F">
        <w:t xml:space="preserve"> a opção de escolher entre três métodos de amostragem: casual simples, casual estratificada, ou sistemática. </w:t>
      </w:r>
      <w:r w:rsidR="00B569BA">
        <w:t>É</w:t>
      </w:r>
      <w:r w:rsidR="00EA613F">
        <w:t xml:space="preserve"> possível definir o nível de significância utilizado para o cálculo do </w:t>
      </w:r>
      <w:r w:rsidR="00EA613F">
        <w:rPr>
          <w:i/>
        </w:rPr>
        <w:t>t-student</w:t>
      </w:r>
      <w:r w:rsidR="00EA613F">
        <w:t xml:space="preserve">, (padrão 5%), o erro admitido, que </w:t>
      </w:r>
      <w:r w:rsidR="00B569BA">
        <w:t>é</w:t>
      </w:r>
      <w:r w:rsidR="00EA613F">
        <w:t xml:space="preserve"> o utilizado no cálculo do número mínimo de parcelas para se atingir o mesmo, e se os cálculos devem ser feitos </w:t>
      </w:r>
      <w:r w:rsidR="00EA613F">
        <w:lastRenderedPageBreak/>
        <w:t xml:space="preserve">considerando uma população finita ou infinita. São informados os valores mais importantes de uma amostragem, como erro-padrão da média, erro relativo do inventário, erro absoluto do inventário e intervalos de confiança. Além disso, as amostragens sistemática e casual simples podem ser feitas para mais de um sítio, ou talhão, por exemplo. Gerando um relatório de vários inventários simultâneos. Os cálculos são feitos conforme a metodologia descrita por Soares, Neto e Souza </w:t>
      </w:r>
      <w:r w:rsidR="00EA613F">
        <w:fldChar w:fldCharType="begin" w:fldLock="1"/>
      </w:r>
      <w:r w:rsidR="00DD315F">
        <w:instrText>ADDIN CSL_CITATION {"citationItems":[{"id":"ITEM-1","itemData":{"author":[{"dropping-particle":"","family":"Soares","given":"C. P. B.","non-dropping-particle":"","parse-names":false,"suffix":""},{"dropping-particle":"","family":"Paula Neto","given":"F.","non-dropping-particle":"","parse-names":false,"suffix":""},{"dropping-particle":"","family":"Souza","given":"A. L","non-dropping-particle":"","parse-names":false,"suffix":""}],"edition":"2","id":"ITEM-1","issued":{"date-parts":[["2012"]]},"number-of-pages":"272","publisher":"UFV","publisher-place":"Viçosa","title":"Dendrometria e Inventário Florestal","type":"book"},"suppress-author":1,"uris":["http://www.mendeley.com/documents/?uuid=2aafe2d1-355b-46c5-8819-8f9d9e344231"]}],"mendeley":{"formattedCitation":"(2012)","plainTextFormattedCitation":"(2012)","previouslyFormattedCitation":"(2012)"},"properties":{"noteIndex":0},"schema":"https://github.com/citation-style-language/schema/raw/master/csl-citation.json"}</w:instrText>
      </w:r>
      <w:r w:rsidR="00EA613F">
        <w:fldChar w:fldCharType="separate"/>
      </w:r>
      <w:r w:rsidR="00EA613F" w:rsidRPr="005E57AF">
        <w:rPr>
          <w:noProof/>
        </w:rPr>
        <w:t>(2012)</w:t>
      </w:r>
      <w:r w:rsidR="00EA613F">
        <w:fldChar w:fldCharType="end"/>
      </w:r>
      <w:r w:rsidR="00EA613F">
        <w:t>.</w:t>
      </w:r>
    </w:p>
    <w:p w:rsidR="00EA613F" w:rsidRDefault="00EA613F" w:rsidP="00EA613F">
      <w:pPr>
        <w:jc w:val="center"/>
      </w:pPr>
      <w:r>
        <w:rPr>
          <w:noProof/>
          <w:lang w:eastAsia="pt-BR"/>
        </w:rPr>
        <w:drawing>
          <wp:inline distT="0" distB="0" distL="0" distR="0" wp14:anchorId="630403D9" wp14:editId="2C147A51">
            <wp:extent cx="4615458" cy="6494585"/>
            <wp:effectExtent l="0" t="0" r="0" b="190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uxograma nativas page 3 - Copy"/>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622394" cy="6504345"/>
                    </a:xfrm>
                    <a:prstGeom prst="rect">
                      <a:avLst/>
                    </a:prstGeom>
                    <a:noFill/>
                    <a:ln>
                      <a:noFill/>
                    </a:ln>
                  </pic:spPr>
                </pic:pic>
              </a:graphicData>
            </a:graphic>
          </wp:inline>
        </w:drawing>
      </w:r>
    </w:p>
    <w:p w:rsidR="00EA613F" w:rsidRPr="00E6472F" w:rsidRDefault="00EA613F" w:rsidP="00EA613F">
      <w:pPr>
        <w:pStyle w:val="Legenda"/>
        <w:rPr>
          <w:rFonts w:eastAsia="Calibri" w:cs="Times New Roman"/>
          <w:i/>
          <w:lang w:eastAsia="en-US"/>
        </w:rPr>
      </w:pPr>
      <w:r w:rsidRPr="00F70905">
        <w:t xml:space="preserve">Figura </w:t>
      </w:r>
      <w:r w:rsidRPr="00F70905">
        <w:rPr>
          <w:i/>
        </w:rPr>
        <w:fldChar w:fldCharType="begin"/>
      </w:r>
      <w:r w:rsidRPr="00F70905">
        <w:instrText xml:space="preserve"> SEQ Figura \* ARABIC </w:instrText>
      </w:r>
      <w:r w:rsidRPr="00F70905">
        <w:rPr>
          <w:i/>
        </w:rPr>
        <w:fldChar w:fldCharType="separate"/>
      </w:r>
      <w:r w:rsidR="00A26E55">
        <w:rPr>
          <w:noProof/>
        </w:rPr>
        <w:t>3</w:t>
      </w:r>
      <w:r w:rsidRPr="00F70905">
        <w:rPr>
          <w:i/>
        </w:rPr>
        <w:fldChar w:fldCharType="end"/>
      </w:r>
      <w:r w:rsidR="00F70905">
        <w:t xml:space="preserve">. </w:t>
      </w:r>
      <w:r w:rsidRPr="00C8528C">
        <w:t>Fluxograma para Ap</w:t>
      </w:r>
      <w:r>
        <w:t>p Inventário de Nativas, parte 3</w:t>
      </w:r>
      <w:r w:rsidR="00F70905">
        <w:t>.</w:t>
      </w:r>
    </w:p>
    <w:p w:rsidR="00EA613F" w:rsidRDefault="00EA613F" w:rsidP="00EA613F">
      <w:r>
        <w:lastRenderedPageBreak/>
        <w:t xml:space="preserve">Na Figura 3 são demonstradas as etapas que procedem o processamento. Aqui o usuário terá a opção de fazer o download de todas as análises possíveis para os dados que foram inseridos, e as variáveis que foram mapeadas. </w:t>
      </w:r>
    </w:p>
    <w:p w:rsidR="00EA613F" w:rsidRDefault="00EA613F" w:rsidP="00EA613F">
      <w:r>
        <w:t>O download de tabelas pode</w:t>
      </w:r>
      <w:r w:rsidR="00B569BA">
        <w:t xml:space="preserve"> </w:t>
      </w:r>
      <w:r>
        <w:t xml:space="preserve">ser feito selecionando as tabelas desejadas manualmente, clicando em seu nome, ou clicando em um botão </w:t>
      </w:r>
      <w:r w:rsidR="00B569BA">
        <w:t>que permite</w:t>
      </w:r>
      <w:r>
        <w:t xml:space="preserve"> </w:t>
      </w:r>
      <w:r w:rsidR="00B569BA">
        <w:t>fazer o download de todas as tabelas disponíveis</w:t>
      </w:r>
      <w:r>
        <w:t xml:space="preserve">. Uma planilha eletrônica no formato </w:t>
      </w:r>
      <w:r w:rsidRPr="00057532">
        <w:rPr>
          <w:i/>
        </w:rPr>
        <w:t>.xlsx</w:t>
      </w:r>
      <w:r>
        <w:t xml:space="preserve"> contendo os resultados será gerada, e salva na pasta de downloads padrão do usuário.</w:t>
      </w:r>
    </w:p>
    <w:p w:rsidR="00E06D4A" w:rsidRDefault="00EA613F" w:rsidP="00237B6A">
      <w:r>
        <w:t>Os gráficos são selecionados um a um, onde o usuário escolhe dentre uma lista de gráficos, o visualiza, escolhe o formato desejado (</w:t>
      </w:r>
      <w:r w:rsidRPr="00237B6A">
        <w:rPr>
          <w:i/>
        </w:rPr>
        <w:t>.png, .jpg</w:t>
      </w:r>
      <w:r>
        <w:t xml:space="preserve"> ou </w:t>
      </w:r>
      <w:r w:rsidRPr="00237B6A">
        <w:rPr>
          <w:i/>
        </w:rPr>
        <w:t>.pdf</w:t>
      </w:r>
      <w:r>
        <w:t>) e realiza o download. O arquivo é salvo na pasta padrão de downloads do usuário. As imagens geradas possuem um valor de dpi de 300.</w:t>
      </w:r>
    </w:p>
    <w:p w:rsidR="00B61AC1" w:rsidRDefault="00B61AC1" w:rsidP="003A6ABD">
      <w:pPr>
        <w:pStyle w:val="Ttulo3"/>
      </w:pPr>
      <w:bookmarkStart w:id="11" w:name="_Toc535429338"/>
      <w:r>
        <w:t>RESULTADOS E DISCUSSÃO</w:t>
      </w:r>
      <w:bookmarkEnd w:id="11"/>
    </w:p>
    <w:p w:rsidR="00237B6A" w:rsidRPr="00094AE7" w:rsidRDefault="00094AE7" w:rsidP="00A5561B">
      <w:pPr>
        <w:ind w:left="357" w:firstLine="351"/>
      </w:pPr>
      <w:r>
        <w:t xml:space="preserve">Após criado, </w:t>
      </w:r>
      <w:proofErr w:type="gramStart"/>
      <w:r>
        <w:t xml:space="preserve">o </w:t>
      </w:r>
      <w:r>
        <w:rPr>
          <w:i/>
        </w:rPr>
        <w:t>web</w:t>
      </w:r>
      <w:proofErr w:type="gramEnd"/>
      <w:r>
        <w:rPr>
          <w:i/>
        </w:rPr>
        <w:t xml:space="preserve"> app</w:t>
      </w:r>
      <w:r>
        <w:t xml:space="preserve"> App Inventário de Nativas f</w:t>
      </w:r>
      <w:r w:rsidR="00240A79">
        <w:t>oi carregado no servidor contratado, e po</w:t>
      </w:r>
      <w:r>
        <w:t>de ser acessado online. Nas figuras a seguir, pode-se observar todas as telas de upload, processamento e download.</w:t>
      </w:r>
    </w:p>
    <w:p w:rsidR="00237B6A" w:rsidRPr="00237B6A" w:rsidRDefault="00237B6A" w:rsidP="00237B6A">
      <w:pPr>
        <w:ind w:firstLine="0"/>
      </w:pPr>
    </w:p>
    <w:p w:rsidR="00EA613F" w:rsidRDefault="00EA613F" w:rsidP="00EA613F">
      <w:pPr>
        <w:keepNext/>
        <w:ind w:firstLine="0"/>
        <w:jc w:val="center"/>
      </w:pPr>
      <w:r w:rsidRPr="00597767">
        <w:rPr>
          <w:noProof/>
          <w:lang w:eastAsia="pt-BR"/>
        </w:rPr>
        <w:drawing>
          <wp:inline distT="0" distB="0" distL="0" distR="0" wp14:anchorId="28A55124" wp14:editId="69269224">
            <wp:extent cx="5755640" cy="3270198"/>
            <wp:effectExtent l="0" t="0" r="0" b="6985"/>
            <wp:docPr id="3" name="Imagem 3" descr="C:\Users\solla\OneDrive\prints\Screensho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lla\OneDrive\prints\Screenshot_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270198"/>
                    </a:xfrm>
                    <a:prstGeom prst="rect">
                      <a:avLst/>
                    </a:prstGeom>
                    <a:noFill/>
                    <a:ln>
                      <a:noFill/>
                    </a:ln>
                  </pic:spPr>
                </pic:pic>
              </a:graphicData>
            </a:graphic>
          </wp:inline>
        </w:drawing>
      </w:r>
    </w:p>
    <w:p w:rsidR="00EA613F" w:rsidRDefault="00EA613F" w:rsidP="00EA613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w:t>
      </w:r>
      <w:r w:rsidRPr="00F70905">
        <w:fldChar w:fldCharType="end"/>
      </w:r>
      <w:r w:rsidR="00F70905" w:rsidRPr="00F70905">
        <w:t>.</w:t>
      </w:r>
      <w:r w:rsidR="00F70905">
        <w:t xml:space="preserve"> </w:t>
      </w:r>
      <w:r w:rsidR="00CD0CEE" w:rsidRPr="00F70905">
        <w:t>Aba</w:t>
      </w:r>
      <w:r>
        <w:t xml:space="preserve"> de introdução ao App Inventário de Nativas</w:t>
      </w:r>
      <w:r w:rsidR="00F70905">
        <w:t>.</w:t>
      </w:r>
    </w:p>
    <w:p w:rsidR="00EA613F" w:rsidRDefault="00EA613F" w:rsidP="00EA613F">
      <w:pPr>
        <w:keepNext/>
        <w:ind w:firstLine="0"/>
        <w:jc w:val="center"/>
      </w:pPr>
      <w:r w:rsidRPr="00E06D4A">
        <w:rPr>
          <w:noProof/>
          <w:lang w:eastAsia="pt-BR"/>
        </w:rPr>
        <w:lastRenderedPageBreak/>
        <w:drawing>
          <wp:inline distT="0" distB="0" distL="0" distR="0" wp14:anchorId="07C15489" wp14:editId="1ED4BD00">
            <wp:extent cx="5755640" cy="3270198"/>
            <wp:effectExtent l="0" t="0" r="0" b="6985"/>
            <wp:docPr id="4" name="Imagem 4" descr="C:\Users\solla\OneDrive\prints\Screensho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lla\OneDrive\prints\Screenshot_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5640" cy="3270198"/>
                    </a:xfrm>
                    <a:prstGeom prst="rect">
                      <a:avLst/>
                    </a:prstGeom>
                    <a:noFill/>
                    <a:ln>
                      <a:noFill/>
                    </a:ln>
                  </pic:spPr>
                </pic:pic>
              </a:graphicData>
            </a:graphic>
          </wp:inline>
        </w:drawing>
      </w:r>
    </w:p>
    <w:p w:rsidR="00EA613F" w:rsidRDefault="00EA613F" w:rsidP="00EA613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5</w:t>
      </w:r>
      <w:r w:rsidRPr="00F70905">
        <w:fldChar w:fldCharType="end"/>
      </w:r>
      <w:r w:rsidR="00F70905" w:rsidRPr="00F70905">
        <w:t>.</w:t>
      </w:r>
      <w:r w:rsidR="00F70905">
        <w:t xml:space="preserve"> </w:t>
      </w:r>
      <w:r w:rsidR="00CD0CEE">
        <w:t>Aba</w:t>
      </w:r>
      <w:r>
        <w:t xml:space="preserve"> de upload </w:t>
      </w:r>
      <w:r w:rsidR="00205F97">
        <w:t>n</w:t>
      </w:r>
      <w:r>
        <w:t>o App Inventário Nativas</w:t>
      </w:r>
      <w:r w:rsidR="00F70905">
        <w:t>.</w:t>
      </w:r>
    </w:p>
    <w:p w:rsidR="00CA2886" w:rsidRDefault="00CA2886" w:rsidP="00CA2886">
      <w:pPr>
        <w:pStyle w:val="Legenda"/>
        <w:keepNext/>
      </w:pPr>
      <w:r w:rsidRPr="00CA2886">
        <w:rPr>
          <w:noProof/>
          <w:lang w:eastAsia="pt-BR" w:bidi="ar-SA"/>
        </w:rPr>
        <w:drawing>
          <wp:inline distT="0" distB="0" distL="0" distR="0" wp14:anchorId="62636970" wp14:editId="1AD0CF9F">
            <wp:extent cx="5755640" cy="3270198"/>
            <wp:effectExtent l="0" t="0" r="0" b="6985"/>
            <wp:docPr id="67" name="Imagem 67" descr="C:\Users\solla\OneDrive\prints\nativas\Screenshot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olla\OneDrive\prints\nativas\Screenshot_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3270198"/>
                    </a:xfrm>
                    <a:prstGeom prst="rect">
                      <a:avLst/>
                    </a:prstGeom>
                    <a:noFill/>
                    <a:ln>
                      <a:noFill/>
                    </a:ln>
                  </pic:spPr>
                </pic:pic>
              </a:graphicData>
            </a:graphic>
          </wp:inline>
        </w:drawing>
      </w:r>
    </w:p>
    <w:p w:rsidR="00237B6A" w:rsidRDefault="00CA2886" w:rsidP="00CA288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6</w:t>
      </w:r>
      <w:r w:rsidRPr="00F70905">
        <w:fldChar w:fldCharType="end"/>
      </w:r>
      <w:r w:rsidR="00F70905" w:rsidRPr="00F70905">
        <w:t>.</w:t>
      </w:r>
      <w:r w:rsidR="00F70905">
        <w:t xml:space="preserve"> </w:t>
      </w:r>
      <w:r>
        <w:t>Aba Mapeamento de variáveis no App Inventário de Nativas</w:t>
      </w:r>
      <w:r w:rsidR="00F70905">
        <w:t>.</w:t>
      </w:r>
    </w:p>
    <w:p w:rsidR="00CA2886" w:rsidRDefault="00CA2886" w:rsidP="00CA2886">
      <w:pPr>
        <w:pStyle w:val="Legenda"/>
        <w:keepNext/>
      </w:pPr>
      <w:r w:rsidRPr="00CA2886">
        <w:rPr>
          <w:noProof/>
          <w:lang w:eastAsia="pt-BR" w:bidi="ar-SA"/>
        </w:rPr>
        <w:lastRenderedPageBreak/>
        <w:drawing>
          <wp:inline distT="0" distB="0" distL="0" distR="0" wp14:anchorId="57B9C9BF" wp14:editId="0D7D8D11">
            <wp:extent cx="5755640" cy="3219059"/>
            <wp:effectExtent l="0" t="0" r="0" b="635"/>
            <wp:docPr id="68" name="Imagem 68" descr="C:\Users\solla\OneDrive\prints\nativas\Screenshot_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olla\OneDrive\prints\nativas\Screenshot_3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5640" cy="3219059"/>
                    </a:xfrm>
                    <a:prstGeom prst="rect">
                      <a:avLst/>
                    </a:prstGeom>
                    <a:noFill/>
                    <a:ln>
                      <a:noFill/>
                    </a:ln>
                  </pic:spPr>
                </pic:pic>
              </a:graphicData>
            </a:graphic>
          </wp:inline>
        </w:drawing>
      </w:r>
    </w:p>
    <w:p w:rsidR="00CA2886" w:rsidRDefault="00CA2886" w:rsidP="00CA288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7</w:t>
      </w:r>
      <w:r w:rsidRPr="00F70905">
        <w:fldChar w:fldCharType="end"/>
      </w:r>
      <w:r w:rsidR="00F70905" w:rsidRPr="00F70905">
        <w:t>.</w:t>
      </w:r>
      <w:r w:rsidR="00F70905">
        <w:t xml:space="preserve"> </w:t>
      </w:r>
      <w:r w:rsidR="00054236">
        <w:t>Continuação da a</w:t>
      </w:r>
      <w:r>
        <w:t>ba Mapeamento de variáveis no App Inventário de Nativas</w:t>
      </w:r>
      <w:r w:rsidR="00F70905">
        <w:t>.</w:t>
      </w:r>
    </w:p>
    <w:p w:rsidR="00EA613F" w:rsidRDefault="00EA613F" w:rsidP="00EA613F">
      <w:pPr>
        <w:keepNext/>
        <w:ind w:firstLine="0"/>
      </w:pPr>
      <w:r w:rsidRPr="00E06D4A">
        <w:rPr>
          <w:noProof/>
          <w:lang w:eastAsia="pt-BR"/>
        </w:rPr>
        <w:drawing>
          <wp:inline distT="0" distB="0" distL="0" distR="0" wp14:anchorId="24996F23" wp14:editId="2D4960C4">
            <wp:extent cx="5755203" cy="3270198"/>
            <wp:effectExtent l="0" t="0" r="0" b="698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lla\OneDrive\prints\Screenshot_3.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55203" cy="3270198"/>
                    </a:xfrm>
                    <a:prstGeom prst="rect">
                      <a:avLst/>
                    </a:prstGeom>
                    <a:noFill/>
                    <a:ln>
                      <a:noFill/>
                    </a:ln>
                  </pic:spPr>
                </pic:pic>
              </a:graphicData>
            </a:graphic>
          </wp:inline>
        </w:drawing>
      </w:r>
    </w:p>
    <w:p w:rsidR="00EA613F" w:rsidRDefault="00EA613F" w:rsidP="00EA613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8</w:t>
      </w:r>
      <w:r w:rsidRPr="00F70905">
        <w:fldChar w:fldCharType="end"/>
      </w:r>
      <w:r w:rsidR="00F70905" w:rsidRPr="00F70905">
        <w:t>.</w:t>
      </w:r>
      <w:r w:rsidR="00F70905">
        <w:t xml:space="preserve"> </w:t>
      </w:r>
      <w:r>
        <w:t xml:space="preserve">Dados de exemplo em nível de árvore </w:t>
      </w:r>
      <w:r w:rsidR="00205F97">
        <w:t xml:space="preserve">carregados na aba de importação </w:t>
      </w:r>
      <w:r>
        <w:t>no App Inventário de Nativas</w:t>
      </w:r>
      <w:r w:rsidR="00F70905">
        <w:t>.</w:t>
      </w:r>
    </w:p>
    <w:p w:rsidR="0091067C" w:rsidRDefault="0091067C" w:rsidP="0091067C">
      <w:pPr>
        <w:ind w:firstLine="0"/>
      </w:pPr>
    </w:p>
    <w:p w:rsidR="00237B6A" w:rsidRDefault="00237B6A" w:rsidP="0091067C">
      <w:pPr>
        <w:ind w:firstLine="0"/>
      </w:pPr>
    </w:p>
    <w:p w:rsidR="00237B6A" w:rsidRDefault="00237B6A" w:rsidP="00237B6A">
      <w:pPr>
        <w:keepNext/>
        <w:ind w:firstLine="0"/>
      </w:pPr>
      <w:r w:rsidRPr="00237B6A">
        <w:rPr>
          <w:noProof/>
          <w:lang w:eastAsia="pt-BR"/>
        </w:rPr>
        <w:lastRenderedPageBreak/>
        <w:drawing>
          <wp:inline distT="0" distB="0" distL="0" distR="0" wp14:anchorId="73120AE1" wp14:editId="1638451D">
            <wp:extent cx="5755640" cy="3317358"/>
            <wp:effectExtent l="0" t="0" r="0" b="0"/>
            <wp:docPr id="6" name="Imagem 6" descr="C:\Users\solla\OneDrive\prints\Screenshot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lla\OneDrive\prints\Screenshot_7.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5640" cy="3317358"/>
                    </a:xfrm>
                    <a:prstGeom prst="rect">
                      <a:avLst/>
                    </a:prstGeom>
                    <a:noFill/>
                    <a:ln>
                      <a:noFill/>
                    </a:ln>
                  </pic:spPr>
                </pic:pic>
              </a:graphicData>
            </a:graphic>
          </wp:inline>
        </w:drawing>
      </w:r>
    </w:p>
    <w:p w:rsidR="00237B6A" w:rsidRDefault="00237B6A" w:rsidP="00237B6A">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9</w:t>
      </w:r>
      <w:r w:rsidRPr="00F70905">
        <w:fldChar w:fldCharType="end"/>
      </w:r>
      <w:r w:rsidR="00F70905">
        <w:t>.</w:t>
      </w:r>
      <w:r>
        <w:t xml:space="preserve"> Aba de preparação de dados do App Inventário de Nativas</w:t>
      </w:r>
      <w:r w:rsidR="00F70905">
        <w:t>.</w:t>
      </w:r>
    </w:p>
    <w:p w:rsidR="00237B6A" w:rsidRDefault="00237B6A" w:rsidP="0091067C">
      <w:pPr>
        <w:ind w:firstLine="0"/>
      </w:pPr>
    </w:p>
    <w:p w:rsidR="00EE4D6F" w:rsidRDefault="00EE4D6F" w:rsidP="0091067C">
      <w:pPr>
        <w:ind w:firstLine="0"/>
      </w:pPr>
    </w:p>
    <w:p w:rsidR="00EE4D6F" w:rsidRDefault="00EE4D6F" w:rsidP="00EE4D6F">
      <w:pPr>
        <w:keepNext/>
        <w:ind w:firstLine="0"/>
        <w:jc w:val="center"/>
      </w:pPr>
      <w:r w:rsidRPr="00EE4D6F">
        <w:rPr>
          <w:noProof/>
          <w:lang w:eastAsia="pt-BR"/>
        </w:rPr>
        <w:lastRenderedPageBreak/>
        <w:drawing>
          <wp:inline distT="0" distB="0" distL="0" distR="0" wp14:anchorId="07C02841" wp14:editId="71D4FA5C">
            <wp:extent cx="2955290" cy="5531513"/>
            <wp:effectExtent l="0" t="0" r="0" b="6985"/>
            <wp:docPr id="7" name="Imagem 7" descr="C:\Users\solla\OneDrive\prints\Screenshot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olla\OneDrive\prints\Screenshot_8.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6734"/>
                    <a:stretch/>
                  </pic:blipFill>
                  <pic:spPr bwMode="auto">
                    <a:xfrm>
                      <a:off x="0" y="0"/>
                      <a:ext cx="2955290" cy="5531513"/>
                    </a:xfrm>
                    <a:prstGeom prst="rect">
                      <a:avLst/>
                    </a:prstGeom>
                    <a:noFill/>
                    <a:ln>
                      <a:noFill/>
                    </a:ln>
                    <a:extLst>
                      <a:ext uri="{53640926-AAD7-44D8-BBD7-CCE9431645EC}">
                        <a14:shadowObscured xmlns:a14="http://schemas.microsoft.com/office/drawing/2010/main"/>
                      </a:ext>
                    </a:extLst>
                  </pic:spPr>
                </pic:pic>
              </a:graphicData>
            </a:graphic>
          </wp:inline>
        </w:drawing>
      </w:r>
    </w:p>
    <w:p w:rsidR="00EE4D6F" w:rsidRDefault="00EE4D6F" w:rsidP="00EE4D6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0</w:t>
      </w:r>
      <w:r w:rsidRPr="00F70905">
        <w:fldChar w:fldCharType="end"/>
      </w:r>
      <w:r w:rsidR="00F70905">
        <w:t>.</w:t>
      </w:r>
      <w:r>
        <w:t xml:space="preserve"> Caixas adicionais que aparecem caso o usuário não informe determinadas variáveis </w:t>
      </w:r>
      <w:r w:rsidR="00205F97">
        <w:t>na aba Preparação no App</w:t>
      </w:r>
      <w:r>
        <w:t xml:space="preserve"> Inventário </w:t>
      </w:r>
      <w:r w:rsidR="00205F97">
        <w:t xml:space="preserve">de </w:t>
      </w:r>
      <w:r>
        <w:t>Nativas</w:t>
      </w:r>
      <w:r w:rsidR="00F70905">
        <w:t>.</w:t>
      </w:r>
    </w:p>
    <w:p w:rsidR="00237B6A" w:rsidRDefault="00237B6A" w:rsidP="0091067C">
      <w:pPr>
        <w:ind w:firstLine="0"/>
      </w:pPr>
    </w:p>
    <w:p w:rsidR="00EE4D6F" w:rsidRDefault="00EE4D6F" w:rsidP="0091067C">
      <w:pPr>
        <w:ind w:firstLine="0"/>
      </w:pPr>
    </w:p>
    <w:p w:rsidR="00EE4D6F" w:rsidRDefault="00EE4D6F" w:rsidP="00EE4D6F">
      <w:pPr>
        <w:keepNext/>
        <w:ind w:firstLine="0"/>
      </w:pPr>
      <w:r w:rsidRPr="00EE4D6F">
        <w:rPr>
          <w:noProof/>
          <w:lang w:eastAsia="pt-BR"/>
        </w:rPr>
        <w:lastRenderedPageBreak/>
        <w:drawing>
          <wp:inline distT="0" distB="0" distL="0" distR="0" wp14:anchorId="129596D5" wp14:editId="0FC82327">
            <wp:extent cx="5754888" cy="2368062"/>
            <wp:effectExtent l="0" t="0" r="0" b="0"/>
            <wp:docPr id="8" name="Imagem 8" descr="C:\Users\solla\OneDrive\prints\Screenshot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olla\OneDrive\prints\Screenshot_9.jpg"/>
                    <pic:cNvPicPr>
                      <a:picLocks noChangeAspect="1" noChangeArrowheads="1"/>
                    </pic:cNvPicPr>
                  </pic:nvPicPr>
                  <pic:blipFill rotWithShape="1">
                    <a:blip r:embed="rId21">
                      <a:extLst>
                        <a:ext uri="{28A0092B-C50C-407E-A947-70E740481C1C}">
                          <a14:useLocalDpi xmlns:a14="http://schemas.microsoft.com/office/drawing/2010/main" val="0"/>
                        </a:ext>
                      </a:extLst>
                    </a:blip>
                    <a:srcRect b="23050"/>
                    <a:stretch/>
                  </pic:blipFill>
                  <pic:spPr bwMode="auto">
                    <a:xfrm>
                      <a:off x="0" y="0"/>
                      <a:ext cx="5759197" cy="2369835"/>
                    </a:xfrm>
                    <a:prstGeom prst="rect">
                      <a:avLst/>
                    </a:prstGeom>
                    <a:noFill/>
                    <a:ln>
                      <a:noFill/>
                    </a:ln>
                    <a:extLst>
                      <a:ext uri="{53640926-AAD7-44D8-BBD7-CCE9431645EC}">
                        <a14:shadowObscured xmlns:a14="http://schemas.microsoft.com/office/drawing/2010/main"/>
                      </a:ext>
                    </a:extLst>
                  </pic:spPr>
                </pic:pic>
              </a:graphicData>
            </a:graphic>
          </wp:inline>
        </w:drawing>
      </w:r>
    </w:p>
    <w:p w:rsidR="00EE4D6F" w:rsidRDefault="00EE4D6F" w:rsidP="00205F97">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1</w:t>
      </w:r>
      <w:r w:rsidRPr="00F70905">
        <w:fldChar w:fldCharType="end"/>
      </w:r>
      <w:r w:rsidR="00F70905">
        <w:t>.</w:t>
      </w:r>
      <w:r>
        <w:t xml:space="preserve"> Totalização de dados em nível de fuste para dados em nível de árvore</w:t>
      </w:r>
      <w:r w:rsidR="00205F97">
        <w:t xml:space="preserve"> na aba Totalização de fustes no App Inventário de Nativas</w:t>
      </w:r>
      <w:r w:rsidR="00F70905">
        <w:t>.</w:t>
      </w:r>
    </w:p>
    <w:p w:rsidR="00EE4D6F" w:rsidRDefault="00EE4D6F" w:rsidP="00EE4D6F">
      <w:pPr>
        <w:keepNext/>
        <w:ind w:firstLine="0"/>
      </w:pPr>
      <w:r w:rsidRPr="00EE4D6F">
        <w:rPr>
          <w:noProof/>
          <w:lang w:eastAsia="pt-BR"/>
        </w:rPr>
        <w:drawing>
          <wp:inline distT="0" distB="0" distL="0" distR="0" wp14:anchorId="0BF9445F" wp14:editId="74C0A2A3">
            <wp:extent cx="5753100" cy="1301262"/>
            <wp:effectExtent l="0" t="0" r="0" b="0"/>
            <wp:docPr id="12" name="Imagem 12" descr="C:\Users\solla\OneDrive\prints\Screenshot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olla\OneDrive\prints\Screenshot_10.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58094"/>
                    <a:stretch/>
                  </pic:blipFill>
                  <pic:spPr bwMode="auto">
                    <a:xfrm>
                      <a:off x="0" y="0"/>
                      <a:ext cx="5753154" cy="1301274"/>
                    </a:xfrm>
                    <a:prstGeom prst="rect">
                      <a:avLst/>
                    </a:prstGeom>
                    <a:noFill/>
                    <a:ln>
                      <a:noFill/>
                    </a:ln>
                    <a:extLst>
                      <a:ext uri="{53640926-AAD7-44D8-BBD7-CCE9431645EC}">
                        <a14:shadowObscured xmlns:a14="http://schemas.microsoft.com/office/drawing/2010/main"/>
                      </a:ext>
                    </a:extLst>
                  </pic:spPr>
                </pic:pic>
              </a:graphicData>
            </a:graphic>
          </wp:inline>
        </w:drawing>
      </w:r>
    </w:p>
    <w:p w:rsidR="00EE4D6F" w:rsidRDefault="00EE4D6F" w:rsidP="00EE4D6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2</w:t>
      </w:r>
      <w:r w:rsidRPr="00F70905">
        <w:fldChar w:fldCharType="end"/>
      </w:r>
      <w:r w:rsidR="00F70905">
        <w:t>.</w:t>
      </w:r>
      <w:r>
        <w:t xml:space="preserve"> Cálculo d</w:t>
      </w:r>
      <w:r w:rsidR="00205F97">
        <w:t>os Índices de Diversidade</w:t>
      </w:r>
      <w:r>
        <w:t xml:space="preserve"> </w:t>
      </w:r>
      <w:r w:rsidR="00205F97">
        <w:t xml:space="preserve">na aba Análise fitossociológica no App </w:t>
      </w:r>
      <w:r>
        <w:t>Inventário de Nativas</w:t>
      </w:r>
      <w:r w:rsidR="00F70905">
        <w:t>.</w:t>
      </w:r>
    </w:p>
    <w:p w:rsidR="00EE4D6F" w:rsidRDefault="00EE4D6F" w:rsidP="00363AA0">
      <w:pPr>
        <w:pStyle w:val="Legenda"/>
        <w:keepNext/>
        <w:jc w:val="right"/>
      </w:pPr>
      <w:r w:rsidRPr="00EE4D6F">
        <w:rPr>
          <w:noProof/>
          <w:lang w:eastAsia="pt-BR" w:bidi="ar-SA"/>
        </w:rPr>
        <w:drawing>
          <wp:inline distT="0" distB="0" distL="0" distR="0" wp14:anchorId="1D2C34EA" wp14:editId="43F6A57D">
            <wp:extent cx="5504180" cy="2461846"/>
            <wp:effectExtent l="0" t="0" r="1270" b="0"/>
            <wp:docPr id="13" name="Imagem 13" descr="C:\Users\solla\OneDrive\prints\Screenshot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olla\OneDrive\prints\Screenshot_1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6196"/>
                    <a:stretch/>
                  </pic:blipFill>
                  <pic:spPr bwMode="auto">
                    <a:xfrm>
                      <a:off x="0" y="0"/>
                      <a:ext cx="5512898" cy="2465745"/>
                    </a:xfrm>
                    <a:prstGeom prst="rect">
                      <a:avLst/>
                    </a:prstGeom>
                    <a:noFill/>
                    <a:ln>
                      <a:noFill/>
                    </a:ln>
                    <a:extLst>
                      <a:ext uri="{53640926-AAD7-44D8-BBD7-CCE9431645EC}">
                        <a14:shadowObscured xmlns:a14="http://schemas.microsoft.com/office/drawing/2010/main"/>
                      </a:ext>
                    </a:extLst>
                  </pic:spPr>
                </pic:pic>
              </a:graphicData>
            </a:graphic>
          </wp:inline>
        </w:drawing>
      </w:r>
    </w:p>
    <w:p w:rsidR="00EE4D6F" w:rsidRDefault="00EE4D6F" w:rsidP="00EE4D6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3</w:t>
      </w:r>
      <w:r w:rsidRPr="00F70905">
        <w:fldChar w:fldCharType="end"/>
      </w:r>
      <w:r w:rsidR="00F70905">
        <w:t>.</w:t>
      </w:r>
      <w:r>
        <w:t xml:space="preserve"> Cálculo dos índices de similaridade</w:t>
      </w:r>
      <w:r w:rsidR="00205F97">
        <w:t xml:space="preserve"> na aba Análise fitossociológica</w:t>
      </w:r>
      <w:r>
        <w:t xml:space="preserve"> no App Inventário de Nativas</w:t>
      </w:r>
      <w:r w:rsidR="00F70905">
        <w:t>.</w:t>
      </w:r>
    </w:p>
    <w:p w:rsidR="00EE4D6F" w:rsidRDefault="00EE4D6F" w:rsidP="00EE4D6F">
      <w:pPr>
        <w:pStyle w:val="Legenda"/>
        <w:keepNext/>
      </w:pPr>
      <w:r w:rsidRPr="00EE4D6F">
        <w:rPr>
          <w:noProof/>
          <w:lang w:eastAsia="pt-BR" w:bidi="ar-SA"/>
        </w:rPr>
        <w:lastRenderedPageBreak/>
        <w:drawing>
          <wp:inline distT="0" distB="0" distL="0" distR="0" wp14:anchorId="683773E4" wp14:editId="3265D69C">
            <wp:extent cx="5755640" cy="3295179"/>
            <wp:effectExtent l="0" t="0" r="0" b="635"/>
            <wp:docPr id="14" name="Imagem 14" descr="C:\Users\solla\OneDrive\prints\Screenshot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olla\OneDrive\prints\Screenshot_1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640" cy="3295179"/>
                    </a:xfrm>
                    <a:prstGeom prst="rect">
                      <a:avLst/>
                    </a:prstGeom>
                    <a:noFill/>
                    <a:ln>
                      <a:noFill/>
                    </a:ln>
                  </pic:spPr>
                </pic:pic>
              </a:graphicData>
            </a:graphic>
          </wp:inline>
        </w:drawing>
      </w:r>
    </w:p>
    <w:p w:rsidR="00EE4D6F" w:rsidRDefault="00EE4D6F" w:rsidP="00EE4D6F">
      <w:pPr>
        <w:pStyle w:val="Legenda"/>
      </w:pPr>
      <w:r w:rsidRPr="00F70905">
        <w:t xml:space="preserve">Figura </w:t>
      </w:r>
      <w:r w:rsidR="004E61E2" w:rsidRPr="00F70905">
        <w:fldChar w:fldCharType="begin"/>
      </w:r>
      <w:r w:rsidR="004E61E2" w:rsidRPr="00F70905">
        <w:instrText xml:space="preserve"> SEQ Figura \* ARABIC </w:instrText>
      </w:r>
      <w:r w:rsidR="004E61E2" w:rsidRPr="00F70905">
        <w:fldChar w:fldCharType="separate"/>
      </w:r>
      <w:r w:rsidR="00A26E55">
        <w:rPr>
          <w:noProof/>
        </w:rPr>
        <w:t>14</w:t>
      </w:r>
      <w:r w:rsidR="004E61E2" w:rsidRPr="00F70905">
        <w:rPr>
          <w:noProof/>
        </w:rPr>
        <w:fldChar w:fldCharType="end"/>
      </w:r>
      <w:r w:rsidR="00F70905">
        <w:t>.</w:t>
      </w:r>
      <w:r>
        <w:t xml:space="preserve"> Exemplo de dendrograma criado</w:t>
      </w:r>
      <w:r w:rsidR="00205F97">
        <w:t xml:space="preserve"> na aba Análise fitossociológica</w:t>
      </w:r>
      <w:r>
        <w:t xml:space="preserve"> no App Inventário de Nativas</w:t>
      </w:r>
      <w:r w:rsidR="00F70905">
        <w:t>.</w:t>
      </w:r>
    </w:p>
    <w:p w:rsidR="00EE4D6F" w:rsidRDefault="00EE4D6F" w:rsidP="00EE4D6F">
      <w:pPr>
        <w:pStyle w:val="Legenda"/>
        <w:keepNext/>
      </w:pPr>
      <w:r w:rsidRPr="00EE4D6F">
        <w:rPr>
          <w:noProof/>
          <w:lang w:eastAsia="pt-BR" w:bidi="ar-SA"/>
        </w:rPr>
        <w:drawing>
          <wp:inline distT="0" distB="0" distL="0" distR="0" wp14:anchorId="07E6DDEA" wp14:editId="3EDC192C">
            <wp:extent cx="5755548" cy="3149600"/>
            <wp:effectExtent l="0" t="0" r="0" b="0"/>
            <wp:docPr id="15" name="Imagem 15" descr="C:\Users\solla\OneDrive\prints\Screenshot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olla\OneDrive\prints\Screenshot_14.jpg"/>
                    <pic:cNvPicPr>
                      <a:picLocks noChangeAspect="1" noChangeArrowheads="1"/>
                    </pic:cNvPicPr>
                  </pic:nvPicPr>
                  <pic:blipFill rotWithShape="1">
                    <a:blip r:embed="rId25">
                      <a:extLst>
                        <a:ext uri="{28A0092B-C50C-407E-A947-70E740481C1C}">
                          <a14:useLocalDpi xmlns:a14="http://schemas.microsoft.com/office/drawing/2010/main" val="0"/>
                        </a:ext>
                      </a:extLst>
                    </a:blip>
                    <a:srcRect b="3614"/>
                    <a:stretch/>
                  </pic:blipFill>
                  <pic:spPr bwMode="auto">
                    <a:xfrm>
                      <a:off x="0" y="0"/>
                      <a:ext cx="5755640" cy="3149650"/>
                    </a:xfrm>
                    <a:prstGeom prst="rect">
                      <a:avLst/>
                    </a:prstGeom>
                    <a:noFill/>
                    <a:ln>
                      <a:noFill/>
                    </a:ln>
                    <a:extLst>
                      <a:ext uri="{53640926-AAD7-44D8-BBD7-CCE9431645EC}">
                        <a14:shadowObscured xmlns:a14="http://schemas.microsoft.com/office/drawing/2010/main"/>
                      </a:ext>
                    </a:extLst>
                  </pic:spPr>
                </pic:pic>
              </a:graphicData>
            </a:graphic>
          </wp:inline>
        </w:drawing>
      </w:r>
    </w:p>
    <w:p w:rsidR="00EE4D6F" w:rsidRDefault="00EE4D6F" w:rsidP="00EE4D6F">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5</w:t>
      </w:r>
      <w:r w:rsidRPr="00F70905">
        <w:fldChar w:fldCharType="end"/>
      </w:r>
      <w:r w:rsidR="00F70905">
        <w:t>.</w:t>
      </w:r>
      <w:r>
        <w:t xml:space="preserve"> Análise estrutural</w:t>
      </w:r>
      <w:r w:rsidR="00205F97">
        <w:t xml:space="preserve"> na aba Análise fitossociológica</w:t>
      </w:r>
      <w:r>
        <w:t xml:space="preserve"> no App Inventário de Nativas</w:t>
      </w:r>
    </w:p>
    <w:p w:rsidR="008E1D3A" w:rsidRDefault="008E1D3A" w:rsidP="00EE4D6F">
      <w:pPr>
        <w:pStyle w:val="Legenda"/>
      </w:pPr>
    </w:p>
    <w:p w:rsidR="008E1D3A" w:rsidRDefault="008E1D3A" w:rsidP="008E1D3A">
      <w:pPr>
        <w:pStyle w:val="Legenda"/>
        <w:keepNext/>
      </w:pPr>
      <w:r w:rsidRPr="008E1D3A">
        <w:rPr>
          <w:noProof/>
          <w:lang w:eastAsia="pt-BR" w:bidi="ar-SA"/>
        </w:rPr>
        <w:lastRenderedPageBreak/>
        <w:drawing>
          <wp:inline distT="0" distB="0" distL="0" distR="0" wp14:anchorId="1CBE8B8C" wp14:editId="54FC362D">
            <wp:extent cx="5755640" cy="3267762"/>
            <wp:effectExtent l="0" t="0" r="0" b="8890"/>
            <wp:docPr id="17" name="Imagem 17" descr="C:\Users\solla\OneDrive\prints\Screenshot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olla\OneDrive\prints\Screenshot_15.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5640" cy="3267762"/>
                    </a:xfrm>
                    <a:prstGeom prst="rect">
                      <a:avLst/>
                    </a:prstGeom>
                    <a:noFill/>
                    <a:ln>
                      <a:noFill/>
                    </a:ln>
                  </pic:spPr>
                </pic:pic>
              </a:graphicData>
            </a:graphic>
          </wp:inline>
        </w:drawing>
      </w:r>
    </w:p>
    <w:p w:rsidR="008E1D3A" w:rsidRDefault="008E1D3A" w:rsidP="008E1D3A">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6</w:t>
      </w:r>
      <w:r w:rsidRPr="00F70905">
        <w:fldChar w:fldCharType="end"/>
      </w:r>
      <w:r w:rsidR="00F70905">
        <w:t>.</w:t>
      </w:r>
      <w:r>
        <w:t xml:space="preserve"> Gráfico das 10 espécies com maiores Índices de Valor de Importância</w:t>
      </w:r>
      <w:r w:rsidR="00205F97">
        <w:t xml:space="preserve"> na aba Análise fitossociológica</w:t>
      </w:r>
      <w:r>
        <w:t xml:space="preserve"> no App Inventário de Nativas</w:t>
      </w:r>
      <w:r w:rsidR="00F70905">
        <w:t>.</w:t>
      </w:r>
    </w:p>
    <w:p w:rsidR="008E1D3A" w:rsidRDefault="008E1D3A" w:rsidP="008E1D3A">
      <w:pPr>
        <w:pStyle w:val="Legenda"/>
        <w:keepNext/>
      </w:pPr>
      <w:r w:rsidRPr="008E1D3A">
        <w:rPr>
          <w:noProof/>
          <w:lang w:eastAsia="pt-BR" w:bidi="ar-SA"/>
        </w:rPr>
        <w:drawing>
          <wp:inline distT="0" distB="0" distL="0" distR="0" wp14:anchorId="6AB73EA7" wp14:editId="12EB7280">
            <wp:extent cx="5755640" cy="3267762"/>
            <wp:effectExtent l="0" t="0" r="0" b="8890"/>
            <wp:docPr id="18" name="Imagem 18" descr="C:\Users\solla\OneDrive\prints\Screenshot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olla\OneDrive\prints\Screenshot_16.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5640" cy="3267762"/>
                    </a:xfrm>
                    <a:prstGeom prst="rect">
                      <a:avLst/>
                    </a:prstGeom>
                    <a:noFill/>
                    <a:ln>
                      <a:noFill/>
                    </a:ln>
                  </pic:spPr>
                </pic:pic>
              </a:graphicData>
            </a:graphic>
          </wp:inline>
        </w:drawing>
      </w:r>
    </w:p>
    <w:p w:rsidR="008E1D3A" w:rsidRDefault="008E1D3A" w:rsidP="008E1D3A">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7</w:t>
      </w:r>
      <w:r w:rsidRPr="00F70905">
        <w:fldChar w:fldCharType="end"/>
      </w:r>
      <w:r w:rsidR="00F70905">
        <w:t>.</w:t>
      </w:r>
      <w:r>
        <w:t xml:space="preserve"> Gráfico da estrutura vertical</w:t>
      </w:r>
      <w:r w:rsidR="00205F97">
        <w:t xml:space="preserve"> na aba Análise fitossociológica</w:t>
      </w:r>
      <w:r>
        <w:t xml:space="preserve"> no App Inventário de Nativas</w:t>
      </w:r>
      <w:r w:rsidR="00F70905">
        <w:t>.</w:t>
      </w:r>
    </w:p>
    <w:p w:rsidR="00DF225D" w:rsidRDefault="00DF225D" w:rsidP="00DF225D">
      <w:pPr>
        <w:pStyle w:val="Legenda"/>
        <w:keepNext/>
      </w:pPr>
      <w:r w:rsidRPr="00DF225D">
        <w:rPr>
          <w:noProof/>
          <w:lang w:eastAsia="pt-BR" w:bidi="ar-SA"/>
        </w:rPr>
        <w:lastRenderedPageBreak/>
        <w:drawing>
          <wp:inline distT="0" distB="0" distL="0" distR="0" wp14:anchorId="6D944634" wp14:editId="6C563173">
            <wp:extent cx="5755640" cy="3267762"/>
            <wp:effectExtent l="0" t="0" r="0" b="8890"/>
            <wp:docPr id="19" name="Imagem 19" descr="C:\Users\solla\OneDrive\prints\Screenshot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olla\OneDrive\prints\Screenshot_17.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5640" cy="3267762"/>
                    </a:xfrm>
                    <a:prstGeom prst="rect">
                      <a:avLst/>
                    </a:prstGeom>
                    <a:noFill/>
                    <a:ln>
                      <a:noFill/>
                    </a:ln>
                  </pic:spPr>
                </pic:pic>
              </a:graphicData>
            </a:graphic>
          </wp:inline>
        </w:drawing>
      </w:r>
    </w:p>
    <w:p w:rsidR="008E1D3A" w:rsidRDefault="00DF225D" w:rsidP="00DF225D">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8</w:t>
      </w:r>
      <w:r w:rsidRPr="00F70905">
        <w:fldChar w:fldCharType="end"/>
      </w:r>
      <w:r w:rsidR="00F70905">
        <w:t>.</w:t>
      </w:r>
      <w:r>
        <w:t xml:space="preserve"> Tabela da distribuição diamétrica dos dados</w:t>
      </w:r>
      <w:r w:rsidR="00205F97">
        <w:t xml:space="preserve"> na aba Quantificação</w:t>
      </w:r>
      <w:r>
        <w:t xml:space="preserve"> no App Inventário de Nativas</w:t>
      </w:r>
      <w:r w:rsidR="00F70905">
        <w:t>.</w:t>
      </w:r>
    </w:p>
    <w:p w:rsidR="003A4CA6" w:rsidRDefault="00DF225D" w:rsidP="003A4CA6">
      <w:pPr>
        <w:pStyle w:val="Legenda"/>
        <w:keepNext/>
      </w:pPr>
      <w:r w:rsidRPr="00DF225D">
        <w:rPr>
          <w:noProof/>
          <w:lang w:eastAsia="pt-BR" w:bidi="ar-SA"/>
        </w:rPr>
        <w:drawing>
          <wp:inline distT="0" distB="0" distL="0" distR="0" wp14:anchorId="41B3ECA8" wp14:editId="2E8AC7D1">
            <wp:extent cx="5755640" cy="3267762"/>
            <wp:effectExtent l="0" t="0" r="0" b="8890"/>
            <wp:docPr id="20" name="Imagem 20" descr="C:\Users\solla\OneDrive\prints\Screenshot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olla\OneDrive\prints\Screenshot_18.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5640" cy="3267762"/>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19</w:t>
      </w:r>
      <w:r w:rsidRPr="00F70905">
        <w:fldChar w:fldCharType="end"/>
      </w:r>
      <w:r w:rsidR="00F70905">
        <w:t>.</w:t>
      </w:r>
      <w:r>
        <w:t xml:space="preserve"> Tabela da distribuição diamétrica dos indivíduos por hectare por espécie</w:t>
      </w:r>
      <w:r w:rsidR="00205F97">
        <w:t xml:space="preserve"> na aba Quantificação</w:t>
      </w:r>
      <w:r>
        <w:t xml:space="preserve"> no App Inventário Nativas</w:t>
      </w:r>
      <w:r w:rsidR="00F70905">
        <w:t>.</w:t>
      </w:r>
    </w:p>
    <w:p w:rsidR="003A4CA6" w:rsidRDefault="003A4CA6" w:rsidP="003A4CA6">
      <w:pPr>
        <w:pStyle w:val="Legenda"/>
        <w:keepNext/>
      </w:pPr>
      <w:r w:rsidRPr="003A4CA6">
        <w:rPr>
          <w:noProof/>
          <w:lang w:eastAsia="pt-BR" w:bidi="ar-SA"/>
        </w:rPr>
        <w:lastRenderedPageBreak/>
        <w:drawing>
          <wp:inline distT="0" distB="0" distL="0" distR="0" wp14:anchorId="1D206E27" wp14:editId="002E7DC0">
            <wp:extent cx="5755640" cy="3222145"/>
            <wp:effectExtent l="0" t="0" r="0" b="0"/>
            <wp:docPr id="23" name="Imagem 23" descr="C:\Users\solla\OneDrive\prints\Screenshot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olla\OneDrive\prints\Screenshot_19.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5640" cy="3222145"/>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0</w:t>
      </w:r>
      <w:r w:rsidRPr="00F70905">
        <w:fldChar w:fldCharType="end"/>
      </w:r>
      <w:r w:rsidR="00F70905">
        <w:t>.</w:t>
      </w:r>
      <w:r>
        <w:t xml:space="preserve"> Tabela da d</w:t>
      </w:r>
      <w:r w:rsidRPr="004B1BB8">
        <w:t>istribuição diamétrica do</w:t>
      </w:r>
      <w:r>
        <w:t xml:space="preserve"> volume</w:t>
      </w:r>
      <w:r w:rsidRPr="004B1BB8">
        <w:t xml:space="preserve"> por espécie</w:t>
      </w:r>
      <w:r w:rsidR="00205F97">
        <w:t xml:space="preserve"> na aba Quantificação</w:t>
      </w:r>
      <w:r w:rsidRPr="004B1BB8">
        <w:t xml:space="preserve"> no App Inventário Nativas</w:t>
      </w:r>
      <w:r w:rsidR="00F70905">
        <w:t>.</w:t>
      </w:r>
    </w:p>
    <w:p w:rsidR="003A4CA6" w:rsidRDefault="003A4CA6" w:rsidP="003A4CA6">
      <w:pPr>
        <w:pStyle w:val="Legenda"/>
        <w:keepNext/>
      </w:pPr>
      <w:r w:rsidRPr="003A4CA6">
        <w:rPr>
          <w:noProof/>
          <w:lang w:eastAsia="pt-BR" w:bidi="ar-SA"/>
        </w:rPr>
        <w:drawing>
          <wp:inline distT="0" distB="0" distL="0" distR="0" wp14:anchorId="129AEF57" wp14:editId="5CDCA61C">
            <wp:extent cx="5755640" cy="3222145"/>
            <wp:effectExtent l="0" t="0" r="0" b="0"/>
            <wp:docPr id="24" name="Imagem 24" descr="C:\Users\solla\OneDrive\prints\Screenshot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olla\OneDrive\prints\Screenshot_20.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5640" cy="3222145"/>
                    </a:xfrm>
                    <a:prstGeom prst="rect">
                      <a:avLst/>
                    </a:prstGeom>
                    <a:noFill/>
                    <a:ln>
                      <a:noFill/>
                    </a:ln>
                  </pic:spPr>
                </pic:pic>
              </a:graphicData>
            </a:graphic>
          </wp:inline>
        </w:drawing>
      </w:r>
    </w:p>
    <w:p w:rsidR="003A4CA6" w:rsidRP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1</w:t>
      </w:r>
      <w:r w:rsidRPr="00F70905">
        <w:fldChar w:fldCharType="end"/>
      </w:r>
      <w:r w:rsidR="00F70905">
        <w:t>.</w:t>
      </w:r>
      <w:r>
        <w:t xml:space="preserve"> Tabela da distribuição diamétrica da área basal</w:t>
      </w:r>
      <w:r w:rsidRPr="00B25F8B">
        <w:t xml:space="preserve"> por espécie</w:t>
      </w:r>
      <w:r w:rsidR="00205F97">
        <w:t xml:space="preserve"> na aba Quantificação</w:t>
      </w:r>
      <w:r w:rsidRPr="00B25F8B">
        <w:t xml:space="preserve"> no App Inventário Nativas</w:t>
      </w:r>
      <w:r w:rsidR="00F70905">
        <w:t>.</w:t>
      </w:r>
    </w:p>
    <w:p w:rsidR="003A4CA6" w:rsidRDefault="003A4CA6" w:rsidP="003A4CA6">
      <w:pPr>
        <w:keepNext/>
        <w:ind w:firstLine="0"/>
      </w:pPr>
      <w:r w:rsidRPr="003A4CA6">
        <w:rPr>
          <w:noProof/>
          <w:lang w:eastAsia="pt-BR"/>
        </w:rPr>
        <w:lastRenderedPageBreak/>
        <w:drawing>
          <wp:inline distT="0" distB="0" distL="0" distR="0" wp14:anchorId="17DD6FA6" wp14:editId="2510F971">
            <wp:extent cx="5755640" cy="3222145"/>
            <wp:effectExtent l="0" t="0" r="0" b="0"/>
            <wp:docPr id="25" name="Imagem 25" descr="C:\Users\solla\OneDrive\prints\Screenshot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olla\OneDrive\prints\Screenshot_2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5640" cy="3222145"/>
                    </a:xfrm>
                    <a:prstGeom prst="rect">
                      <a:avLst/>
                    </a:prstGeom>
                    <a:noFill/>
                    <a:ln>
                      <a:noFill/>
                    </a:ln>
                  </pic:spPr>
                </pic:pic>
              </a:graphicData>
            </a:graphic>
          </wp:inline>
        </w:drawing>
      </w:r>
    </w:p>
    <w:p w:rsidR="00EE4D6F"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2</w:t>
      </w:r>
      <w:r w:rsidRPr="00F70905">
        <w:fldChar w:fldCharType="end"/>
      </w:r>
      <w:r w:rsidR="00F70905">
        <w:rPr>
          <w:b/>
        </w:rPr>
        <w:t>.</w:t>
      </w:r>
      <w:r w:rsidRPr="003A4CA6">
        <w:t xml:space="preserve"> </w:t>
      </w:r>
      <w:r>
        <w:t>Gráfico dos indivíduos por ha por classe diamétrica</w:t>
      </w:r>
      <w:r w:rsidR="00205F97">
        <w:t xml:space="preserve"> na aba Quantificação</w:t>
      </w:r>
      <w:r>
        <w:t xml:space="preserve"> no App Inventário de Nativas</w:t>
      </w:r>
      <w:r w:rsidR="00F70905">
        <w:t>.</w:t>
      </w:r>
    </w:p>
    <w:p w:rsidR="003A4CA6" w:rsidRDefault="003A4CA6" w:rsidP="003A4CA6">
      <w:pPr>
        <w:keepNext/>
        <w:ind w:firstLine="0"/>
      </w:pPr>
      <w:r w:rsidRPr="003A4CA6">
        <w:rPr>
          <w:noProof/>
          <w:lang w:eastAsia="pt-BR"/>
        </w:rPr>
        <w:drawing>
          <wp:inline distT="0" distB="0" distL="0" distR="0" wp14:anchorId="173E1821" wp14:editId="443066AE">
            <wp:extent cx="5755640" cy="3222145"/>
            <wp:effectExtent l="0" t="0" r="0" b="0"/>
            <wp:docPr id="26" name="Imagem 26" descr="C:\Users\solla\OneDrive\prints\Screenshot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olla\OneDrive\prints\Screenshot_2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5640" cy="3222145"/>
                    </a:xfrm>
                    <a:prstGeom prst="rect">
                      <a:avLst/>
                    </a:prstGeom>
                    <a:noFill/>
                    <a:ln>
                      <a:noFill/>
                    </a:ln>
                  </pic:spPr>
                </pic:pic>
              </a:graphicData>
            </a:graphic>
          </wp:inline>
        </w:drawing>
      </w:r>
    </w:p>
    <w:p w:rsidR="00237B6A"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3</w:t>
      </w:r>
      <w:r w:rsidRPr="00F70905">
        <w:fldChar w:fldCharType="end"/>
      </w:r>
      <w:r w:rsidR="00F70905">
        <w:t>.</w:t>
      </w:r>
      <w:r w:rsidRPr="00E46137">
        <w:t xml:space="preserve"> Gráfico </w:t>
      </w:r>
      <w:r>
        <w:t>do volume por ha</w:t>
      </w:r>
      <w:r w:rsidRPr="00E46137">
        <w:t xml:space="preserve"> por classe diamétrica</w:t>
      </w:r>
      <w:r w:rsidR="00205F97">
        <w:t xml:space="preserve"> na aba Quantificação</w:t>
      </w:r>
      <w:r w:rsidRPr="00E46137">
        <w:t xml:space="preserve"> no App Inventário de Nativas</w:t>
      </w:r>
      <w:r w:rsidR="00F70905">
        <w:t>.</w:t>
      </w:r>
    </w:p>
    <w:p w:rsidR="003A4CA6" w:rsidRDefault="003A4CA6" w:rsidP="0091067C">
      <w:pPr>
        <w:ind w:firstLine="0"/>
      </w:pPr>
    </w:p>
    <w:p w:rsidR="003A4CA6" w:rsidRDefault="003A4CA6" w:rsidP="003A4CA6">
      <w:pPr>
        <w:keepNext/>
        <w:ind w:firstLine="0"/>
      </w:pPr>
      <w:r w:rsidRPr="003A4CA6">
        <w:rPr>
          <w:b/>
          <w:noProof/>
          <w:lang w:eastAsia="pt-BR"/>
        </w:rPr>
        <w:lastRenderedPageBreak/>
        <w:drawing>
          <wp:inline distT="0" distB="0" distL="0" distR="0" wp14:anchorId="0FE00000" wp14:editId="1F6CAADC">
            <wp:extent cx="5755640" cy="3222145"/>
            <wp:effectExtent l="0" t="0" r="0" b="0"/>
            <wp:docPr id="27" name="Imagem 27" descr="C:\Users\solla\OneDrive\prints\Screenshot_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olla\OneDrive\prints\Screenshot_23.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5640" cy="3222145"/>
                    </a:xfrm>
                    <a:prstGeom prst="rect">
                      <a:avLst/>
                    </a:prstGeom>
                    <a:noFill/>
                    <a:ln>
                      <a:noFill/>
                    </a:ln>
                  </pic:spPr>
                </pic:pic>
              </a:graphicData>
            </a:graphic>
          </wp:inline>
        </w:drawing>
      </w:r>
    </w:p>
    <w:p w:rsidR="0091067C" w:rsidRPr="00205F97" w:rsidRDefault="003A4CA6" w:rsidP="00205F97">
      <w:pPr>
        <w:pStyle w:val="Legenda"/>
        <w:rPr>
          <w:b/>
        </w:rPr>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4</w:t>
      </w:r>
      <w:r w:rsidRPr="00F70905">
        <w:fldChar w:fldCharType="end"/>
      </w:r>
      <w:r w:rsidR="00F70905">
        <w:t xml:space="preserve">. </w:t>
      </w:r>
      <w:r w:rsidRPr="007046E3">
        <w:t xml:space="preserve">Gráfico </w:t>
      </w:r>
      <w:r>
        <w:t>da área basal</w:t>
      </w:r>
      <w:r w:rsidRPr="007046E3">
        <w:t xml:space="preserve"> por ha por classe diamétrica</w:t>
      </w:r>
      <w:r w:rsidR="00205F97">
        <w:t xml:space="preserve"> na aba Quantificação</w:t>
      </w:r>
      <w:r w:rsidRPr="007046E3">
        <w:t xml:space="preserve"> no App Inventário de Nativas</w:t>
      </w:r>
      <w:r w:rsidR="00F70905">
        <w:t>.</w:t>
      </w:r>
    </w:p>
    <w:p w:rsidR="003A4CA6" w:rsidRDefault="003A4CA6" w:rsidP="003A4CA6">
      <w:pPr>
        <w:keepNext/>
        <w:ind w:firstLine="0"/>
      </w:pPr>
      <w:r w:rsidRPr="003A4CA6">
        <w:rPr>
          <w:noProof/>
          <w:lang w:eastAsia="pt-BR"/>
        </w:rPr>
        <w:drawing>
          <wp:inline distT="0" distB="0" distL="0" distR="0" wp14:anchorId="26E38FDE" wp14:editId="0312F83E">
            <wp:extent cx="5755640" cy="3204715"/>
            <wp:effectExtent l="0" t="0" r="0" b="0"/>
            <wp:docPr id="28" name="Imagem 28" descr="C:\Users\solla\OneDrive\prints\Screenshot_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olla\OneDrive\prints\Screenshot_24.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5640" cy="3204715"/>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5</w:t>
      </w:r>
      <w:r w:rsidRPr="00F70905">
        <w:fldChar w:fldCharType="end"/>
      </w:r>
      <w:r w:rsidR="00F70905">
        <w:t>.</w:t>
      </w:r>
      <w:r>
        <w:t xml:space="preserve"> Aplicação do método </w:t>
      </w:r>
      <w:r w:rsidRPr="00F70905">
        <w:rPr>
          <w:i/>
        </w:rPr>
        <w:t>BDq</w:t>
      </w:r>
      <w:r>
        <w:t xml:space="preserve"> de Meyer</w:t>
      </w:r>
      <w:r w:rsidR="00205F97">
        <w:t xml:space="preserve"> na aba Quantificação</w:t>
      </w:r>
      <w:r>
        <w:t xml:space="preserve"> no App Inventário de Nativas</w:t>
      </w:r>
      <w:r w:rsidR="00F70905">
        <w:t>.</w:t>
      </w:r>
    </w:p>
    <w:p w:rsidR="003A4CA6" w:rsidRDefault="003A4CA6" w:rsidP="0091067C">
      <w:pPr>
        <w:ind w:firstLine="0"/>
      </w:pPr>
    </w:p>
    <w:p w:rsidR="003A4CA6" w:rsidRDefault="003A4CA6" w:rsidP="003A4CA6">
      <w:pPr>
        <w:keepNext/>
        <w:ind w:firstLine="0"/>
      </w:pPr>
      <w:r w:rsidRPr="003A4CA6">
        <w:rPr>
          <w:noProof/>
          <w:lang w:eastAsia="pt-BR"/>
        </w:rPr>
        <w:lastRenderedPageBreak/>
        <w:drawing>
          <wp:inline distT="0" distB="0" distL="0" distR="0" wp14:anchorId="09CA05AB" wp14:editId="26482BDE">
            <wp:extent cx="5755640" cy="3259771"/>
            <wp:effectExtent l="0" t="0" r="0" b="0"/>
            <wp:docPr id="29" name="Imagem 29" descr="C:\Users\solla\OneDrive\prints\Screenshot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olla\OneDrive\prints\Screenshot_25.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5640" cy="3259771"/>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6</w:t>
      </w:r>
      <w:r w:rsidRPr="00F70905">
        <w:fldChar w:fldCharType="end"/>
      </w:r>
      <w:r w:rsidR="00F70905" w:rsidRPr="00F70905">
        <w:t>.</w:t>
      </w:r>
      <w:r>
        <w:t xml:space="preserve"> Gráfico das distribuições observada e balanceada dos dados</w:t>
      </w:r>
      <w:r w:rsidR="00205F97">
        <w:t xml:space="preserve"> na aba Quantificação</w:t>
      </w:r>
      <w:r>
        <w:t xml:space="preserve"> </w:t>
      </w:r>
      <w:r w:rsidR="00205F97">
        <w:t>no App Inventário de Nativas</w:t>
      </w:r>
      <w:r w:rsidR="00F70905">
        <w:t>.</w:t>
      </w:r>
    </w:p>
    <w:p w:rsidR="003A4CA6" w:rsidRDefault="003A4CA6" w:rsidP="003A4CA6">
      <w:pPr>
        <w:pStyle w:val="Legenda"/>
        <w:keepNext/>
      </w:pPr>
      <w:r w:rsidRPr="003A4CA6">
        <w:rPr>
          <w:noProof/>
          <w:lang w:eastAsia="pt-BR" w:bidi="ar-SA"/>
        </w:rPr>
        <w:drawing>
          <wp:inline distT="0" distB="0" distL="0" distR="0" wp14:anchorId="39C7BDB4" wp14:editId="3EC579B8">
            <wp:extent cx="5755082" cy="1884680"/>
            <wp:effectExtent l="0" t="0" r="0" b="1270"/>
            <wp:docPr id="30" name="Imagem 30" descr="C:\Users\solla\OneDrive\prints\Screenshot_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olla\OneDrive\prints\Screenshot_26.jpg"/>
                    <pic:cNvPicPr>
                      <a:picLocks noChangeAspect="1" noChangeArrowheads="1"/>
                    </pic:cNvPicPr>
                  </pic:nvPicPr>
                  <pic:blipFill rotWithShape="1">
                    <a:blip r:embed="rId37">
                      <a:extLst>
                        <a:ext uri="{28A0092B-C50C-407E-A947-70E740481C1C}">
                          <a14:useLocalDpi xmlns:a14="http://schemas.microsoft.com/office/drawing/2010/main" val="0"/>
                        </a:ext>
                      </a:extLst>
                    </a:blip>
                    <a:srcRect b="42178"/>
                    <a:stretch/>
                  </pic:blipFill>
                  <pic:spPr bwMode="auto">
                    <a:xfrm>
                      <a:off x="0" y="0"/>
                      <a:ext cx="5755640" cy="1884863"/>
                    </a:xfrm>
                    <a:prstGeom prst="rect">
                      <a:avLst/>
                    </a:prstGeom>
                    <a:noFill/>
                    <a:ln>
                      <a:noFill/>
                    </a:ln>
                    <a:extLst>
                      <a:ext uri="{53640926-AAD7-44D8-BBD7-CCE9431645EC}">
                        <a14:shadowObscured xmlns:a14="http://schemas.microsoft.com/office/drawing/2010/main"/>
                      </a:ext>
                    </a:extLst>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7</w:t>
      </w:r>
      <w:r w:rsidRPr="00F70905">
        <w:fldChar w:fldCharType="end"/>
      </w:r>
      <w:r w:rsidR="00F70905">
        <w:t>.</w:t>
      </w:r>
      <w:r>
        <w:t xml:space="preserve"> Valores dos coeficientes estimados pelo método BDq</w:t>
      </w:r>
      <w:r w:rsidR="00205F97">
        <w:t xml:space="preserve"> na aba Quantificação</w:t>
      </w:r>
      <w:r>
        <w:t xml:space="preserve"> no App Inventário de Nativas</w:t>
      </w:r>
      <w:r w:rsidR="00F70905">
        <w:t>.</w:t>
      </w:r>
    </w:p>
    <w:p w:rsidR="003A4CA6" w:rsidRDefault="003A4CA6" w:rsidP="0091067C">
      <w:pPr>
        <w:ind w:firstLine="0"/>
      </w:pPr>
    </w:p>
    <w:p w:rsidR="003A4CA6" w:rsidRDefault="003A4CA6" w:rsidP="003A4CA6">
      <w:pPr>
        <w:keepNext/>
        <w:ind w:firstLine="0"/>
      </w:pPr>
      <w:r w:rsidRPr="003A4CA6">
        <w:rPr>
          <w:noProof/>
          <w:lang w:eastAsia="pt-BR"/>
        </w:rPr>
        <w:lastRenderedPageBreak/>
        <w:drawing>
          <wp:inline distT="0" distB="0" distL="0" distR="0" wp14:anchorId="38DB6967" wp14:editId="54675AED">
            <wp:extent cx="5755640" cy="3259771"/>
            <wp:effectExtent l="0" t="0" r="0" b="0"/>
            <wp:docPr id="31" name="Imagem 31" descr="C:\Users\solla\OneDrive\prints\Screenshot_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olla\OneDrive\prints\Screenshot_27.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5640" cy="3259771"/>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8</w:t>
      </w:r>
      <w:r w:rsidRPr="00F70905">
        <w:fldChar w:fldCharType="end"/>
      </w:r>
      <w:r w:rsidR="00F70905" w:rsidRPr="00F70905">
        <w:t>.</w:t>
      </w:r>
      <w:r>
        <w:t xml:space="preserve"> Totalização das parcelas</w:t>
      </w:r>
      <w:r w:rsidR="00A5561B">
        <w:t xml:space="preserve"> na aba Quantificação</w:t>
      </w:r>
      <w:r>
        <w:t xml:space="preserve"> no App Inventário de Nativas</w:t>
      </w:r>
      <w:r w:rsidR="00F70905">
        <w:t>.</w:t>
      </w:r>
    </w:p>
    <w:p w:rsidR="003A4CA6" w:rsidRDefault="003A4CA6" w:rsidP="0091067C">
      <w:pPr>
        <w:ind w:firstLine="0"/>
      </w:pPr>
    </w:p>
    <w:p w:rsidR="003A4CA6" w:rsidRDefault="003A4CA6" w:rsidP="003A4CA6">
      <w:pPr>
        <w:keepNext/>
        <w:ind w:firstLine="0"/>
      </w:pPr>
      <w:r w:rsidRPr="003A4CA6">
        <w:rPr>
          <w:noProof/>
          <w:lang w:eastAsia="pt-BR"/>
        </w:rPr>
        <w:drawing>
          <wp:inline distT="0" distB="0" distL="0" distR="0" wp14:anchorId="1C180D04" wp14:editId="61B820E7">
            <wp:extent cx="5755640" cy="3259771"/>
            <wp:effectExtent l="0" t="0" r="0" b="0"/>
            <wp:docPr id="32" name="Imagem 32" descr="C:\Users\solla\OneDrive\prints\Screenshot_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olla\OneDrive\prints\Screenshot_28.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5640" cy="3259771"/>
                    </a:xfrm>
                    <a:prstGeom prst="rect">
                      <a:avLst/>
                    </a:prstGeom>
                    <a:noFill/>
                    <a:ln>
                      <a:noFill/>
                    </a:ln>
                  </pic:spPr>
                </pic:pic>
              </a:graphicData>
            </a:graphic>
          </wp:inline>
        </w:drawing>
      </w:r>
    </w:p>
    <w:p w:rsidR="003A4CA6" w:rsidRDefault="003A4CA6" w:rsidP="003A4C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29</w:t>
      </w:r>
      <w:r w:rsidRPr="00F70905">
        <w:fldChar w:fldCharType="end"/>
      </w:r>
      <w:r w:rsidR="00F70905">
        <w:t>.</w:t>
      </w:r>
      <w:r>
        <w:t xml:space="preserve"> Inventário Casual Simples</w:t>
      </w:r>
      <w:r w:rsidR="00A5561B">
        <w:t xml:space="preserve"> na aba Quantificação</w:t>
      </w:r>
      <w:r>
        <w:t xml:space="preserve"> no App Inventário de Nativas</w:t>
      </w:r>
      <w:r w:rsidR="00F70905">
        <w:t>.</w:t>
      </w:r>
    </w:p>
    <w:p w:rsidR="003A4CA6" w:rsidRDefault="003A4CA6" w:rsidP="0091067C">
      <w:pPr>
        <w:ind w:firstLine="0"/>
      </w:pPr>
    </w:p>
    <w:p w:rsidR="003A4CA6" w:rsidRDefault="003A4CA6" w:rsidP="0091067C">
      <w:pPr>
        <w:ind w:firstLine="0"/>
      </w:pPr>
    </w:p>
    <w:p w:rsidR="00CA37A6" w:rsidRDefault="00CA37A6" w:rsidP="00CA37A6">
      <w:pPr>
        <w:keepNext/>
        <w:ind w:firstLine="0"/>
      </w:pPr>
      <w:r w:rsidRPr="00CA37A6">
        <w:rPr>
          <w:noProof/>
          <w:lang w:eastAsia="pt-BR"/>
        </w:rPr>
        <w:lastRenderedPageBreak/>
        <w:drawing>
          <wp:inline distT="0" distB="0" distL="0" distR="0" wp14:anchorId="6FD31E93" wp14:editId="1148D362">
            <wp:extent cx="5755640" cy="3259771"/>
            <wp:effectExtent l="0" t="0" r="0" b="0"/>
            <wp:docPr id="33" name="Imagem 33" descr="C:\Users\solla\OneDrive\prints\Screenshot_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olla\OneDrive\prints\Screenshot_29.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5640" cy="3259771"/>
                    </a:xfrm>
                    <a:prstGeom prst="rect">
                      <a:avLst/>
                    </a:prstGeom>
                    <a:noFill/>
                    <a:ln>
                      <a:noFill/>
                    </a:ln>
                  </pic:spPr>
                </pic:pic>
              </a:graphicData>
            </a:graphic>
          </wp:inline>
        </w:drawing>
      </w:r>
    </w:p>
    <w:p w:rsidR="003A4CA6" w:rsidRDefault="00CA37A6" w:rsidP="00CA37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0</w:t>
      </w:r>
      <w:r w:rsidRPr="00F70905">
        <w:fldChar w:fldCharType="end"/>
      </w:r>
      <w:r w:rsidR="00F70905" w:rsidRPr="00F70905">
        <w:t>.</w:t>
      </w:r>
      <w:r>
        <w:t xml:space="preserve"> Amostragem Sistemática</w:t>
      </w:r>
      <w:r w:rsidR="00A5561B">
        <w:t xml:space="preserve"> na aba Quantificação</w:t>
      </w:r>
      <w:r>
        <w:t xml:space="preserve"> no App Inventário de Nativas</w:t>
      </w:r>
      <w:r w:rsidR="00F70905">
        <w:t>.</w:t>
      </w:r>
    </w:p>
    <w:p w:rsidR="00CA37A6" w:rsidRDefault="00CA37A6" w:rsidP="00CA37A6">
      <w:pPr>
        <w:keepNext/>
        <w:ind w:firstLine="0"/>
      </w:pPr>
      <w:r w:rsidRPr="00CA37A6">
        <w:rPr>
          <w:noProof/>
          <w:lang w:eastAsia="pt-BR"/>
        </w:rPr>
        <w:drawing>
          <wp:inline distT="0" distB="0" distL="0" distR="0" wp14:anchorId="31E21252" wp14:editId="48E5A4B6">
            <wp:extent cx="5755640" cy="2821617"/>
            <wp:effectExtent l="0" t="0" r="0" b="0"/>
            <wp:docPr id="34" name="Imagem 34" descr="C:\Users\solla\OneDrive\prints\Screenshot_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olla\OneDrive\prints\Screenshot_3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5640" cy="2821617"/>
                    </a:xfrm>
                    <a:prstGeom prst="rect">
                      <a:avLst/>
                    </a:prstGeom>
                    <a:noFill/>
                    <a:ln>
                      <a:noFill/>
                    </a:ln>
                  </pic:spPr>
                </pic:pic>
              </a:graphicData>
            </a:graphic>
          </wp:inline>
        </w:drawing>
      </w:r>
    </w:p>
    <w:p w:rsidR="00CA37A6" w:rsidRDefault="00CA37A6" w:rsidP="00CA37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1</w:t>
      </w:r>
      <w:r w:rsidRPr="00F70905">
        <w:fldChar w:fldCharType="end"/>
      </w:r>
      <w:r w:rsidR="00F70905">
        <w:t>.</w:t>
      </w:r>
      <w:r w:rsidR="00A5561B">
        <w:t xml:space="preserve"> Download de tabelas na aba Download no</w:t>
      </w:r>
      <w:r>
        <w:t xml:space="preserve"> App Inventário de Nativas</w:t>
      </w:r>
      <w:r w:rsidR="00F70905">
        <w:t>.</w:t>
      </w:r>
    </w:p>
    <w:p w:rsidR="00CA37A6" w:rsidRDefault="00CA37A6" w:rsidP="0091067C">
      <w:pPr>
        <w:ind w:firstLine="0"/>
      </w:pPr>
    </w:p>
    <w:p w:rsidR="00CA37A6" w:rsidRDefault="00CA37A6" w:rsidP="00CA37A6">
      <w:pPr>
        <w:keepNext/>
        <w:ind w:firstLine="0"/>
      </w:pPr>
      <w:r w:rsidRPr="00CA37A6">
        <w:rPr>
          <w:noProof/>
          <w:lang w:eastAsia="pt-BR"/>
        </w:rPr>
        <w:lastRenderedPageBreak/>
        <w:drawing>
          <wp:inline distT="0" distB="0" distL="0" distR="0" wp14:anchorId="2CECBA8D" wp14:editId="10BD844C">
            <wp:extent cx="5755640" cy="3248301"/>
            <wp:effectExtent l="0" t="0" r="0" b="9525"/>
            <wp:docPr id="35" name="Imagem 35" descr="C:\Users\solla\OneDrive\prints\Screenshot_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olla\OneDrive\prints\Screenshot_32.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5640" cy="3248301"/>
                    </a:xfrm>
                    <a:prstGeom prst="rect">
                      <a:avLst/>
                    </a:prstGeom>
                    <a:noFill/>
                    <a:ln>
                      <a:noFill/>
                    </a:ln>
                  </pic:spPr>
                </pic:pic>
              </a:graphicData>
            </a:graphic>
          </wp:inline>
        </w:drawing>
      </w:r>
    </w:p>
    <w:p w:rsidR="00CA37A6" w:rsidRDefault="00CA37A6" w:rsidP="00CA37A6">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2</w:t>
      </w:r>
      <w:r w:rsidRPr="00F70905">
        <w:fldChar w:fldCharType="end"/>
      </w:r>
      <w:r w:rsidR="00F70905">
        <w:t>.</w:t>
      </w:r>
      <w:r>
        <w:t xml:space="preserve"> Download de gráficos</w:t>
      </w:r>
      <w:r w:rsidR="00A5561B">
        <w:t xml:space="preserve"> na aba Download</w:t>
      </w:r>
      <w:r>
        <w:t xml:space="preserve"> no App Inventário de Nativas</w:t>
      </w:r>
      <w:r w:rsidR="00F70905">
        <w:t>.</w:t>
      </w:r>
    </w:p>
    <w:p w:rsidR="001B4383" w:rsidRDefault="001B4383" w:rsidP="00CA37A6">
      <w:pPr>
        <w:pStyle w:val="Legenda"/>
      </w:pPr>
    </w:p>
    <w:p w:rsidR="0091067C" w:rsidRPr="0091067C" w:rsidRDefault="0091067C" w:rsidP="003A6ABD">
      <w:pPr>
        <w:pStyle w:val="Ttulo3"/>
      </w:pPr>
      <w:bookmarkStart w:id="12" w:name="_Toc535429339"/>
      <w:r>
        <w:t>CONCLUSÃO</w:t>
      </w:r>
      <w:bookmarkEnd w:id="12"/>
    </w:p>
    <w:p w:rsidR="0091067C" w:rsidRDefault="00094AE7" w:rsidP="00EC42F4">
      <w:pPr>
        <w:ind w:left="357" w:firstLine="351"/>
      </w:pPr>
      <w:r>
        <w:t>O aplicativo App Inventário de Nativas foi criado com sucesso, e pode ser acessado remotamente por meio de um navegador de internet.</w:t>
      </w:r>
    </w:p>
    <w:p w:rsidR="00B61AC1" w:rsidRDefault="00B61AC1" w:rsidP="003A6ABD">
      <w:pPr>
        <w:pStyle w:val="Ttulo3"/>
      </w:pPr>
      <w:bookmarkStart w:id="13" w:name="_Toc535429340"/>
      <w:r>
        <w:t>REFERENCIAS BIBLIOGRÁFICAS</w:t>
      </w:r>
      <w:bookmarkEnd w:id="13"/>
    </w:p>
    <w:p w:rsidR="00DD315F" w:rsidRPr="00DD315F" w:rsidRDefault="00EC42F4" w:rsidP="00E914F9">
      <w:pPr>
        <w:autoSpaceDE w:val="0"/>
        <w:autoSpaceDN w:val="0"/>
        <w:adjustRightInd w:val="0"/>
        <w:spacing w:after="240"/>
        <w:ind w:firstLine="0"/>
        <w:rPr>
          <w:noProof/>
          <w:szCs w:val="24"/>
        </w:rPr>
      </w:pPr>
      <w:r>
        <w:fldChar w:fldCharType="begin" w:fldLock="1"/>
      </w:r>
      <w:r w:rsidRPr="001E0BA7">
        <w:rPr>
          <w:lang w:val="en-US"/>
        </w:rPr>
        <w:instrText xml:space="preserve">ADDIN Mendeley Bibliography CSL_BIBLIOGRAPHY </w:instrText>
      </w:r>
      <w:r>
        <w:fldChar w:fldCharType="separate"/>
      </w:r>
      <w:r w:rsidR="00DD315F" w:rsidRPr="001E0BA7">
        <w:rPr>
          <w:noProof/>
          <w:szCs w:val="24"/>
          <w:lang w:val="en-US"/>
        </w:rPr>
        <w:t xml:space="preserve">ALLAIRE, J. et al. </w:t>
      </w:r>
      <w:r w:rsidR="00DD315F" w:rsidRPr="001E0BA7">
        <w:rPr>
          <w:b/>
          <w:bCs/>
          <w:noProof/>
          <w:szCs w:val="24"/>
          <w:lang w:val="en-US"/>
        </w:rPr>
        <w:t>rmarkdown: Dynamic Documents for R</w:t>
      </w:r>
      <w:r w:rsidR="00DD315F" w:rsidRPr="001E0BA7">
        <w:rPr>
          <w:noProof/>
          <w:szCs w:val="24"/>
          <w:lang w:val="en-US"/>
        </w:rPr>
        <w:t xml:space="preserve">, 2017. </w:t>
      </w:r>
      <w:r w:rsidR="00DD315F" w:rsidRPr="00DD315F">
        <w:rPr>
          <w:noProof/>
          <w:szCs w:val="24"/>
        </w:rPr>
        <w:t>Disponível em: &lt;https://cran.r-project.org/package=rmarkdown&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AMAZON WEB SERVICES INC. </w:t>
      </w:r>
      <w:r w:rsidRPr="00DD315F">
        <w:rPr>
          <w:b/>
          <w:bCs/>
          <w:noProof/>
          <w:szCs w:val="24"/>
        </w:rPr>
        <w:t>Amazon EC2</w:t>
      </w:r>
      <w:r w:rsidRPr="00DD315F">
        <w:rPr>
          <w:noProof/>
          <w:szCs w:val="24"/>
        </w:rPr>
        <w:t xml:space="preserve">. Disponível em: &lt;https://aws.amazon.com/ec2/&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BRAGA, S. R.; OLIVEIRA, M. L. R. DE; GORGENS, E. B. </w:t>
      </w:r>
      <w:r w:rsidRPr="001E0BA7">
        <w:rPr>
          <w:b/>
          <w:bCs/>
          <w:noProof/>
          <w:szCs w:val="24"/>
          <w:lang w:val="en-US"/>
        </w:rPr>
        <w:t>forestmangr: Functions for Forest Mensuration and Management. R package version 0.9.1.</w:t>
      </w:r>
      <w:r w:rsidRPr="001E0BA7">
        <w:rPr>
          <w:noProof/>
          <w:szCs w:val="24"/>
          <w:lang w:val="en-US"/>
        </w:rPr>
        <w:t xml:space="preserve"> </w:t>
      </w:r>
      <w:r w:rsidRPr="00DD315F">
        <w:rPr>
          <w:noProof/>
          <w:szCs w:val="24"/>
        </w:rPr>
        <w:t xml:space="preserve">Disponível em: &lt;https://cran.r-project.org/package=forestmangr&gt;.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CAMPOS, J. C. C.; LEITE, H. G. </w:t>
      </w:r>
      <w:r w:rsidRPr="00DD315F">
        <w:rPr>
          <w:b/>
          <w:bCs/>
          <w:noProof/>
          <w:szCs w:val="24"/>
        </w:rPr>
        <w:t>Mensuração Florestal: Perguntas e Respostas</w:t>
      </w:r>
      <w:r w:rsidRPr="00DD315F">
        <w:rPr>
          <w:noProof/>
          <w:szCs w:val="24"/>
        </w:rPr>
        <w:t xml:space="preserve">. </w:t>
      </w:r>
      <w:r w:rsidRPr="001E0BA7">
        <w:rPr>
          <w:noProof/>
          <w:szCs w:val="24"/>
          <w:lang w:val="en-US"/>
        </w:rPr>
        <w:t>5</w:t>
      </w:r>
      <w:r w:rsidRPr="001E0BA7">
        <w:rPr>
          <w:noProof/>
          <w:szCs w:val="24"/>
          <w:vertAlign w:val="superscript"/>
          <w:lang w:val="en-US"/>
        </w:rPr>
        <w:t>a</w:t>
      </w:r>
      <w:r w:rsidRPr="001E0BA7">
        <w:rPr>
          <w:noProof/>
          <w:szCs w:val="24"/>
          <w:lang w:val="en-US"/>
        </w:rPr>
        <w:t xml:space="preserve"> ed. </w:t>
      </w:r>
      <w:r w:rsidRPr="001E0BA7">
        <w:rPr>
          <w:noProof/>
          <w:szCs w:val="24"/>
          <w:lang w:val="en-US"/>
        </w:rPr>
        <w:lastRenderedPageBreak/>
        <w:t xml:space="preserve">Viçosa: UFV, 2017.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CHANG, W. et al. </w:t>
      </w:r>
      <w:r w:rsidRPr="001E0BA7">
        <w:rPr>
          <w:b/>
          <w:bCs/>
          <w:noProof/>
          <w:szCs w:val="24"/>
          <w:lang w:val="en-US"/>
        </w:rPr>
        <w:t>shiny: Web Application Framework for R. R package version 1.0.5</w:t>
      </w:r>
      <w:r w:rsidRPr="001E0BA7">
        <w:rPr>
          <w:noProof/>
          <w:szCs w:val="24"/>
          <w:lang w:val="en-US"/>
        </w:rPr>
        <w:t xml:space="preserve">. Disponível em: &lt;https://cran.r-project.org/package=shiny&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CURTIS, R. O. Height-Diameter and Height-Dia meter-Age EquationsFor Second-Growth Douglas-Fir. </w:t>
      </w:r>
      <w:r w:rsidRPr="001E0BA7">
        <w:rPr>
          <w:b/>
          <w:bCs/>
          <w:noProof/>
          <w:szCs w:val="24"/>
          <w:lang w:val="en-US"/>
        </w:rPr>
        <w:t>Forest Science</w:t>
      </w:r>
      <w:r w:rsidRPr="001E0BA7">
        <w:rPr>
          <w:noProof/>
          <w:szCs w:val="24"/>
          <w:lang w:val="en-US"/>
        </w:rPr>
        <w:t xml:space="preserve">, v. 13, n. 4, p. 365–375, 1967.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DE VRIES, A.; RIPLEY, B. D. </w:t>
      </w:r>
      <w:r w:rsidRPr="001E0BA7">
        <w:rPr>
          <w:b/>
          <w:bCs/>
          <w:noProof/>
          <w:szCs w:val="24"/>
          <w:lang w:val="en-US"/>
        </w:rPr>
        <w:t xml:space="preserve">ggdendro: Create Dendrograms and Tree Diagrams Using “ggplot2”. </w:t>
      </w:r>
      <w:r w:rsidRPr="00DD315F">
        <w:rPr>
          <w:b/>
          <w:bCs/>
          <w:noProof/>
          <w:szCs w:val="24"/>
        </w:rPr>
        <w:t>R package version 0.1-20</w:t>
      </w:r>
      <w:r w:rsidRPr="00DD315F">
        <w:rPr>
          <w:noProof/>
          <w:szCs w:val="24"/>
        </w:rPr>
        <w:t xml:space="preserve">. Disponível em: &lt;https://cran.r-project.org/package=ggdendro&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HUSCH, B.; BEERS, T.; KERSHAW, J. </w:t>
      </w:r>
      <w:r w:rsidRPr="001E0BA7">
        <w:rPr>
          <w:b/>
          <w:bCs/>
          <w:noProof/>
          <w:szCs w:val="24"/>
          <w:lang w:val="en-US"/>
        </w:rPr>
        <w:t>Forest Mensuration</w:t>
      </w:r>
      <w:r w:rsidRPr="001E0BA7">
        <w:rPr>
          <w:noProof/>
          <w:szCs w:val="24"/>
          <w:lang w:val="en-US"/>
        </w:rPr>
        <w:t>. 4</w:t>
      </w:r>
      <w:r w:rsidRPr="001E0BA7">
        <w:rPr>
          <w:noProof/>
          <w:szCs w:val="24"/>
          <w:vertAlign w:val="superscript"/>
          <w:lang w:val="en-US"/>
        </w:rPr>
        <w:t>a</w:t>
      </w:r>
      <w:r w:rsidRPr="001E0BA7">
        <w:rPr>
          <w:noProof/>
          <w:szCs w:val="24"/>
          <w:lang w:val="en-US"/>
        </w:rPr>
        <w:t xml:space="preserve"> ed. New Jersey: John Wiley &amp; sons, Inc., 2003.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IMAÑA-ENCINAS, J. et al. Equações de volume de madeira para o cerrado de planaltina de Goiás. </w:t>
      </w:r>
      <w:r w:rsidRPr="001E0BA7">
        <w:rPr>
          <w:b/>
          <w:bCs/>
          <w:noProof/>
          <w:szCs w:val="24"/>
          <w:lang w:val="en-US"/>
        </w:rPr>
        <w:t>Floresta</w:t>
      </w:r>
      <w:r w:rsidRPr="001E0BA7">
        <w:rPr>
          <w:noProof/>
          <w:szCs w:val="24"/>
          <w:lang w:val="en-US"/>
        </w:rPr>
        <w:t xml:space="preserve">, v. 39, n. 1, p. 107–116, 2009.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KOZAK, A.; MUNRO, D. D.; SMITH, J. H. G. Taper Functions and their Application in Forest Inventory. </w:t>
      </w:r>
      <w:r w:rsidRPr="00DD315F">
        <w:rPr>
          <w:b/>
          <w:bCs/>
          <w:noProof/>
          <w:szCs w:val="24"/>
        </w:rPr>
        <w:t>The Forestry Chronicle</w:t>
      </w:r>
      <w:r w:rsidRPr="00DD315F">
        <w:rPr>
          <w:noProof/>
          <w:szCs w:val="24"/>
        </w:rPr>
        <w:t xml:space="preserve">, v. 45, p. 278–283, 1969.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MAZAROTTO, E. B. </w:t>
      </w:r>
      <w:r w:rsidRPr="00DD315F">
        <w:rPr>
          <w:b/>
          <w:bCs/>
          <w:noProof/>
          <w:szCs w:val="24"/>
        </w:rPr>
        <w:t>Modelos matemáticos para estimar o volume em metros cúbicos com casca de Bracatinga (Mimosa scabrella, Benth.) em diferentes idades</w:t>
      </w:r>
      <w:r w:rsidRPr="00DD315F">
        <w:rPr>
          <w:noProof/>
          <w:szCs w:val="24"/>
        </w:rPr>
        <w:t>. [s.l.] Dissertação (Mestrado em Engenharia Florestal) - Setor de ciências Agrárias, Universidade Federal do Paraná, 1989.</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MELL, P.; GRANCE, T. The NIST Definition of Cloud Computing Recommendations of the National Institute of Standards and Technology. </w:t>
      </w:r>
      <w:r w:rsidRPr="001E0BA7">
        <w:rPr>
          <w:b/>
          <w:bCs/>
          <w:noProof/>
          <w:szCs w:val="24"/>
          <w:lang w:val="en-US"/>
        </w:rPr>
        <w:t>National Institute of Standards and Technology, Information Technology Laboratory</w:t>
      </w:r>
      <w:r w:rsidRPr="001E0BA7">
        <w:rPr>
          <w:noProof/>
          <w:szCs w:val="24"/>
          <w:lang w:val="en-US"/>
        </w:rPr>
        <w:t xml:space="preserve">, v. 145, p. 7, 2011.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NASCIMENTO, R. G. M. </w:t>
      </w:r>
      <w:r w:rsidRPr="00DD315F">
        <w:rPr>
          <w:b/>
          <w:bCs/>
          <w:noProof/>
          <w:szCs w:val="24"/>
        </w:rPr>
        <w:t>Modelagem e simulação do crescimento e produção de floresta tropical manejada na Amazônia oriental</w:t>
      </w:r>
      <w:r w:rsidRPr="00DD315F">
        <w:rPr>
          <w:noProof/>
          <w:szCs w:val="24"/>
        </w:rPr>
        <w:t>. [s.l.] Tese (Doutorado em Engenharia Florestal) - Universidade Federal do Paraná, 2016.</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OLIVEIRA, M. L. R. DE et al. Estimação do volume de árvores de clones de eucalipto pelo método da similaridade de perfis. </w:t>
      </w:r>
      <w:r w:rsidRPr="00DD315F">
        <w:rPr>
          <w:b/>
          <w:bCs/>
          <w:noProof/>
          <w:szCs w:val="24"/>
        </w:rPr>
        <w:t>R. Árvore</w:t>
      </w:r>
      <w:r w:rsidRPr="00DD315F">
        <w:rPr>
          <w:noProof/>
          <w:szCs w:val="24"/>
        </w:rPr>
        <w:t xml:space="preserve">, v. 33, n. 1, p. 133–141, 2009. </w:t>
      </w:r>
    </w:p>
    <w:p w:rsidR="00DD315F" w:rsidRPr="00DD315F" w:rsidRDefault="00DD315F" w:rsidP="00E914F9">
      <w:pPr>
        <w:autoSpaceDE w:val="0"/>
        <w:autoSpaceDN w:val="0"/>
        <w:adjustRightInd w:val="0"/>
        <w:spacing w:after="240"/>
        <w:ind w:firstLine="0"/>
        <w:rPr>
          <w:noProof/>
          <w:szCs w:val="24"/>
        </w:rPr>
      </w:pPr>
      <w:r w:rsidRPr="00DD315F">
        <w:rPr>
          <w:noProof/>
          <w:szCs w:val="24"/>
        </w:rPr>
        <w:lastRenderedPageBreak/>
        <w:t xml:space="preserve">PAULA FILHO, W. DE P. </w:t>
      </w:r>
      <w:r w:rsidRPr="00DD315F">
        <w:rPr>
          <w:b/>
          <w:bCs/>
          <w:noProof/>
          <w:szCs w:val="24"/>
        </w:rPr>
        <w:t>Engenharia de software</w:t>
      </w:r>
      <w:r w:rsidRPr="00DD315F">
        <w:rPr>
          <w:noProof/>
          <w:szCs w:val="24"/>
        </w:rPr>
        <w:t>. 3</w:t>
      </w:r>
      <w:r w:rsidRPr="00DD315F">
        <w:rPr>
          <w:noProof/>
          <w:szCs w:val="24"/>
          <w:vertAlign w:val="superscript"/>
        </w:rPr>
        <w:t>a</w:t>
      </w:r>
      <w:r w:rsidRPr="00DD315F">
        <w:rPr>
          <w:noProof/>
          <w:szCs w:val="24"/>
        </w:rPr>
        <w:t xml:space="preserve"> ed. Rio de Janeiro: ITC, 2009.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 CORE TEAM. </w:t>
      </w:r>
      <w:r w:rsidRPr="001E0BA7">
        <w:rPr>
          <w:b/>
          <w:bCs/>
          <w:noProof/>
          <w:szCs w:val="24"/>
          <w:lang w:val="en-US"/>
        </w:rPr>
        <w:t>R: A language and environment for statistical computing. R Foundation for Statistical Computing</w:t>
      </w:r>
      <w:r w:rsidRPr="001E0BA7">
        <w:rPr>
          <w:noProof/>
          <w:szCs w:val="24"/>
          <w:lang w:val="en-US"/>
        </w:rPr>
        <w:t>, 2018. Disponível em: &lt;http://www.r-project.org/&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ITTINGHOUSE, J.; RANSOME, J. </w:t>
      </w:r>
      <w:r w:rsidRPr="001E0BA7">
        <w:rPr>
          <w:b/>
          <w:bCs/>
          <w:noProof/>
          <w:szCs w:val="24"/>
          <w:lang w:val="en-US"/>
        </w:rPr>
        <w:t>Cloud computing\nImplementation, Management, and Security</w:t>
      </w:r>
      <w:r w:rsidRPr="001E0BA7">
        <w:rPr>
          <w:noProof/>
          <w:szCs w:val="24"/>
          <w:lang w:val="en-US"/>
        </w:rPr>
        <w:t xml:space="preserve">. New York: Taylor &amp; Francis, 2010. </w:t>
      </w:r>
    </w:p>
    <w:p w:rsidR="00DD315F" w:rsidRPr="00A71645" w:rsidRDefault="00DD315F" w:rsidP="00E914F9">
      <w:pPr>
        <w:autoSpaceDE w:val="0"/>
        <w:autoSpaceDN w:val="0"/>
        <w:adjustRightInd w:val="0"/>
        <w:spacing w:after="240"/>
        <w:ind w:firstLine="0"/>
        <w:rPr>
          <w:noProof/>
          <w:szCs w:val="24"/>
          <w:lang w:val="en-US"/>
        </w:rPr>
      </w:pPr>
      <w:r w:rsidRPr="001E0BA7">
        <w:rPr>
          <w:noProof/>
          <w:szCs w:val="24"/>
          <w:lang w:val="en-US"/>
        </w:rPr>
        <w:t xml:space="preserve">RSTUDIO INC. </w:t>
      </w:r>
      <w:r w:rsidRPr="001E0BA7">
        <w:rPr>
          <w:b/>
          <w:bCs/>
          <w:noProof/>
          <w:szCs w:val="24"/>
          <w:lang w:val="en-US"/>
        </w:rPr>
        <w:t>Shiny Server – RStudio</w:t>
      </w:r>
      <w:r w:rsidRPr="001E0BA7">
        <w:rPr>
          <w:noProof/>
          <w:szCs w:val="24"/>
          <w:lang w:val="en-US"/>
        </w:rPr>
        <w:t xml:space="preserve">. </w:t>
      </w:r>
      <w:r w:rsidRPr="00A71645">
        <w:rPr>
          <w:noProof/>
          <w:szCs w:val="24"/>
          <w:lang w:val="en-US"/>
        </w:rPr>
        <w:t xml:space="preserve">Disponível em: &lt;https://www.rstudio.com/products/shiny/shiny-server/&gt;. </w:t>
      </w:r>
    </w:p>
    <w:p w:rsidR="00DD315F" w:rsidRPr="00DD315F" w:rsidRDefault="00DD315F" w:rsidP="00E914F9">
      <w:pPr>
        <w:autoSpaceDE w:val="0"/>
        <w:autoSpaceDN w:val="0"/>
        <w:adjustRightInd w:val="0"/>
        <w:spacing w:after="240"/>
        <w:ind w:firstLine="0"/>
        <w:rPr>
          <w:noProof/>
          <w:szCs w:val="24"/>
        </w:rPr>
      </w:pPr>
      <w:r w:rsidRPr="00A71645">
        <w:rPr>
          <w:noProof/>
          <w:szCs w:val="24"/>
          <w:lang w:val="en-US"/>
        </w:rPr>
        <w:t xml:space="preserve">RSTUDIO INC. </w:t>
      </w:r>
      <w:r w:rsidRPr="00DD315F">
        <w:rPr>
          <w:b/>
          <w:bCs/>
          <w:noProof/>
          <w:szCs w:val="24"/>
        </w:rPr>
        <w:t>RStudio Server – RStudio</w:t>
      </w:r>
      <w:r w:rsidRPr="00DD315F">
        <w:rPr>
          <w:noProof/>
          <w:szCs w:val="24"/>
        </w:rPr>
        <w:t xml:space="preserve">. Disponível em: &lt;https://www.rstudio.com/products/rstudio-serve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SCHUMACHER, F. X.; HALL, F. DOS S. Logarithmic expression of timber-tree volume. </w:t>
      </w:r>
      <w:r w:rsidRPr="00DD315F">
        <w:rPr>
          <w:b/>
          <w:bCs/>
          <w:noProof/>
          <w:szCs w:val="24"/>
        </w:rPr>
        <w:t>Journal of Agricultural Research</w:t>
      </w:r>
      <w:r w:rsidRPr="00DD315F">
        <w:rPr>
          <w:noProof/>
          <w:szCs w:val="24"/>
        </w:rPr>
        <w:t xml:space="preserve">, v. 47, n. 9, p. 719–734, 1933.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ARES, C. P. B.; PAULA NETO, F.; SOUZA, A. L. </w:t>
      </w:r>
      <w:r w:rsidRPr="00DD315F">
        <w:rPr>
          <w:b/>
          <w:bCs/>
          <w:noProof/>
          <w:szCs w:val="24"/>
        </w:rPr>
        <w:t>Dendrometria e Inventário Florestal</w:t>
      </w:r>
      <w:r w:rsidRPr="00DD315F">
        <w:rPr>
          <w:noProof/>
          <w:szCs w:val="24"/>
        </w:rPr>
        <w:t xml:space="preserve">. 2. ed. Viçosa: UFV, 201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UZA, A. L.; SOARES, C. P. B. </w:t>
      </w:r>
      <w:r w:rsidRPr="00DD315F">
        <w:rPr>
          <w:b/>
          <w:bCs/>
          <w:noProof/>
          <w:szCs w:val="24"/>
        </w:rPr>
        <w:t>Florestas Nativas: estrutura, dinâmica e manejo</w:t>
      </w:r>
      <w:r w:rsidRPr="00DD315F">
        <w:rPr>
          <w:noProof/>
          <w:szCs w:val="24"/>
        </w:rPr>
        <w:t xml:space="preserve">. Viçosa: UFV, 2013.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SOUZA, D. R. DE; SOUZA, A. L. DE. Emprego do método BDq de seleção após a exploração florestal em floresta ombrófila densa de terra firma, Amazônia oriental. </w:t>
      </w:r>
      <w:r w:rsidRPr="001E0BA7">
        <w:rPr>
          <w:b/>
          <w:bCs/>
          <w:noProof/>
          <w:szCs w:val="24"/>
          <w:lang w:val="en-US"/>
        </w:rPr>
        <w:t>R. Árvore</w:t>
      </w:r>
      <w:r w:rsidRPr="001E0BA7">
        <w:rPr>
          <w:noProof/>
          <w:szCs w:val="24"/>
          <w:lang w:val="en-US"/>
        </w:rPr>
        <w:t xml:space="preserve">, v. 29, n. 4, p. 617–625, 2005.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SPURR, S. H. </w:t>
      </w:r>
      <w:r w:rsidRPr="001E0BA7">
        <w:rPr>
          <w:b/>
          <w:bCs/>
          <w:noProof/>
          <w:szCs w:val="24"/>
          <w:lang w:val="en-US"/>
        </w:rPr>
        <w:t>Forest Inventory</w:t>
      </w:r>
      <w:r w:rsidRPr="001E0BA7">
        <w:rPr>
          <w:noProof/>
          <w:szCs w:val="24"/>
          <w:lang w:val="en-US"/>
        </w:rPr>
        <w:t xml:space="preserve">. New York: Ronald Press Co., 195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ATHAM, S. </w:t>
      </w:r>
      <w:r w:rsidRPr="00DD315F">
        <w:rPr>
          <w:b/>
          <w:bCs/>
          <w:noProof/>
          <w:szCs w:val="24"/>
        </w:rPr>
        <w:t>PuTTY</w:t>
      </w:r>
      <w:r w:rsidRPr="00DD315F">
        <w:rPr>
          <w:noProof/>
          <w:szCs w:val="24"/>
        </w:rPr>
        <w:t>, 2018. Disponível em: &lt;https://www.putty.org&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ORVALDS, L. </w:t>
      </w:r>
      <w:r w:rsidRPr="00DD315F">
        <w:rPr>
          <w:b/>
          <w:bCs/>
          <w:noProof/>
          <w:szCs w:val="24"/>
        </w:rPr>
        <w:t>Git</w:t>
      </w:r>
      <w:r w:rsidRPr="00DD315F">
        <w:rPr>
          <w:noProof/>
          <w:szCs w:val="24"/>
        </w:rPr>
        <w:t>, 2018. Disponível em: &lt;https://git-scm.com/&gt;</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ALKER, A. </w:t>
      </w:r>
      <w:r w:rsidRPr="001E0BA7">
        <w:rPr>
          <w:b/>
          <w:bCs/>
          <w:noProof/>
          <w:szCs w:val="24"/>
          <w:lang w:val="en-US"/>
        </w:rPr>
        <w:t>openxlsx: Read, Write and Edit XLSX Files.</w:t>
      </w:r>
      <w:r w:rsidRPr="001E0BA7">
        <w:rPr>
          <w:noProof/>
          <w:szCs w:val="24"/>
          <w:lang w:val="en-US"/>
        </w:rPr>
        <w:t xml:space="preserve">, 2017. </w:t>
      </w:r>
      <w:r w:rsidRPr="00DD315F">
        <w:rPr>
          <w:noProof/>
          <w:szCs w:val="24"/>
        </w:rPr>
        <w:t>Disponível em: &lt;https://cran.r-project.org/package=openxlsx&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WICKHAM, H. </w:t>
      </w:r>
      <w:r w:rsidRPr="001E0BA7">
        <w:rPr>
          <w:b/>
          <w:bCs/>
          <w:noProof/>
          <w:szCs w:val="24"/>
          <w:lang w:val="en-US"/>
        </w:rPr>
        <w:t>ggplot2: Elegant Graphics for Data Analysis</w:t>
      </w:r>
      <w:r w:rsidRPr="001E0BA7">
        <w:rPr>
          <w:noProof/>
          <w:szCs w:val="24"/>
          <w:lang w:val="en-US"/>
        </w:rPr>
        <w:t xml:space="preserve">. New York, NY: Springer New </w:t>
      </w:r>
      <w:r w:rsidRPr="001E0BA7">
        <w:rPr>
          <w:noProof/>
          <w:szCs w:val="24"/>
          <w:lang w:val="en-US"/>
        </w:rPr>
        <w:lastRenderedPageBreak/>
        <w:t xml:space="preserve">York, 2016.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ICKHAM, H. et al. </w:t>
      </w:r>
      <w:r w:rsidRPr="001E0BA7">
        <w:rPr>
          <w:b/>
          <w:bCs/>
          <w:noProof/>
          <w:szCs w:val="24"/>
          <w:lang w:val="en-US"/>
        </w:rPr>
        <w:t xml:space="preserve">dplyr: A Grammar of Data Manipulation. </w:t>
      </w:r>
      <w:r w:rsidRPr="00DD315F">
        <w:rPr>
          <w:b/>
          <w:bCs/>
          <w:noProof/>
          <w:szCs w:val="24"/>
        </w:rPr>
        <w:t>R package version 0.7.2</w:t>
      </w:r>
      <w:r w:rsidRPr="00DD315F">
        <w:rPr>
          <w:noProof/>
          <w:szCs w:val="24"/>
        </w:rPr>
        <w:t xml:space="preserve">. Disponível em: &lt;https://cran.r-project.org/package=dply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ICKHAM, H.; BRYAN, J. </w:t>
      </w:r>
      <w:r w:rsidRPr="001E0BA7">
        <w:rPr>
          <w:b/>
          <w:bCs/>
          <w:noProof/>
          <w:szCs w:val="24"/>
          <w:lang w:val="en-US"/>
        </w:rPr>
        <w:t xml:space="preserve">readxl: Read Excel Files. </w:t>
      </w:r>
      <w:r w:rsidRPr="00DD315F">
        <w:rPr>
          <w:b/>
          <w:bCs/>
          <w:noProof/>
          <w:szCs w:val="24"/>
        </w:rPr>
        <w:t>R package version 1.0.0</w:t>
      </w:r>
      <w:r w:rsidRPr="00DD315F">
        <w:rPr>
          <w:noProof/>
          <w:szCs w:val="24"/>
        </w:rPr>
        <w:t>, 2017. Disponível em: &lt;https://cran.r-project.org/package=readxl&gt;</w:t>
      </w:r>
    </w:p>
    <w:p w:rsidR="00DD315F" w:rsidRPr="00DD315F" w:rsidRDefault="00DD315F" w:rsidP="00E914F9">
      <w:pPr>
        <w:autoSpaceDE w:val="0"/>
        <w:autoSpaceDN w:val="0"/>
        <w:adjustRightInd w:val="0"/>
        <w:spacing w:after="240"/>
        <w:ind w:firstLine="0"/>
        <w:rPr>
          <w:noProof/>
        </w:rPr>
      </w:pPr>
      <w:r w:rsidRPr="001E0BA7">
        <w:rPr>
          <w:noProof/>
          <w:szCs w:val="24"/>
          <w:lang w:val="en-US"/>
        </w:rPr>
        <w:t xml:space="preserve">WICKHAM, H.; HENRY, L. </w:t>
      </w:r>
      <w:r w:rsidRPr="001E0BA7">
        <w:rPr>
          <w:b/>
          <w:bCs/>
          <w:noProof/>
          <w:szCs w:val="24"/>
          <w:lang w:val="en-US"/>
        </w:rPr>
        <w:t xml:space="preserve">tidyr: Easily Tidy Data with “spread()” and “gather()” Functions. </w:t>
      </w:r>
      <w:r w:rsidRPr="00DD315F">
        <w:rPr>
          <w:b/>
          <w:bCs/>
          <w:noProof/>
          <w:szCs w:val="24"/>
        </w:rPr>
        <w:t>R package version 0.7.1</w:t>
      </w:r>
      <w:r w:rsidRPr="00DD315F">
        <w:rPr>
          <w:noProof/>
          <w:szCs w:val="24"/>
        </w:rPr>
        <w:t>, 2017. Disponível em: &lt;https://cran.r-project.org/package=tidyr&gt;</w:t>
      </w:r>
    </w:p>
    <w:p w:rsidR="00671E5D" w:rsidRDefault="00EC42F4" w:rsidP="00E914F9">
      <w:pPr>
        <w:ind w:firstLine="0"/>
      </w:pPr>
      <w:r>
        <w:fldChar w:fldCharType="end"/>
      </w:r>
    </w:p>
    <w:p w:rsidR="00671E5D" w:rsidRDefault="00671E5D">
      <w:pPr>
        <w:widowControl/>
        <w:spacing w:line="240" w:lineRule="auto"/>
        <w:ind w:firstLine="0"/>
        <w:jc w:val="left"/>
      </w:pPr>
      <w:r>
        <w:br w:type="page"/>
      </w:r>
    </w:p>
    <w:p w:rsidR="00780A11" w:rsidRDefault="00094AE7" w:rsidP="008A6FA2">
      <w:pPr>
        <w:pStyle w:val="Ttulo1"/>
        <w:jc w:val="center"/>
      </w:pPr>
      <w:bookmarkStart w:id="14" w:name="_Toc535429341"/>
      <w:r>
        <w:lastRenderedPageBreak/>
        <w:t>C</w:t>
      </w:r>
      <w:r w:rsidR="008A6FA2">
        <w:t>APÍTULO 2</w:t>
      </w:r>
      <w:r w:rsidR="008A6FA2">
        <w:br/>
      </w:r>
      <w:r>
        <w:t xml:space="preserve"> </w:t>
      </w:r>
      <w:r w:rsidRPr="00094AE7">
        <w:t xml:space="preserve">App </w:t>
      </w:r>
      <w:r>
        <w:t>Cubagem</w:t>
      </w:r>
      <w:r w:rsidRPr="00094AE7">
        <w:t xml:space="preserve"> </w:t>
      </w:r>
      <w:r w:rsidR="00507DF8">
        <w:t xml:space="preserve">— </w:t>
      </w:r>
      <w:r w:rsidRPr="00094AE7">
        <w:t xml:space="preserve">APLICAÇÃO WEB PARA PROCESSAMENTO DE DADOS DE </w:t>
      </w:r>
      <w:r>
        <w:t>CUBAGEM</w:t>
      </w:r>
      <w:bookmarkEnd w:id="14"/>
    </w:p>
    <w:p w:rsidR="00522F27" w:rsidRPr="00522F27" w:rsidRDefault="00522F27" w:rsidP="00522F27">
      <w:pPr>
        <w:ind w:firstLine="0"/>
        <w:jc w:val="center"/>
        <w:rPr>
          <w:b/>
        </w:rPr>
      </w:pPr>
      <w:r w:rsidRPr="00522F27">
        <w:rPr>
          <w:b/>
        </w:rPr>
        <w:t>RESUMO</w:t>
      </w:r>
    </w:p>
    <w:p w:rsidR="009C444E" w:rsidRDefault="00522F27" w:rsidP="009C444E">
      <w:pPr>
        <w:ind w:firstLine="0"/>
      </w:pPr>
      <w:r>
        <w:t xml:space="preserve">O objetivo deste trabalho foi criar uma aplicação web para processamento de dados de </w:t>
      </w:r>
      <w:r w:rsidR="00D97C44">
        <w:t>cubagem</w:t>
      </w:r>
      <w:r>
        <w:t xml:space="preserve"> utilizando linguagem R em uma plataforma online.</w:t>
      </w:r>
      <w:r w:rsidR="00A379B8">
        <w:t xml:space="preserve"> </w:t>
      </w:r>
      <w:r w:rsidRPr="00271173">
        <w:t>Inicialmente o aplicativo</w:t>
      </w:r>
      <w:r>
        <w:t xml:space="preserve"> apresenta uma tela de introdução, e após isso, na aba de </w:t>
      </w:r>
      <w:r w:rsidRPr="00271173">
        <w:rPr>
          <w:i/>
        </w:rPr>
        <w:t>upload</w:t>
      </w:r>
      <w:r>
        <w:t>, o usuário tem a opção de fazer o upload dos seus dados, ou utilizar um dos dados de exemplo. Caso o usuário deseje inserir os seus próprios dados, estes devem estar em nível</w:t>
      </w:r>
      <w:r w:rsidR="00953096">
        <w:t xml:space="preserve"> de seção ou árvore</w:t>
      </w:r>
      <w:r>
        <w:t>, caso contrário serão incompatíveis com as análises. O formato do arquivo de entrada pode ser valores separados por vírgula (comma separated values – CSV), ou em planilha eletrônica .xlsx, formato padrão do Microsoft Excel 2007 e superior.</w:t>
      </w:r>
      <w:r w:rsidRPr="002C13AC">
        <w:t xml:space="preserve"> Após o upload, os dados podem ser visualizados </w:t>
      </w:r>
      <w:proofErr w:type="gramStart"/>
      <w:r w:rsidRPr="002C13AC">
        <w:t>dentr</w:t>
      </w:r>
      <w:r>
        <w:t xml:space="preserve">o do </w:t>
      </w:r>
      <w:r w:rsidRPr="00680470">
        <w:rPr>
          <w:i/>
        </w:rPr>
        <w:t>web</w:t>
      </w:r>
      <w:proofErr w:type="gramEnd"/>
      <w:r w:rsidRPr="00680470">
        <w:rPr>
          <w:i/>
        </w:rPr>
        <w:t xml:space="preserve"> app</w:t>
      </w:r>
      <w:r>
        <w:t xml:space="preserve">. A próxima etapa, </w:t>
      </w:r>
      <w:r w:rsidRPr="002C13AC">
        <w:t>é o mapeamento de variáveis</w:t>
      </w:r>
      <w:r>
        <w:t xml:space="preserve"> </w:t>
      </w:r>
      <w:r w:rsidRPr="00680470">
        <w:t xml:space="preserve">onde o usuário irá definir quais colunas dos seus dados são referentes às variáveis utilizadas pelo </w:t>
      </w:r>
      <w:r w:rsidRPr="001E0BA7">
        <w:rPr>
          <w:i/>
        </w:rPr>
        <w:t>web app</w:t>
      </w:r>
      <w:r w:rsidRPr="00680470">
        <w:t>.</w:t>
      </w:r>
      <w:r>
        <w:t xml:space="preserve"> </w:t>
      </w:r>
      <w:r w:rsidRPr="00680470">
        <w:t xml:space="preserve">Isso será feito com todas as variáveis que o </w:t>
      </w:r>
      <w:r w:rsidRPr="001E0BA7">
        <w:rPr>
          <w:i/>
        </w:rPr>
        <w:t>web app</w:t>
      </w:r>
      <w:r w:rsidRPr="00680470">
        <w:t xml:space="preserve"> utiliza, como</w:t>
      </w:r>
      <w:r w:rsidR="00953096">
        <w:t xml:space="preserve"> diâmetro da seção, altura da seção, diâmetro</w:t>
      </w:r>
      <w:r w:rsidRPr="00680470">
        <w:t>, etc. Esse processo é feito apenas uma vez</w:t>
      </w:r>
      <w:r>
        <w:t>. A próxima etapa é a preparação dos dados, onde são definidos alguns valores, como diâmetro mínimo e intervalo de classe para gráficos de classe diamétrica que serão feitos futuramente, remoção de colunas e filtragem de dados. Nesta etapa também é possível realizar a consistência dos dados,</w:t>
      </w:r>
      <w:r w:rsidR="00A379B8">
        <w:t xml:space="preserve"> e converter algumas variáveis caso seja necess</w:t>
      </w:r>
      <w:r w:rsidR="004E61E2">
        <w:t>ário.</w:t>
      </w:r>
      <w:r w:rsidR="0051621B">
        <w:t xml:space="preserve"> Na próxima aba, chamada “Cálculo de volume”, caso o dado do usuário seja em nível de seção, este é processado e tem o seu volume com casca calculado por árvore, de acordo com o método de cubagem utilizado. Se o usuário mapear a variável referente a “espessura da casca”, o volume sem casca também é c</w:t>
      </w:r>
      <w:r w:rsidR="00343C43">
        <w:t>alculado</w:t>
      </w:r>
      <w:r w:rsidR="0051621B">
        <w:t>. Em seguida é feita a análise descritiva dos dados. Está inclui a distribuição diamétrica dos dados, gráficos de número de indivíduos, volume com casca e volume sem casca por clas</w:t>
      </w:r>
      <w:r w:rsidR="000E30A5">
        <w:t>se diamétrica,</w:t>
      </w:r>
      <w:r w:rsidR="009C444E">
        <w:t xml:space="preserve"> entre outros. Na próxima etapa, três modelos volumétricos são ajustados, e seus coeficientes e variáveis de qualidade são apresentados, além de gráficos de resíduos para cada modelo.</w:t>
      </w:r>
      <w:r w:rsidR="009C444E" w:rsidRPr="009C444E">
        <w:t xml:space="preserve"> </w:t>
      </w:r>
      <w:r w:rsidR="009C444E">
        <w:t>Por fim temos a aba de downloads onde o usuário pode fazer o download dos resultados. O aplicativo App Cubagem foi criado com sucesso, e pode ser acessado remotamente por meio de um navegador de internet.</w:t>
      </w:r>
    </w:p>
    <w:p w:rsidR="00343C43" w:rsidRDefault="00343C43" w:rsidP="009C444E">
      <w:pPr>
        <w:ind w:firstLine="0"/>
      </w:pPr>
    </w:p>
    <w:p w:rsidR="00522F27" w:rsidRDefault="009C444E" w:rsidP="009C444E">
      <w:pPr>
        <w:ind w:firstLine="0"/>
      </w:pPr>
      <w:r>
        <w:t>Palvras-chave: Shiny, R, mensuração florestal.</w:t>
      </w:r>
      <w:r w:rsidR="00522F27">
        <w:br w:type="page"/>
      </w:r>
    </w:p>
    <w:p w:rsidR="00522F27" w:rsidRPr="000D4BE7" w:rsidRDefault="00522F27" w:rsidP="00522F27">
      <w:pPr>
        <w:ind w:firstLine="0"/>
        <w:jc w:val="center"/>
        <w:rPr>
          <w:b/>
          <w:lang w:val="en-US"/>
        </w:rPr>
      </w:pPr>
      <w:r w:rsidRPr="000D4BE7">
        <w:rPr>
          <w:b/>
          <w:lang w:val="en-US"/>
        </w:rPr>
        <w:lastRenderedPageBreak/>
        <w:t>CAPÍTULO 2</w:t>
      </w:r>
    </w:p>
    <w:p w:rsidR="00522F27" w:rsidRPr="001F0E0D" w:rsidRDefault="00522F27" w:rsidP="001F0E0D">
      <w:pPr>
        <w:ind w:firstLine="0"/>
        <w:jc w:val="center"/>
        <w:rPr>
          <w:b/>
          <w:lang w:val="en-US"/>
        </w:rPr>
      </w:pPr>
      <w:r w:rsidRPr="001F0E0D">
        <w:rPr>
          <w:b/>
          <w:lang w:val="en-US"/>
        </w:rPr>
        <w:t xml:space="preserve">App Cubagem - </w:t>
      </w:r>
      <w:r w:rsidR="001F0E0D" w:rsidRPr="002C64E7">
        <w:rPr>
          <w:b/>
          <w:lang w:val="en-US"/>
        </w:rPr>
        <w:t xml:space="preserve">WEB APPLIACTION FOR PROCESSING </w:t>
      </w:r>
      <w:r w:rsidR="001F0E0D">
        <w:rPr>
          <w:b/>
          <w:lang w:val="en-US"/>
        </w:rPr>
        <w:t>VOLUMETRIC DATA FROM FORESTS</w:t>
      </w:r>
    </w:p>
    <w:p w:rsidR="00522F27" w:rsidRPr="001F0E0D" w:rsidRDefault="00522F27" w:rsidP="00522F27">
      <w:pPr>
        <w:ind w:firstLine="0"/>
        <w:jc w:val="center"/>
        <w:rPr>
          <w:b/>
          <w:lang w:val="en-US"/>
        </w:rPr>
      </w:pPr>
    </w:p>
    <w:p w:rsidR="00671E5D" w:rsidRPr="004E6F53" w:rsidRDefault="00522F27" w:rsidP="00522F27">
      <w:pPr>
        <w:ind w:firstLine="0"/>
        <w:jc w:val="center"/>
        <w:rPr>
          <w:b/>
          <w:lang w:val="en-US"/>
        </w:rPr>
      </w:pPr>
      <w:r w:rsidRPr="004E6F53">
        <w:rPr>
          <w:b/>
          <w:lang w:val="en-US"/>
        </w:rPr>
        <w:t>ABSTRACT</w:t>
      </w:r>
    </w:p>
    <w:p w:rsidR="00522F27" w:rsidRPr="004E6F53" w:rsidRDefault="004E6F53" w:rsidP="00522F27">
      <w:pPr>
        <w:ind w:firstLine="0"/>
        <w:rPr>
          <w:lang w:val="en-US"/>
        </w:rPr>
      </w:pPr>
      <w:r w:rsidRPr="00666C0B">
        <w:rPr>
          <w:lang w:val="en-US"/>
        </w:rPr>
        <w:t>The aim of t</w:t>
      </w:r>
      <w:r>
        <w:rPr>
          <w:lang w:val="en-US"/>
        </w:rPr>
        <w:t xml:space="preserve">his study was to create a web app for </w:t>
      </w:r>
      <w:r w:rsidRPr="004E6F53">
        <w:rPr>
          <w:lang w:val="en-US"/>
        </w:rPr>
        <w:t>processing volumetric</w:t>
      </w:r>
      <w:r>
        <w:rPr>
          <w:lang w:val="en-US"/>
        </w:rPr>
        <w:t xml:space="preserve"> data from forests using R language in an online platform. Initially the app shows an introduction screen, and after that, in the upload tab, the user has the option to either upload their data or use a built-in example. If the user chooses to upload their own data, the data but organized in a way that each line must be either a tree section or a tree, otherwise it will not be compatible with the app.</w:t>
      </w:r>
      <w:r w:rsidRPr="00760CBC">
        <w:rPr>
          <w:lang w:val="en-US"/>
        </w:rPr>
        <w:t xml:space="preserve"> </w:t>
      </w:r>
      <w:r w:rsidRPr="001E0BA7">
        <w:rPr>
          <w:lang w:val="en-US"/>
        </w:rPr>
        <w:t xml:space="preserve">The entry format can be either comma separated values (.csv) or </w:t>
      </w:r>
      <w:r>
        <w:rPr>
          <w:lang w:val="en-US"/>
        </w:rPr>
        <w:t>spread</w:t>
      </w:r>
      <w:r w:rsidRPr="001E0BA7">
        <w:rPr>
          <w:lang w:val="en-US"/>
        </w:rPr>
        <w:t>sheets (.x</w:t>
      </w:r>
      <w:r>
        <w:rPr>
          <w:lang w:val="en-US"/>
        </w:rPr>
        <w:t>l</w:t>
      </w:r>
      <w:r w:rsidRPr="001E0BA7">
        <w:rPr>
          <w:lang w:val="en-US"/>
        </w:rPr>
        <w:t>sx), the standard Microsoft Excel format.</w:t>
      </w:r>
      <w:r>
        <w:rPr>
          <w:lang w:val="en-US"/>
        </w:rPr>
        <w:t xml:space="preserve"> After the upload, the data is shown inside the app. </w:t>
      </w:r>
      <w:r w:rsidRPr="00CC1AE5">
        <w:rPr>
          <w:lang w:val="en-US"/>
        </w:rPr>
        <w:t xml:space="preserve">The next step is the variable mapping, </w:t>
      </w:r>
      <w:r>
        <w:rPr>
          <w:lang w:val="en-US"/>
        </w:rPr>
        <w:t>where the user defines which columns from their data represents each variable used by the app. This will be done with all variables that the app uses, like section diameter, section height</w:t>
      </w:r>
      <w:r w:rsidR="000E30A5">
        <w:rPr>
          <w:lang w:val="en-US"/>
        </w:rPr>
        <w:t xml:space="preserve"> or diameter at breast height, etc. This process is done only once. The next step is data preparation, where some values are defined, such as minimum diameter for class interval, used in plots of diametric class, data filtering, and more. In this step is also possible to consist the data, and make any necessary conversions. In the next tab, named “Cálculo de volume”, if the user’s data is in section level, the volume of each tree is calculated, according to the defined volume calculation method. If the user maps the bark thickness variable, volume without bark is also calculated</w:t>
      </w:r>
      <w:r w:rsidR="00343C43">
        <w:rPr>
          <w:lang w:val="en-US"/>
        </w:rPr>
        <w:t>. Next a descriptive analysis is done. This includes diametric distribution, plots for number of individuals, volume and basal area by diametric class, among others. In the next step, three volumetric volumes are fit, and their coefficients and quality of fit variables are shown, in addition to plots for residuals of each model. And finally we have a download tab, where all results can be download by the user.</w:t>
      </w:r>
      <w:r w:rsidR="00343C43" w:rsidRPr="00343C43">
        <w:rPr>
          <w:lang w:val="en-US"/>
        </w:rPr>
        <w:t xml:space="preserve"> </w:t>
      </w:r>
      <w:r w:rsidR="00343C43">
        <w:rPr>
          <w:lang w:val="en-US"/>
        </w:rPr>
        <w:t>The app Cubagem was created successfully and can be accessed remotely using a web browser.</w:t>
      </w:r>
    </w:p>
    <w:p w:rsidR="009C444E" w:rsidRPr="004E6F53" w:rsidRDefault="009C444E">
      <w:pPr>
        <w:widowControl/>
        <w:spacing w:line="240" w:lineRule="auto"/>
        <w:ind w:firstLine="0"/>
        <w:jc w:val="left"/>
        <w:rPr>
          <w:lang w:val="en-US"/>
        </w:rPr>
      </w:pPr>
    </w:p>
    <w:p w:rsidR="00522F27" w:rsidRPr="009C444E" w:rsidRDefault="009C444E" w:rsidP="009C444E">
      <w:pPr>
        <w:ind w:firstLine="0"/>
        <w:rPr>
          <w:lang w:val="en-US"/>
        </w:rPr>
      </w:pPr>
      <w:r>
        <w:rPr>
          <w:lang w:val="en-US"/>
        </w:rPr>
        <w:t>Keywords: Shiny, R, forest mensuration.</w:t>
      </w:r>
      <w:r w:rsidR="00522F27" w:rsidRPr="009C444E">
        <w:rPr>
          <w:lang w:val="en-US"/>
        </w:rPr>
        <w:br w:type="page"/>
      </w:r>
    </w:p>
    <w:p w:rsidR="00094AE7" w:rsidRPr="00343C43" w:rsidRDefault="00094AE7" w:rsidP="005A1944">
      <w:pPr>
        <w:pStyle w:val="Ttulo3"/>
        <w:numPr>
          <w:ilvl w:val="0"/>
          <w:numId w:val="2"/>
        </w:numPr>
        <w:rPr>
          <w:lang w:val="en-US"/>
        </w:rPr>
      </w:pPr>
      <w:bookmarkStart w:id="15" w:name="_Toc535429342"/>
      <w:r w:rsidRPr="00343C43">
        <w:rPr>
          <w:lang w:val="en-US"/>
        </w:rPr>
        <w:lastRenderedPageBreak/>
        <w:t>INTRODUÇÃO</w:t>
      </w:r>
      <w:bookmarkEnd w:id="15"/>
    </w:p>
    <w:p w:rsidR="00CF72EE" w:rsidRDefault="00CF72EE" w:rsidP="00CF72EE">
      <w:r w:rsidRPr="001E1C8B">
        <w:t>Para estimativas de volume de parcelas em inventários florestais</w:t>
      </w:r>
      <w:r w:rsidRPr="00F2453C">
        <w:t xml:space="preserve"> são utilizados dados provenientes de cubagem rigorosa em árvores abatidas ou em pé, procurando</w:t>
      </w:r>
      <w:r w:rsidR="009002F7">
        <w:t>-se</w:t>
      </w:r>
      <w:r w:rsidRPr="00F2453C">
        <w:t xml:space="preserve"> obter maior exatidão nas análises </w:t>
      </w:r>
      <w:r w:rsidRPr="00F2453C">
        <w:fldChar w:fldCharType="begin" w:fldLock="1"/>
      </w:r>
      <w:r w:rsidR="00DD315F">
        <w:instrText>ADDIN CSL_CITATION {"citationItems":[{"id":"ITEM-1","itemData":{"ISSN":"14139324","abstract":"Os objetivos deste trabalho foram desenvolver e propor um procedimento para quantificação do volume de árvores em plantios clonais de eucalipto não desbastados. Para quantificar o volume de árvores, foram utilizados dados de 2.036 árvores de clones comerciais de eucalipto pertencentes à empresa CAF Santa Bárbara, onde foram ajustadas as equações de volume de cada estrato, sendo este determinado pela região e pelo clone, e as idades dos clones variaram de 4 a 5 anos. Para cada árvore foi ajustado um modelo de afilamento. Posteriormente, foram realizados abates de três árvores de clones novos, que não possuíam equação de volume específica, sendo uma árvore “pequena”, uma “média” e uma “grande” em termos de dap e altura total. Com as três árvores cubadas, foi ajustado o modelo de afilamento, considerando-se as três árvores. De posse das estimativas dos parâmetros, foi calculada uma medida de similaridade com os parâmetros das equações de afilamento ajustadas para as 2.036 árvores dos clones comerciais e o parâmetro da equação do clone novo. A árvore do clone comercial que apresentou o menor valor de distância euclidiana, em comparação com o clone novo, foi considerada a mais similar; portanto, a equação de volume desse clone comercial foi usada para estimar o volume de árvores desse novo clone. Tal procedimento foi denominado método da similaridade de perfis. Esse método pode ser usado para estimar volume de árvores dos clones que não têm equações específicas, gerando estimativas semelhantes ao comparar dados observados e estimados, tanto de árvores individuais quanto de","author":[{"dropping-particle":"de","family":"Oliveira","given":"Marcio Leles Romarco","non-dropping-particle":"","parse-names":false,"suffix":""},{"dropping-particle":"","family":"Leite","given":"Helio Garcia","non-dropping-particle":"","parse-names":false,"suffix":""},{"dropping-particle":"","family":"Garcia","given":"Silvana Lages Ribeiro","non-dropping-particle":"","parse-names":false,"suffix":""},{"dropping-particle":"","family":"Campos","given":"João Carlos Chagas","non-dropping-particle":"","parse-names":false,"suffix":""},{"dropping-particle":"","family":"Soares","given":"Carlos Pedro Boechat","non-dropping-particle":"","parse-names":false,"suffix":""},{"dropping-particle":"","family":"Santana","given":"Reynaldo Campos","non-dropping-particle":"","parse-names":false,"suffix":""}],"container-title":"R. Árvore","id":"ITEM-1","issue":"1","issued":{"date-parts":[["2009"]]},"page":"133-141","title":"Estimação do volume de árvores de clones de eucalipto pelo método da similaridade de perfis","type":"article-journal","volume":"33"},"uris":["http://www.mendeley.com/documents/?uuid=9ee02ab5-15da-47bb-a1d8-99e0ff82dfad"]}],"mendeley":{"formattedCitation":"(OLIVEIRA et al., 2009)","plainTextFormattedCitation":"(OLIVEIRA et al., 2009)","previouslyFormattedCitation":"(OLIVEIRA et al., 2009)"},"properties":{"noteIndex":0},"schema":"https://github.com/citation-style-language/schema/raw/master/csl-citation.json"}</w:instrText>
      </w:r>
      <w:r w:rsidRPr="00F2453C">
        <w:fldChar w:fldCharType="separate"/>
      </w:r>
      <w:r w:rsidRPr="00F2453C">
        <w:rPr>
          <w:noProof/>
        </w:rPr>
        <w:t>(OLIVEIRA et al., 2009)</w:t>
      </w:r>
      <w:r w:rsidRPr="00F2453C">
        <w:fldChar w:fldCharType="end"/>
      </w:r>
      <w:r w:rsidRPr="00F2453C">
        <w:t xml:space="preserve">. </w:t>
      </w:r>
    </w:p>
    <w:p w:rsidR="009002F7" w:rsidRDefault="009002F7" w:rsidP="00CF72EE">
      <w:r>
        <w:t>A exatidão das estimativas volumétricas é essencial tanto para inventários florestais, quanto para trabalhos de manejo de florestas. Caso o modelo não seja ajustado adequadamente, ou não seja o ideal para aquela base de dados, todo o plano de manejo de uma área pode ser comprometido, ou a estimativa do intervalo de confiança de uma área pode ser errada.</w:t>
      </w:r>
    </w:p>
    <w:p w:rsidR="009002F7" w:rsidRPr="009002F7" w:rsidRDefault="00012C6C" w:rsidP="00CF72EE">
      <w:r>
        <w:t>Com o</w:t>
      </w:r>
      <w:r w:rsidR="009002F7">
        <w:t xml:space="preserve"> App Cubagem </w:t>
      </w:r>
      <w:r>
        <w:t xml:space="preserve">o usuário pode calcular o volume de árvores cubadas utilizando os métodos de Smalian ou Huber </w:t>
      </w:r>
      <w:r>
        <w:fldChar w:fldCharType="begin" w:fldLock="1"/>
      </w:r>
      <w:r w:rsidR="00DD315F">
        <w:instrText>ADDIN CSL_CITATION {"citationItems":[{"id":"ITEM-1","itemData":{"ISBN":"9788572695794","abstract":"O conteúdo desta obra é diferente daquele dos livros-texto usuais, pois é composto de exercícios resolvidos passo a passo, em vez do predomínio teórico. Embora a aplicação seja mais enfatizada do que a teoria, mesmo assim o livro permite ao leitor julgamento crítico de cada caso. Alguns desenvolvimentos apresentados são novos e provaram ser mais vantajosos em comparação com outras opções. Merece destaque, por exemplo, a proposição de um modelo único e consistente para estimar multiprodutos do fuste de árvores individuais, com a inclusão de uma variável binária, ideia que foi estendida na implementação de Modelos de Taper e de Modelos de Crescimento e Produção. Outra ideia foi a proposição de uso do Método de Ingressos Percentuais para melhor definir a época de realização de desbastes. Novos exemplos foram incluídos, destacando-se o emprego de redes neurais para estimação da altura de árvores, do volume do fuste e de taper, além de novos esclarecimentos sobre exatidão de fórmulas aproximativas de volume do fuste. Com base em dados observados das tendências do crescimento após cada corte parcial, foram propostos alguns sistemas de equações, que permitem interpretar o efeito de diferentes intensidades de desbaste, fundamentado tanto no número de árvores quanto em área basal. Esta quinta edição, motivada pela grande aceitação das versões anteriores, foi mais uma oportunidade para ampliações e atualizações. Constitui, portanto, este livro instrumento útil em aplicações de mensuração florestal e de princípios de manejo, cujos cálculos e conceitos foram apresentados de modo a trazer fácil compreensão, destinando-se, assim, àqueles que precisam empregar essas técnicas e, eventualmente, deparam com dúvidas sobre determinadas aplicações.","author":[{"dropping-particle":"","family":"Campos","given":"João Carlos Chagas","non-dropping-particle":"","parse-names":false,"suffix":""},{"dropping-particle":"","family":"Leite","given":"Helio Garcia","non-dropping-particle":"","parse-names":false,"suffix":""}],"edition":"5ª","id":"ITEM-1","issued":{"date-parts":[["2017"]]},"number-of-pages":"636","publisher":"UFV","publisher-place":"Viçosa","title":"Mensuração Florestal: Perguntas e Respostas","type":"book"},"uris":["http://www.mendeley.com/documents/?uuid=caf6c26e-2951-45d8-935d-9e3236e03dcc"]}],"mendeley":{"formattedCitation":"(CAMPOS; LEITE, 2017)","plainTextFormattedCitation":"(CAMPOS; LEITE, 2017)","previouslyFormattedCitation":"(CAMPOS; LEITE, 2017)"},"properties":{"noteIndex":0},"schema":"https://github.com/citation-style-language/schema/raw/master/csl-citation.json"}</w:instrText>
      </w:r>
      <w:r>
        <w:fldChar w:fldCharType="separate"/>
      </w:r>
      <w:r w:rsidRPr="00012C6C">
        <w:rPr>
          <w:noProof/>
        </w:rPr>
        <w:t>(CAMPOS; LEITE, 2017)</w:t>
      </w:r>
      <w:r>
        <w:fldChar w:fldCharType="end"/>
      </w:r>
      <w:r>
        <w:t xml:space="preserve">, realizar análises descritivas e ajustar modelos volumétricos utilizando estes dados. </w:t>
      </w:r>
    </w:p>
    <w:p w:rsidR="00094AE7" w:rsidRDefault="00094AE7" w:rsidP="003A6ABD">
      <w:pPr>
        <w:pStyle w:val="Ttulo3"/>
      </w:pPr>
      <w:bookmarkStart w:id="16" w:name="_Toc535429343"/>
      <w:r>
        <w:t>OBJETIVOS</w:t>
      </w:r>
      <w:bookmarkEnd w:id="16"/>
    </w:p>
    <w:p w:rsidR="00094AE7" w:rsidRDefault="00094AE7" w:rsidP="00094AE7">
      <w:r>
        <w:t>C</w:t>
      </w:r>
      <w:r w:rsidRPr="00C87D3A">
        <w:t>riar um</w:t>
      </w:r>
      <w:r>
        <w:t>a</w:t>
      </w:r>
      <w:r w:rsidRPr="00C87D3A">
        <w:t xml:space="preserve"> </w:t>
      </w:r>
      <w:r>
        <w:t xml:space="preserve">aplicação </w:t>
      </w:r>
      <w:r w:rsidRPr="0014722F">
        <w:rPr>
          <w:i/>
        </w:rPr>
        <w:t>web</w:t>
      </w:r>
      <w:r w:rsidRPr="00C87D3A">
        <w:t xml:space="preserve"> para processamento de dados de </w:t>
      </w:r>
      <w:r>
        <w:t xml:space="preserve">cubagem </w:t>
      </w:r>
      <w:r w:rsidRPr="00C87D3A">
        <w:t>utilizando linguagem R em uma plataforma online.</w:t>
      </w:r>
    </w:p>
    <w:p w:rsidR="00094AE7" w:rsidRDefault="008A6FA2" w:rsidP="003A6ABD">
      <w:pPr>
        <w:pStyle w:val="Ttulo3"/>
      </w:pPr>
      <w:bookmarkStart w:id="17" w:name="_Toc535429344"/>
      <w:r>
        <w:t>MATERIAL</w:t>
      </w:r>
      <w:r w:rsidR="00094AE7">
        <w:t xml:space="preserve"> E MÉTODOS</w:t>
      </w:r>
      <w:bookmarkEnd w:id="17"/>
    </w:p>
    <w:p w:rsidR="003A6ABD" w:rsidRDefault="003A6ABD" w:rsidP="008A6FA2">
      <w:r>
        <w:t>O</w:t>
      </w:r>
      <w:r w:rsidRPr="00094AE7">
        <w:t xml:space="preserve"> </w:t>
      </w:r>
      <w:r w:rsidR="008A190A">
        <w:t>App Cubagem</w:t>
      </w:r>
      <w:r>
        <w:t xml:space="preserve"> funciona conforme o fluxograma apresentado </w:t>
      </w:r>
      <w:r w:rsidRPr="00CE0FA1">
        <w:t>nas Figuras 3</w:t>
      </w:r>
      <w:r w:rsidR="00CE0FA1" w:rsidRPr="00CE0FA1">
        <w:t>3</w:t>
      </w:r>
      <w:r w:rsidRPr="00CE0FA1">
        <w:t>, 3</w:t>
      </w:r>
      <w:r w:rsidR="00CE0FA1" w:rsidRPr="00CE0FA1">
        <w:t>4</w:t>
      </w:r>
      <w:r w:rsidRPr="00CE0FA1">
        <w:t xml:space="preserve"> e 3</w:t>
      </w:r>
      <w:r w:rsidR="00CE0FA1">
        <w:t>5</w:t>
      </w:r>
      <w:r w:rsidRPr="00CE0FA1">
        <w:t>.</w:t>
      </w:r>
    </w:p>
    <w:p w:rsidR="003A6ABD" w:rsidRDefault="003A6ABD" w:rsidP="003A6ABD">
      <w:pPr>
        <w:jc w:val="center"/>
      </w:pPr>
      <w:r>
        <w:rPr>
          <w:noProof/>
          <w:lang w:eastAsia="pt-BR"/>
        </w:rPr>
        <w:lastRenderedPageBreak/>
        <w:drawing>
          <wp:inline distT="0" distB="0" distL="0" distR="0" wp14:anchorId="51891F9D" wp14:editId="148EB93B">
            <wp:extent cx="5356755" cy="8200293"/>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uxograma_cubagem_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370126" cy="8220762"/>
                    </a:xfrm>
                    <a:prstGeom prst="rect">
                      <a:avLst/>
                    </a:prstGeom>
                    <a:noFill/>
                    <a:ln>
                      <a:noFill/>
                    </a:ln>
                  </pic:spPr>
                </pic:pic>
              </a:graphicData>
            </a:graphic>
          </wp:inline>
        </w:drawing>
      </w:r>
    </w:p>
    <w:p w:rsidR="003A6ABD" w:rsidRPr="003A5EC2" w:rsidRDefault="003A6ABD" w:rsidP="003A6ABD">
      <w:pPr>
        <w:pStyle w:val="Legenda"/>
        <w:rPr>
          <w:rFonts w:eastAsia="Calibri" w:cs="Times New Roman"/>
          <w:i/>
          <w:lang w:eastAsia="en-US"/>
        </w:rPr>
      </w:pPr>
      <w:r w:rsidRPr="00F70905">
        <w:t xml:space="preserve">Figura </w:t>
      </w:r>
      <w:r w:rsidRPr="00F70905">
        <w:rPr>
          <w:i/>
        </w:rPr>
        <w:fldChar w:fldCharType="begin"/>
      </w:r>
      <w:r w:rsidRPr="00F70905">
        <w:instrText xml:space="preserve"> SEQ Figura \* ARABIC </w:instrText>
      </w:r>
      <w:r w:rsidRPr="00F70905">
        <w:rPr>
          <w:i/>
        </w:rPr>
        <w:fldChar w:fldCharType="separate"/>
      </w:r>
      <w:r w:rsidR="00A26E55">
        <w:rPr>
          <w:noProof/>
        </w:rPr>
        <w:t>33</w:t>
      </w:r>
      <w:r w:rsidRPr="00F70905">
        <w:rPr>
          <w:i/>
        </w:rPr>
        <w:fldChar w:fldCharType="end"/>
      </w:r>
      <w:r w:rsidR="00F70905" w:rsidRPr="00F70905">
        <w:t>.</w:t>
      </w:r>
      <w:r w:rsidRPr="003A5EC2">
        <w:t xml:space="preserve"> Fluxograma para </w:t>
      </w:r>
      <w:r w:rsidR="008A190A">
        <w:t>App Cubagem</w:t>
      </w:r>
      <w:r w:rsidRPr="003A5EC2">
        <w:t>, parte 1.</w:t>
      </w:r>
    </w:p>
    <w:p w:rsidR="003A6ABD" w:rsidRDefault="003A6ABD" w:rsidP="003A6ABD">
      <w:r>
        <w:lastRenderedPageBreak/>
        <w:t xml:space="preserve">Na Figura 4 é apresentado o sistema de upload de arquivos, que funciona de forma muito semelhante ao do </w:t>
      </w:r>
      <w:r w:rsidR="008A190A">
        <w:t>App Inventário de Nativas</w:t>
      </w:r>
      <w:r>
        <w:t xml:space="preserve">, apresentado na Figura 1, detalhado anteriormente. O que difere este sistema do anterior é que os dados utilizados no </w:t>
      </w:r>
      <w:r w:rsidR="008A190A">
        <w:t>App Cubagem</w:t>
      </w:r>
      <w:r>
        <w:t xml:space="preserve"> devem ser provenientes de cubagem rigorosa, ou seja, </w:t>
      </w:r>
      <w:r w:rsidR="00E54B45">
        <w:t xml:space="preserve">devem </w:t>
      </w:r>
      <w:r>
        <w:t xml:space="preserve">estar em nível de seção, ou em nível de árvore (onde o volume já tenha sido totalizado). Os dados inseridos no </w:t>
      </w:r>
      <w:r w:rsidR="008A190A">
        <w:t>App Cubagem</w:t>
      </w:r>
      <w:r>
        <w:t xml:space="preserve"> devem ter sido cubados pelo método de Smalian ou Huber. Para esclarecer qualquer dúvida que o usuário tenha sobre como formatar o dado para ser processado </w:t>
      </w:r>
      <w:proofErr w:type="gramStart"/>
      <w:r>
        <w:t xml:space="preserve">no </w:t>
      </w:r>
      <w:r w:rsidRPr="00ED7A4E">
        <w:rPr>
          <w:i/>
        </w:rPr>
        <w:t>web</w:t>
      </w:r>
      <w:proofErr w:type="gramEnd"/>
      <w:r w:rsidRPr="00ED7A4E">
        <w:rPr>
          <w:i/>
        </w:rPr>
        <w:t xml:space="preserve"> app</w:t>
      </w:r>
      <w:r>
        <w:t xml:space="preserve">, </w:t>
      </w:r>
      <w:r w:rsidR="00E54B45">
        <w:t>foram</w:t>
      </w:r>
      <w:r>
        <w:t xml:space="preserve"> inseridos dois dados de exemplo, um para o método de Smalian e outro para o método de Huber, que o usuário pode visualizar, processar, ou fazer o download. Os cálculos são feitos utilizando a metodologia descrita por Husch, Beers e Kershaw </w:t>
      </w:r>
      <w:r>
        <w:fldChar w:fldCharType="begin" w:fldLock="1"/>
      </w:r>
      <w:r w:rsidR="00DD315F">
        <w:instrText>ADDIN CSL_CITATION {"citationItems":[{"id":"ITEM-1","itemData":{"author":[{"dropping-particle":"","family":"Husch","given":"Bertram","non-dropping-particle":"","parse-names":false,"suffix":""},{"dropping-particle":"","family":"Beers","given":"Thomas","non-dropping-particle":"","parse-names":false,"suffix":""},{"dropping-particle":"","family":"Kershaw","given":"John","non-dropping-particle":"","parse-names":false,"suffix":""}],"edition":"4ª","id":"ITEM-1","issued":{"date-parts":[["2003"]]},"publisher":"John Wiley &amp; sons, Inc.","publisher-place":"New Jersey","title":"Forest Mensuration","type":"book"},"suppress-author":1,"uris":["http://www.mendeley.com/documents/?uuid=d3264dcd-69a1-4688-bd63-81423814a1cb"]}],"mendeley":{"formattedCitation":"(2003)","plainTextFormattedCitation":"(2003)","previouslyFormattedCitation":"(2003)"},"properties":{"noteIndex":0},"schema":"https://github.com/citation-style-language/schema/raw/master/csl-citation.json"}</w:instrText>
      </w:r>
      <w:r>
        <w:fldChar w:fldCharType="separate"/>
      </w:r>
      <w:r w:rsidRPr="005210E2">
        <w:rPr>
          <w:noProof/>
        </w:rPr>
        <w:t>(2003)</w:t>
      </w:r>
      <w:r>
        <w:fldChar w:fldCharType="end"/>
      </w:r>
      <w:r>
        <w:t>.</w:t>
      </w:r>
    </w:p>
    <w:p w:rsidR="003A6ABD" w:rsidRDefault="003A6ABD" w:rsidP="003A6ABD">
      <w:pPr>
        <w:ind w:firstLine="0"/>
        <w:jc w:val="center"/>
      </w:pPr>
      <w:r>
        <w:rPr>
          <w:noProof/>
          <w:lang w:eastAsia="pt-BR"/>
        </w:rPr>
        <w:lastRenderedPageBreak/>
        <w:drawing>
          <wp:inline distT="0" distB="0" distL="0" distR="0" wp14:anchorId="4264D530" wp14:editId="31537A97">
            <wp:extent cx="5498465" cy="8170985"/>
            <wp:effectExtent l="0" t="0" r="698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luxograma_cubagem_2"/>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507465" cy="8184360"/>
                    </a:xfrm>
                    <a:prstGeom prst="rect">
                      <a:avLst/>
                    </a:prstGeom>
                    <a:noFill/>
                    <a:ln>
                      <a:noFill/>
                    </a:ln>
                  </pic:spPr>
                </pic:pic>
              </a:graphicData>
            </a:graphic>
          </wp:inline>
        </w:drawing>
      </w:r>
    </w:p>
    <w:p w:rsidR="003A6ABD" w:rsidRPr="003A5EC2" w:rsidRDefault="003A6ABD" w:rsidP="003A6ABD">
      <w:pPr>
        <w:pStyle w:val="Legenda"/>
        <w:rPr>
          <w:rFonts w:eastAsia="Calibri" w:cs="Times New Roman"/>
          <w:i/>
          <w:lang w:eastAsia="en-US"/>
        </w:rPr>
      </w:pPr>
      <w:r w:rsidRPr="00F70905">
        <w:t xml:space="preserve">Figura </w:t>
      </w:r>
      <w:r w:rsidRPr="00F70905">
        <w:rPr>
          <w:i/>
        </w:rPr>
        <w:fldChar w:fldCharType="begin"/>
      </w:r>
      <w:r w:rsidRPr="00F70905">
        <w:instrText xml:space="preserve"> SEQ Figura \* ARABIC </w:instrText>
      </w:r>
      <w:r w:rsidRPr="00F70905">
        <w:rPr>
          <w:i/>
        </w:rPr>
        <w:fldChar w:fldCharType="separate"/>
      </w:r>
      <w:r w:rsidR="00A26E55">
        <w:rPr>
          <w:noProof/>
        </w:rPr>
        <w:t>34</w:t>
      </w:r>
      <w:r w:rsidRPr="00F70905">
        <w:rPr>
          <w:i/>
        </w:rPr>
        <w:fldChar w:fldCharType="end"/>
      </w:r>
      <w:r w:rsidR="00F70905" w:rsidRPr="00F70905">
        <w:t>.</w:t>
      </w:r>
      <w:r w:rsidRPr="00F70905">
        <w:t xml:space="preserve"> Fluxograma</w:t>
      </w:r>
      <w:r w:rsidRPr="003A5EC2">
        <w:t xml:space="preserve"> para </w:t>
      </w:r>
      <w:r w:rsidR="008A190A">
        <w:t>App Cubagem</w:t>
      </w:r>
      <w:r w:rsidRPr="003A5EC2">
        <w:t>, parte 2.</w:t>
      </w:r>
    </w:p>
    <w:p w:rsidR="003A6ABD" w:rsidRDefault="003A6ABD" w:rsidP="003A6ABD">
      <w:r>
        <w:lastRenderedPageBreak/>
        <w:t xml:space="preserve">Na Figura 5 é apresentada a segunda parte do fluxograma para o </w:t>
      </w:r>
      <w:r w:rsidR="008A190A">
        <w:t>App Cubagem</w:t>
      </w:r>
      <w:r>
        <w:t xml:space="preserve">. Este inicia-se de forma semelhante aos demais </w:t>
      </w:r>
      <w:r w:rsidRPr="00ED7A4E">
        <w:rPr>
          <w:i/>
        </w:rPr>
        <w:t>web apps</w:t>
      </w:r>
      <w:r>
        <w:t>, com uma aba de mapeamento de variáveis, onde as variáveis essenciais para o processamento são definidas, e uma aba de preparação dos dados, já descrita anteriormente</w:t>
      </w:r>
      <w:r w:rsidR="00E54B45">
        <w:t>. A diferença é que neste caso é</w:t>
      </w:r>
      <w:r>
        <w:t xml:space="preserve"> possível realizar conversões de unidade, como centímetro para metro, no caso da “variável altura da seção”, por exemplo. Isso permi</w:t>
      </w:r>
      <w:r w:rsidR="00E57327">
        <w:t>te</w:t>
      </w:r>
      <w:r>
        <w:t xml:space="preserve"> que o usuário utilize o seu dado mesmo que ele não esteja com as unidades de medida que </w:t>
      </w:r>
      <w:proofErr w:type="gramStart"/>
      <w:r>
        <w:t xml:space="preserve">o </w:t>
      </w:r>
      <w:r w:rsidRPr="00ED7A4E">
        <w:rPr>
          <w:i/>
        </w:rPr>
        <w:t>web</w:t>
      </w:r>
      <w:proofErr w:type="gramEnd"/>
      <w:r w:rsidRPr="00ED7A4E">
        <w:rPr>
          <w:i/>
        </w:rPr>
        <w:t xml:space="preserve"> app</w:t>
      </w:r>
      <w:r>
        <w:t xml:space="preserve"> exige. </w:t>
      </w:r>
    </w:p>
    <w:p w:rsidR="003A6ABD" w:rsidRDefault="0051621B" w:rsidP="003A6ABD">
      <w:r>
        <w:t>Na próxima aba, chamada “Cálculo de volume”, c</w:t>
      </w:r>
      <w:r w:rsidR="003A6ABD">
        <w:t>aso o dado do usuário seja em nível de seção, est</w:t>
      </w:r>
      <w:r w:rsidR="00EC1A1E">
        <w:t>e é</w:t>
      </w:r>
      <w:r w:rsidR="003A6ABD">
        <w:t xml:space="preserve"> processado e </w:t>
      </w:r>
      <w:r w:rsidR="00EC1A1E">
        <w:t>tem</w:t>
      </w:r>
      <w:r w:rsidR="003A6ABD">
        <w:t xml:space="preserve"> o seu volume com casca calculado por árvore, de acordo com o método de cubagem utilizado. Se o usuário mapear a variável referente a “espessura da casca”, o volume sem casca também </w:t>
      </w:r>
      <w:r w:rsidR="00EC1A1E">
        <w:t>é calculado. O usuário pode</w:t>
      </w:r>
      <w:r w:rsidR="003A6ABD">
        <w:t xml:space="preserve"> visualizar o resultado da totalização. </w:t>
      </w:r>
    </w:p>
    <w:p w:rsidR="003A6ABD" w:rsidRDefault="003A6ABD" w:rsidP="003A6ABD">
      <w:r>
        <w:t xml:space="preserve">Em seguida </w:t>
      </w:r>
      <w:r w:rsidR="00EC1A1E">
        <w:t xml:space="preserve">é </w:t>
      </w:r>
      <w:r>
        <w:t>feita a análise de</w:t>
      </w:r>
      <w:r w:rsidR="00EC1A1E">
        <w:t>scritiva dos dados. Está inclui</w:t>
      </w:r>
      <w:r>
        <w:t xml:space="preserve"> a distribuição diamétrica dos dados, gráficos de número de indivíduos, volume com casca e volume sem casca e área basal por classe diamétrica, gráfico do volume com casca em função do volume sem casca e por fim um gráfico com a forma média das árvores. Esse </w:t>
      </w:r>
      <w:r w:rsidR="00EC1A1E">
        <w:t xml:space="preserve">é </w:t>
      </w:r>
      <w:r>
        <w:t xml:space="preserve">um gráfico de dispersão onde os pontos formam uma curva que representam o perfil da árvore média dos dados, e </w:t>
      </w:r>
      <w:r w:rsidR="00EC1A1E">
        <w:t xml:space="preserve">é </w:t>
      </w:r>
      <w:r>
        <w:t xml:space="preserve">criado com base no modelo de </w:t>
      </w:r>
      <w:r>
        <w:rPr>
          <w:i/>
        </w:rPr>
        <w:t>taper</w:t>
      </w:r>
      <w:r>
        <w:t xml:space="preserve"> descrito por Kozak et al. </w:t>
      </w:r>
      <w:r>
        <w:fldChar w:fldCharType="begin" w:fldLock="1"/>
      </w:r>
      <w:r w:rsidR="00DD315F">
        <w:instrText>ADDIN CSL_CITATION {"citationItems":[{"id":"ITEM-1","itemData":{"abstract":"Total inventolies ancl nzethocls of volzime sum- ma7.y zuhich facilitate conzpilation of twe and log volumes to any desi7.ed stancla?.d of utilization a?-e neeclecl. It shoz~ld be possible to filzd volume pel. t~ee to any specified stan,da~d of zitilization exp).essecl as stzcm p height, to11 clib, ancl/o?- sec- tion height. Fu7*the?'rno7'e, the technique shozild be able to p?,ovide the f?,action of volzinze pe)s t7'ee located in logs of an?/ specifiecl length and clib ancl 1)2/ any syste??z of scaling, be it boa7.d feet, czibic feet, o~ zueight. The syste?n also shozsld be zssable to desnoibe the inflzience of biological fac- tom on bole shape and tape?., ancl to estimate component zueights in biomass and othe~ stziclies. The fzinctions developed in this pape.1. ancl based zipon clbh, total height, ancl section height as a f~aaction of total height can meet nzost of these 7.eqzcir.e)nents.","author":[{"dropping-particle":"","family":"Kozak","given":"A.","non-dropping-particle":"","parse-names":false,"suffix":""},{"dropping-particle":"","family":"Munro","given":"D. D.","non-dropping-particle":"","parse-names":false,"suffix":""},{"dropping-particle":"","family":"Smith","given":"J. H. G.","non-dropping-particle":"","parse-names":false,"suffix":""}],"container-title":"The Forestry Chronicle","id":"ITEM-1","issued":{"date-parts":[["1969"]]},"page":"278-283","title":"Taper Functions and their Application in Forest Inventory","type":"article-journal","volume":"45"},"suppress-author":1,"uris":["http://www.mendeley.com/documents/?uuid=a285ae86-9987-4021-90fa-bbeb32676f00"]}],"mendeley":{"formattedCitation":"(1969)","plainTextFormattedCitation":"(1969)","previouslyFormattedCitation":"(1969)"},"properties":{"noteIndex":0},"schema":"https://github.com/citation-style-language/schema/raw/master/csl-citation.json"}</w:instrText>
      </w:r>
      <w:r>
        <w:fldChar w:fldCharType="separate"/>
      </w:r>
      <w:r w:rsidRPr="00001998">
        <w:rPr>
          <w:noProof/>
        </w:rPr>
        <w:t>(1969)</w:t>
      </w:r>
      <w:r>
        <w:fldChar w:fldCharType="end"/>
      </w:r>
      <w:r w:rsidR="00EC1A1E">
        <w:t>. O usuário pode</w:t>
      </w:r>
      <w:r>
        <w:t xml:space="preserve"> visualizar todos esses gráficos e tabelas nessa etapa, e realizar o download dos mesmos na aba de downloads.</w:t>
      </w:r>
    </w:p>
    <w:p w:rsidR="003A6ABD" w:rsidRDefault="003A6ABD" w:rsidP="003A6ABD">
      <w:r>
        <w:t xml:space="preserve">A próxima etapa do processamento de dados no </w:t>
      </w:r>
      <w:r w:rsidR="008A190A">
        <w:t>App Cubagem</w:t>
      </w:r>
      <w:r>
        <w:t>, o ajuste de modelos volumétricos</w:t>
      </w:r>
      <w:r w:rsidR="00EC1A1E">
        <w:t>, funciona conforme o fluxograma</w:t>
      </w:r>
      <w:r>
        <w:t xml:space="preserve"> </w:t>
      </w:r>
      <w:r w:rsidR="00EC1A1E">
        <w:t>d</w:t>
      </w:r>
      <w:r>
        <w:t>a Figur</w:t>
      </w:r>
      <w:r w:rsidR="00EC1A1E">
        <w:t>a 35</w:t>
      </w:r>
      <w:r>
        <w:t xml:space="preserve">. Caso uma variável classificatória como talhão, estrato ou parcela tenha sido inserida, está poderá ser utilizada nesta etapa para realizar ajustes por grupo. Serão ajustados os modelos de Husch </w:t>
      </w:r>
      <w:r>
        <w:fldChar w:fldCharType="begin" w:fldLock="1"/>
      </w:r>
      <w:r w:rsidR="00DD315F">
        <w:instrText>ADDIN CSL_CITATION {"citationItems":[{"id":"ITEM-1","itemData":{"author":[{"dropping-particle":"","family":"Husch","given":"Bertram","non-dropping-particle":"","parse-names":false,"suffix":""},{"dropping-particle":"","family":"Beers","given":"Thomas","non-dropping-particle":"","parse-names":false,"suffix":""},{"dropping-particle":"","family":"Kershaw","given":"John","non-dropping-particle":"","parse-names":false,"suffix":""}],"edition":"4ª","id":"ITEM-1","issued":{"date-parts":[["2003"]]},"publisher":"John Wiley &amp; sons, Inc.","publisher-place":"New Jersey","title":"Forest Mensuration","type":"book"},"suppress-author":1,"uris":["http://www.mendeley.com/documents/?uuid=d3264dcd-69a1-4688-bd63-81423814a1cb"]}],"mendeley":{"formattedCitation":"(2003)","plainTextFormattedCitation":"(2003)","previouslyFormattedCitation":"(2003)"},"properties":{"noteIndex":0},"schema":"https://github.com/citation-style-language/schema/raw/master/csl-citation.json"}</w:instrText>
      </w:r>
      <w:r>
        <w:fldChar w:fldCharType="separate"/>
      </w:r>
      <w:r w:rsidRPr="002A04C6">
        <w:rPr>
          <w:noProof/>
        </w:rPr>
        <w:t>(2003)</w:t>
      </w:r>
      <w:r>
        <w:fldChar w:fldCharType="end"/>
      </w:r>
      <w:r>
        <w:t xml:space="preserve">, Schumacher e Hall </w:t>
      </w:r>
      <w:r>
        <w:fldChar w:fldCharType="begin" w:fldLock="1"/>
      </w:r>
      <w:r w:rsidR="00DD315F">
        <w:instrText>ADDIN CSL_CITATION {"citationItems":[{"id":"ITEM-1","itemData":{"author":[{"dropping-particle":"","family":"Schumacher","given":"Francis X","non-dropping-particle":"","parse-names":false,"suffix":""},{"dropping-particle":"","family":"Hall","given":"Francisco dos Santos","non-dropping-particle":"","parse-names":false,"suffix":""}],"container-title":"Journal of Agricultural Research","id":"ITEM-1","issue":"9","issued":{"date-parts":[["1933"]]},"page":"719-734","title":"Logarithmic expression of timber-tree volume","type":"article-journal","volume":"47"},"suppress-author":1,"uris":["http://www.mendeley.com/documents/?uuid=b7661a5d-2145-3223-b793-38144f8024ec"]}],"mendeley":{"formattedCitation":"(1933)","plainTextFormattedCitation":"(1933)","previouslyFormattedCitation":"(1933)"},"properties":{"noteIndex":0},"schema":"https://github.com/citation-style-language/schema/raw/master/csl-citation.json"}</w:instrText>
      </w:r>
      <w:r>
        <w:fldChar w:fldCharType="separate"/>
      </w:r>
      <w:r w:rsidRPr="009B6662">
        <w:rPr>
          <w:noProof/>
        </w:rPr>
        <w:t>(1933)</w:t>
      </w:r>
      <w:r>
        <w:fldChar w:fldCharType="end"/>
      </w:r>
      <w:r>
        <w:t xml:space="preserve"> e Spurr </w:t>
      </w:r>
      <w:r>
        <w:fldChar w:fldCharType="begin" w:fldLock="1"/>
      </w:r>
      <w:r w:rsidR="00DD315F">
        <w:instrText>ADDIN CSL_CITATION {"citationItems":[{"id":"ITEM-1","itemData":{"author":[{"dropping-particle":"","family":"Spurr","given":"Stephen Hopkins","non-dropping-particle":"","parse-names":false,"suffix":""}],"id":"ITEM-1","issued":{"date-parts":[["1952"]]},"number-of-pages":"476","publisher":"Ronald Press Co.","publisher-place":"New York","title":"Forest Inventory","type":"book"},"suppress-author":1,"uris":["http://www.mendeley.com/documents/?uuid=c3daa958-3be2-4a5c-9251-1be5a2e32694"]}],"mendeley":{"formattedCitation":"(1952)","plainTextFormattedCitation":"(1952)","previouslyFormattedCitation":"(1952)"},"properties":{"noteIndex":0},"schema":"https://github.com/citation-style-language/schema/raw/master/csl-citation.json"}</w:instrText>
      </w:r>
      <w:r>
        <w:fldChar w:fldCharType="separate"/>
      </w:r>
      <w:r w:rsidRPr="004E4AA2">
        <w:rPr>
          <w:noProof/>
        </w:rPr>
        <w:t>(1952)</w:t>
      </w:r>
      <w:r>
        <w:fldChar w:fldCharType="end"/>
      </w:r>
      <w:r>
        <w:t xml:space="preserve">, com casca e sem casca. Os modelos podem ser visualizados na Tabela </w:t>
      </w:r>
      <w:r w:rsidR="00EC1A1E">
        <w:t>2</w:t>
      </w:r>
      <w:r>
        <w:t xml:space="preserve"> abaixo.</w:t>
      </w:r>
    </w:p>
    <w:p w:rsidR="003A6ABD" w:rsidRDefault="003A6ABD" w:rsidP="003A6ABD">
      <w:pPr>
        <w:pStyle w:val="Legenda"/>
        <w:keepNext/>
      </w:pPr>
      <w:r w:rsidRPr="00F70905">
        <w:t xml:space="preserve">Tabela </w:t>
      </w:r>
      <w:r w:rsidRPr="00F70905">
        <w:rPr>
          <w:i/>
        </w:rPr>
        <w:fldChar w:fldCharType="begin"/>
      </w:r>
      <w:r w:rsidRPr="00F70905">
        <w:instrText xml:space="preserve"> SEQ Tabela \* ARABIC </w:instrText>
      </w:r>
      <w:r w:rsidRPr="00F70905">
        <w:rPr>
          <w:i/>
        </w:rPr>
        <w:fldChar w:fldCharType="separate"/>
      </w:r>
      <w:r w:rsidR="00A26E55">
        <w:rPr>
          <w:noProof/>
        </w:rPr>
        <w:t>2</w:t>
      </w:r>
      <w:r w:rsidRPr="00F70905">
        <w:rPr>
          <w:i/>
        </w:rPr>
        <w:fldChar w:fldCharType="end"/>
      </w:r>
      <w:r w:rsidR="00F70905" w:rsidRPr="00F70905">
        <w:t>.</w:t>
      </w:r>
      <w:r w:rsidRPr="001C7553">
        <w:t xml:space="preserve"> Modelos volumétricos </w:t>
      </w:r>
      <w:r>
        <w:t>disponíveis para ajuste</w:t>
      </w:r>
      <w:r w:rsidRPr="001C7553">
        <w:t xml:space="preserve"> no </w:t>
      </w:r>
      <w:r w:rsidR="008A190A">
        <w:t>App Cubagem</w:t>
      </w:r>
      <w:r w:rsidRPr="001C7553">
        <w:t>.</w:t>
      </w:r>
    </w:p>
    <w:tbl>
      <w:tblPr>
        <w:tblStyle w:val="TabeladeLista2"/>
        <w:tblW w:w="0" w:type="auto"/>
        <w:jc w:val="center"/>
        <w:tblLook w:val="04A0" w:firstRow="1" w:lastRow="0" w:firstColumn="1" w:lastColumn="0" w:noHBand="0" w:noVBand="1"/>
      </w:tblPr>
      <w:tblGrid>
        <w:gridCol w:w="6658"/>
        <w:gridCol w:w="2402"/>
      </w:tblGrid>
      <w:tr w:rsidR="003A6ABD" w:rsidRPr="003A6ABD" w:rsidTr="003A6A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58" w:type="dxa"/>
            <w:tcBorders>
              <w:top w:val="single" w:sz="12" w:space="0" w:color="auto"/>
              <w:bottom w:val="single" w:sz="12" w:space="0" w:color="auto"/>
            </w:tcBorders>
            <w:shd w:val="clear" w:color="auto" w:fill="auto"/>
          </w:tcPr>
          <w:p w:rsidR="003A6ABD" w:rsidRPr="003A6ABD" w:rsidRDefault="003A6ABD" w:rsidP="00240A79">
            <w:pPr>
              <w:spacing w:before="120"/>
              <w:ind w:firstLine="0"/>
              <w:jc w:val="center"/>
              <w:rPr>
                <w:rFonts w:ascii="Times New Roman" w:hAnsi="Times New Roman" w:cs="Times New Roman"/>
              </w:rPr>
            </w:pPr>
            <w:r w:rsidRPr="003A6ABD">
              <w:rPr>
                <w:rFonts w:ascii="Times New Roman" w:hAnsi="Times New Roman" w:cs="Times New Roman"/>
              </w:rPr>
              <w:t>Modelo</w:t>
            </w:r>
          </w:p>
        </w:tc>
        <w:tc>
          <w:tcPr>
            <w:tcW w:w="2402" w:type="dxa"/>
            <w:tcBorders>
              <w:top w:val="single" w:sz="12" w:space="0" w:color="auto"/>
              <w:bottom w:val="single" w:sz="12" w:space="0" w:color="auto"/>
            </w:tcBorders>
            <w:shd w:val="clear" w:color="auto" w:fill="auto"/>
            <w:vAlign w:val="center"/>
          </w:tcPr>
          <w:p w:rsidR="003A6ABD" w:rsidRPr="003A6ABD" w:rsidRDefault="003A6ABD" w:rsidP="00240A79">
            <w:pPr>
              <w:spacing w:before="12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6ABD">
              <w:rPr>
                <w:rFonts w:ascii="Times New Roman" w:hAnsi="Times New Roman" w:cs="Times New Roman"/>
              </w:rPr>
              <w:t>Autor</w:t>
            </w:r>
          </w:p>
        </w:tc>
      </w:tr>
      <w:tr w:rsidR="003A6ABD" w:rsidRPr="003A6ABD" w:rsidTr="003A6A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58" w:type="dxa"/>
            <w:tcBorders>
              <w:top w:val="single" w:sz="12" w:space="0" w:color="auto"/>
              <w:bottom w:val="nil"/>
            </w:tcBorders>
            <w:shd w:val="clear" w:color="auto" w:fill="auto"/>
            <w:vAlign w:val="center"/>
          </w:tcPr>
          <w:p w:rsidR="003A6ABD" w:rsidRPr="003A6ABD" w:rsidRDefault="003A6ABD" w:rsidP="00240A79">
            <w:pPr>
              <w:pStyle w:val="Corpodetexto"/>
              <w:jc w:val="center"/>
              <w:rPr>
                <w:rFonts w:ascii="Times New Roman" w:hAnsi="Times New Roman" w:cs="Times New Roman"/>
                <w:b w:val="0"/>
                <w:i/>
              </w:rPr>
            </w:pPr>
            <m:oMathPara>
              <m:oMath>
                <m:r>
                  <m:rPr>
                    <m:sty m:val="bi"/>
                  </m:rPr>
                  <w:rPr>
                    <w:rFonts w:ascii="Cambria Math" w:hAnsi="Cambria Math" w:cs="Times New Roman"/>
                  </w:rPr>
                  <m:t>Ln(V)=</m:t>
                </m:r>
                <m:sSub>
                  <m:sSubPr>
                    <m:ctrlPr>
                      <w:rPr>
                        <w:rFonts w:ascii="Cambria Math" w:hAnsi="Cambria Math" w:cs="Times New Roman"/>
                        <w:b w:val="0"/>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ε</m:t>
                </m:r>
              </m:oMath>
            </m:oMathPara>
          </w:p>
        </w:tc>
        <w:tc>
          <w:tcPr>
            <w:tcW w:w="2402" w:type="dxa"/>
            <w:tcBorders>
              <w:top w:val="single" w:sz="12" w:space="0" w:color="auto"/>
              <w:bottom w:val="nil"/>
            </w:tcBorders>
            <w:shd w:val="clear" w:color="auto" w:fill="auto"/>
            <w:vAlign w:val="center"/>
          </w:tcPr>
          <w:p w:rsidR="003A6ABD" w:rsidRPr="003A6ABD" w:rsidRDefault="003A6ABD" w:rsidP="003A6ABD">
            <w:pPr>
              <w:pStyle w:val="Corpodetex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6ABD">
              <w:rPr>
                <w:rFonts w:ascii="Times New Roman" w:hAnsi="Times New Roman" w:cs="Times New Roman"/>
              </w:rPr>
              <w:t>Husch</w:t>
            </w:r>
          </w:p>
        </w:tc>
      </w:tr>
      <w:tr w:rsidR="003A6ABD" w:rsidRPr="003A6ABD" w:rsidTr="003A6ABD">
        <w:trPr>
          <w:jc w:val="center"/>
        </w:trPr>
        <w:tc>
          <w:tcPr>
            <w:cnfStyle w:val="001000000000" w:firstRow="0" w:lastRow="0" w:firstColumn="1" w:lastColumn="0" w:oddVBand="0" w:evenVBand="0" w:oddHBand="0" w:evenHBand="0" w:firstRowFirstColumn="0" w:firstRowLastColumn="0" w:lastRowFirstColumn="0" w:lastRowLastColumn="0"/>
            <w:tcW w:w="6658" w:type="dxa"/>
            <w:tcBorders>
              <w:top w:val="nil"/>
              <w:bottom w:val="nil"/>
            </w:tcBorders>
            <w:shd w:val="clear" w:color="auto" w:fill="auto"/>
            <w:vAlign w:val="center"/>
          </w:tcPr>
          <w:p w:rsidR="003A6ABD" w:rsidRPr="003A6ABD" w:rsidRDefault="003A6ABD" w:rsidP="00240A79">
            <w:pPr>
              <w:pStyle w:val="Corpodetexto"/>
              <w:jc w:val="center"/>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m:t>
                </m:r>
                <m:sSup>
                  <m:sSupPr>
                    <m:ctrlPr>
                      <w:rPr>
                        <w:rFonts w:ascii="Cambria Math" w:hAnsi="Cambria Math" w:cs="Times New Roman"/>
                        <w:b w:val="0"/>
                      </w:rPr>
                    </m:ctrlPr>
                  </m:sSupPr>
                  <m:e>
                    <m:r>
                      <m:rPr>
                        <m:sty m:val="bi"/>
                      </m:rPr>
                      <w:rPr>
                        <w:rFonts w:ascii="Cambria Math" w:hAnsi="Cambria Math" w:cs="Times New Roman"/>
                      </w:rPr>
                      <m:t>p</m:t>
                    </m:r>
                  </m:e>
                  <m:sup>
                    <m:r>
                      <m:rPr>
                        <m:sty m:val="bi"/>
                      </m:rPr>
                      <w:rPr>
                        <w:rFonts w:ascii="Cambria Math" w:hAnsi="Cambria Math" w:cs="Times New Roman"/>
                      </w:rPr>
                      <m:t>2</m:t>
                    </m:r>
                  </m:sup>
                </m:sSup>
                <m:r>
                  <m:rPr>
                    <m:sty m:val="bi"/>
                  </m:rPr>
                  <w:rPr>
                    <w:rFonts w:ascii="Cambria Math" w:hAnsi="Cambria Math" w:cs="Times New Roman"/>
                  </w:rPr>
                  <m:t>*H)+ε</m:t>
                </m:r>
              </m:oMath>
            </m:oMathPara>
          </w:p>
        </w:tc>
        <w:tc>
          <w:tcPr>
            <w:tcW w:w="2402" w:type="dxa"/>
            <w:tcBorders>
              <w:top w:val="nil"/>
              <w:bottom w:val="nil"/>
            </w:tcBorders>
            <w:shd w:val="clear" w:color="auto" w:fill="auto"/>
            <w:vAlign w:val="center"/>
          </w:tcPr>
          <w:p w:rsidR="003A6ABD" w:rsidRPr="003A6ABD" w:rsidRDefault="003A6ABD" w:rsidP="00240A79">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6ABD">
              <w:rPr>
                <w:rFonts w:ascii="Times New Roman" w:hAnsi="Times New Roman" w:cs="Times New Roman"/>
              </w:rPr>
              <w:t>Spurr</w:t>
            </w:r>
          </w:p>
        </w:tc>
      </w:tr>
      <w:tr w:rsidR="003A6ABD" w:rsidRPr="003A6ABD" w:rsidTr="003A6A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58" w:type="dxa"/>
            <w:tcBorders>
              <w:top w:val="nil"/>
            </w:tcBorders>
            <w:shd w:val="clear" w:color="auto" w:fill="auto"/>
            <w:vAlign w:val="center"/>
          </w:tcPr>
          <w:p w:rsidR="003A6ABD" w:rsidRPr="003A6ABD" w:rsidRDefault="003A6ABD" w:rsidP="00240A79">
            <w:pPr>
              <w:pStyle w:val="Corpodetexto"/>
              <w:rPr>
                <w:rFonts w:ascii="Times New Roman" w:hAnsi="Times New Roman" w:cs="Times New Roman"/>
                <w:b w:val="0"/>
              </w:rPr>
            </w:pPr>
            <m:oMathPara>
              <m:oMath>
                <m:r>
                  <m:rPr>
                    <m:sty m:val="bi"/>
                  </m:rPr>
                  <w:rPr>
                    <w:rFonts w:ascii="Cambria Math" w:hAnsi="Cambria Math" w:cs="Times New Roman"/>
                  </w:rPr>
                  <m:t>Ln(V)=</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2</m:t>
                    </m:r>
                  </m:sub>
                </m:sSub>
                <m:r>
                  <m:rPr>
                    <m:sty m:val="bi"/>
                  </m:rPr>
                  <w:rPr>
                    <w:rFonts w:ascii="Cambria Math" w:hAnsi="Cambria Math" w:cs="Times New Roman"/>
                  </w:rPr>
                  <m:t>*Ln(H)+ε</m:t>
                </m:r>
              </m:oMath>
            </m:oMathPara>
          </w:p>
        </w:tc>
        <w:tc>
          <w:tcPr>
            <w:tcW w:w="2402" w:type="dxa"/>
            <w:tcBorders>
              <w:top w:val="nil"/>
            </w:tcBorders>
            <w:shd w:val="clear" w:color="auto" w:fill="auto"/>
            <w:vAlign w:val="center"/>
          </w:tcPr>
          <w:p w:rsidR="003A6ABD" w:rsidRPr="003A6ABD" w:rsidRDefault="003A6ABD" w:rsidP="00240A79">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6ABD">
              <w:rPr>
                <w:rFonts w:ascii="Times New Roman" w:hAnsi="Times New Roman" w:cs="Times New Roman"/>
              </w:rPr>
              <w:t>Schumacher e Hall</w:t>
            </w:r>
          </w:p>
        </w:tc>
      </w:tr>
    </w:tbl>
    <w:p w:rsidR="003A6ABD" w:rsidRDefault="003A6ABD" w:rsidP="003A6ABD">
      <w:pPr>
        <w:ind w:firstLine="0"/>
      </w:pPr>
      <w:r>
        <w:t xml:space="preserve">Onde: </w:t>
      </w:r>
      <w:r w:rsidRPr="001C7553">
        <w:rPr>
          <w:i/>
        </w:rPr>
        <w:t>V</w:t>
      </w:r>
      <w:r>
        <w:t xml:space="preserve"> = Volume; </w:t>
      </w:r>
      <w:r w:rsidRPr="001C7553">
        <w:rPr>
          <w:i/>
        </w:rPr>
        <w:t>dap</w:t>
      </w:r>
      <w:r>
        <w:t xml:space="preserve"> = diâmetro a 1,30 do solo; </w:t>
      </w:r>
      <w:r>
        <w:rPr>
          <w:i/>
        </w:rPr>
        <w:t>H</w:t>
      </w:r>
      <w:r>
        <w:t xml:space="preserve"> = altura, </w:t>
      </w:r>
      <m:oMath>
        <m:r>
          <w:rPr>
            <w:rFonts w:ascii="Cambria Math" w:hAnsi="Cambria Math"/>
          </w:rPr>
          <m:t>ε</m:t>
        </m:r>
      </m:oMath>
      <w:r>
        <w:t xml:space="preserve"> = erro padrão.</w:t>
      </w:r>
    </w:p>
    <w:p w:rsidR="003A6ABD" w:rsidRDefault="003A6ABD" w:rsidP="003A6ABD">
      <w:r>
        <w:lastRenderedPageBreak/>
        <w:t xml:space="preserve">Em </w:t>
      </w:r>
      <w:r w:rsidR="00EC1A1E">
        <w:t>seguida gráficos de resíduos s</w:t>
      </w:r>
      <w:r>
        <w:t>ão gerados para os modelos, além de uma tabela com os coeficientes e parâmetros de qualidade de ajuste, como R² e erro-padrão, para auxiliar o usuário a escolher o modelo mais adequado aos seus dados.</w:t>
      </w:r>
    </w:p>
    <w:p w:rsidR="003A6ABD" w:rsidRDefault="003A6ABD" w:rsidP="003A6ABD">
      <w:r>
        <w:t xml:space="preserve">A próxima etapa é a de download dos resultados, que </w:t>
      </w:r>
      <w:r w:rsidR="00EC1A1E">
        <w:t xml:space="preserve">é </w:t>
      </w:r>
      <w:r>
        <w:t>uma aba dedicada ap</w:t>
      </w:r>
      <w:r w:rsidR="00EC1A1E">
        <w:t>enas aos downloads, e funciona</w:t>
      </w:r>
      <w:r>
        <w:t xml:space="preserve"> de forma idêntica ao </w:t>
      </w:r>
      <w:r w:rsidR="008A190A">
        <w:t>App Inventário de Nativas</w:t>
      </w:r>
      <w:r>
        <w:t>, já discutido anteriormente.</w:t>
      </w:r>
    </w:p>
    <w:p w:rsidR="003A6ABD" w:rsidRDefault="003A6ABD" w:rsidP="003A6ABD"/>
    <w:p w:rsidR="003A6ABD" w:rsidRDefault="003A6ABD" w:rsidP="003A6ABD">
      <w:pPr>
        <w:ind w:firstLine="0"/>
      </w:pPr>
      <w:r>
        <w:rPr>
          <w:noProof/>
          <w:lang w:eastAsia="pt-BR"/>
        </w:rPr>
        <w:lastRenderedPageBreak/>
        <w:drawing>
          <wp:inline distT="0" distB="0" distL="0" distR="0" wp14:anchorId="6A92B8C3" wp14:editId="19C6FCBD">
            <wp:extent cx="5825490" cy="8070850"/>
            <wp:effectExtent l="0" t="0" r="3810" b="635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uxograma_cubagem_2"/>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843478" cy="8095771"/>
                    </a:xfrm>
                    <a:prstGeom prst="rect">
                      <a:avLst/>
                    </a:prstGeom>
                    <a:noFill/>
                    <a:ln>
                      <a:noFill/>
                    </a:ln>
                  </pic:spPr>
                </pic:pic>
              </a:graphicData>
            </a:graphic>
          </wp:inline>
        </w:drawing>
      </w:r>
    </w:p>
    <w:p w:rsidR="003A6ABD" w:rsidRPr="00AA154E" w:rsidRDefault="003A6ABD" w:rsidP="003A6ABD">
      <w:pPr>
        <w:pStyle w:val="Legenda"/>
        <w:rPr>
          <w:rFonts w:eastAsia="Calibri" w:cs="Times New Roman"/>
          <w:i/>
          <w:lang w:eastAsia="en-US"/>
        </w:rPr>
      </w:pPr>
      <w:r w:rsidRPr="00F70905">
        <w:t xml:space="preserve">Figura </w:t>
      </w:r>
      <w:r w:rsidRPr="00F70905">
        <w:rPr>
          <w:i/>
        </w:rPr>
        <w:fldChar w:fldCharType="begin"/>
      </w:r>
      <w:r w:rsidRPr="00F70905">
        <w:instrText xml:space="preserve"> SEQ Figura \* ARABIC </w:instrText>
      </w:r>
      <w:r w:rsidRPr="00F70905">
        <w:rPr>
          <w:i/>
        </w:rPr>
        <w:fldChar w:fldCharType="separate"/>
      </w:r>
      <w:r w:rsidR="00A26E55">
        <w:rPr>
          <w:noProof/>
        </w:rPr>
        <w:t>35</w:t>
      </w:r>
      <w:r w:rsidRPr="00F70905">
        <w:rPr>
          <w:i/>
        </w:rPr>
        <w:fldChar w:fldCharType="end"/>
      </w:r>
      <w:r w:rsidR="00F70905" w:rsidRPr="00F70905">
        <w:t>.</w:t>
      </w:r>
      <w:r w:rsidRPr="00F70905">
        <w:t xml:space="preserve"> Fluxograma</w:t>
      </w:r>
      <w:r w:rsidRPr="00AA154E">
        <w:t xml:space="preserve"> para </w:t>
      </w:r>
      <w:r w:rsidR="008A190A">
        <w:t>App Cubagem</w:t>
      </w:r>
      <w:r w:rsidRPr="00AA154E">
        <w:t>, parte 3.</w:t>
      </w:r>
    </w:p>
    <w:p w:rsidR="003A6ABD" w:rsidRDefault="003A6ABD" w:rsidP="003A6ABD">
      <w:pPr>
        <w:pStyle w:val="Ttulo3"/>
      </w:pPr>
      <w:bookmarkStart w:id="18" w:name="_Toc535429345"/>
      <w:r>
        <w:lastRenderedPageBreak/>
        <w:t>RESULTADOS E DISCUSSÃO</w:t>
      </w:r>
      <w:bookmarkEnd w:id="18"/>
    </w:p>
    <w:p w:rsidR="00240A79" w:rsidRPr="00094AE7" w:rsidRDefault="00240A79" w:rsidP="00A5561B">
      <w:pPr>
        <w:ind w:left="357" w:firstLine="351"/>
      </w:pPr>
      <w:r>
        <w:t xml:space="preserve">Após criado, </w:t>
      </w:r>
      <w:proofErr w:type="gramStart"/>
      <w:r>
        <w:t xml:space="preserve">o </w:t>
      </w:r>
      <w:r>
        <w:rPr>
          <w:i/>
        </w:rPr>
        <w:t>web</w:t>
      </w:r>
      <w:proofErr w:type="gramEnd"/>
      <w:r>
        <w:rPr>
          <w:i/>
        </w:rPr>
        <w:t xml:space="preserve"> app</w:t>
      </w:r>
      <w:r>
        <w:t xml:space="preserve"> App Cubagem foi carregado no servidor contratado, e pode ser acessado online. Nas figuras a seguir, pode-se observar todas as telas de upload, processamento e download.</w:t>
      </w:r>
    </w:p>
    <w:p w:rsidR="00240A79" w:rsidRDefault="00240A79" w:rsidP="003A6ABD">
      <w:pPr>
        <w:ind w:firstLine="0"/>
      </w:pPr>
    </w:p>
    <w:p w:rsidR="00240A79" w:rsidRDefault="00240A79" w:rsidP="00240A79">
      <w:pPr>
        <w:keepNext/>
        <w:ind w:firstLine="0"/>
      </w:pPr>
      <w:r w:rsidRPr="00240A79">
        <w:rPr>
          <w:noProof/>
          <w:lang w:eastAsia="pt-BR"/>
        </w:rPr>
        <w:drawing>
          <wp:inline distT="0" distB="0" distL="0" distR="0" wp14:anchorId="01DAA7B8" wp14:editId="3C60F524">
            <wp:extent cx="5755640" cy="3270977"/>
            <wp:effectExtent l="0" t="0" r="0" b="5715"/>
            <wp:docPr id="22" name="Imagem 22" descr="C:\Users\solla\OneDrive\prints\cub\Screensho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la\OneDrive\prints\cub\Screenshot_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5640" cy="3270977"/>
                    </a:xfrm>
                    <a:prstGeom prst="rect">
                      <a:avLst/>
                    </a:prstGeom>
                    <a:noFill/>
                    <a:ln>
                      <a:noFill/>
                    </a:ln>
                  </pic:spPr>
                </pic:pic>
              </a:graphicData>
            </a:graphic>
          </wp:inline>
        </w:drawing>
      </w:r>
    </w:p>
    <w:p w:rsidR="00240A79" w:rsidRDefault="00240A79" w:rsidP="00240A79">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6</w:t>
      </w:r>
      <w:r w:rsidRPr="00F70905">
        <w:fldChar w:fldCharType="end"/>
      </w:r>
      <w:r w:rsidR="00F70905" w:rsidRPr="00F70905">
        <w:t>.</w:t>
      </w:r>
      <w:r>
        <w:t xml:space="preserve"> </w:t>
      </w:r>
      <w:r w:rsidR="00CD0CEE">
        <w:t>Aba</w:t>
      </w:r>
      <w:r>
        <w:t xml:space="preserve"> de introdução ao App Cubagem</w:t>
      </w:r>
      <w:r w:rsidR="00F70905">
        <w:t>.</w:t>
      </w:r>
    </w:p>
    <w:p w:rsidR="00240A79" w:rsidRDefault="00240A79" w:rsidP="00240A79">
      <w:pPr>
        <w:keepNext/>
        <w:ind w:firstLine="0"/>
      </w:pPr>
      <w:r w:rsidRPr="00240A79">
        <w:rPr>
          <w:noProof/>
          <w:lang w:eastAsia="pt-BR"/>
        </w:rPr>
        <w:lastRenderedPageBreak/>
        <w:drawing>
          <wp:inline distT="0" distB="0" distL="0" distR="0" wp14:anchorId="6EA941DD" wp14:editId="6E50BFAE">
            <wp:extent cx="5755640" cy="3270977"/>
            <wp:effectExtent l="0" t="0" r="0" b="5715"/>
            <wp:docPr id="36" name="Imagem 36" descr="C:\Users\solla\OneDrive\prints\cub\Screensho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lla\OneDrive\prints\cub\Screenshot_2.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5640" cy="3270977"/>
                    </a:xfrm>
                    <a:prstGeom prst="rect">
                      <a:avLst/>
                    </a:prstGeom>
                    <a:noFill/>
                    <a:ln>
                      <a:noFill/>
                    </a:ln>
                  </pic:spPr>
                </pic:pic>
              </a:graphicData>
            </a:graphic>
          </wp:inline>
        </w:drawing>
      </w:r>
    </w:p>
    <w:p w:rsidR="00240A79" w:rsidRDefault="00240A79" w:rsidP="00240A79">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7</w:t>
      </w:r>
      <w:r w:rsidRPr="00F70905">
        <w:fldChar w:fldCharType="end"/>
      </w:r>
      <w:r w:rsidR="00F70905" w:rsidRPr="00F70905">
        <w:t>.</w:t>
      </w:r>
      <w:r w:rsidRPr="00F70905">
        <w:t xml:space="preserve"> </w:t>
      </w:r>
      <w:r w:rsidR="00CD0CEE" w:rsidRPr="00F70905">
        <w:t>Aba</w:t>
      </w:r>
      <w:r w:rsidR="00205F97" w:rsidRPr="00F70905">
        <w:t xml:space="preserve"> de</w:t>
      </w:r>
      <w:r w:rsidR="00205F97">
        <w:t xml:space="preserve"> importação de dados n</w:t>
      </w:r>
      <w:r>
        <w:t>o App Cubagem</w:t>
      </w:r>
      <w:r w:rsidR="00F70905">
        <w:t>.</w:t>
      </w:r>
    </w:p>
    <w:p w:rsidR="00240A79" w:rsidRDefault="00240A79" w:rsidP="00240A79">
      <w:pPr>
        <w:keepNext/>
        <w:ind w:firstLine="0"/>
      </w:pPr>
      <w:r w:rsidRPr="00240A79">
        <w:rPr>
          <w:noProof/>
          <w:lang w:eastAsia="pt-BR"/>
        </w:rPr>
        <w:drawing>
          <wp:inline distT="0" distB="0" distL="0" distR="0" wp14:anchorId="2AD674EB" wp14:editId="005014D8">
            <wp:extent cx="5755317" cy="2240280"/>
            <wp:effectExtent l="0" t="0" r="0" b="7620"/>
            <wp:docPr id="37" name="Imagem 37" descr="C:\Users\solla\OneDrive\prints\cub\Screensho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lla\OneDrive\prints\cub\Screenshot_3.jpg"/>
                    <pic:cNvPicPr>
                      <a:picLocks noChangeAspect="1" noChangeArrowheads="1"/>
                    </pic:cNvPicPr>
                  </pic:nvPicPr>
                  <pic:blipFill rotWithShape="1">
                    <a:blip r:embed="rId48">
                      <a:extLst>
                        <a:ext uri="{28A0092B-C50C-407E-A947-70E740481C1C}">
                          <a14:useLocalDpi xmlns:a14="http://schemas.microsoft.com/office/drawing/2010/main" val="0"/>
                        </a:ext>
                      </a:extLst>
                    </a:blip>
                    <a:srcRect b="33846"/>
                    <a:stretch/>
                  </pic:blipFill>
                  <pic:spPr bwMode="auto">
                    <a:xfrm>
                      <a:off x="0" y="0"/>
                      <a:ext cx="5755640" cy="2240406"/>
                    </a:xfrm>
                    <a:prstGeom prst="rect">
                      <a:avLst/>
                    </a:prstGeom>
                    <a:noFill/>
                    <a:ln>
                      <a:noFill/>
                    </a:ln>
                    <a:extLst>
                      <a:ext uri="{53640926-AAD7-44D8-BBD7-CCE9431645EC}">
                        <a14:shadowObscured xmlns:a14="http://schemas.microsoft.com/office/drawing/2010/main"/>
                      </a:ext>
                    </a:extLst>
                  </pic:spPr>
                </pic:pic>
              </a:graphicData>
            </a:graphic>
          </wp:inline>
        </w:drawing>
      </w:r>
    </w:p>
    <w:p w:rsidR="00240A79" w:rsidRDefault="00240A79" w:rsidP="00240A79">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8</w:t>
      </w:r>
      <w:r w:rsidRPr="00F70905">
        <w:fldChar w:fldCharType="end"/>
      </w:r>
      <w:r w:rsidR="00F70905" w:rsidRPr="00F70905">
        <w:t>.</w:t>
      </w:r>
      <w:r w:rsidRPr="00F70905">
        <w:t xml:space="preserve"> Dados de exemplo</w:t>
      </w:r>
      <w:r>
        <w:t xml:space="preserve"> de Smalian carregados </w:t>
      </w:r>
      <w:r w:rsidR="00205F97">
        <w:t xml:space="preserve">na aba Importação </w:t>
      </w:r>
      <w:r>
        <w:t>no App Cubagem</w:t>
      </w:r>
      <w:r w:rsidR="00F70905">
        <w:t>.</w:t>
      </w:r>
    </w:p>
    <w:p w:rsidR="00240A79" w:rsidRDefault="00240A79" w:rsidP="00240A79">
      <w:pPr>
        <w:keepNext/>
        <w:ind w:firstLine="0"/>
      </w:pPr>
      <w:r w:rsidRPr="00240A79">
        <w:rPr>
          <w:noProof/>
          <w:lang w:eastAsia="pt-BR"/>
        </w:rPr>
        <w:lastRenderedPageBreak/>
        <w:drawing>
          <wp:inline distT="0" distB="0" distL="0" distR="0" wp14:anchorId="1B3C6229" wp14:editId="768E8181">
            <wp:extent cx="5755640" cy="2179651"/>
            <wp:effectExtent l="0" t="0" r="0" b="0"/>
            <wp:docPr id="38" name="Imagem 38" descr="C:\Users\solla\OneDrive\prints\cub\Screenshot_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lla\OneDrive\prints\cub\Screenshot_26.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5640" cy="2179651"/>
                    </a:xfrm>
                    <a:prstGeom prst="rect">
                      <a:avLst/>
                    </a:prstGeom>
                    <a:noFill/>
                    <a:ln>
                      <a:noFill/>
                    </a:ln>
                  </pic:spPr>
                </pic:pic>
              </a:graphicData>
            </a:graphic>
          </wp:inline>
        </w:drawing>
      </w:r>
    </w:p>
    <w:p w:rsidR="00240A79" w:rsidRDefault="00240A79" w:rsidP="00240A79">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39</w:t>
      </w:r>
      <w:r w:rsidRPr="00F70905">
        <w:fldChar w:fldCharType="end"/>
      </w:r>
      <w:r w:rsidR="00F70905" w:rsidRPr="00F70905">
        <w:t>.</w:t>
      </w:r>
      <w:r w:rsidRPr="00F70905">
        <w:t xml:space="preserve"> Dados de exemplo</w:t>
      </w:r>
      <w:r>
        <w:t xml:space="preserve"> de Huber carregados</w:t>
      </w:r>
      <w:r w:rsidR="00205F97">
        <w:t xml:space="preserve"> na aba Importação</w:t>
      </w:r>
      <w:r>
        <w:t xml:space="preserve"> no App Cubagem</w:t>
      </w:r>
      <w:r w:rsidR="00F70905">
        <w:t>.</w:t>
      </w:r>
    </w:p>
    <w:p w:rsidR="00CD0CEE" w:rsidRDefault="00CD0CEE" w:rsidP="00CD0CEE">
      <w:pPr>
        <w:keepNext/>
        <w:ind w:firstLine="0"/>
      </w:pPr>
      <w:r w:rsidRPr="00CD0CEE">
        <w:rPr>
          <w:noProof/>
          <w:lang w:eastAsia="pt-BR"/>
        </w:rPr>
        <w:drawing>
          <wp:inline distT="0" distB="0" distL="0" distR="0" wp14:anchorId="540B2C72" wp14:editId="4BB4F18C">
            <wp:extent cx="5755640" cy="3260618"/>
            <wp:effectExtent l="0" t="0" r="0" b="0"/>
            <wp:docPr id="39" name="Imagem 39" descr="C:\Users\solla\OneDrive\prints\cub\Screensho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lla\OneDrive\prints\cub\Screenshot_4.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5640" cy="3260618"/>
                    </a:xfrm>
                    <a:prstGeom prst="rect">
                      <a:avLst/>
                    </a:prstGeom>
                    <a:noFill/>
                    <a:ln>
                      <a:noFill/>
                    </a:ln>
                  </pic:spPr>
                </pic:pic>
              </a:graphicData>
            </a:graphic>
          </wp:inline>
        </w:drawing>
      </w:r>
    </w:p>
    <w:p w:rsidR="00240A79" w:rsidRPr="00F70905" w:rsidRDefault="00CD0CEE" w:rsidP="00CD0CEE">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0</w:t>
      </w:r>
      <w:r w:rsidRPr="00F70905">
        <w:fldChar w:fldCharType="end"/>
      </w:r>
      <w:r w:rsidR="00F70905" w:rsidRPr="00F70905">
        <w:t>.</w:t>
      </w:r>
      <w:r w:rsidRPr="00F70905">
        <w:t xml:space="preserve"> Aba de mapeamento de variáveis no App Cubagem</w:t>
      </w:r>
      <w:r w:rsidR="00F70905" w:rsidRPr="00F70905">
        <w:t>.</w:t>
      </w:r>
    </w:p>
    <w:p w:rsidR="00CD0CEE" w:rsidRDefault="00CD0CEE" w:rsidP="00CD0CEE">
      <w:pPr>
        <w:pStyle w:val="Legenda"/>
        <w:keepNext/>
      </w:pPr>
      <w:r w:rsidRPr="00CD0CEE">
        <w:rPr>
          <w:noProof/>
          <w:lang w:eastAsia="pt-BR" w:bidi="ar-SA"/>
        </w:rPr>
        <w:lastRenderedPageBreak/>
        <w:drawing>
          <wp:inline distT="0" distB="0" distL="0" distR="0" wp14:anchorId="77A3636B" wp14:editId="5229FEB9">
            <wp:extent cx="5755640" cy="3263202"/>
            <wp:effectExtent l="0" t="0" r="0" b="0"/>
            <wp:docPr id="40" name="Imagem 40" descr="C:\Users\solla\OneDrive\prints\cub\Screenshot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olla\OneDrive\prints\cub\Screenshot_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5640" cy="3263202"/>
                    </a:xfrm>
                    <a:prstGeom prst="rect">
                      <a:avLst/>
                    </a:prstGeom>
                    <a:noFill/>
                    <a:ln>
                      <a:noFill/>
                    </a:ln>
                  </pic:spPr>
                </pic:pic>
              </a:graphicData>
            </a:graphic>
          </wp:inline>
        </w:drawing>
      </w:r>
    </w:p>
    <w:p w:rsidR="00CD0CEE" w:rsidRDefault="00CD0CEE" w:rsidP="00CD0CEE">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1</w:t>
      </w:r>
      <w:r w:rsidRPr="00F70905">
        <w:fldChar w:fldCharType="end"/>
      </w:r>
      <w:r w:rsidR="00F70905" w:rsidRPr="00F70905">
        <w:t>.</w:t>
      </w:r>
      <w:r w:rsidRPr="00F70905">
        <w:t xml:space="preserve"> Aba</w:t>
      </w:r>
      <w:r>
        <w:t xml:space="preserve"> de preparação dos dados no App Cubagem</w:t>
      </w:r>
      <w:r w:rsidR="00F70905">
        <w:t>.</w:t>
      </w:r>
    </w:p>
    <w:p w:rsidR="00CD0CEE" w:rsidRDefault="00CD0CEE" w:rsidP="00CD0CEE">
      <w:pPr>
        <w:pStyle w:val="Legenda"/>
        <w:keepNext/>
        <w:jc w:val="center"/>
      </w:pPr>
      <w:r w:rsidRPr="00CD0CEE">
        <w:rPr>
          <w:noProof/>
          <w:lang w:eastAsia="pt-BR" w:bidi="ar-SA"/>
        </w:rPr>
        <w:drawing>
          <wp:inline distT="0" distB="0" distL="0" distR="0" wp14:anchorId="301DECFA" wp14:editId="071910A2">
            <wp:extent cx="2213042" cy="3810000"/>
            <wp:effectExtent l="0" t="0" r="0" b="0"/>
            <wp:docPr id="41" name="Imagem 41" descr="C:\Users\solla\OneDrive\prints\cub\Screenshot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olla\OneDrive\prints\cub\Screenshot_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20370" cy="3822616"/>
                    </a:xfrm>
                    <a:prstGeom prst="rect">
                      <a:avLst/>
                    </a:prstGeom>
                    <a:noFill/>
                    <a:ln>
                      <a:noFill/>
                    </a:ln>
                  </pic:spPr>
                </pic:pic>
              </a:graphicData>
            </a:graphic>
          </wp:inline>
        </w:drawing>
      </w:r>
    </w:p>
    <w:p w:rsidR="00CD0CEE" w:rsidRPr="00F70905" w:rsidRDefault="00CD0CEE" w:rsidP="00CD0CEE">
      <w:pPr>
        <w:pStyle w:val="Legenda"/>
        <w:jc w:val="center"/>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2</w:t>
      </w:r>
      <w:r w:rsidRPr="00F70905">
        <w:fldChar w:fldCharType="end"/>
      </w:r>
      <w:r w:rsidR="00F70905" w:rsidRPr="00F70905">
        <w:t>.</w:t>
      </w:r>
      <w:r w:rsidRPr="00F70905">
        <w:t xml:space="preserve"> Opções adicionais da aba de preparação de dados no App Cubagem</w:t>
      </w:r>
      <w:r w:rsidR="00F70905" w:rsidRPr="00F70905">
        <w:t>.</w:t>
      </w:r>
    </w:p>
    <w:p w:rsidR="00CD0CEE" w:rsidRDefault="00CD0CEE" w:rsidP="00CD0CEE">
      <w:pPr>
        <w:pStyle w:val="Legenda"/>
        <w:keepNext/>
      </w:pPr>
      <w:r w:rsidRPr="00CD0CEE">
        <w:rPr>
          <w:noProof/>
          <w:lang w:eastAsia="pt-BR" w:bidi="ar-SA"/>
        </w:rPr>
        <w:lastRenderedPageBreak/>
        <w:drawing>
          <wp:inline distT="0" distB="0" distL="0" distR="0" wp14:anchorId="679FDA36" wp14:editId="7A832EC4">
            <wp:extent cx="5755640" cy="3212768"/>
            <wp:effectExtent l="0" t="0" r="0" b="6985"/>
            <wp:docPr id="42" name="Imagem 42" descr="C:\Users\solla\OneDrive\prints\cub\Screenshot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olla\OneDrive\prints\cub\Screenshot_7.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5640" cy="3212768"/>
                    </a:xfrm>
                    <a:prstGeom prst="rect">
                      <a:avLst/>
                    </a:prstGeom>
                    <a:noFill/>
                    <a:ln>
                      <a:noFill/>
                    </a:ln>
                  </pic:spPr>
                </pic:pic>
              </a:graphicData>
            </a:graphic>
          </wp:inline>
        </w:drawing>
      </w:r>
    </w:p>
    <w:p w:rsidR="00CD0CEE" w:rsidRPr="00F70905" w:rsidRDefault="00CD0CEE" w:rsidP="00CD0CEE">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3</w:t>
      </w:r>
      <w:r w:rsidRPr="00F70905">
        <w:fldChar w:fldCharType="end"/>
      </w:r>
      <w:r w:rsidR="00F70905" w:rsidRPr="00F70905">
        <w:t>.</w:t>
      </w:r>
      <w:r w:rsidRPr="00F70905">
        <w:t xml:space="preserve"> Volume calculado pelo método de Smalian na Aba de cálculo de volume no App Cubagem</w:t>
      </w:r>
      <w:r w:rsidR="00F70905" w:rsidRPr="00F70905">
        <w:t>.</w:t>
      </w:r>
    </w:p>
    <w:p w:rsidR="00CD0CEE" w:rsidRDefault="00CD0CEE" w:rsidP="00CD0CEE">
      <w:pPr>
        <w:pStyle w:val="Legenda"/>
        <w:keepNext/>
      </w:pPr>
      <w:r w:rsidRPr="00CD0CEE">
        <w:rPr>
          <w:noProof/>
          <w:lang w:eastAsia="pt-BR" w:bidi="ar-SA"/>
        </w:rPr>
        <w:drawing>
          <wp:inline distT="0" distB="0" distL="0" distR="0" wp14:anchorId="15A61DA7" wp14:editId="20CC3A4E">
            <wp:extent cx="5755640" cy="3181533"/>
            <wp:effectExtent l="0" t="0" r="0" b="0"/>
            <wp:docPr id="43" name="Imagem 43" descr="C:\Users\solla\OneDrive\prints\cub\Screenshot_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olla\OneDrive\prints\cub\Screenshot_27.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5640" cy="3181533"/>
                    </a:xfrm>
                    <a:prstGeom prst="rect">
                      <a:avLst/>
                    </a:prstGeom>
                    <a:noFill/>
                    <a:ln>
                      <a:noFill/>
                    </a:ln>
                  </pic:spPr>
                </pic:pic>
              </a:graphicData>
            </a:graphic>
          </wp:inline>
        </w:drawing>
      </w:r>
    </w:p>
    <w:p w:rsidR="00CD0CEE" w:rsidRPr="00F70905" w:rsidRDefault="00CD0CEE" w:rsidP="00CD0CEE">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4</w:t>
      </w:r>
      <w:r w:rsidRPr="00F70905">
        <w:fldChar w:fldCharType="end"/>
      </w:r>
      <w:r w:rsidR="00F70905" w:rsidRPr="00F70905">
        <w:t>.</w:t>
      </w:r>
      <w:r w:rsidRPr="00F70905">
        <w:t xml:space="preserve"> Volume calculado pelo método de Huber na aba cálculo de volume no App Cubagem</w:t>
      </w:r>
      <w:r w:rsidR="00F70905" w:rsidRPr="00F70905">
        <w:t>.</w:t>
      </w:r>
    </w:p>
    <w:p w:rsidR="00CD0CEE" w:rsidRDefault="00CD0CEE" w:rsidP="00CD0CEE">
      <w:pPr>
        <w:pStyle w:val="Legenda"/>
        <w:keepNext/>
      </w:pPr>
      <w:r w:rsidRPr="00CD0CEE">
        <w:rPr>
          <w:noProof/>
          <w:lang w:eastAsia="pt-BR" w:bidi="ar-SA"/>
        </w:rPr>
        <w:lastRenderedPageBreak/>
        <w:drawing>
          <wp:inline distT="0" distB="0" distL="0" distR="0" wp14:anchorId="55E5835F" wp14:editId="60EDC6D3">
            <wp:extent cx="5755640" cy="3212768"/>
            <wp:effectExtent l="0" t="0" r="0" b="6985"/>
            <wp:docPr id="44" name="Imagem 44" descr="C:\Users\solla\OneDrive\prints\cub\Screenshot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olla\OneDrive\prints\cub\Screenshot_8.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5640" cy="3212768"/>
                    </a:xfrm>
                    <a:prstGeom prst="rect">
                      <a:avLst/>
                    </a:prstGeom>
                    <a:noFill/>
                    <a:ln>
                      <a:noFill/>
                    </a:ln>
                  </pic:spPr>
                </pic:pic>
              </a:graphicData>
            </a:graphic>
          </wp:inline>
        </w:drawing>
      </w:r>
    </w:p>
    <w:p w:rsidR="00CD0CEE" w:rsidRDefault="00CD0CEE" w:rsidP="00CD0CEE">
      <w:pPr>
        <w:pStyle w:val="Legenda"/>
      </w:pPr>
      <w:r w:rsidRPr="00F70905">
        <w:t xml:space="preserve">Figura </w:t>
      </w:r>
      <w:r w:rsidRPr="00F70905">
        <w:fldChar w:fldCharType="begin"/>
      </w:r>
      <w:r w:rsidRPr="00F70905">
        <w:instrText xml:space="preserve"> SEQ Figura \* ARABIC </w:instrText>
      </w:r>
      <w:r w:rsidRPr="00F70905">
        <w:fldChar w:fldCharType="separate"/>
      </w:r>
      <w:r w:rsidR="00A26E55">
        <w:rPr>
          <w:noProof/>
        </w:rPr>
        <w:t>45</w:t>
      </w:r>
      <w:r w:rsidRPr="00F70905">
        <w:fldChar w:fldCharType="end"/>
      </w:r>
      <w:r w:rsidR="00F70905" w:rsidRPr="00F70905">
        <w:t xml:space="preserve"> . </w:t>
      </w:r>
      <w:r w:rsidRPr="00F70905">
        <w:t>Totalização</w:t>
      </w:r>
      <w:r>
        <w:t xml:space="preserve"> das árvores na aba cálculo do volume no App Cubagem</w:t>
      </w:r>
      <w:r w:rsidR="00F70905">
        <w:t>.</w:t>
      </w:r>
    </w:p>
    <w:p w:rsidR="00CD0CEE" w:rsidRDefault="00CD0CEE" w:rsidP="00CD0CEE">
      <w:pPr>
        <w:pStyle w:val="Legenda"/>
        <w:keepNext/>
      </w:pPr>
      <w:r w:rsidRPr="00CD0CEE">
        <w:rPr>
          <w:noProof/>
          <w:lang w:eastAsia="pt-BR" w:bidi="ar-SA"/>
        </w:rPr>
        <w:drawing>
          <wp:inline distT="0" distB="0" distL="0" distR="0" wp14:anchorId="1CF17B66" wp14:editId="7717BD5C">
            <wp:extent cx="5755097" cy="2179320"/>
            <wp:effectExtent l="0" t="0" r="0" b="0"/>
            <wp:docPr id="45" name="Imagem 45" descr="C:\Users\solla\OneDrive\prints\cub\Screenshot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olla\OneDrive\prints\cub\Screenshot_9.jpg"/>
                    <pic:cNvPicPr>
                      <a:picLocks noChangeAspect="1" noChangeArrowheads="1"/>
                    </pic:cNvPicPr>
                  </pic:nvPicPr>
                  <pic:blipFill rotWithShape="1">
                    <a:blip r:embed="rId56">
                      <a:extLst>
                        <a:ext uri="{28A0092B-C50C-407E-A947-70E740481C1C}">
                          <a14:useLocalDpi xmlns:a14="http://schemas.microsoft.com/office/drawing/2010/main" val="0"/>
                        </a:ext>
                      </a:extLst>
                    </a:blip>
                    <a:srcRect b="32160"/>
                    <a:stretch/>
                  </pic:blipFill>
                  <pic:spPr bwMode="auto">
                    <a:xfrm>
                      <a:off x="0" y="0"/>
                      <a:ext cx="5755640" cy="2179526"/>
                    </a:xfrm>
                    <a:prstGeom prst="rect">
                      <a:avLst/>
                    </a:prstGeom>
                    <a:noFill/>
                    <a:ln>
                      <a:noFill/>
                    </a:ln>
                    <a:extLst>
                      <a:ext uri="{53640926-AAD7-44D8-BBD7-CCE9431645EC}">
                        <a14:shadowObscured xmlns:a14="http://schemas.microsoft.com/office/drawing/2010/main"/>
                      </a:ext>
                    </a:extLst>
                  </pic:spPr>
                </pic:pic>
              </a:graphicData>
            </a:graphic>
          </wp:inline>
        </w:drawing>
      </w:r>
    </w:p>
    <w:p w:rsidR="00CD0CEE" w:rsidRDefault="00CD0CEE" w:rsidP="00CD0CEE">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46</w:t>
      </w:r>
      <w:r w:rsidRPr="00612684">
        <w:fldChar w:fldCharType="end"/>
      </w:r>
      <w:r w:rsidR="00612684" w:rsidRPr="00612684">
        <w:t>.</w:t>
      </w:r>
      <w:r w:rsidRPr="00612684">
        <w:t xml:space="preserve"> </w:t>
      </w:r>
      <w:r w:rsidR="00143BBA" w:rsidRPr="00612684">
        <w:t xml:space="preserve">Tabela de distribuição diamétrica na aba </w:t>
      </w:r>
      <w:r w:rsidRPr="00612684">
        <w:t>Análise</w:t>
      </w:r>
      <w:r>
        <w:t xml:space="preserve"> descritiva no App Cubagem</w:t>
      </w:r>
      <w:r w:rsidR="00612684">
        <w:t>.</w:t>
      </w:r>
    </w:p>
    <w:p w:rsidR="00143BBA" w:rsidRDefault="00143BBA" w:rsidP="00143BBA">
      <w:pPr>
        <w:pStyle w:val="Legenda"/>
        <w:keepNext/>
      </w:pPr>
      <w:r w:rsidRPr="00143BBA">
        <w:rPr>
          <w:noProof/>
          <w:lang w:eastAsia="pt-BR" w:bidi="ar-SA"/>
        </w:rPr>
        <w:lastRenderedPageBreak/>
        <w:drawing>
          <wp:inline distT="0" distB="0" distL="0" distR="0" wp14:anchorId="64C8734C" wp14:editId="78FC14A1">
            <wp:extent cx="5755640" cy="3307363"/>
            <wp:effectExtent l="0" t="0" r="0" b="7620"/>
            <wp:docPr id="46" name="Imagem 46" descr="C:\Users\solla\OneDrive\prints\cub\Screenshot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olla\OneDrive\prints\cub\Screenshot_10.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43BBA" w:rsidP="00143BBA">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47</w:t>
      </w:r>
      <w:r w:rsidRPr="00612684">
        <w:fldChar w:fldCharType="end"/>
      </w:r>
      <w:r w:rsidR="00612684" w:rsidRPr="00612684">
        <w:t>.</w:t>
      </w:r>
      <w:r w:rsidRPr="00612684">
        <w:t xml:space="preserve"> Gráfico do N° de indivíduos por classe diamétrica na aba Análise descritiva no App Cubagem</w:t>
      </w:r>
      <w:r w:rsidR="00612684" w:rsidRPr="00612684">
        <w:t>.</w:t>
      </w:r>
    </w:p>
    <w:p w:rsidR="00143BBA" w:rsidRDefault="00143BBA" w:rsidP="00143BBA">
      <w:pPr>
        <w:pStyle w:val="Legenda"/>
        <w:keepNext/>
      </w:pPr>
      <w:r w:rsidRPr="00143BBA">
        <w:rPr>
          <w:noProof/>
          <w:lang w:eastAsia="pt-BR" w:bidi="ar-SA"/>
        </w:rPr>
        <w:drawing>
          <wp:inline distT="0" distB="0" distL="0" distR="0" wp14:anchorId="79B06583" wp14:editId="7F334AB2">
            <wp:extent cx="5755640" cy="3307363"/>
            <wp:effectExtent l="0" t="0" r="0" b="7620"/>
            <wp:docPr id="47" name="Imagem 47" descr="C:\Users\solla\OneDrive\prints\cub\Screenshot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olla\OneDrive\prints\cub\Screenshot_11.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43BBA" w:rsidP="00143BBA">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48</w:t>
      </w:r>
      <w:r w:rsidRPr="00612684">
        <w:fldChar w:fldCharType="end"/>
      </w:r>
      <w:r w:rsidR="00612684" w:rsidRPr="00612684">
        <w:t>.</w:t>
      </w:r>
      <w:r w:rsidRPr="00612684">
        <w:t xml:space="preserve"> Gráfico do volume com casca por classe diamétrica na aba Análise descritiva no App Cubagem</w:t>
      </w:r>
      <w:r w:rsidR="00612684" w:rsidRPr="00612684">
        <w:t>.</w:t>
      </w:r>
    </w:p>
    <w:p w:rsidR="00143BBA" w:rsidRDefault="00143BBA" w:rsidP="00143BBA">
      <w:pPr>
        <w:pStyle w:val="Legenda"/>
        <w:keepNext/>
      </w:pPr>
      <w:r w:rsidRPr="00143BBA">
        <w:rPr>
          <w:noProof/>
          <w:lang w:eastAsia="pt-BR" w:bidi="ar-SA"/>
        </w:rPr>
        <w:lastRenderedPageBreak/>
        <w:drawing>
          <wp:inline distT="0" distB="0" distL="0" distR="0" wp14:anchorId="6DC59575" wp14:editId="5003A104">
            <wp:extent cx="5755640" cy="3307363"/>
            <wp:effectExtent l="0" t="0" r="0" b="7620"/>
            <wp:docPr id="48" name="Imagem 48" descr="C:\Users\solla\OneDrive\prints\cub\Screenshot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olla\OneDrive\prints\cub\Screenshot_1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43BBA" w:rsidP="00143BBA">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49</w:t>
      </w:r>
      <w:r w:rsidRPr="00612684">
        <w:fldChar w:fldCharType="end"/>
      </w:r>
      <w:r w:rsidR="00612684" w:rsidRPr="00612684">
        <w:t xml:space="preserve">. </w:t>
      </w:r>
      <w:r w:rsidRPr="00612684">
        <w:t>Gráfico do volume sem casca por classe diamétrica na aba Análise descritiva no App Cubagem</w:t>
      </w:r>
      <w:r w:rsidR="00612684" w:rsidRPr="00612684">
        <w:t>.</w:t>
      </w:r>
    </w:p>
    <w:p w:rsidR="00143BBA" w:rsidRDefault="00143BBA" w:rsidP="00143BBA">
      <w:pPr>
        <w:pStyle w:val="Legenda"/>
        <w:keepNext/>
      </w:pPr>
      <w:r w:rsidRPr="00143BBA">
        <w:rPr>
          <w:noProof/>
          <w:lang w:eastAsia="pt-BR" w:bidi="ar-SA"/>
        </w:rPr>
        <w:drawing>
          <wp:inline distT="0" distB="0" distL="0" distR="0" wp14:anchorId="3644E581" wp14:editId="0C25518B">
            <wp:extent cx="5755640" cy="3307363"/>
            <wp:effectExtent l="0" t="0" r="0" b="7620"/>
            <wp:docPr id="49" name="Imagem 49" descr="C:\Users\solla\OneDrive\prints\cub\Screenshot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olla\OneDrive\prints\cub\Screenshot_13.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43BBA" w:rsidP="00143BBA">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0</w:t>
      </w:r>
      <w:r w:rsidRPr="00612684">
        <w:fldChar w:fldCharType="end"/>
      </w:r>
      <w:r w:rsidR="00612684" w:rsidRPr="00612684">
        <w:t>.</w:t>
      </w:r>
      <w:r w:rsidRPr="00612684">
        <w:t xml:space="preserve"> Gráfico da relação entre volume com casca e sem casca na aba Análise descritiva no App Cubagem</w:t>
      </w:r>
    </w:p>
    <w:p w:rsidR="00143BBA" w:rsidRDefault="00143BBA" w:rsidP="00143BBA">
      <w:pPr>
        <w:pStyle w:val="Legenda"/>
        <w:keepNext/>
      </w:pPr>
      <w:r w:rsidRPr="00143BBA">
        <w:rPr>
          <w:noProof/>
          <w:lang w:eastAsia="pt-BR" w:bidi="ar-SA"/>
        </w:rPr>
        <w:lastRenderedPageBreak/>
        <w:drawing>
          <wp:inline distT="0" distB="0" distL="0" distR="0" wp14:anchorId="0EB60682" wp14:editId="782467DD">
            <wp:extent cx="5755640" cy="3307363"/>
            <wp:effectExtent l="0" t="0" r="0" b="7620"/>
            <wp:docPr id="50" name="Imagem 50" descr="C:\Users\solla\OneDrive\prints\cub\Screenshot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olla\OneDrive\prints\cub\Screenshot_14.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Default="00143BBA" w:rsidP="00143BBA">
      <w:pPr>
        <w:pStyle w:val="Legenda"/>
        <w:keepNext/>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1</w:t>
      </w:r>
      <w:r w:rsidRPr="00612684">
        <w:fldChar w:fldCharType="end"/>
      </w:r>
      <w:r w:rsidR="00612684" w:rsidRPr="00612684">
        <w:t>.</w:t>
      </w:r>
      <w:r w:rsidRPr="00612684">
        <w:t xml:space="preserve"> Gráfico da área basal por classe diamétrica na aba Análise descritiva no App Cubagem</w:t>
      </w:r>
      <w:r w:rsidRPr="00143BBA">
        <w:rPr>
          <w:noProof/>
          <w:lang w:eastAsia="pt-BR" w:bidi="ar-SA"/>
        </w:rPr>
        <w:drawing>
          <wp:inline distT="0" distB="0" distL="0" distR="0" wp14:anchorId="27B183CB" wp14:editId="6019DBFC">
            <wp:extent cx="5755640" cy="3307363"/>
            <wp:effectExtent l="0" t="0" r="0" b="7620"/>
            <wp:docPr id="51" name="Imagem 51" descr="C:\Users\solla\OneDrive\prints\cub\Screenshot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olla\OneDrive\prints\cub\Screenshot_15.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43BBA" w:rsidP="00CD0CEE">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2</w:t>
      </w:r>
      <w:r w:rsidRPr="00612684">
        <w:fldChar w:fldCharType="end"/>
      </w:r>
      <w:r w:rsidR="00612684" w:rsidRPr="00612684">
        <w:t>.</w:t>
      </w:r>
      <w:r w:rsidRPr="00612684">
        <w:t xml:space="preserve"> Grá</w:t>
      </w:r>
      <w:r w:rsidR="00165B9B" w:rsidRPr="00612684">
        <w:t>fico da forma média das árvores</w:t>
      </w:r>
      <w:r w:rsidRPr="00612684">
        <w:t xml:space="preserve"> na aba Análise descritiva no App Cubagem</w:t>
      </w:r>
      <w:r w:rsidR="00612684" w:rsidRPr="00612684">
        <w:t>.</w:t>
      </w:r>
    </w:p>
    <w:p w:rsidR="00165B9B" w:rsidRDefault="00143BBA" w:rsidP="00165B9B">
      <w:pPr>
        <w:pStyle w:val="Legenda"/>
        <w:keepNext/>
      </w:pPr>
      <w:r w:rsidRPr="00143BBA">
        <w:rPr>
          <w:noProof/>
          <w:lang w:eastAsia="pt-BR" w:bidi="ar-SA"/>
        </w:rPr>
        <w:lastRenderedPageBreak/>
        <w:drawing>
          <wp:inline distT="0" distB="0" distL="0" distR="0" wp14:anchorId="5B193933" wp14:editId="71B42D85">
            <wp:extent cx="5755640" cy="3307363"/>
            <wp:effectExtent l="0" t="0" r="0" b="7620"/>
            <wp:docPr id="52" name="Imagem 52" descr="C:\Users\solla\OneDrive\prints\cub\Screenshot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olla\OneDrive\prints\cub\Screenshot_16.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55640" cy="3307363"/>
                    </a:xfrm>
                    <a:prstGeom prst="rect">
                      <a:avLst/>
                    </a:prstGeom>
                    <a:noFill/>
                    <a:ln>
                      <a:noFill/>
                    </a:ln>
                  </pic:spPr>
                </pic:pic>
              </a:graphicData>
            </a:graphic>
          </wp:inline>
        </w:drawing>
      </w:r>
    </w:p>
    <w:p w:rsidR="00143BBA" w:rsidRPr="00612684" w:rsidRDefault="00165B9B" w:rsidP="00165B9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3</w:t>
      </w:r>
      <w:r w:rsidRPr="00612684">
        <w:fldChar w:fldCharType="end"/>
      </w:r>
      <w:r w:rsidR="00612684" w:rsidRPr="00612684">
        <w:t>.</w:t>
      </w:r>
      <w:r w:rsidRPr="00612684">
        <w:t xml:space="preserve"> Gráfico da forma média das árvores de cada estrato na aba Análise descritiva no App Cubagem</w:t>
      </w:r>
    </w:p>
    <w:p w:rsidR="00165B9B" w:rsidRDefault="00165B9B" w:rsidP="00165B9B">
      <w:pPr>
        <w:pStyle w:val="Legenda"/>
        <w:keepNext/>
      </w:pPr>
      <w:r w:rsidRPr="00165B9B">
        <w:rPr>
          <w:noProof/>
          <w:lang w:eastAsia="pt-BR" w:bidi="ar-SA"/>
        </w:rPr>
        <w:drawing>
          <wp:inline distT="0" distB="0" distL="0" distR="0" wp14:anchorId="284338E9" wp14:editId="35EB0435">
            <wp:extent cx="5755640" cy="2422108"/>
            <wp:effectExtent l="0" t="0" r="0" b="0"/>
            <wp:docPr id="53" name="Imagem 53" descr="C:\Users\solla\OneDrive\prints\cub\Screenshot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olla\OneDrive\prints\cub\Screenshot_17.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5640" cy="2422108"/>
                    </a:xfrm>
                    <a:prstGeom prst="rect">
                      <a:avLst/>
                    </a:prstGeom>
                    <a:noFill/>
                    <a:ln>
                      <a:noFill/>
                    </a:ln>
                  </pic:spPr>
                </pic:pic>
              </a:graphicData>
            </a:graphic>
          </wp:inline>
        </w:drawing>
      </w:r>
    </w:p>
    <w:p w:rsidR="00165B9B" w:rsidRPr="00612684" w:rsidRDefault="00165B9B" w:rsidP="00165B9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4</w:t>
      </w:r>
      <w:r w:rsidRPr="00612684">
        <w:fldChar w:fldCharType="end"/>
      </w:r>
      <w:r w:rsidR="00612684" w:rsidRPr="00612684">
        <w:t>.</w:t>
      </w:r>
      <w:r w:rsidRPr="00612684">
        <w:t xml:space="preserve"> Tabela de coeficientes dos modelos ajustados na aba Ajustes de modelos volumétricos no App Cubagem</w:t>
      </w:r>
      <w:r w:rsidR="00612684" w:rsidRPr="00612684">
        <w:t>.</w:t>
      </w:r>
    </w:p>
    <w:p w:rsidR="00165B9B" w:rsidRDefault="00165B9B" w:rsidP="00165B9B">
      <w:pPr>
        <w:pStyle w:val="Legenda"/>
        <w:keepNext/>
      </w:pPr>
      <w:r w:rsidRPr="00165B9B">
        <w:rPr>
          <w:noProof/>
          <w:lang w:eastAsia="pt-BR" w:bidi="ar-SA"/>
        </w:rPr>
        <w:lastRenderedPageBreak/>
        <w:drawing>
          <wp:inline distT="0" distB="0" distL="0" distR="0" wp14:anchorId="140D3CA0" wp14:editId="5ADB71A8">
            <wp:extent cx="5755640" cy="2841363"/>
            <wp:effectExtent l="0" t="0" r="0" b="0"/>
            <wp:docPr id="54" name="Imagem 54" descr="C:\Users\solla\OneDrive\prints\cub\Screenshot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olla\OneDrive\prints\cub\Screenshot_18.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5640" cy="2841363"/>
                    </a:xfrm>
                    <a:prstGeom prst="rect">
                      <a:avLst/>
                    </a:prstGeom>
                    <a:noFill/>
                    <a:ln>
                      <a:noFill/>
                    </a:ln>
                  </pic:spPr>
                </pic:pic>
              </a:graphicData>
            </a:graphic>
          </wp:inline>
        </w:drawing>
      </w:r>
    </w:p>
    <w:p w:rsidR="00165B9B" w:rsidRPr="00612684" w:rsidRDefault="00165B9B" w:rsidP="00165B9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5</w:t>
      </w:r>
      <w:r w:rsidRPr="00612684">
        <w:fldChar w:fldCharType="end"/>
      </w:r>
      <w:r w:rsidR="00612684" w:rsidRPr="00612684">
        <w:t>.</w:t>
      </w:r>
      <w:r w:rsidRPr="00612684">
        <w:t xml:space="preserve"> Gráficos de resíduo de dispersão para volume com casca para os 3 modelos ajustados na aba Ajuste de modelos volumétricos no App Cubagem</w:t>
      </w:r>
      <w:r w:rsidR="00612684" w:rsidRPr="00612684">
        <w:t>.</w:t>
      </w:r>
    </w:p>
    <w:p w:rsidR="00165B9B" w:rsidRDefault="00165B9B" w:rsidP="00165B9B">
      <w:pPr>
        <w:pStyle w:val="Legenda"/>
        <w:keepNext/>
      </w:pPr>
      <w:r w:rsidRPr="00165B9B">
        <w:rPr>
          <w:noProof/>
          <w:lang w:eastAsia="pt-BR" w:bidi="ar-SA"/>
        </w:rPr>
        <w:drawing>
          <wp:inline distT="0" distB="0" distL="0" distR="0" wp14:anchorId="2FA42854" wp14:editId="47ABE061">
            <wp:extent cx="5755640" cy="3272011"/>
            <wp:effectExtent l="0" t="0" r="0" b="5080"/>
            <wp:docPr id="56" name="Imagem 56" descr="C:\Users\solla\OneDrive\prints\cub\Screenshot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olla\OneDrive\prints\cub\Screenshot_20.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5640" cy="3272011"/>
                    </a:xfrm>
                    <a:prstGeom prst="rect">
                      <a:avLst/>
                    </a:prstGeom>
                    <a:noFill/>
                    <a:ln>
                      <a:noFill/>
                    </a:ln>
                  </pic:spPr>
                </pic:pic>
              </a:graphicData>
            </a:graphic>
          </wp:inline>
        </w:drawing>
      </w:r>
    </w:p>
    <w:p w:rsidR="00143BBA" w:rsidRPr="00612684" w:rsidRDefault="00165B9B" w:rsidP="00165B9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6</w:t>
      </w:r>
      <w:r w:rsidRPr="00612684">
        <w:fldChar w:fldCharType="end"/>
      </w:r>
      <w:r w:rsidR="00612684" w:rsidRPr="00612684">
        <w:t>.</w:t>
      </w:r>
      <w:r w:rsidRPr="00612684">
        <w:t xml:space="preserve"> Histograma dos resíduos para volume com casca </w:t>
      </w:r>
      <w:r w:rsidR="004D15AC" w:rsidRPr="00612684">
        <w:t xml:space="preserve">e gráfico do valor observado em relação do valor observado </w:t>
      </w:r>
      <w:r w:rsidRPr="00612684">
        <w:t>para os 3 modelos ajustados na aba Ajuste de modelos volumétricos no App Cubagem</w:t>
      </w:r>
      <w:r w:rsidR="00612684" w:rsidRPr="00612684">
        <w:t>.</w:t>
      </w:r>
    </w:p>
    <w:p w:rsidR="004D15AC" w:rsidRDefault="004D15AC" w:rsidP="004D15AC">
      <w:pPr>
        <w:pStyle w:val="Legenda"/>
        <w:keepNext/>
      </w:pPr>
      <w:r w:rsidRPr="004D15AC">
        <w:rPr>
          <w:noProof/>
          <w:lang w:eastAsia="pt-BR" w:bidi="ar-SA"/>
        </w:rPr>
        <w:lastRenderedPageBreak/>
        <w:drawing>
          <wp:inline distT="0" distB="0" distL="0" distR="0" wp14:anchorId="27CBB61E" wp14:editId="4D165E4F">
            <wp:extent cx="5755640" cy="3272011"/>
            <wp:effectExtent l="0" t="0" r="0" b="5080"/>
            <wp:docPr id="57" name="Imagem 57" descr="C:\Users\solla\OneDrive\prints\cub\Screenshot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olla\OneDrive\prints\cub\Screenshot_21.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5640" cy="3272011"/>
                    </a:xfrm>
                    <a:prstGeom prst="rect">
                      <a:avLst/>
                    </a:prstGeom>
                    <a:noFill/>
                    <a:ln>
                      <a:noFill/>
                    </a:ln>
                  </pic:spPr>
                </pic:pic>
              </a:graphicData>
            </a:graphic>
          </wp:inline>
        </w:drawing>
      </w:r>
    </w:p>
    <w:p w:rsidR="004D15AC" w:rsidRDefault="004D15AC" w:rsidP="004D15AC">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7</w:t>
      </w:r>
      <w:r w:rsidRPr="00612684">
        <w:fldChar w:fldCharType="end"/>
      </w:r>
      <w:r w:rsidR="00612684" w:rsidRPr="00612684">
        <w:t xml:space="preserve">. </w:t>
      </w:r>
      <w:r w:rsidRPr="00612684">
        <w:t>Gráficos</w:t>
      </w:r>
      <w:r w:rsidRPr="002B61F9">
        <w:t xml:space="preserve"> de resíduo de dispersão para volume </w:t>
      </w:r>
      <w:r>
        <w:t>sem</w:t>
      </w:r>
      <w:r w:rsidRPr="002B61F9">
        <w:t xml:space="preserve"> casca para os 3 modelos ajustados na aba Ajuste de modelos volumétricos no App Cubagem</w:t>
      </w:r>
      <w:r w:rsidR="00612684">
        <w:t>.</w:t>
      </w:r>
    </w:p>
    <w:p w:rsidR="004D15AC" w:rsidRDefault="004D15AC" w:rsidP="004D15AC">
      <w:pPr>
        <w:pStyle w:val="Legenda"/>
        <w:keepNext/>
      </w:pPr>
      <w:r w:rsidRPr="004D15AC">
        <w:rPr>
          <w:noProof/>
          <w:lang w:eastAsia="pt-BR" w:bidi="ar-SA"/>
        </w:rPr>
        <w:drawing>
          <wp:inline distT="0" distB="0" distL="0" distR="0" wp14:anchorId="6E2CEC7D" wp14:editId="4C7977E9">
            <wp:extent cx="5755640" cy="3272011"/>
            <wp:effectExtent l="0" t="0" r="0" b="5080"/>
            <wp:docPr id="58" name="Imagem 58" descr="C:\Users\solla\OneDrive\prints\cub\Screenshot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olla\OneDrive\prints\cub\Screenshot_22.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5640" cy="3272011"/>
                    </a:xfrm>
                    <a:prstGeom prst="rect">
                      <a:avLst/>
                    </a:prstGeom>
                    <a:noFill/>
                    <a:ln>
                      <a:noFill/>
                    </a:ln>
                  </pic:spPr>
                </pic:pic>
              </a:graphicData>
            </a:graphic>
          </wp:inline>
        </w:drawing>
      </w:r>
    </w:p>
    <w:p w:rsidR="00143BBA" w:rsidRPr="00612684" w:rsidRDefault="004D15AC" w:rsidP="004D15AC">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8</w:t>
      </w:r>
      <w:r w:rsidRPr="00612684">
        <w:fldChar w:fldCharType="end"/>
      </w:r>
      <w:r w:rsidR="00612684" w:rsidRPr="00612684">
        <w:t>.</w:t>
      </w:r>
      <w:r w:rsidRPr="00612684">
        <w:t xml:space="preserve"> Tabela de coeficientes dos modelos ajustados por talhão na aba Ajustes de modelos volumétricos no App Cubagem</w:t>
      </w:r>
      <w:r w:rsidR="00612684" w:rsidRPr="00612684">
        <w:t>.</w:t>
      </w:r>
    </w:p>
    <w:p w:rsidR="004D15AC" w:rsidRDefault="004D15AC" w:rsidP="004D15AC">
      <w:pPr>
        <w:pStyle w:val="Legenda"/>
        <w:keepNext/>
      </w:pPr>
      <w:r w:rsidRPr="004D15AC">
        <w:rPr>
          <w:noProof/>
          <w:lang w:eastAsia="pt-BR" w:bidi="ar-SA"/>
        </w:rPr>
        <w:lastRenderedPageBreak/>
        <w:drawing>
          <wp:inline distT="0" distB="0" distL="0" distR="0" wp14:anchorId="6AFA1343" wp14:editId="16C1E794">
            <wp:extent cx="5755640" cy="3272011"/>
            <wp:effectExtent l="0" t="0" r="0" b="5080"/>
            <wp:docPr id="59" name="Imagem 59" descr="C:\Users\solla\OneDrive\prints\cub\Screenshot_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olla\OneDrive\prints\cub\Screenshot_23.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5640" cy="3272011"/>
                    </a:xfrm>
                    <a:prstGeom prst="rect">
                      <a:avLst/>
                    </a:prstGeom>
                    <a:noFill/>
                    <a:ln>
                      <a:noFill/>
                    </a:ln>
                  </pic:spPr>
                </pic:pic>
              </a:graphicData>
            </a:graphic>
          </wp:inline>
        </w:drawing>
      </w:r>
    </w:p>
    <w:p w:rsidR="004D15AC" w:rsidRDefault="004D15AC" w:rsidP="004D15AC">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59</w:t>
      </w:r>
      <w:r w:rsidRPr="00612684">
        <w:fldChar w:fldCharType="end"/>
      </w:r>
      <w:r w:rsidR="00612684" w:rsidRPr="00612684">
        <w:t>.</w:t>
      </w:r>
      <w:r w:rsidRPr="00941361">
        <w:t xml:space="preserve"> Gráficos de resíduo de dispersão para volume com casca para os 3 modelos ajustados</w:t>
      </w:r>
      <w:r>
        <w:t xml:space="preserve"> por talhão</w:t>
      </w:r>
      <w:r w:rsidRPr="00941361">
        <w:t xml:space="preserve"> na aba Ajuste de modelos volumétricos no App Cubagem</w:t>
      </w:r>
      <w:r w:rsidR="00612684">
        <w:t>.</w:t>
      </w:r>
    </w:p>
    <w:p w:rsidR="004D15AC" w:rsidRDefault="004D15AC" w:rsidP="004D15AC">
      <w:pPr>
        <w:pStyle w:val="Legenda"/>
        <w:keepNext/>
      </w:pPr>
      <w:r w:rsidRPr="004D15AC">
        <w:rPr>
          <w:noProof/>
          <w:lang w:eastAsia="pt-BR" w:bidi="ar-SA"/>
        </w:rPr>
        <w:drawing>
          <wp:inline distT="0" distB="0" distL="0" distR="0" wp14:anchorId="27DDE485" wp14:editId="06948E4C">
            <wp:extent cx="5755640" cy="2615759"/>
            <wp:effectExtent l="0" t="0" r="0" b="0"/>
            <wp:docPr id="60" name="Imagem 60" descr="C:\Users\solla\OneDrive\prints\cub\Screenshot_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olla\OneDrive\prints\cub\Screenshot_24.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5640" cy="2615759"/>
                    </a:xfrm>
                    <a:prstGeom prst="rect">
                      <a:avLst/>
                    </a:prstGeom>
                    <a:noFill/>
                    <a:ln>
                      <a:noFill/>
                    </a:ln>
                  </pic:spPr>
                </pic:pic>
              </a:graphicData>
            </a:graphic>
          </wp:inline>
        </w:drawing>
      </w:r>
    </w:p>
    <w:p w:rsidR="004D15AC" w:rsidRDefault="004D15AC" w:rsidP="004D15AC">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0</w:t>
      </w:r>
      <w:r w:rsidRPr="00612684">
        <w:fldChar w:fldCharType="end"/>
      </w:r>
      <w:r w:rsidR="00612684" w:rsidRPr="00612684">
        <w:t>.</w:t>
      </w:r>
      <w:r w:rsidRPr="00612684">
        <w:t xml:space="preserve"> Download</w:t>
      </w:r>
      <w:r>
        <w:t xml:space="preserve"> de tabelas na aba Download no App Cubagem</w:t>
      </w:r>
      <w:r w:rsidR="00612684">
        <w:t>.</w:t>
      </w:r>
    </w:p>
    <w:p w:rsidR="004D15AC" w:rsidRDefault="004D15AC" w:rsidP="004D15AC">
      <w:pPr>
        <w:pStyle w:val="Legenda"/>
        <w:keepNext/>
      </w:pPr>
      <w:r w:rsidRPr="004D15AC">
        <w:rPr>
          <w:noProof/>
          <w:lang w:eastAsia="pt-BR" w:bidi="ar-SA"/>
        </w:rPr>
        <w:lastRenderedPageBreak/>
        <w:drawing>
          <wp:inline distT="0" distB="0" distL="0" distR="0" wp14:anchorId="0C23B422" wp14:editId="50C22A82">
            <wp:extent cx="5755640" cy="3266465"/>
            <wp:effectExtent l="0" t="0" r="0" b="0"/>
            <wp:docPr id="61" name="Imagem 61" descr="C:\Users\solla\OneDrive\prints\cub\Screenshot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olla\OneDrive\prints\cub\Screenshot_25.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55640" cy="3266465"/>
                    </a:xfrm>
                    <a:prstGeom prst="rect">
                      <a:avLst/>
                    </a:prstGeom>
                    <a:noFill/>
                    <a:ln>
                      <a:noFill/>
                    </a:ln>
                  </pic:spPr>
                </pic:pic>
              </a:graphicData>
            </a:graphic>
          </wp:inline>
        </w:drawing>
      </w:r>
    </w:p>
    <w:p w:rsidR="004D15AC" w:rsidRDefault="004D15AC" w:rsidP="004D15AC">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1</w:t>
      </w:r>
      <w:r w:rsidRPr="00612684">
        <w:fldChar w:fldCharType="end"/>
      </w:r>
      <w:r w:rsidR="00612684" w:rsidRPr="00612684">
        <w:t>.</w:t>
      </w:r>
      <w:r>
        <w:t xml:space="preserve"> Download dos gráficos na aba Download do App Cubagem</w:t>
      </w:r>
    </w:p>
    <w:p w:rsidR="003A6ABD" w:rsidRDefault="003A6ABD" w:rsidP="003A6ABD">
      <w:pPr>
        <w:pStyle w:val="Ttulo3"/>
      </w:pPr>
      <w:bookmarkStart w:id="19" w:name="_Toc535429346"/>
      <w:r>
        <w:t>CONCLUS</w:t>
      </w:r>
      <w:r w:rsidR="00612684">
        <w:t>ÕES</w:t>
      </w:r>
      <w:bookmarkEnd w:id="19"/>
    </w:p>
    <w:p w:rsidR="003A6ABD" w:rsidRDefault="00EC1A1E" w:rsidP="00EC42F4">
      <w:pPr>
        <w:ind w:left="357" w:firstLine="351"/>
      </w:pPr>
      <w:r>
        <w:t>O aplicativo App Cubagem foi criado com sucesso, e pode ser acessado remotamente por meio de um navegador de internet.</w:t>
      </w:r>
    </w:p>
    <w:p w:rsidR="003A6ABD" w:rsidRDefault="003A6ABD" w:rsidP="003A6ABD">
      <w:pPr>
        <w:pStyle w:val="Ttulo3"/>
      </w:pPr>
      <w:bookmarkStart w:id="20" w:name="_Toc535429347"/>
      <w:r>
        <w:t>REFERÊNCIAS BIBLIOGRÁFICAS</w:t>
      </w:r>
      <w:bookmarkEnd w:id="20"/>
    </w:p>
    <w:p w:rsidR="00DD315F" w:rsidRPr="00DD315F" w:rsidRDefault="00EC42F4" w:rsidP="00E914F9">
      <w:pPr>
        <w:autoSpaceDE w:val="0"/>
        <w:autoSpaceDN w:val="0"/>
        <w:adjustRightInd w:val="0"/>
        <w:spacing w:after="240"/>
        <w:ind w:firstLine="0"/>
        <w:rPr>
          <w:noProof/>
          <w:szCs w:val="24"/>
        </w:rPr>
      </w:pPr>
      <w:r>
        <w:fldChar w:fldCharType="begin" w:fldLock="1"/>
      </w:r>
      <w:r w:rsidRPr="001E0BA7">
        <w:rPr>
          <w:lang w:val="en-US"/>
        </w:rPr>
        <w:instrText xml:space="preserve">ADDIN Mendeley Bibliography CSL_BIBLIOGRAPHY </w:instrText>
      </w:r>
      <w:r>
        <w:fldChar w:fldCharType="separate"/>
      </w:r>
      <w:r w:rsidR="00DD315F" w:rsidRPr="001E0BA7">
        <w:rPr>
          <w:noProof/>
          <w:szCs w:val="24"/>
          <w:lang w:val="en-US"/>
        </w:rPr>
        <w:t xml:space="preserve">ALLAIRE, J. et al. </w:t>
      </w:r>
      <w:r w:rsidR="00DD315F" w:rsidRPr="001E0BA7">
        <w:rPr>
          <w:b/>
          <w:bCs/>
          <w:noProof/>
          <w:szCs w:val="24"/>
          <w:lang w:val="en-US"/>
        </w:rPr>
        <w:t>rmarkdown: Dynamic Documents for R</w:t>
      </w:r>
      <w:r w:rsidR="00DD315F" w:rsidRPr="001E0BA7">
        <w:rPr>
          <w:noProof/>
          <w:szCs w:val="24"/>
          <w:lang w:val="en-US"/>
        </w:rPr>
        <w:t xml:space="preserve">, 2017. </w:t>
      </w:r>
      <w:r w:rsidR="00DD315F" w:rsidRPr="00DD315F">
        <w:rPr>
          <w:noProof/>
          <w:szCs w:val="24"/>
        </w:rPr>
        <w:t>Disponível em: &lt;https://cran.r-project.org/package=rmarkdown&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AMAZON WEB SERVICES INC. </w:t>
      </w:r>
      <w:r w:rsidRPr="00DD315F">
        <w:rPr>
          <w:b/>
          <w:bCs/>
          <w:noProof/>
          <w:szCs w:val="24"/>
        </w:rPr>
        <w:t>Amazon EC2</w:t>
      </w:r>
      <w:r w:rsidRPr="00DD315F">
        <w:rPr>
          <w:noProof/>
          <w:szCs w:val="24"/>
        </w:rPr>
        <w:t xml:space="preserve">. Disponível em: &lt;https://aws.amazon.com/ec2/&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BRAGA, S. R.; OLIVEIRA, M. L. R. DE; GORGENS, E. B. </w:t>
      </w:r>
      <w:r w:rsidRPr="001E0BA7">
        <w:rPr>
          <w:b/>
          <w:bCs/>
          <w:noProof/>
          <w:szCs w:val="24"/>
          <w:lang w:val="en-US"/>
        </w:rPr>
        <w:t>forestmangr: Functions for Forest Mensuration and Management. R package version 0.9.1.</w:t>
      </w:r>
      <w:r w:rsidRPr="001E0BA7">
        <w:rPr>
          <w:noProof/>
          <w:szCs w:val="24"/>
          <w:lang w:val="en-US"/>
        </w:rPr>
        <w:t xml:space="preserve"> </w:t>
      </w:r>
      <w:r w:rsidRPr="00DD315F">
        <w:rPr>
          <w:noProof/>
          <w:szCs w:val="24"/>
        </w:rPr>
        <w:t xml:space="preserve">Disponível em: &lt;https://cran.r-project.org/package=forestmangr&gt;.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CAMPOS, J. C. C.; LEITE, H. G. </w:t>
      </w:r>
      <w:r w:rsidRPr="00DD315F">
        <w:rPr>
          <w:b/>
          <w:bCs/>
          <w:noProof/>
          <w:szCs w:val="24"/>
        </w:rPr>
        <w:t>Mensuração Florestal: Perguntas e Respostas</w:t>
      </w:r>
      <w:r w:rsidRPr="00DD315F">
        <w:rPr>
          <w:noProof/>
          <w:szCs w:val="24"/>
        </w:rPr>
        <w:t xml:space="preserve">. </w:t>
      </w:r>
      <w:r w:rsidRPr="001E0BA7">
        <w:rPr>
          <w:noProof/>
          <w:szCs w:val="24"/>
          <w:lang w:val="en-US"/>
        </w:rPr>
        <w:t>5</w:t>
      </w:r>
      <w:r w:rsidRPr="001E0BA7">
        <w:rPr>
          <w:noProof/>
          <w:szCs w:val="24"/>
          <w:vertAlign w:val="superscript"/>
          <w:lang w:val="en-US"/>
        </w:rPr>
        <w:t>a</w:t>
      </w:r>
      <w:r w:rsidRPr="001E0BA7">
        <w:rPr>
          <w:noProof/>
          <w:szCs w:val="24"/>
          <w:lang w:val="en-US"/>
        </w:rPr>
        <w:t xml:space="preserve"> ed. Viçosa: UFV, 2017.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lastRenderedPageBreak/>
        <w:t xml:space="preserve">CHANG, W. et al. </w:t>
      </w:r>
      <w:r w:rsidRPr="001E0BA7">
        <w:rPr>
          <w:b/>
          <w:bCs/>
          <w:noProof/>
          <w:szCs w:val="24"/>
          <w:lang w:val="en-US"/>
        </w:rPr>
        <w:t>shiny: Web Application Framework for R. R package version 1.0.5</w:t>
      </w:r>
      <w:r w:rsidRPr="001E0BA7">
        <w:rPr>
          <w:noProof/>
          <w:szCs w:val="24"/>
          <w:lang w:val="en-US"/>
        </w:rPr>
        <w:t xml:space="preserve">. Disponível em: &lt;https://cran.r-project.org/package=shiny&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CURTIS, R. O. Height-Diameter and Height-Dia meter-Age EquationsFor Second-Growth Douglas-Fir. </w:t>
      </w:r>
      <w:r w:rsidRPr="001E0BA7">
        <w:rPr>
          <w:b/>
          <w:bCs/>
          <w:noProof/>
          <w:szCs w:val="24"/>
          <w:lang w:val="en-US"/>
        </w:rPr>
        <w:t>Forest Science</w:t>
      </w:r>
      <w:r w:rsidRPr="001E0BA7">
        <w:rPr>
          <w:noProof/>
          <w:szCs w:val="24"/>
          <w:lang w:val="en-US"/>
        </w:rPr>
        <w:t xml:space="preserve">, v. 13, n. 4, p. 365–375, 1967.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DE VRIES, A.; RIPLEY, B. D. </w:t>
      </w:r>
      <w:r w:rsidRPr="001E0BA7">
        <w:rPr>
          <w:b/>
          <w:bCs/>
          <w:noProof/>
          <w:szCs w:val="24"/>
          <w:lang w:val="en-US"/>
        </w:rPr>
        <w:t xml:space="preserve">ggdendro: Create Dendrograms and Tree Diagrams Using “ggplot2”. </w:t>
      </w:r>
      <w:r w:rsidRPr="00DD315F">
        <w:rPr>
          <w:b/>
          <w:bCs/>
          <w:noProof/>
          <w:szCs w:val="24"/>
        </w:rPr>
        <w:t>R package version 0.1-20</w:t>
      </w:r>
      <w:r w:rsidRPr="00DD315F">
        <w:rPr>
          <w:noProof/>
          <w:szCs w:val="24"/>
        </w:rPr>
        <w:t xml:space="preserve">. Disponível em: &lt;https://cran.r-project.org/package=ggdendro&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HUSCH, B.; BEERS, T.; KERSHAW, J. </w:t>
      </w:r>
      <w:r w:rsidRPr="001E0BA7">
        <w:rPr>
          <w:b/>
          <w:bCs/>
          <w:noProof/>
          <w:szCs w:val="24"/>
          <w:lang w:val="en-US"/>
        </w:rPr>
        <w:t>Forest Mensuration</w:t>
      </w:r>
      <w:r w:rsidRPr="001E0BA7">
        <w:rPr>
          <w:noProof/>
          <w:szCs w:val="24"/>
          <w:lang w:val="en-US"/>
        </w:rPr>
        <w:t>. 4</w:t>
      </w:r>
      <w:r w:rsidRPr="001E0BA7">
        <w:rPr>
          <w:noProof/>
          <w:szCs w:val="24"/>
          <w:vertAlign w:val="superscript"/>
          <w:lang w:val="en-US"/>
        </w:rPr>
        <w:t>a</w:t>
      </w:r>
      <w:r w:rsidRPr="001E0BA7">
        <w:rPr>
          <w:noProof/>
          <w:szCs w:val="24"/>
          <w:lang w:val="en-US"/>
        </w:rPr>
        <w:t xml:space="preserve"> ed. New Jersey: John Wiley &amp; sons, Inc., 2003. </w:t>
      </w:r>
    </w:p>
    <w:p w:rsidR="00DD315F" w:rsidRPr="00A71645" w:rsidRDefault="00DD315F" w:rsidP="00E914F9">
      <w:pPr>
        <w:autoSpaceDE w:val="0"/>
        <w:autoSpaceDN w:val="0"/>
        <w:adjustRightInd w:val="0"/>
        <w:spacing w:after="240"/>
        <w:ind w:firstLine="0"/>
        <w:rPr>
          <w:noProof/>
          <w:szCs w:val="24"/>
          <w:lang w:val="en-US"/>
        </w:rPr>
      </w:pPr>
      <w:r w:rsidRPr="00DD315F">
        <w:rPr>
          <w:noProof/>
          <w:szCs w:val="24"/>
        </w:rPr>
        <w:t xml:space="preserve">IMAÑA-ENCINAS, J. et al. Equações de volume de madeira para o cerrado de planaltina de Goiás. </w:t>
      </w:r>
      <w:r w:rsidRPr="00A71645">
        <w:rPr>
          <w:b/>
          <w:bCs/>
          <w:noProof/>
          <w:szCs w:val="24"/>
          <w:lang w:val="en-US"/>
        </w:rPr>
        <w:t>Floresta</w:t>
      </w:r>
      <w:r w:rsidRPr="00A71645">
        <w:rPr>
          <w:noProof/>
          <w:szCs w:val="24"/>
          <w:lang w:val="en-US"/>
        </w:rPr>
        <w:t xml:space="preserve">, v. 39, n. 1, p. 107–116, 2009.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KOZAK, A.; MUNRO, D. D.; SMITH, J. H. G. Taper Functions and their Application in Forest Inventory. </w:t>
      </w:r>
      <w:r w:rsidRPr="00DD315F">
        <w:rPr>
          <w:b/>
          <w:bCs/>
          <w:noProof/>
          <w:szCs w:val="24"/>
        </w:rPr>
        <w:t>The Forestry Chronicle</w:t>
      </w:r>
      <w:r w:rsidRPr="00DD315F">
        <w:rPr>
          <w:noProof/>
          <w:szCs w:val="24"/>
        </w:rPr>
        <w:t xml:space="preserve">, v. 45, p. 278–283, 1969.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MAZAROTTO, E. B. </w:t>
      </w:r>
      <w:r w:rsidRPr="00DD315F">
        <w:rPr>
          <w:b/>
          <w:bCs/>
          <w:noProof/>
          <w:szCs w:val="24"/>
        </w:rPr>
        <w:t>Modelos matemáticos para estimar o volume em metros cúbicos com casca de Bracatinga (Mimosa scabrella, Benth.) em diferentes idades</w:t>
      </w:r>
      <w:r w:rsidRPr="00DD315F">
        <w:rPr>
          <w:noProof/>
          <w:szCs w:val="24"/>
        </w:rPr>
        <w:t>. [s.l.] Dissertação (Mestrado em Engenharia Florestal) - Setor de ciências Agrárias, Universidade Federal do Paraná, 1989.</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MELL, P.; GRANCE, T. The NIST Definition of Cloud Computing Recommendations of the National Institute of Standards and Technology. </w:t>
      </w:r>
      <w:r w:rsidRPr="001E0BA7">
        <w:rPr>
          <w:b/>
          <w:bCs/>
          <w:noProof/>
          <w:szCs w:val="24"/>
          <w:lang w:val="en-US"/>
        </w:rPr>
        <w:t>National Institute of Standards and Technology, Information Technology Laboratory</w:t>
      </w:r>
      <w:r w:rsidRPr="001E0BA7">
        <w:rPr>
          <w:noProof/>
          <w:szCs w:val="24"/>
          <w:lang w:val="en-US"/>
        </w:rPr>
        <w:t xml:space="preserve">, v. 145, p. 7, 2011.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NASCIMENTO, R. G. M. </w:t>
      </w:r>
      <w:r w:rsidRPr="00DD315F">
        <w:rPr>
          <w:b/>
          <w:bCs/>
          <w:noProof/>
          <w:szCs w:val="24"/>
        </w:rPr>
        <w:t>Modelagem e simulação do crescimento e produção de floresta tropical manejada na Amazônia oriental</w:t>
      </w:r>
      <w:r w:rsidRPr="00DD315F">
        <w:rPr>
          <w:noProof/>
          <w:szCs w:val="24"/>
        </w:rPr>
        <w:t>. [s.l.] Tese (Doutorado em Engenharia Florestal) - Universidade Federal do Paraná, 2016.</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OLIVEIRA, M. L. R. DE et al. Estimação do volume de árvores de clones de eucalipto pelo método da similaridade de perfis. </w:t>
      </w:r>
      <w:r w:rsidRPr="00DD315F">
        <w:rPr>
          <w:b/>
          <w:bCs/>
          <w:noProof/>
          <w:szCs w:val="24"/>
        </w:rPr>
        <w:t>R. Árvore</w:t>
      </w:r>
      <w:r w:rsidRPr="00DD315F">
        <w:rPr>
          <w:noProof/>
          <w:szCs w:val="24"/>
        </w:rPr>
        <w:t xml:space="preserve">, v. 33, n. 1, p. 133–141, 2009.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PAULA FILHO, W. DE P. </w:t>
      </w:r>
      <w:r w:rsidRPr="00DD315F">
        <w:rPr>
          <w:b/>
          <w:bCs/>
          <w:noProof/>
          <w:szCs w:val="24"/>
        </w:rPr>
        <w:t>Engenharia de software</w:t>
      </w:r>
      <w:r w:rsidRPr="00DD315F">
        <w:rPr>
          <w:noProof/>
          <w:szCs w:val="24"/>
        </w:rPr>
        <w:t>. 3</w:t>
      </w:r>
      <w:r w:rsidRPr="00DD315F">
        <w:rPr>
          <w:noProof/>
          <w:szCs w:val="24"/>
          <w:vertAlign w:val="superscript"/>
        </w:rPr>
        <w:t>a</w:t>
      </w:r>
      <w:r w:rsidRPr="00DD315F">
        <w:rPr>
          <w:noProof/>
          <w:szCs w:val="24"/>
        </w:rPr>
        <w:t xml:space="preserve"> ed. Rio de Janeiro: ITC, 2009.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lastRenderedPageBreak/>
        <w:t xml:space="preserve">R CORE TEAM. </w:t>
      </w:r>
      <w:r w:rsidRPr="001E0BA7">
        <w:rPr>
          <w:b/>
          <w:bCs/>
          <w:noProof/>
          <w:szCs w:val="24"/>
          <w:lang w:val="en-US"/>
        </w:rPr>
        <w:t>R: A language and environment for statistical computing. R Foundation for Statistical Computing</w:t>
      </w:r>
      <w:r w:rsidRPr="001E0BA7">
        <w:rPr>
          <w:noProof/>
          <w:szCs w:val="24"/>
          <w:lang w:val="en-US"/>
        </w:rPr>
        <w:t>, 2018. Disponível em: &lt;http://www.r-project.org/&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ITTINGHOUSE, J.; RANSOME, J. </w:t>
      </w:r>
      <w:r w:rsidRPr="001E0BA7">
        <w:rPr>
          <w:b/>
          <w:bCs/>
          <w:noProof/>
          <w:szCs w:val="24"/>
          <w:lang w:val="en-US"/>
        </w:rPr>
        <w:t>Cloud computing\nImplementation, Management, and Security</w:t>
      </w:r>
      <w:r w:rsidRPr="001E0BA7">
        <w:rPr>
          <w:noProof/>
          <w:szCs w:val="24"/>
          <w:lang w:val="en-US"/>
        </w:rPr>
        <w:t xml:space="preserve">. New York: Taylor &amp; Francis, 2010. </w:t>
      </w:r>
    </w:p>
    <w:p w:rsidR="00DD315F" w:rsidRPr="00A71645" w:rsidRDefault="00DD315F" w:rsidP="00E914F9">
      <w:pPr>
        <w:autoSpaceDE w:val="0"/>
        <w:autoSpaceDN w:val="0"/>
        <w:adjustRightInd w:val="0"/>
        <w:spacing w:after="240"/>
        <w:ind w:firstLine="0"/>
        <w:rPr>
          <w:noProof/>
          <w:szCs w:val="24"/>
          <w:lang w:val="en-US"/>
        </w:rPr>
      </w:pPr>
      <w:r w:rsidRPr="001E0BA7">
        <w:rPr>
          <w:noProof/>
          <w:szCs w:val="24"/>
          <w:lang w:val="en-US"/>
        </w:rPr>
        <w:t xml:space="preserve">RSTUDIO INC. </w:t>
      </w:r>
      <w:r w:rsidRPr="001E0BA7">
        <w:rPr>
          <w:b/>
          <w:bCs/>
          <w:noProof/>
          <w:szCs w:val="24"/>
          <w:lang w:val="en-US"/>
        </w:rPr>
        <w:t>Shiny Server – RStudio</w:t>
      </w:r>
      <w:r w:rsidRPr="001E0BA7">
        <w:rPr>
          <w:noProof/>
          <w:szCs w:val="24"/>
          <w:lang w:val="en-US"/>
        </w:rPr>
        <w:t xml:space="preserve">. </w:t>
      </w:r>
      <w:r w:rsidRPr="00A71645">
        <w:rPr>
          <w:noProof/>
          <w:szCs w:val="24"/>
          <w:lang w:val="en-US"/>
        </w:rPr>
        <w:t xml:space="preserve">Disponível em: &lt;https://www.rstudio.com/products/shiny/shiny-server/&gt;. </w:t>
      </w:r>
    </w:p>
    <w:p w:rsidR="00DD315F" w:rsidRPr="00DD315F" w:rsidRDefault="00DD315F" w:rsidP="00E914F9">
      <w:pPr>
        <w:autoSpaceDE w:val="0"/>
        <w:autoSpaceDN w:val="0"/>
        <w:adjustRightInd w:val="0"/>
        <w:spacing w:after="240"/>
        <w:ind w:firstLine="0"/>
        <w:rPr>
          <w:noProof/>
          <w:szCs w:val="24"/>
        </w:rPr>
      </w:pPr>
      <w:r w:rsidRPr="00A71645">
        <w:rPr>
          <w:noProof/>
          <w:szCs w:val="24"/>
          <w:lang w:val="en-US"/>
        </w:rPr>
        <w:t xml:space="preserve">RSTUDIO INC. </w:t>
      </w:r>
      <w:r w:rsidRPr="00DD315F">
        <w:rPr>
          <w:b/>
          <w:bCs/>
          <w:noProof/>
          <w:szCs w:val="24"/>
        </w:rPr>
        <w:t>RStudio Server – RStudio</w:t>
      </w:r>
      <w:r w:rsidRPr="00DD315F">
        <w:rPr>
          <w:noProof/>
          <w:szCs w:val="24"/>
        </w:rPr>
        <w:t xml:space="preserve">. Disponível em: &lt;https://www.rstudio.com/products/rstudio-serve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SCHUMACHER, F. X.; HALL, F. DOS S. Logarithmic expression of timber-tree volume. </w:t>
      </w:r>
      <w:r w:rsidRPr="00DD315F">
        <w:rPr>
          <w:b/>
          <w:bCs/>
          <w:noProof/>
          <w:szCs w:val="24"/>
        </w:rPr>
        <w:t>Journal of Agricultural Research</w:t>
      </w:r>
      <w:r w:rsidRPr="00DD315F">
        <w:rPr>
          <w:noProof/>
          <w:szCs w:val="24"/>
        </w:rPr>
        <w:t xml:space="preserve">, v. 47, n. 9, p. 719–734, 1933.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ARES, C. P. B.; PAULA NETO, F.; SOUZA, A. L. </w:t>
      </w:r>
      <w:r w:rsidRPr="00DD315F">
        <w:rPr>
          <w:b/>
          <w:bCs/>
          <w:noProof/>
          <w:szCs w:val="24"/>
        </w:rPr>
        <w:t>Dendrometria e Inventário Florestal</w:t>
      </w:r>
      <w:r w:rsidRPr="00DD315F">
        <w:rPr>
          <w:noProof/>
          <w:szCs w:val="24"/>
        </w:rPr>
        <w:t xml:space="preserve">. 2. ed. Viçosa: UFV, 201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UZA, A. L.; SOARES, C. P. B. </w:t>
      </w:r>
      <w:r w:rsidRPr="00DD315F">
        <w:rPr>
          <w:b/>
          <w:bCs/>
          <w:noProof/>
          <w:szCs w:val="24"/>
        </w:rPr>
        <w:t>Florestas Nativas: estrutura, dinâmica e manejo</w:t>
      </w:r>
      <w:r w:rsidRPr="00DD315F">
        <w:rPr>
          <w:noProof/>
          <w:szCs w:val="24"/>
        </w:rPr>
        <w:t xml:space="preserve">. Viçosa: UFV, 2013.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SOUZA, D. R. DE; SOUZA, A. L. DE. Emprego do método BDq de seleção após a exploração florestal em floresta ombrófila densa de terra firma, Amazônia oriental. </w:t>
      </w:r>
      <w:r w:rsidRPr="001E0BA7">
        <w:rPr>
          <w:b/>
          <w:bCs/>
          <w:noProof/>
          <w:szCs w:val="24"/>
          <w:lang w:val="en-US"/>
        </w:rPr>
        <w:t>R. Árvore</w:t>
      </w:r>
      <w:r w:rsidRPr="001E0BA7">
        <w:rPr>
          <w:noProof/>
          <w:szCs w:val="24"/>
          <w:lang w:val="en-US"/>
        </w:rPr>
        <w:t xml:space="preserve">, v. 29, n. 4, p. 617–625, 2005.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SPURR, S. H. </w:t>
      </w:r>
      <w:r w:rsidRPr="001E0BA7">
        <w:rPr>
          <w:b/>
          <w:bCs/>
          <w:noProof/>
          <w:szCs w:val="24"/>
          <w:lang w:val="en-US"/>
        </w:rPr>
        <w:t>Forest Inventory</w:t>
      </w:r>
      <w:r w:rsidRPr="001E0BA7">
        <w:rPr>
          <w:noProof/>
          <w:szCs w:val="24"/>
          <w:lang w:val="en-US"/>
        </w:rPr>
        <w:t xml:space="preserve">. New York: Ronald Press Co., 195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ATHAM, S. </w:t>
      </w:r>
      <w:r w:rsidRPr="00DD315F">
        <w:rPr>
          <w:b/>
          <w:bCs/>
          <w:noProof/>
          <w:szCs w:val="24"/>
        </w:rPr>
        <w:t>PuTTY</w:t>
      </w:r>
      <w:r w:rsidRPr="00DD315F">
        <w:rPr>
          <w:noProof/>
          <w:szCs w:val="24"/>
        </w:rPr>
        <w:t>, 2018. Disponível em: &lt;https://www.putty.org&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ORVALDS, L. </w:t>
      </w:r>
      <w:r w:rsidRPr="00DD315F">
        <w:rPr>
          <w:b/>
          <w:bCs/>
          <w:noProof/>
          <w:szCs w:val="24"/>
        </w:rPr>
        <w:t>Git</w:t>
      </w:r>
      <w:r w:rsidRPr="00DD315F">
        <w:rPr>
          <w:noProof/>
          <w:szCs w:val="24"/>
        </w:rPr>
        <w:t>, 2018. Disponível em: &lt;https://git-scm.com/&gt;</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ALKER, A. </w:t>
      </w:r>
      <w:r w:rsidRPr="001E0BA7">
        <w:rPr>
          <w:b/>
          <w:bCs/>
          <w:noProof/>
          <w:szCs w:val="24"/>
          <w:lang w:val="en-US"/>
        </w:rPr>
        <w:t>openxlsx: Read, Write and Edit XLSX Files.</w:t>
      </w:r>
      <w:r w:rsidRPr="001E0BA7">
        <w:rPr>
          <w:noProof/>
          <w:szCs w:val="24"/>
          <w:lang w:val="en-US"/>
        </w:rPr>
        <w:t xml:space="preserve">, 2017. </w:t>
      </w:r>
      <w:r w:rsidRPr="00DD315F">
        <w:rPr>
          <w:noProof/>
          <w:szCs w:val="24"/>
        </w:rPr>
        <w:t>Disponível em: &lt;https://cran.r-project.org/package=openxlsx&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WICKHAM, H. </w:t>
      </w:r>
      <w:r w:rsidRPr="001E0BA7">
        <w:rPr>
          <w:b/>
          <w:bCs/>
          <w:noProof/>
          <w:szCs w:val="24"/>
          <w:lang w:val="en-US"/>
        </w:rPr>
        <w:t>ggplot2: Elegant Graphics for Data Analysis</w:t>
      </w:r>
      <w:r w:rsidRPr="001E0BA7">
        <w:rPr>
          <w:noProof/>
          <w:szCs w:val="24"/>
          <w:lang w:val="en-US"/>
        </w:rPr>
        <w:t xml:space="preserve">. New York, NY: Springer New York, 2016.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lastRenderedPageBreak/>
        <w:t xml:space="preserve">WICKHAM, H. et al. </w:t>
      </w:r>
      <w:r w:rsidRPr="001E0BA7">
        <w:rPr>
          <w:b/>
          <w:bCs/>
          <w:noProof/>
          <w:szCs w:val="24"/>
          <w:lang w:val="en-US"/>
        </w:rPr>
        <w:t xml:space="preserve">dplyr: A Grammar of Data Manipulation. </w:t>
      </w:r>
      <w:r w:rsidRPr="00DD315F">
        <w:rPr>
          <w:b/>
          <w:bCs/>
          <w:noProof/>
          <w:szCs w:val="24"/>
        </w:rPr>
        <w:t>R package version 0.7.2</w:t>
      </w:r>
      <w:r w:rsidRPr="00DD315F">
        <w:rPr>
          <w:noProof/>
          <w:szCs w:val="24"/>
        </w:rPr>
        <w:t xml:space="preserve">. Disponível em: &lt;https://cran.r-project.org/package=dply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ICKHAM, H.; BRYAN, J. </w:t>
      </w:r>
      <w:r w:rsidRPr="001E0BA7">
        <w:rPr>
          <w:b/>
          <w:bCs/>
          <w:noProof/>
          <w:szCs w:val="24"/>
          <w:lang w:val="en-US"/>
        </w:rPr>
        <w:t xml:space="preserve">readxl: Read Excel Files. </w:t>
      </w:r>
      <w:r w:rsidRPr="00DD315F">
        <w:rPr>
          <w:b/>
          <w:bCs/>
          <w:noProof/>
          <w:szCs w:val="24"/>
        </w:rPr>
        <w:t>R package version 1.0.0</w:t>
      </w:r>
      <w:r w:rsidRPr="00DD315F">
        <w:rPr>
          <w:noProof/>
          <w:szCs w:val="24"/>
        </w:rPr>
        <w:t>, 2017. Disponível em: &lt;https://cran.r-project.org/package=readxl&gt;</w:t>
      </w:r>
    </w:p>
    <w:p w:rsidR="00DD315F" w:rsidRPr="00DD315F" w:rsidRDefault="00DD315F" w:rsidP="00E914F9">
      <w:pPr>
        <w:autoSpaceDE w:val="0"/>
        <w:autoSpaceDN w:val="0"/>
        <w:adjustRightInd w:val="0"/>
        <w:spacing w:after="240"/>
        <w:ind w:firstLine="0"/>
        <w:rPr>
          <w:noProof/>
        </w:rPr>
      </w:pPr>
      <w:r w:rsidRPr="001E0BA7">
        <w:rPr>
          <w:noProof/>
          <w:szCs w:val="24"/>
          <w:lang w:val="en-US"/>
        </w:rPr>
        <w:t xml:space="preserve">WICKHAM, H.; HENRY, L. </w:t>
      </w:r>
      <w:r w:rsidRPr="001E0BA7">
        <w:rPr>
          <w:b/>
          <w:bCs/>
          <w:noProof/>
          <w:szCs w:val="24"/>
          <w:lang w:val="en-US"/>
        </w:rPr>
        <w:t xml:space="preserve">tidyr: Easily Tidy Data with “spread()” and “gather()” Functions. </w:t>
      </w:r>
      <w:r w:rsidRPr="00DD315F">
        <w:rPr>
          <w:b/>
          <w:bCs/>
          <w:noProof/>
          <w:szCs w:val="24"/>
        </w:rPr>
        <w:t>R package version 0.7.1</w:t>
      </w:r>
      <w:r w:rsidRPr="00DD315F">
        <w:rPr>
          <w:noProof/>
          <w:szCs w:val="24"/>
        </w:rPr>
        <w:t>, 2017. Disponível em: &lt;https://cran.r-project.org/package=tidyr&gt;</w:t>
      </w:r>
    </w:p>
    <w:p w:rsidR="003A6ABD" w:rsidRPr="001E0BA7" w:rsidRDefault="00EC42F4" w:rsidP="00E914F9">
      <w:pPr>
        <w:ind w:firstLine="0"/>
      </w:pPr>
      <w:r>
        <w:fldChar w:fldCharType="end"/>
      </w:r>
    </w:p>
    <w:p w:rsidR="00671E5D" w:rsidRDefault="00671E5D">
      <w:pPr>
        <w:widowControl/>
        <w:spacing w:line="240" w:lineRule="auto"/>
        <w:ind w:firstLine="0"/>
        <w:jc w:val="left"/>
      </w:pPr>
      <w:r>
        <w:br w:type="page"/>
      </w:r>
    </w:p>
    <w:p w:rsidR="003A6ABD" w:rsidRDefault="003A6ABD" w:rsidP="008A6FA2">
      <w:pPr>
        <w:pStyle w:val="Ttulo1"/>
        <w:jc w:val="center"/>
      </w:pPr>
      <w:bookmarkStart w:id="21" w:name="_Toc535429348"/>
      <w:r>
        <w:lastRenderedPageBreak/>
        <w:t>CAPÍTULO 3</w:t>
      </w:r>
      <w:r w:rsidR="008A6FA2">
        <w:br/>
      </w:r>
      <w:r w:rsidRPr="003A6ABD">
        <w:t xml:space="preserve"> App Inventário </w:t>
      </w:r>
      <w:r>
        <w:t>Florestal</w:t>
      </w:r>
      <w:r w:rsidRPr="003A6ABD">
        <w:t xml:space="preserve"> </w:t>
      </w:r>
      <w:r w:rsidR="00507DF8">
        <w:t xml:space="preserve">— </w:t>
      </w:r>
      <w:r w:rsidRPr="003A6ABD">
        <w:t>APLICAÇÃO WEB PARA PROCESSAMENTO DE DADOS DE INVENTÁRIO</w:t>
      </w:r>
      <w:r>
        <w:t xml:space="preserve"> FLORESTAL DE FLORESTAS </w:t>
      </w:r>
      <w:r w:rsidRPr="003A6ABD">
        <w:t>EQUIÂNEAS</w:t>
      </w:r>
      <w:bookmarkEnd w:id="21"/>
    </w:p>
    <w:p w:rsidR="00343C43" w:rsidRPr="00343C43" w:rsidRDefault="00343C43" w:rsidP="00343C43">
      <w:pPr>
        <w:ind w:firstLine="0"/>
        <w:jc w:val="center"/>
        <w:rPr>
          <w:b/>
        </w:rPr>
      </w:pPr>
      <w:r>
        <w:rPr>
          <w:b/>
        </w:rPr>
        <w:t>RESUMO</w:t>
      </w:r>
    </w:p>
    <w:p w:rsidR="00343C43" w:rsidRDefault="00343C43" w:rsidP="00343C43">
      <w:pPr>
        <w:ind w:firstLine="0"/>
      </w:pPr>
      <w:r>
        <w:t>O objetivo deste trabalho foi criar uma aplicação web para processamento de dados de inventário florestal de florestas equiâneas utilizando linguagem R em uma plataforma online.</w:t>
      </w:r>
    </w:p>
    <w:p w:rsidR="00343C43" w:rsidRDefault="00343C43" w:rsidP="00343C43">
      <w:pPr>
        <w:ind w:firstLine="0"/>
      </w:pPr>
      <w:r w:rsidRPr="00271173">
        <w:t>Inicialmente o aplicativo</w:t>
      </w:r>
      <w:r>
        <w:t xml:space="preserve"> apresenta uma tela de introdução, e após isso, na aba de </w:t>
      </w:r>
      <w:r w:rsidRPr="00271173">
        <w:rPr>
          <w:i/>
        </w:rPr>
        <w:t>upload</w:t>
      </w:r>
      <w:r>
        <w:t>, o usuário tem a opção de fazer o upload dos seus dados, ou utilizar um dos dados de exemplo. Caso o usuário deseje inserir os seus próprios dados, estes devem estar em nível de fuste, árvore, ou parcela, caso contrário serão incompatíveis com as análises. O formato do arquivo de entrada pode ser valores separados por vírgula (comma separated values – CSV), ou em planilha eletrônica .xlsx, formato padrão do Microsoft Excel 2007 e superior.</w:t>
      </w:r>
      <w:r w:rsidRPr="002C13AC">
        <w:t xml:space="preserve"> Após o upload, os dados podem ser visualizados </w:t>
      </w:r>
      <w:proofErr w:type="gramStart"/>
      <w:r w:rsidRPr="002C13AC">
        <w:t>dentr</w:t>
      </w:r>
      <w:r>
        <w:t xml:space="preserve">o do </w:t>
      </w:r>
      <w:r w:rsidRPr="00680470">
        <w:rPr>
          <w:i/>
        </w:rPr>
        <w:t>web</w:t>
      </w:r>
      <w:proofErr w:type="gramEnd"/>
      <w:r w:rsidRPr="00680470">
        <w:rPr>
          <w:i/>
        </w:rPr>
        <w:t xml:space="preserve"> app</w:t>
      </w:r>
      <w:r>
        <w:t xml:space="preserve">. A próxima etapa, </w:t>
      </w:r>
      <w:r w:rsidRPr="002C13AC">
        <w:t>é o mapeamento de variáveis</w:t>
      </w:r>
      <w:r>
        <w:t xml:space="preserve"> </w:t>
      </w:r>
      <w:r w:rsidRPr="00680470">
        <w:t xml:space="preserve">onde o usuário irá definir quais colunas dos seus dados são referentes às variáveis utilizadas pelo </w:t>
      </w:r>
      <w:r w:rsidRPr="001E0BA7">
        <w:rPr>
          <w:i/>
        </w:rPr>
        <w:t>web app</w:t>
      </w:r>
      <w:r w:rsidRPr="00680470">
        <w:t>.</w:t>
      </w:r>
      <w:r>
        <w:t xml:space="preserve"> </w:t>
      </w:r>
      <w:r w:rsidRPr="00680470">
        <w:t xml:space="preserve">Isso será feito com todas as variáveis que o </w:t>
      </w:r>
      <w:r w:rsidRPr="001E0BA7">
        <w:rPr>
          <w:i/>
        </w:rPr>
        <w:t>web app</w:t>
      </w:r>
      <w:r w:rsidRPr="00680470">
        <w:t xml:space="preserve"> utiliza, como árvore, </w:t>
      </w:r>
      <w:r>
        <w:t>diâmetro</w:t>
      </w:r>
      <w:r w:rsidRPr="00680470">
        <w:t>, altura, etc. Esse processo é feito apenas uma vez</w:t>
      </w:r>
      <w:r>
        <w:t>. A próxima etapa é a preparação dos dados, onde são definidos alguns valores, como diâmetro mínimo e intervalo de classe para gráficos de classe diamétrica que serão feitos futuramente, remoção de colunas e filtragem de dados. Nesta etapa também é possível realizar a consistência dos dados. Em seguida temos a estimação da altura das árvores não-medidas, e estimação do volume, caso este não tenha sido mapeado. Três modelos hipsométricos estão disponíveis, e são apresentados gráficos de resíduo para se determinar o modelo mais adequado. Em seguida é feita a análise descritiva dos dados. Está inclui a distribuição diamétrica dos dados, gráficos de número de indivíduos, volume com casca e volume sem casca e área basal por classe diamétrica, entre outros. Na aba “Inventário Florestal” é feita a totalização das parcelas, e o cálculo das estatísticas de inventário para os métodos mais comumente utilizados.</w:t>
      </w:r>
      <w:r w:rsidRPr="00343C43">
        <w:t xml:space="preserve"> </w:t>
      </w:r>
      <w:r>
        <w:t>Por fim temos a aba de downloads onde o usuário pode fazer o download dos resultados. O aplicativo App Inventário Florestal foi criado com sucesso, e pode ser acessado remotamente por meio de um navegador de internet.</w:t>
      </w:r>
    </w:p>
    <w:p w:rsidR="00343C43" w:rsidRDefault="00343C43" w:rsidP="00343C43">
      <w:pPr>
        <w:ind w:firstLine="0"/>
      </w:pPr>
    </w:p>
    <w:p w:rsidR="00343C43" w:rsidRDefault="00343C43" w:rsidP="00343C43">
      <w:pPr>
        <w:ind w:firstLine="0"/>
      </w:pPr>
      <w:r>
        <w:t>Palvras-chave: Shiny, R, mensuração florestal.</w:t>
      </w:r>
      <w:r>
        <w:br w:type="page"/>
      </w:r>
    </w:p>
    <w:p w:rsidR="00343C43" w:rsidRPr="000D4BE7" w:rsidRDefault="00343C43" w:rsidP="00343C43">
      <w:pPr>
        <w:ind w:firstLine="0"/>
        <w:jc w:val="center"/>
        <w:rPr>
          <w:b/>
          <w:lang w:val="en-US"/>
        </w:rPr>
      </w:pPr>
      <w:r w:rsidRPr="000D4BE7">
        <w:rPr>
          <w:b/>
          <w:lang w:val="en-US"/>
        </w:rPr>
        <w:lastRenderedPageBreak/>
        <w:t>CAPÍTULO 3</w:t>
      </w:r>
    </w:p>
    <w:p w:rsidR="003A6ABD" w:rsidRPr="00343C43" w:rsidRDefault="00343C43" w:rsidP="00343C43">
      <w:pPr>
        <w:ind w:firstLine="0"/>
        <w:jc w:val="center"/>
        <w:rPr>
          <w:b/>
          <w:lang w:val="en-US"/>
        </w:rPr>
      </w:pPr>
      <w:r w:rsidRPr="00343C43">
        <w:rPr>
          <w:b/>
          <w:lang w:val="en-US"/>
        </w:rPr>
        <w:t xml:space="preserve">App Inventário Florestal - </w:t>
      </w:r>
      <w:r w:rsidRPr="002C64E7">
        <w:rPr>
          <w:b/>
          <w:lang w:val="en-US"/>
        </w:rPr>
        <w:t>WEB APPLIACTION FOR PROCES</w:t>
      </w:r>
      <w:r>
        <w:rPr>
          <w:b/>
          <w:lang w:val="en-US"/>
        </w:rPr>
        <w:t xml:space="preserve">SING FOREST INVENTORY DATA OF </w:t>
      </w:r>
      <w:r w:rsidRPr="002C64E7">
        <w:rPr>
          <w:b/>
          <w:lang w:val="en-US"/>
        </w:rPr>
        <w:t>EVEN</w:t>
      </w:r>
      <w:r>
        <w:rPr>
          <w:b/>
          <w:lang w:val="en-US"/>
        </w:rPr>
        <w:t>-AGED FORESTS</w:t>
      </w:r>
    </w:p>
    <w:p w:rsidR="00343C43" w:rsidRPr="00343C43" w:rsidRDefault="00343C43" w:rsidP="00343C43">
      <w:pPr>
        <w:ind w:firstLine="0"/>
        <w:jc w:val="center"/>
        <w:rPr>
          <w:b/>
          <w:lang w:val="en-US"/>
        </w:rPr>
      </w:pPr>
    </w:p>
    <w:p w:rsidR="00343C43" w:rsidRPr="000D4BE7" w:rsidRDefault="00343C43" w:rsidP="00343C43">
      <w:pPr>
        <w:ind w:firstLine="0"/>
        <w:jc w:val="center"/>
        <w:rPr>
          <w:b/>
          <w:lang w:val="en-US"/>
        </w:rPr>
      </w:pPr>
      <w:r w:rsidRPr="000D4BE7">
        <w:rPr>
          <w:b/>
          <w:lang w:val="en-US"/>
        </w:rPr>
        <w:t>ABSTRACT</w:t>
      </w:r>
    </w:p>
    <w:p w:rsidR="00343C43" w:rsidRPr="00A36C1A" w:rsidRDefault="00A36C1A" w:rsidP="00A36C1A">
      <w:pPr>
        <w:ind w:firstLine="0"/>
        <w:rPr>
          <w:lang w:val="en-US"/>
        </w:rPr>
      </w:pPr>
      <w:r w:rsidRPr="00666C0B">
        <w:rPr>
          <w:lang w:val="en-US"/>
        </w:rPr>
        <w:t>The aim of t</w:t>
      </w:r>
      <w:r>
        <w:rPr>
          <w:lang w:val="en-US"/>
        </w:rPr>
        <w:t>his study was to create a web app for processing forest inventory data of uneven-aged forests using R language in an online platform. Initially the app shows an introduction screen, and after that, in the upload tab, the user has the option to either upload their data or use a built-in example. If the user chooses to upload their own data, the data but organized in a way that each line must be either a trunk, a tree or a plot, or it will not be compatible with the app.</w:t>
      </w:r>
      <w:r w:rsidRPr="00760CBC">
        <w:rPr>
          <w:lang w:val="en-US"/>
        </w:rPr>
        <w:t xml:space="preserve"> </w:t>
      </w:r>
      <w:r w:rsidRPr="001E0BA7">
        <w:rPr>
          <w:lang w:val="en-US"/>
        </w:rPr>
        <w:t xml:space="preserve">The entry format can be either comma separated values (.csv) or </w:t>
      </w:r>
      <w:r>
        <w:rPr>
          <w:lang w:val="en-US"/>
        </w:rPr>
        <w:t>spread</w:t>
      </w:r>
      <w:r w:rsidRPr="001E0BA7">
        <w:rPr>
          <w:lang w:val="en-US"/>
        </w:rPr>
        <w:t>sheets (.x</w:t>
      </w:r>
      <w:r>
        <w:rPr>
          <w:lang w:val="en-US"/>
        </w:rPr>
        <w:t>l</w:t>
      </w:r>
      <w:r w:rsidRPr="001E0BA7">
        <w:rPr>
          <w:lang w:val="en-US"/>
        </w:rPr>
        <w:t>sx), the standard Microsoft Excel format.</w:t>
      </w:r>
      <w:r>
        <w:rPr>
          <w:lang w:val="en-US"/>
        </w:rPr>
        <w:t xml:space="preserve"> After the upload, the data is shown inside the app. </w:t>
      </w:r>
      <w:r w:rsidRPr="00CC1AE5">
        <w:rPr>
          <w:lang w:val="en-US"/>
        </w:rPr>
        <w:t xml:space="preserve">The next step is the variable mapping, </w:t>
      </w:r>
      <w:r>
        <w:rPr>
          <w:lang w:val="en-US"/>
        </w:rPr>
        <w:t>where the user defines which columns from their data represents each variable used by the app. This will be done with all variables that the app uses, like tree, diameter, height, etc. This process is done only once. The next step is data preparation, where some values are defined, such as minimum diameter for class interval, used in plots of diametric class, data filtering, and more. In this step is also possible to consist the data. Next we have height estimation for non-measured trees and volume estimation, if the volume variable is not mapped. Three height models are fit, and residual plots are shown, the help decide which model is the most adequate to the data. Next a descriptive analysis is done. This includes diametric distribution, plots for number of individuals, volume and basal area by diametric class, among others. In the “Inventário florestal” tab, plot totalization is made, and forest inventory statistics are calculated, based on the most commonly-used methods.</w:t>
      </w:r>
      <w:r w:rsidRPr="00A36C1A">
        <w:rPr>
          <w:lang w:val="en-US"/>
        </w:rPr>
        <w:t xml:space="preserve"> </w:t>
      </w:r>
      <w:r>
        <w:rPr>
          <w:lang w:val="en-US"/>
        </w:rPr>
        <w:t>And finally we have a download tab, where all results can be download by the user. The app Inventário Florestal was created successfully and can be accessed remotely using a web browser.</w:t>
      </w:r>
    </w:p>
    <w:p w:rsidR="00343C43" w:rsidRPr="00A36C1A" w:rsidRDefault="00343C43" w:rsidP="00343C43">
      <w:pPr>
        <w:ind w:firstLine="0"/>
        <w:rPr>
          <w:lang w:val="en-US"/>
        </w:rPr>
      </w:pPr>
    </w:p>
    <w:p w:rsidR="00343C43" w:rsidRDefault="00343C43" w:rsidP="00343C43">
      <w:pPr>
        <w:ind w:firstLine="0"/>
        <w:rPr>
          <w:lang w:val="en-US"/>
        </w:rPr>
      </w:pPr>
      <w:r>
        <w:rPr>
          <w:lang w:val="en-US"/>
        </w:rPr>
        <w:t>Keywords: Shiny, R, forest mensuration.</w:t>
      </w:r>
    </w:p>
    <w:p w:rsidR="00343C43" w:rsidRDefault="00343C43">
      <w:pPr>
        <w:widowControl/>
        <w:spacing w:line="240" w:lineRule="auto"/>
        <w:ind w:firstLine="0"/>
        <w:jc w:val="left"/>
        <w:rPr>
          <w:lang w:val="en-US"/>
        </w:rPr>
      </w:pPr>
      <w:r>
        <w:rPr>
          <w:lang w:val="en-US"/>
        </w:rPr>
        <w:br w:type="page"/>
      </w:r>
    </w:p>
    <w:p w:rsidR="00402BDF" w:rsidRPr="00A36C1A" w:rsidRDefault="003A6ABD" w:rsidP="005A1944">
      <w:pPr>
        <w:pStyle w:val="Ttulo3"/>
        <w:numPr>
          <w:ilvl w:val="0"/>
          <w:numId w:val="3"/>
        </w:numPr>
        <w:rPr>
          <w:lang w:val="en-US"/>
        </w:rPr>
      </w:pPr>
      <w:bookmarkStart w:id="22" w:name="_Toc535429349"/>
      <w:r w:rsidRPr="00A36C1A">
        <w:rPr>
          <w:lang w:val="en-US"/>
        </w:rPr>
        <w:lastRenderedPageBreak/>
        <w:t>INTRODUÇÃO</w:t>
      </w:r>
      <w:bookmarkEnd w:id="22"/>
    </w:p>
    <w:p w:rsidR="00402BDF" w:rsidRDefault="00402BDF" w:rsidP="00402BDF">
      <w:r w:rsidRPr="000D4BE7">
        <w:t>Um inventário florestal completo pode fornecer informações, como:  est</w:t>
      </w:r>
      <w:r w:rsidRPr="00F2453C">
        <w:t xml:space="preserve">imativas de área, descrição da topografia, mapeamento da propriedade, estimativas de quantidade e da qualidade de diferentes recursos florestais e estimativas de crescimento para florestas equiâneas e inequiâneas. A ênfase em determinado elemento pode variar de acordo com o objetivo do inventário </w:t>
      </w:r>
      <w:r w:rsidRPr="00F2453C">
        <w:fldChar w:fldCharType="begin" w:fldLock="1"/>
      </w:r>
      <w:r w:rsidR="00DD315F">
        <w:instrText>ADDIN CSL_CITATION {"citationItems":[{"id":"ITEM-1","itemData":{"author":[{"dropping-particle":"","family":"Husch","given":"Bertram","non-dropping-particle":"","parse-names":false,"suffix":""},{"dropping-particle":"","family":"Beers","given":"Thomas","non-dropping-particle":"","parse-names":false,"suffix":""},{"dropping-particle":"","family":"Kershaw","given":"John","non-dropping-particle":"","parse-names":false,"suffix":""}],"edition":"4ª","id":"ITEM-1","issued":{"date-parts":[["2003"]]},"publisher":"John Wiley &amp; sons, Inc.","publisher-place":"New Jersey","title":"Forest Mensuration","type":"book"},"uris":["http://www.mendeley.com/documents/?uuid=d3264dcd-69a1-4688-bd63-81423814a1cb"]}],"mendeley":{"formattedCitation":"(HUSCH; BEERS; KERSHAW, 2003)","plainTextFormattedCitation":"(HUSCH; BEERS; KERSHAW, 2003)","previouslyFormattedCitation":"(HUSCH; BEERS; KERSHAW, 2003)"},"properties":{"noteIndex":0},"schema":"https://github.com/citation-style-language/schema/raw/master/csl-citation.json"}</w:instrText>
      </w:r>
      <w:r w:rsidRPr="00F2453C">
        <w:fldChar w:fldCharType="separate"/>
      </w:r>
      <w:r w:rsidRPr="006C21C6">
        <w:rPr>
          <w:noProof/>
        </w:rPr>
        <w:t>(HUSCH; BEERS; KERSHAW, 2003)</w:t>
      </w:r>
      <w:r w:rsidRPr="00F2453C">
        <w:fldChar w:fldCharType="end"/>
      </w:r>
      <w:r>
        <w:t xml:space="preserve">. </w:t>
      </w:r>
    </w:p>
    <w:p w:rsidR="00056973" w:rsidRDefault="00E32DD5" w:rsidP="00402BDF">
      <w:r>
        <w:t>O volume é uma das variáveis mais importantes em um inventário. A</w:t>
      </w:r>
      <w:r w:rsidR="00B40986">
        <w:t xml:space="preserve">o </w:t>
      </w:r>
      <w:r>
        <w:t xml:space="preserve">se </w:t>
      </w:r>
      <w:r w:rsidR="00B40986">
        <w:t xml:space="preserve">empregar equações de volume, é comum se estimar a altura das árvores não medidas com equações específicas, definidas com base nas alturas medidas e ajustadas a partir de modelos hipsométricos </w:t>
      </w:r>
      <w:r w:rsidR="00B40986" w:rsidRPr="00F2453C">
        <w:fldChar w:fldCharType="begin" w:fldLock="1"/>
      </w:r>
      <w:r w:rsidR="00DD315F">
        <w:instrText>ADDIN CSL_CITATION {"citationItems":[{"id":"ITEM-1","itemData":{"ISBN":"9788572695794","abstract":"O conteúdo desta obra é diferente daquele dos livros-texto usuais, pois é composto de exercícios resolvidos passo a passo, em vez do predomínio teórico. Embora a aplicação seja mais enfatizada do que a teoria, mesmo assim o livro permite ao leitor julgamento crítico de cada caso. Alguns desenvolvimentos apresentados são novos e provaram ser mais vantajosos em comparação com outras opções. Merece destaque, por exemplo, a proposição de um modelo único e consistente para estimar multiprodutos do fuste de árvores individuais, com a inclusão de uma variável binária, ideia que foi estendida na implementação de Modelos de Taper e de Modelos de Crescimento e Produção. Outra ideia foi a proposição de uso do Método de Ingressos Percentuais para melhor definir a época de realização de desbastes. Novos exemplos foram incluídos, destacando-se o emprego de redes neurais para estimação da altura de árvores, do volume do fuste e de taper, além de novos esclarecimentos sobre exatidão de fórmulas aproximativas de volume do fuste. Com base em dados observados das tendências do crescimento após cada corte parcial, foram propostos alguns sistemas de equações, que permitem interpretar o efeito de diferentes intensidades de desbaste, fundamentado tanto no número de árvores quanto em área basal. Esta quinta edição, motivada pela grande aceitação das versões anteriores, foi mais uma oportunidade para ampliações e atualizações. Constitui, portanto, este livro instrumento útil em aplicações de mensuração florestal e de princípios de manejo, cujos cálculos e conceitos foram apresentados de modo a trazer fácil compreensão, destinando-se, assim, àqueles que precisam empregar essas técnicas e, eventualmente, deparam com dúvidas sobre determinadas aplicações.","author":[{"dropping-particle":"","family":"Campos","given":"João Carlos Chagas","non-dropping-particle":"","parse-names":false,"suffix":""},{"dropping-particle":"","family":"Leite","given":"Helio Garcia","non-dropping-particle":"","parse-names":false,"suffix":""}],"edition":"5ª","id":"ITEM-1","issued":{"date-parts":[["2017"]]},"number-of-pages":"636","publisher":"UFV","publisher-place":"Viçosa","title":"Mensuração Florestal: Perguntas e Respostas","type":"book"},"uris":["http://www.mendeley.com/documents/?uuid=caf6c26e-2951-45d8-935d-9e3236e03dcc"]}],"mendeley":{"formattedCitation":"(CAMPOS; LEITE, 2017)","plainTextFormattedCitation":"(CAMPOS; LEITE, 2017)","previouslyFormattedCitation":"(CAMPOS; LEITE, 2017)"},"properties":{"noteIndex":0},"schema":"https://github.com/citation-style-language/schema/raw/master/csl-citation.json"}</w:instrText>
      </w:r>
      <w:r w:rsidR="00B40986" w:rsidRPr="00F2453C">
        <w:fldChar w:fldCharType="separate"/>
      </w:r>
      <w:r w:rsidR="00B40986" w:rsidRPr="006C21C6">
        <w:rPr>
          <w:noProof/>
        </w:rPr>
        <w:t>(CAMPOS; LEITE, 2017)</w:t>
      </w:r>
      <w:r w:rsidR="00B40986" w:rsidRPr="00F2453C">
        <w:fldChar w:fldCharType="end"/>
      </w:r>
      <w:r w:rsidR="00B40986">
        <w:t xml:space="preserve">. </w:t>
      </w:r>
    </w:p>
    <w:p w:rsidR="00CF72EE" w:rsidRPr="00F2453C" w:rsidRDefault="00CF72EE" w:rsidP="00CF72EE">
      <w:r w:rsidRPr="00F2453C">
        <w:t xml:space="preserve">Apesar da literatura específica citar diversos tipos de delineamentos amostrais que podem ser utilizados no inventário florestal, três tipos de amostragem ganham destaque, sendo as mais usadas: casual simples, sistemática e estratificada. Outros delineamentos utilizados geralmente são modificações destes </w:t>
      </w:r>
      <w:r w:rsidRPr="00F2453C">
        <w:fldChar w:fldCharType="begin" w:fldLock="1"/>
      </w:r>
      <w:r w:rsidR="00DD315F">
        <w:instrText>ADDIN CSL_CITATION {"citationItems":[{"id":"ITEM-1","itemData":{"ISBN":"9788572695794","abstract":"O conteúdo desta obra é diferente daquele dos livros-texto usuais, pois é composto de exercícios resolvidos passo a passo, em vez do predomínio teórico. Embora a aplicação seja mais enfatizada do que a teoria, mesmo assim o livro permite ao leitor julgamento crítico de cada caso. Alguns desenvolvimentos apresentados são novos e provaram ser mais vantajosos em comparação com outras opções. Merece destaque, por exemplo, a proposição de um modelo único e consistente para estimar multiprodutos do fuste de árvores individuais, com a inclusão de uma variável binária, ideia que foi estendida na implementação de Modelos de Taper e de Modelos de Crescimento e Produção. Outra ideia foi a proposição de uso do Método de Ingressos Percentuais para melhor definir a época de realização de desbastes. Novos exemplos foram incluídos, destacando-se o emprego de redes neurais para estimação da altura de árvores, do volume do fuste e de taper, além de novos esclarecimentos sobre exatidão de fórmulas aproximativas de volume do fuste. Com base em dados observados das tendências do crescimento após cada corte parcial, foram propostos alguns sistemas de equações, que permitem interpretar o efeito de diferentes intensidades de desbaste, fundamentado tanto no número de árvores quanto em área basal. Esta quinta edição, motivada pela grande aceitação das versões anteriores, foi mais uma oportunidade para ampliações e atualizações. Constitui, portanto, este livro instrumento útil em aplicações de mensuração florestal e de princípios de manejo, cujos cálculos e conceitos foram apresentados de modo a trazer fácil compreensão, destinando-se, assim, àqueles que precisam empregar essas técnicas e, eventualmente, deparam com dúvidas sobre determinadas aplicações.","author":[{"dropping-particle":"","family":"Campos","given":"João Carlos Chagas","non-dropping-particle":"","parse-names":false,"suffix":""},{"dropping-particle":"","family":"Leite","given":"Helio Garcia","non-dropping-particle":"","parse-names":false,"suffix":""}],"edition":"5ª","id":"ITEM-1","issued":{"date-parts":[["2017"]]},"number-of-pages":"636","publisher":"UFV","publisher-place":"Viçosa","title":"Mensuração Florestal: Perguntas e Respostas","type":"book"},"uris":["http://www.mendeley.com/documents/?uuid=caf6c26e-2951-45d8-935d-9e3236e03dcc"]}],"mendeley":{"formattedCitation":"(CAMPOS; LEITE, 2017)","plainTextFormattedCitation":"(CAMPOS; LEITE, 2017)","previouslyFormattedCitation":"(CAMPOS; LEITE, 2017)"},"properties":{"noteIndex":0},"schema":"https://github.com/citation-style-language/schema/raw/master/csl-citation.json"}</w:instrText>
      </w:r>
      <w:r w:rsidRPr="00F2453C">
        <w:fldChar w:fldCharType="separate"/>
      </w:r>
      <w:r w:rsidRPr="006C21C6">
        <w:rPr>
          <w:noProof/>
        </w:rPr>
        <w:t>(CAMPOS; LEITE, 2017)</w:t>
      </w:r>
      <w:r w:rsidRPr="00F2453C">
        <w:fldChar w:fldCharType="end"/>
      </w:r>
      <w:r w:rsidRPr="00F2453C">
        <w:t>.</w:t>
      </w:r>
    </w:p>
    <w:p w:rsidR="003A6ABD" w:rsidRDefault="00E32DD5" w:rsidP="00E32DD5">
      <w:r>
        <w:t xml:space="preserve">Com a aplicação </w:t>
      </w:r>
      <w:r>
        <w:rPr>
          <w:i/>
        </w:rPr>
        <w:t>web</w:t>
      </w:r>
      <w:r>
        <w:t xml:space="preserve"> App Inventário Florestal o usuário poderá estimar a altura de árvores não medidas, estimar o volume das árvores inserindo os coeficientes de um dos modelos disponíveis, realizar uma análise descritiva dos dados e fazer estimativas de amostragem</w:t>
      </w:r>
      <w:r w:rsidR="00617AD9">
        <w:t xml:space="preserve"> de dados</w:t>
      </w:r>
      <w:r w:rsidR="009E349C">
        <w:t xml:space="preserve"> de inventário</w:t>
      </w:r>
      <w:r w:rsidR="00617AD9">
        <w:t xml:space="preserve"> de florestas equiâneas</w:t>
      </w:r>
      <w:r>
        <w:t>.</w:t>
      </w:r>
    </w:p>
    <w:p w:rsidR="003A6ABD" w:rsidRDefault="003A6ABD" w:rsidP="003A6ABD">
      <w:pPr>
        <w:pStyle w:val="Ttulo3"/>
      </w:pPr>
      <w:bookmarkStart w:id="23" w:name="_Toc535429350"/>
      <w:r>
        <w:t>OBJETIVOS</w:t>
      </w:r>
      <w:bookmarkEnd w:id="23"/>
    </w:p>
    <w:p w:rsidR="003A6ABD" w:rsidRDefault="003A6ABD" w:rsidP="003A6ABD">
      <w:r>
        <w:t>C</w:t>
      </w:r>
      <w:r w:rsidRPr="00C87D3A">
        <w:t>riar um</w:t>
      </w:r>
      <w:r>
        <w:t>a</w:t>
      </w:r>
      <w:r w:rsidRPr="00C87D3A">
        <w:t xml:space="preserve"> </w:t>
      </w:r>
      <w:r>
        <w:t xml:space="preserve">aplicação </w:t>
      </w:r>
      <w:r w:rsidRPr="0014722F">
        <w:rPr>
          <w:i/>
        </w:rPr>
        <w:t>web</w:t>
      </w:r>
      <w:r w:rsidRPr="00C87D3A">
        <w:t xml:space="preserve"> para processamento de dados de </w:t>
      </w:r>
      <w:r>
        <w:t xml:space="preserve">inventário florestal de florestas equiâneas </w:t>
      </w:r>
      <w:r w:rsidRPr="00C87D3A">
        <w:t>utilizando linguagem R em uma plataforma online.</w:t>
      </w:r>
    </w:p>
    <w:p w:rsidR="003A6ABD" w:rsidRDefault="008A6FA2" w:rsidP="003A6ABD">
      <w:pPr>
        <w:pStyle w:val="Ttulo3"/>
      </w:pPr>
      <w:bookmarkStart w:id="24" w:name="_Toc535429351"/>
      <w:r>
        <w:t>MATERIAL</w:t>
      </w:r>
      <w:r w:rsidR="003A6ABD">
        <w:t xml:space="preserve"> E MÉTODOS</w:t>
      </w:r>
      <w:bookmarkEnd w:id="24"/>
    </w:p>
    <w:p w:rsidR="003A6ABD" w:rsidRPr="003A6ABD" w:rsidRDefault="003A6ABD" w:rsidP="003A6ABD">
      <w:r>
        <w:t xml:space="preserve">O App Inventário de Nativas funciona conforme o fluxograma apresentado nas </w:t>
      </w:r>
      <w:r w:rsidR="00CE0FA1" w:rsidRPr="00CE0FA1">
        <w:t>Figuras 62, 63 e 64</w:t>
      </w:r>
      <w:r w:rsidRPr="00CE0FA1">
        <w:t>.</w:t>
      </w:r>
    </w:p>
    <w:p w:rsidR="008A190A" w:rsidRDefault="008A190A" w:rsidP="008A190A">
      <w:pPr>
        <w:jc w:val="center"/>
      </w:pPr>
      <w:r>
        <w:rPr>
          <w:noProof/>
          <w:lang w:eastAsia="pt-BR"/>
        </w:rPr>
        <w:lastRenderedPageBreak/>
        <w:drawing>
          <wp:inline distT="0" distB="0" distL="0" distR="0" wp14:anchorId="43E592DF" wp14:editId="59404017">
            <wp:extent cx="5464011" cy="8160328"/>
            <wp:effectExtent l="0" t="0" r="381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olla\AppData\Local\Microsoft\Windows\INetCache\Content.Word\fluxograma_cubagem_2.0_Page_1 - Copy.jpg"/>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5478806" cy="8182424"/>
                    </a:xfrm>
                    <a:prstGeom prst="rect">
                      <a:avLst/>
                    </a:prstGeom>
                    <a:noFill/>
                    <a:ln>
                      <a:noFill/>
                    </a:ln>
                  </pic:spPr>
                </pic:pic>
              </a:graphicData>
            </a:graphic>
          </wp:inline>
        </w:drawing>
      </w:r>
    </w:p>
    <w:p w:rsidR="008A190A" w:rsidRPr="003A5EC2" w:rsidRDefault="008A190A" w:rsidP="008A190A">
      <w:pPr>
        <w:pStyle w:val="Legenda"/>
        <w:rPr>
          <w:rFonts w:eastAsia="Calibri" w:cs="Times New Roman"/>
          <w:i/>
          <w:lang w:eastAsia="en-US"/>
        </w:rPr>
      </w:pPr>
      <w:r w:rsidRPr="00612684">
        <w:t xml:space="preserve">Figura </w:t>
      </w:r>
      <w:r w:rsidRPr="00612684">
        <w:rPr>
          <w:i/>
        </w:rPr>
        <w:fldChar w:fldCharType="begin"/>
      </w:r>
      <w:r w:rsidRPr="00612684">
        <w:instrText xml:space="preserve"> SEQ Figura \* ARABIC </w:instrText>
      </w:r>
      <w:r w:rsidRPr="00612684">
        <w:rPr>
          <w:i/>
        </w:rPr>
        <w:fldChar w:fldCharType="separate"/>
      </w:r>
      <w:r w:rsidR="00A26E55">
        <w:rPr>
          <w:noProof/>
        </w:rPr>
        <w:t>62</w:t>
      </w:r>
      <w:r w:rsidRPr="00612684">
        <w:rPr>
          <w:i/>
        </w:rPr>
        <w:fldChar w:fldCharType="end"/>
      </w:r>
      <w:r w:rsidR="00612684" w:rsidRPr="00612684">
        <w:t>.</w:t>
      </w:r>
      <w:r w:rsidRPr="00612684">
        <w:t xml:space="preserve"> Fluxograma</w:t>
      </w:r>
      <w:r w:rsidRPr="003A5EC2">
        <w:t xml:space="preserve"> para </w:t>
      </w:r>
      <w:r>
        <w:t>App Inventário Florestal</w:t>
      </w:r>
      <w:r w:rsidRPr="003A5EC2">
        <w:t>, parte 1.</w:t>
      </w:r>
    </w:p>
    <w:p w:rsidR="008A190A" w:rsidRDefault="00D53E64" w:rsidP="008A190A">
      <w:r>
        <w:lastRenderedPageBreak/>
        <w:t>Na Figura 62</w:t>
      </w:r>
      <w:r w:rsidR="008A190A">
        <w:t xml:space="preserve"> é demonstrado como o usuário </w:t>
      </w:r>
      <w:r>
        <w:t>mapeia as variáveis e decide</w:t>
      </w:r>
      <w:r w:rsidR="008A190A">
        <w:t xml:space="preserve"> se</w:t>
      </w:r>
      <w:r>
        <w:t xml:space="preserve"> </w:t>
      </w:r>
      <w:r w:rsidR="008A190A">
        <w:t>acompanha o</w:t>
      </w:r>
      <w:r>
        <w:t>u não o processamento dos dados. Caso o usuário deseje</w:t>
      </w:r>
      <w:r w:rsidR="008A190A">
        <w:t xml:space="preserve"> totalizar os fustes, caso os dados estejam em nível de fuste, assim como no App Inventário de Nativas. Se os dados estiverem em nível de árvore, o usuário irá pular esta etapa e seguir para a próxima, a estimação de alturas não medidas.</w:t>
      </w:r>
    </w:p>
    <w:p w:rsidR="008A190A" w:rsidRDefault="008A190A" w:rsidP="008A190A">
      <w:r>
        <w:t xml:space="preserve">Em dados provenientes de inventários de florestas plantadas é comum se medir apenas algumas alturas, e estimar as demais utilizando um modelo hipsométrico. Caso este seja o caso, </w:t>
      </w:r>
      <w:r w:rsidR="00D53E64">
        <w:t>é</w:t>
      </w:r>
      <w:r>
        <w:t xml:space="preserve"> possível escolher entre uma lista de modelos hipsométricos e estimar a altura das árvores. </w:t>
      </w:r>
      <w:proofErr w:type="gramStart"/>
      <w:r>
        <w:t xml:space="preserve">O </w:t>
      </w:r>
      <w:r w:rsidRPr="00ED7A4E">
        <w:rPr>
          <w:i/>
        </w:rPr>
        <w:t>web</w:t>
      </w:r>
      <w:proofErr w:type="gramEnd"/>
      <w:r w:rsidRPr="00ED7A4E">
        <w:rPr>
          <w:i/>
        </w:rPr>
        <w:t xml:space="preserve"> app</w:t>
      </w:r>
      <w:r>
        <w:t xml:space="preserve"> irá verificar se existem alturas não medidas no dado, e caso existam, uma lista </w:t>
      </w:r>
      <w:r w:rsidR="00D53E64">
        <w:t>de modelos hipsométricos ficam</w:t>
      </w:r>
      <w:r>
        <w:t xml:space="preserve"> disponíveis para que o usuário escolha o mais adequado. Gráficos de resí</w:t>
      </w:r>
      <w:r w:rsidR="00D53E64">
        <w:t>duos percentuais dos modelos s</w:t>
      </w:r>
      <w:r>
        <w:t xml:space="preserve">ão disponibilizados para auxiliar nesta decisão. Os seguintes modelos hipsométricos presentes na Tabela 3 estarão disponíveis para ajuste </w:t>
      </w:r>
      <w:r>
        <w:fldChar w:fldCharType="begin" w:fldLock="1"/>
      </w:r>
      <w:r w:rsidR="00DD315F">
        <w:instrText>ADDIN CSL_CITATION {"citationItems":[{"id":"ITEM-1","itemData":{"ISBN":"9788572695794","abstract":"O conteúdo desta obra é diferente daquele dos livros-texto usuais, pois é composto de exercícios resolvidos passo a passo, em vez do predomínio teórico. Embora a aplicação seja mais enfatizada do que a teoria, mesmo assim o livro permite ao leitor julgamento crítico de cada caso. Alguns desenvolvimentos apresentados são novos e provaram ser mais vantajosos em comparação com outras opções. Merece destaque, por exemplo, a proposição de um modelo único e consistente para estimar multiprodutos do fuste de árvores individuais, com a inclusão de uma variável binária, ideia que foi estendida na implementação de Modelos de Taper e de Modelos de Crescimento e Produção. Outra ideia foi a proposição de uso do Método de Ingressos Percentuais para melhor definir a época de realização de desbastes. Novos exemplos foram incluídos, destacando-se o emprego de redes neurais para estimação da altura de árvores, do volume do fuste e de taper, além de novos esclarecimentos sobre exatidão de fórmulas aproximativas de volume do fuste. Com base em dados observados das tendências do crescimento após cada corte parcial, foram propostos alguns sistemas de equações, que permitem interpretar o efeito de diferentes intensidades de desbaste, fundamentado tanto no número de árvores quanto em área basal. Esta quinta edição, motivada pela grande aceitação das versões anteriores, foi mais uma oportunidade para ampliações e atualizações. Constitui, portanto, este livro instrumento útil em aplicações de mensuração florestal e de princípios de manejo, cujos cálculos e conceitos foram apresentados de modo a trazer fácil compreensão, destinando-se, assim, àqueles que precisam empregar essas técnicas e, eventualmente, deparam com dúvidas sobre determinadas aplicações.","author":[{"dropping-particle":"","family":"Campos","given":"João Carlos Chagas","non-dropping-particle":"","parse-names":false,"suffix":""},{"dropping-particle":"","family":"Leite","given":"Helio Garcia","non-dropping-particle":"","parse-names":false,"suffix":""}],"edition":"5ª","id":"ITEM-1","issued":{"date-parts":[["2017"]]},"number-of-pages":"636","publisher":"UFV","publisher-place":"Viçosa","title":"Mensuração Florestal: Perguntas e Respostas","type":"book"},"uris":["http://www.mendeley.com/documents/?uuid=caf6c26e-2951-45d8-935d-9e3236e03dcc"]},{"id":"ITEM-2","itemData":{"abstract":"Abstract. A number of height-diameter and height-diameter-age equations were compared for second-growth Douglas-fir (Pseudotsuga menziesii (Mirb.) Franco). Most gave similar results within the range of the data. Some appeared undesirable because of unreasonable curve shapes when extrapolated. For remeasured plots, use of a single height-diameter-age equation for each plot rather than individual height-diameter curves for each measurement will give more accurate and more consistent estimates of volume, periodic increment, and site index. A number of suitable equation forms are suggested.","author":[{"dropping-particle":"","family":"Curtis","given":"Robert O","non-dropping-particle":"","parse-names":false,"suffix":""}],"container-title":"Forest Science","id":"ITEM-2","issue":"4","issued":{"date-parts":[["1967"]]},"page":"365-375","title":"Height-Diameter and Height-Dia meter-Age EquationsFor Second-Growth Douglas-Fir","type":"article-journal","volume":"13"},"uris":["http://www.mendeley.com/documents/?uuid=3cc6a04e-0898-4382-8f6f-f63b125bec36"]},{"id":"ITEM-3","itemData":{"author":[{"dropping-particle":"","family":"Nascimento","given":"Rodrigo Geroni Mendes","non-dropping-particle":"","parse-names":false,"suffix":""}],"id":"ITEM-3","issued":{"date-parts":[["2016"]]},"number-of-pages":"174","publisher":"Tese (Doutorado em Engenharia Florestal) - Universidade Federal do Paraná","title":"Modelagem e simulação do crescimento e produção de floresta tropical manejada na Amazônia oriental","type":"thesis"},"uris":["http://www.mendeley.com/documents/?uuid=6b098256-8a25-4389-9727-101822918f4d"]}],"mendeley":{"formattedCitation":"(CURTIS, 1967; NASCIMENTO, 2016; CAMPOS; LEITE, 2017)","plainTextFormattedCitation":"(CURTIS, 1967; NASCIMENTO, 2016; CAMPOS; LEITE, 2017)","previouslyFormattedCitation":"(CURTIS, 1967; NASCIMENTO, 2016; CAMPOS; LEITE, 2017)"},"properties":{"noteIndex":0},"schema":"https://github.com/citation-style-language/schema/raw/master/csl-citation.json"}</w:instrText>
      </w:r>
      <w:r>
        <w:fldChar w:fldCharType="separate"/>
      </w:r>
      <w:r w:rsidRPr="008B43C2">
        <w:rPr>
          <w:noProof/>
        </w:rPr>
        <w:t>(CURTIS, 1967; NASCIMENTO, 2016; CAMPOS; LEITE, 2017)</w:t>
      </w:r>
      <w:r>
        <w:fldChar w:fldCharType="end"/>
      </w:r>
      <w:r>
        <w:t>:</w:t>
      </w:r>
    </w:p>
    <w:p w:rsidR="008A190A" w:rsidRDefault="008A190A" w:rsidP="008A190A"/>
    <w:p w:rsidR="008A190A" w:rsidRPr="001C7553" w:rsidRDefault="008A190A" w:rsidP="008A190A">
      <w:pPr>
        <w:pStyle w:val="Legenda"/>
        <w:keepNext/>
        <w:rPr>
          <w:i/>
        </w:rPr>
      </w:pPr>
      <w:r w:rsidRPr="00612684">
        <w:t xml:space="preserve">Tabela </w:t>
      </w:r>
      <w:r w:rsidRPr="00612684">
        <w:rPr>
          <w:i/>
        </w:rPr>
        <w:fldChar w:fldCharType="begin"/>
      </w:r>
      <w:r w:rsidRPr="00612684">
        <w:instrText xml:space="preserve"> SEQ Tabela \* ARABIC </w:instrText>
      </w:r>
      <w:r w:rsidRPr="00612684">
        <w:rPr>
          <w:i/>
        </w:rPr>
        <w:fldChar w:fldCharType="separate"/>
      </w:r>
      <w:r w:rsidR="00A26E55">
        <w:rPr>
          <w:noProof/>
        </w:rPr>
        <w:t>3</w:t>
      </w:r>
      <w:r w:rsidRPr="00612684">
        <w:rPr>
          <w:i/>
        </w:rPr>
        <w:fldChar w:fldCharType="end"/>
      </w:r>
      <w:r w:rsidR="00612684" w:rsidRPr="00612684">
        <w:t>.</w:t>
      </w:r>
      <w:r w:rsidRPr="00612684">
        <w:t xml:space="preserve"> Modelos</w:t>
      </w:r>
      <w:r w:rsidRPr="001C7553">
        <w:t xml:space="preserve"> hipsométricos disponíveis para ajuste no </w:t>
      </w:r>
      <w:r>
        <w:t>App Inventário Florestal</w:t>
      </w:r>
      <w:r w:rsidRPr="001C7553">
        <w:t>.</w:t>
      </w:r>
    </w:p>
    <w:tbl>
      <w:tblPr>
        <w:tblStyle w:val="TabeladeLista2"/>
        <w:tblW w:w="0" w:type="auto"/>
        <w:tblLook w:val="04A0" w:firstRow="1" w:lastRow="0" w:firstColumn="1" w:lastColumn="0" w:noHBand="0" w:noVBand="1"/>
      </w:tblPr>
      <w:tblGrid>
        <w:gridCol w:w="6658"/>
        <w:gridCol w:w="2402"/>
      </w:tblGrid>
      <w:tr w:rsidR="008A190A" w:rsidTr="00495E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12" w:space="0" w:color="auto"/>
              <w:bottom w:val="single" w:sz="12" w:space="0" w:color="auto"/>
            </w:tcBorders>
            <w:shd w:val="clear" w:color="auto" w:fill="auto"/>
          </w:tcPr>
          <w:p w:rsidR="008A190A" w:rsidRPr="00D53E64" w:rsidRDefault="008A190A" w:rsidP="00495E74">
            <w:pPr>
              <w:tabs>
                <w:tab w:val="left" w:pos="240"/>
                <w:tab w:val="center" w:pos="3221"/>
              </w:tabs>
              <w:spacing w:before="120"/>
              <w:ind w:firstLine="0"/>
              <w:rPr>
                <w:rFonts w:ascii="Times New Roman" w:hAnsi="Times New Roman" w:cs="Times New Roman"/>
              </w:rPr>
            </w:pPr>
            <w:r w:rsidRPr="00D53E64">
              <w:rPr>
                <w:rFonts w:ascii="Times New Roman" w:hAnsi="Times New Roman" w:cs="Times New Roman"/>
              </w:rPr>
              <w:tab/>
            </w:r>
            <w:r w:rsidRPr="00D53E64">
              <w:rPr>
                <w:rFonts w:ascii="Times New Roman" w:hAnsi="Times New Roman" w:cs="Times New Roman"/>
              </w:rPr>
              <w:tab/>
              <w:t>Modelo</w:t>
            </w:r>
          </w:p>
        </w:tc>
        <w:tc>
          <w:tcPr>
            <w:tcW w:w="2402" w:type="dxa"/>
            <w:tcBorders>
              <w:top w:val="single" w:sz="12" w:space="0" w:color="auto"/>
              <w:bottom w:val="single" w:sz="12" w:space="0" w:color="auto"/>
            </w:tcBorders>
            <w:shd w:val="clear" w:color="auto" w:fill="auto"/>
            <w:vAlign w:val="center"/>
          </w:tcPr>
          <w:p w:rsidR="008A190A" w:rsidRPr="00D53E64" w:rsidRDefault="008A190A" w:rsidP="00495E74">
            <w:pPr>
              <w:spacing w:before="12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53E64">
              <w:rPr>
                <w:rFonts w:ascii="Times New Roman" w:hAnsi="Times New Roman" w:cs="Times New Roman"/>
              </w:rPr>
              <w:t>Autor</w:t>
            </w:r>
          </w:p>
        </w:tc>
      </w:tr>
      <w:tr w:rsidR="008A190A" w:rsidTr="00495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12" w:space="0" w:color="auto"/>
              <w:bottom w:val="nil"/>
            </w:tcBorders>
            <w:shd w:val="clear" w:color="auto" w:fill="auto"/>
            <w:vAlign w:val="center"/>
          </w:tcPr>
          <w:p w:rsidR="008A190A" w:rsidRPr="00D53E64" w:rsidRDefault="008A190A" w:rsidP="00495E74">
            <w:pPr>
              <w:spacing w:before="120"/>
              <w:ind w:firstLine="0"/>
              <w:jc w:val="center"/>
              <w:rPr>
                <w:rFonts w:ascii="Times New Roman" w:hAnsi="Times New Roman" w:cs="Times New Roman"/>
                <w:b w:val="0"/>
              </w:rPr>
            </w:pPr>
            <m:oMathPara>
              <m:oMath>
                <m:r>
                  <m:rPr>
                    <m:sty m:val="bi"/>
                  </m:rPr>
                  <w:rPr>
                    <w:rFonts w:ascii="Cambria Math" w:hAnsi="Cambria Math" w:cs="Times New Roman"/>
                  </w:rPr>
                  <m:t>Ln(H)=</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1</m:t>
                    </m:r>
                  </m:num>
                  <m:den>
                    <m:r>
                      <m:rPr>
                        <m:sty m:val="bi"/>
                      </m:rPr>
                      <w:rPr>
                        <w:rFonts w:ascii="Cambria Math" w:hAnsi="Cambria Math" w:cs="Times New Roman"/>
                      </w:rPr>
                      <m:t>dap</m:t>
                    </m:r>
                  </m:den>
                </m:f>
                <m:r>
                  <m:rPr>
                    <m:sty m:val="bi"/>
                  </m:rPr>
                  <w:rPr>
                    <w:rFonts w:ascii="Cambria Math" w:hAnsi="Cambria Math" w:cs="Times New Roman"/>
                  </w:rPr>
                  <m:t>+ε</m:t>
                </m:r>
              </m:oMath>
            </m:oMathPara>
          </w:p>
        </w:tc>
        <w:tc>
          <w:tcPr>
            <w:tcW w:w="2402" w:type="dxa"/>
            <w:tcBorders>
              <w:top w:val="single" w:sz="12" w:space="0" w:color="auto"/>
              <w:bottom w:val="nil"/>
            </w:tcBorders>
            <w:shd w:val="clear" w:color="auto" w:fill="auto"/>
            <w:vAlign w:val="center"/>
          </w:tcPr>
          <w:p w:rsidR="008A190A" w:rsidRPr="00D53E64" w:rsidRDefault="008A190A" w:rsidP="00495E74">
            <w:pPr>
              <w:spacing w:before="12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E64">
              <w:rPr>
                <w:rFonts w:ascii="Times New Roman" w:hAnsi="Times New Roman" w:cs="Times New Roman"/>
              </w:rPr>
              <w:t>Curtis</w:t>
            </w:r>
          </w:p>
        </w:tc>
      </w:tr>
      <w:tr w:rsidR="008A190A" w:rsidTr="00495E74">
        <w:tc>
          <w:tcPr>
            <w:cnfStyle w:val="001000000000" w:firstRow="0" w:lastRow="0" w:firstColumn="1" w:lastColumn="0" w:oddVBand="0" w:evenVBand="0" w:oddHBand="0" w:evenHBand="0" w:firstRowFirstColumn="0" w:firstRowLastColumn="0" w:lastRowFirstColumn="0" w:lastRowLastColumn="0"/>
            <w:tcW w:w="6658" w:type="dxa"/>
            <w:tcBorders>
              <w:top w:val="nil"/>
              <w:bottom w:val="nil"/>
            </w:tcBorders>
            <w:shd w:val="clear" w:color="auto" w:fill="auto"/>
            <w:vAlign w:val="center"/>
          </w:tcPr>
          <w:p w:rsidR="008A190A" w:rsidRPr="00D53E64" w:rsidRDefault="008A190A" w:rsidP="00495E74">
            <w:pPr>
              <w:pStyle w:val="Corpodetexto"/>
              <w:jc w:val="center"/>
              <w:rPr>
                <w:rFonts w:ascii="Times New Roman" w:hAnsi="Times New Roman" w:cs="Times New Roman"/>
                <w:b w:val="0"/>
              </w:rPr>
            </w:pPr>
            <m:oMathPara>
              <m:oMath>
                <m:r>
                  <m:rPr>
                    <m:sty m:val="bi"/>
                  </m:rPr>
                  <w:rPr>
                    <w:rFonts w:ascii="Cambria Math" w:hAnsi="Cambria Math" w:cs="Times New Roman"/>
                  </w:rPr>
                  <m:t>Ln(H)=</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Ln(dap)+ε</m:t>
                </m:r>
              </m:oMath>
            </m:oMathPara>
          </w:p>
        </w:tc>
        <w:tc>
          <w:tcPr>
            <w:tcW w:w="2402" w:type="dxa"/>
            <w:tcBorders>
              <w:top w:val="nil"/>
              <w:bottom w:val="nil"/>
            </w:tcBorders>
            <w:shd w:val="clear" w:color="auto" w:fill="auto"/>
            <w:vAlign w:val="center"/>
          </w:tcPr>
          <w:p w:rsidR="008A190A" w:rsidRPr="00D53E64" w:rsidRDefault="008A190A" w:rsidP="00495E7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3E64">
              <w:rPr>
                <w:rFonts w:ascii="Times New Roman" w:hAnsi="Times New Roman" w:cs="Times New Roman"/>
              </w:rPr>
              <w:t>Henricksen</w:t>
            </w:r>
          </w:p>
        </w:tc>
      </w:tr>
      <w:tr w:rsidR="008A190A" w:rsidTr="00495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tcBorders>
            <w:shd w:val="clear" w:color="auto" w:fill="auto"/>
            <w:vAlign w:val="center"/>
          </w:tcPr>
          <w:p w:rsidR="008A190A" w:rsidRPr="00D53E64" w:rsidRDefault="008A190A" w:rsidP="00495E74">
            <w:pPr>
              <w:pStyle w:val="Corpodetexto"/>
              <w:jc w:val="center"/>
              <w:rPr>
                <w:rFonts w:ascii="Times New Roman" w:hAnsi="Times New Roman" w:cs="Times New Roman"/>
                <w:b w:val="0"/>
              </w:rPr>
            </w:pPr>
            <m:oMathPara>
              <m:oMath>
                <m:r>
                  <m:rPr>
                    <m:sty m:val="bi"/>
                  </m:rPr>
                  <w:rPr>
                    <w:rFonts w:ascii="Cambria Math" w:hAnsi="Cambria Math" w:cs="Times New Roman"/>
                  </w:rPr>
                  <m:t>Ln(H)=</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1</m:t>
                    </m:r>
                  </m:num>
                  <m:den>
                    <m:r>
                      <m:rPr>
                        <m:sty m:val="bi"/>
                      </m:rPr>
                      <w:rPr>
                        <w:rFonts w:ascii="Cambria Math" w:hAnsi="Cambria Math" w:cs="Times New Roman"/>
                      </w:rPr>
                      <m:t>dap</m:t>
                    </m:r>
                  </m:den>
                </m:f>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β</m:t>
                    </m:r>
                  </m:e>
                  <m:sub>
                    <m:r>
                      <m:rPr>
                        <m:sty m:val="bi"/>
                      </m:rPr>
                      <w:rPr>
                        <w:rFonts w:ascii="Cambria Math" w:hAnsi="Cambria Math" w:cs="Times New Roman"/>
                      </w:rPr>
                      <m:t>2</m:t>
                    </m:r>
                  </m:sub>
                </m:sSub>
                <m:r>
                  <m:rPr>
                    <m:sty m:val="bi"/>
                  </m:rPr>
                  <w:rPr>
                    <w:rFonts w:ascii="Cambria Math" w:hAnsi="Cambria Math" w:cs="Times New Roman"/>
                  </w:rPr>
                  <m:t>*Ln(HD)+ε</m:t>
                </m:r>
              </m:oMath>
            </m:oMathPara>
          </w:p>
        </w:tc>
        <w:tc>
          <w:tcPr>
            <w:tcW w:w="2402" w:type="dxa"/>
            <w:tcBorders>
              <w:top w:val="nil"/>
            </w:tcBorders>
            <w:shd w:val="clear" w:color="auto" w:fill="auto"/>
            <w:vAlign w:val="center"/>
          </w:tcPr>
          <w:p w:rsidR="008A190A" w:rsidRPr="00D53E64" w:rsidRDefault="008A190A" w:rsidP="00495E74">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E64">
              <w:rPr>
                <w:rFonts w:ascii="Times New Roman" w:hAnsi="Times New Roman" w:cs="Times New Roman"/>
              </w:rPr>
              <w:t>Campos e Leite</w:t>
            </w:r>
          </w:p>
        </w:tc>
      </w:tr>
    </w:tbl>
    <w:p w:rsidR="008A190A" w:rsidRPr="001C7553" w:rsidRDefault="008A190A" w:rsidP="008A190A">
      <w:pPr>
        <w:ind w:firstLine="0"/>
      </w:pPr>
      <w:r>
        <w:t xml:space="preserve">Onde: </w:t>
      </w:r>
      <w:r>
        <w:rPr>
          <w:i/>
        </w:rPr>
        <w:t>H</w:t>
      </w:r>
      <w:r>
        <w:t xml:space="preserve"> = altura; </w:t>
      </w:r>
      <w:r w:rsidRPr="001C7553">
        <w:rPr>
          <w:i/>
        </w:rPr>
        <w:t>dap</w:t>
      </w:r>
      <w:r>
        <w:t xml:space="preserve"> = diâmetro a 1,30 do solo; </w:t>
      </w:r>
      <w:r>
        <w:rPr>
          <w:i/>
        </w:rPr>
        <w:t>HD</w:t>
      </w:r>
      <w:r>
        <w:t xml:space="preserve"> = altura dominante, </w:t>
      </w:r>
      <m:oMath>
        <m:r>
          <w:rPr>
            <w:rFonts w:ascii="Cambria Math" w:hAnsi="Cambria Math"/>
          </w:rPr>
          <m:t>ε</m:t>
        </m:r>
      </m:oMath>
      <w:r>
        <w:t xml:space="preserve"> = erro padrão.</w:t>
      </w:r>
    </w:p>
    <w:p w:rsidR="008A190A" w:rsidRDefault="008A190A" w:rsidP="008A190A"/>
    <w:p w:rsidR="008A190A" w:rsidRDefault="008A190A" w:rsidP="008A190A">
      <w:r>
        <w:t xml:space="preserve">Também </w:t>
      </w:r>
      <w:r w:rsidR="00D53E64">
        <w:t>é</w:t>
      </w:r>
      <w:r>
        <w:t xml:space="preserve"> possível ajustar estes modelos por estrato ou outra variável de grupo, caso esta seja mapeada.</w:t>
      </w:r>
    </w:p>
    <w:p w:rsidR="008A190A" w:rsidRDefault="00D53E64" w:rsidP="008A190A">
      <w:r>
        <w:t>É</w:t>
      </w:r>
      <w:r w:rsidR="008A190A">
        <w:t xml:space="preserve"> possível estimar o volume com casca e sem casca das árvores, inserindo-se os coeficientes das equações ajustadas de modelos pré-determinados </w:t>
      </w:r>
      <w:proofErr w:type="gramStart"/>
      <w:r w:rsidR="008A190A">
        <w:t xml:space="preserve">pelo </w:t>
      </w:r>
      <w:r w:rsidR="008A190A" w:rsidRPr="00ED7A4E">
        <w:rPr>
          <w:i/>
        </w:rPr>
        <w:t>web</w:t>
      </w:r>
      <w:proofErr w:type="gramEnd"/>
      <w:r w:rsidR="008A190A" w:rsidRPr="00ED7A4E">
        <w:rPr>
          <w:i/>
        </w:rPr>
        <w:t xml:space="preserve"> app</w:t>
      </w:r>
      <w:r w:rsidR="009C00BC">
        <w:t>. Essa etapa funciona</w:t>
      </w:r>
      <w:r w:rsidR="008A190A">
        <w:t xml:space="preserve"> de forma semelhante ao App Inventário de Nativas, porém com a opção de se estimar o volume sem casca.</w:t>
      </w:r>
      <w:r w:rsidR="008A190A" w:rsidRPr="00ED7A4E">
        <w:t xml:space="preserve"> </w:t>
      </w:r>
      <w:r w:rsidR="009C00BC">
        <w:t>Esta opção está</w:t>
      </w:r>
      <w:r w:rsidR="008A190A">
        <w:t xml:space="preserve"> disponível apenas se o usuário não possuir variáveis mapeadas para volume com casca e sem casca. Os modelos disponíveis para uso foram </w:t>
      </w:r>
      <w:r w:rsidR="008A190A">
        <w:lastRenderedPageBreak/>
        <w:t>apresentados na Tabela 1.</w:t>
      </w:r>
    </w:p>
    <w:p w:rsidR="008A190A" w:rsidRDefault="008A190A" w:rsidP="008A190A">
      <w:r>
        <w:t xml:space="preserve"> Na Figura </w:t>
      </w:r>
      <w:r w:rsidR="00402BDF">
        <w:t>63</w:t>
      </w:r>
      <w:r>
        <w:t xml:space="preserve"> é demonstrado a próxima aba </w:t>
      </w:r>
      <w:proofErr w:type="gramStart"/>
      <w:r>
        <w:t xml:space="preserve">do </w:t>
      </w:r>
      <w:r w:rsidRPr="00ED7A4E">
        <w:rPr>
          <w:i/>
        </w:rPr>
        <w:t>web</w:t>
      </w:r>
      <w:proofErr w:type="gramEnd"/>
      <w:r w:rsidRPr="00ED7A4E">
        <w:rPr>
          <w:i/>
        </w:rPr>
        <w:t xml:space="preserve"> app</w:t>
      </w:r>
      <w:r>
        <w:t xml:space="preserve">, a análise de distribuições de diâmetro e qualidade das árvores. Esta análise </w:t>
      </w:r>
      <w:r w:rsidR="00402BDF">
        <w:t xml:space="preserve">é </w:t>
      </w:r>
      <w:r>
        <w:t xml:space="preserve">feita utilizando tabelas de distribuições de número de indivíduos, volume, e área basal por classe de diâmetro. Também </w:t>
      </w:r>
      <w:r w:rsidR="00402BDF">
        <w:t xml:space="preserve">é </w:t>
      </w:r>
      <w:r>
        <w:t>analisada a distribuição dos indivíd</w:t>
      </w:r>
      <w:r w:rsidR="00402BDF">
        <w:t xml:space="preserve">uos por classes de altura, e </w:t>
      </w:r>
      <w:r>
        <w:t>gráficos analisando a variável de qualidade das árvores</w:t>
      </w:r>
      <w:r w:rsidR="00402BDF">
        <w:t xml:space="preserve"> são criados</w:t>
      </w:r>
      <w:r>
        <w:t>, caso esta seja mapeada. As análises de distribuição permit</w:t>
      </w:r>
      <w:r w:rsidR="00402BDF">
        <w:t>em</w:t>
      </w:r>
      <w:r>
        <w:t xml:space="preserve"> verificar quais as classes de diâmetro e altura que mais contribuem para o volume da floresta, e a se a floresta possui uma distribuição próxima da normalidade. A análise de qualidade permit</w:t>
      </w:r>
      <w:r w:rsidR="00402BDF">
        <w:t>e</w:t>
      </w:r>
      <w:r>
        <w:t xml:space="preserve"> ao usuário visualizar qual a porcentagem de árvores normais, mortas e dominantes de sua área, por exemplo.</w:t>
      </w:r>
    </w:p>
    <w:p w:rsidR="008A190A" w:rsidRDefault="008A190A" w:rsidP="008A190A">
      <w:r>
        <w:t>Em seguida a etapa final de processamento do App Inventário Florestal é apresentada, o inventário florestal. Esta etapa funciona de forma idêntica ao App Inventário de Nativas, e como detalhado anteriormen</w:t>
      </w:r>
      <w:r w:rsidR="00402BDF">
        <w:t>te, permite</w:t>
      </w:r>
      <w:r>
        <w:t xml:space="preserve"> ao usuário realizar inventários utilizando as amostragens casual simples, casual estratificada e sistemática, com diversas opções de customização.</w:t>
      </w:r>
    </w:p>
    <w:p w:rsidR="008A190A" w:rsidRDefault="008A190A" w:rsidP="008A190A">
      <w:r>
        <w:t xml:space="preserve">Em seguida Na Figura </w:t>
      </w:r>
      <w:r w:rsidR="00402BDF">
        <w:t>64</w:t>
      </w:r>
      <w:r>
        <w:t xml:space="preserve"> é demonstrada como funciona a etapa de download </w:t>
      </w:r>
      <w:proofErr w:type="gramStart"/>
      <w:r>
        <w:t xml:space="preserve">do </w:t>
      </w:r>
      <w:r w:rsidRPr="00ED7A4E">
        <w:rPr>
          <w:i/>
        </w:rPr>
        <w:t>web</w:t>
      </w:r>
      <w:proofErr w:type="gramEnd"/>
      <w:r w:rsidRPr="00ED7A4E">
        <w:rPr>
          <w:i/>
        </w:rPr>
        <w:t xml:space="preserve"> app</w:t>
      </w:r>
      <w:r>
        <w:t>, que funciona idêntica ao App Nativas, detalhado anteriormente.</w:t>
      </w:r>
    </w:p>
    <w:p w:rsidR="008A190A" w:rsidRDefault="008A190A" w:rsidP="008A190A">
      <w:r>
        <w:t xml:space="preserve"> </w:t>
      </w:r>
    </w:p>
    <w:p w:rsidR="008A190A" w:rsidRDefault="008A190A" w:rsidP="008A190A">
      <w:r>
        <w:t xml:space="preserve"> </w:t>
      </w:r>
    </w:p>
    <w:p w:rsidR="008A190A" w:rsidRDefault="008A190A" w:rsidP="008A190A">
      <w:pPr>
        <w:ind w:firstLine="0"/>
        <w:jc w:val="center"/>
      </w:pPr>
      <w:r>
        <w:rPr>
          <w:noProof/>
          <w:lang w:eastAsia="pt-BR"/>
        </w:rPr>
        <w:lastRenderedPageBreak/>
        <w:drawing>
          <wp:inline distT="0" distB="0" distL="0" distR="0" wp14:anchorId="10E78C59" wp14:editId="1DFFEB94">
            <wp:extent cx="6136640" cy="8088923"/>
            <wp:effectExtent l="0" t="0" r="0" b="762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olla\AppData\Local\Microsoft\Windows\INetCache\Content.Word\fluxograma_cubagem_2.0_Page_2 - Copy.jpg"/>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6146035" cy="8101307"/>
                    </a:xfrm>
                    <a:prstGeom prst="rect">
                      <a:avLst/>
                    </a:prstGeom>
                    <a:noFill/>
                    <a:ln>
                      <a:noFill/>
                    </a:ln>
                  </pic:spPr>
                </pic:pic>
              </a:graphicData>
            </a:graphic>
          </wp:inline>
        </w:drawing>
      </w:r>
    </w:p>
    <w:p w:rsidR="008A190A" w:rsidRPr="003A5EC2" w:rsidRDefault="008A190A" w:rsidP="008A190A">
      <w:pPr>
        <w:pStyle w:val="Legenda"/>
        <w:rPr>
          <w:rFonts w:eastAsia="Calibri" w:cs="Times New Roman"/>
          <w:i/>
          <w:lang w:eastAsia="en-US"/>
        </w:rPr>
      </w:pPr>
      <w:r w:rsidRPr="00612684">
        <w:t xml:space="preserve">Figura </w:t>
      </w:r>
      <w:r w:rsidRPr="00612684">
        <w:rPr>
          <w:i/>
        </w:rPr>
        <w:fldChar w:fldCharType="begin"/>
      </w:r>
      <w:r w:rsidRPr="00612684">
        <w:instrText xml:space="preserve"> SEQ Figura \* ARABIC </w:instrText>
      </w:r>
      <w:r w:rsidRPr="00612684">
        <w:rPr>
          <w:i/>
        </w:rPr>
        <w:fldChar w:fldCharType="separate"/>
      </w:r>
      <w:r w:rsidR="00A26E55">
        <w:rPr>
          <w:noProof/>
        </w:rPr>
        <w:t>63</w:t>
      </w:r>
      <w:r w:rsidRPr="00612684">
        <w:rPr>
          <w:i/>
        </w:rPr>
        <w:fldChar w:fldCharType="end"/>
      </w:r>
      <w:r w:rsidR="00612684" w:rsidRPr="00612684">
        <w:t xml:space="preserve"> .</w:t>
      </w:r>
      <w:r w:rsidRPr="00612684">
        <w:t xml:space="preserve"> Fluxograma para</w:t>
      </w:r>
      <w:r>
        <w:t xml:space="preserve"> App Inventário Florestal</w:t>
      </w:r>
      <w:r w:rsidRPr="003A5EC2">
        <w:t>, parte 2.</w:t>
      </w:r>
    </w:p>
    <w:p w:rsidR="008A190A" w:rsidRDefault="008A190A" w:rsidP="008A190A">
      <w:pPr>
        <w:jc w:val="center"/>
      </w:pPr>
      <w:r>
        <w:rPr>
          <w:noProof/>
          <w:lang w:eastAsia="pt-BR"/>
        </w:rPr>
        <w:lastRenderedPageBreak/>
        <w:drawing>
          <wp:inline distT="0" distB="0" distL="0" distR="0" wp14:anchorId="7DFD5DE9" wp14:editId="7C08A8FB">
            <wp:extent cx="4967202" cy="7131133"/>
            <wp:effectExtent l="0" t="0" r="508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olla\AppData\Local\Microsoft\Windows\INetCache\Content.Word\fluxograma_cubagem_2.0_Page_3 - Copy.jpg"/>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4971993" cy="7138011"/>
                    </a:xfrm>
                    <a:prstGeom prst="rect">
                      <a:avLst/>
                    </a:prstGeom>
                    <a:noFill/>
                    <a:ln>
                      <a:noFill/>
                    </a:ln>
                  </pic:spPr>
                </pic:pic>
              </a:graphicData>
            </a:graphic>
          </wp:inline>
        </w:drawing>
      </w:r>
    </w:p>
    <w:p w:rsidR="008A190A" w:rsidRPr="00612684" w:rsidRDefault="008A190A" w:rsidP="008A190A">
      <w:pPr>
        <w:pStyle w:val="Legenda"/>
        <w:rPr>
          <w:rFonts w:eastAsia="Calibri" w:cs="Times New Roman"/>
          <w:i/>
          <w:lang w:eastAsia="en-US"/>
        </w:rPr>
      </w:pPr>
      <w:r w:rsidRPr="00612684">
        <w:t xml:space="preserve">Figura </w:t>
      </w:r>
      <w:r w:rsidRPr="00612684">
        <w:rPr>
          <w:i/>
        </w:rPr>
        <w:fldChar w:fldCharType="begin"/>
      </w:r>
      <w:r w:rsidRPr="00612684">
        <w:instrText xml:space="preserve"> SEQ Figura \* ARABIC </w:instrText>
      </w:r>
      <w:r w:rsidRPr="00612684">
        <w:rPr>
          <w:i/>
        </w:rPr>
        <w:fldChar w:fldCharType="separate"/>
      </w:r>
      <w:r w:rsidR="00A26E55">
        <w:rPr>
          <w:noProof/>
        </w:rPr>
        <w:t>64</w:t>
      </w:r>
      <w:r w:rsidRPr="00612684">
        <w:rPr>
          <w:i/>
        </w:rPr>
        <w:fldChar w:fldCharType="end"/>
      </w:r>
      <w:r w:rsidR="00612684" w:rsidRPr="00612684">
        <w:t>.</w:t>
      </w:r>
      <w:r w:rsidRPr="00612684">
        <w:t xml:space="preserve"> Fluxograma para App Inventário Florestal, parte 3.</w:t>
      </w:r>
    </w:p>
    <w:p w:rsidR="008A190A" w:rsidRDefault="008A190A" w:rsidP="008A190A"/>
    <w:p w:rsidR="008D1A87" w:rsidRDefault="008D1A87" w:rsidP="008A190A"/>
    <w:p w:rsidR="003A6ABD" w:rsidRDefault="003A6ABD" w:rsidP="003A6ABD">
      <w:pPr>
        <w:pStyle w:val="Ttulo3"/>
      </w:pPr>
      <w:bookmarkStart w:id="25" w:name="_Toc535429352"/>
      <w:r>
        <w:lastRenderedPageBreak/>
        <w:t>RESULTADOS E DISCUSSÃO</w:t>
      </w:r>
      <w:bookmarkEnd w:id="25"/>
    </w:p>
    <w:p w:rsidR="00A5561B" w:rsidRPr="00094AE7" w:rsidRDefault="00A5561B" w:rsidP="00A5561B">
      <w:pPr>
        <w:ind w:left="357" w:firstLine="351"/>
      </w:pPr>
      <w:r>
        <w:t xml:space="preserve">Após criado, </w:t>
      </w:r>
      <w:proofErr w:type="gramStart"/>
      <w:r>
        <w:t xml:space="preserve">o </w:t>
      </w:r>
      <w:r>
        <w:rPr>
          <w:i/>
        </w:rPr>
        <w:t>web</w:t>
      </w:r>
      <w:proofErr w:type="gramEnd"/>
      <w:r>
        <w:rPr>
          <w:i/>
        </w:rPr>
        <w:t xml:space="preserve"> app</w:t>
      </w:r>
      <w:r>
        <w:t xml:space="preserve"> App Cubagem foi carregado no servidor contratado, e pode ser acessado online. Nas figuras a seguir, pode-se observar todas as telas de upload, processamento e download.</w:t>
      </w:r>
    </w:p>
    <w:p w:rsidR="00A5561B" w:rsidRDefault="00A5561B" w:rsidP="00A5561B">
      <w:pPr>
        <w:keepNext/>
        <w:ind w:firstLine="0"/>
      </w:pPr>
      <w:r w:rsidRPr="00A5561B">
        <w:rPr>
          <w:noProof/>
          <w:lang w:eastAsia="pt-BR"/>
        </w:rPr>
        <w:drawing>
          <wp:inline distT="0" distB="0" distL="0" distR="0" wp14:anchorId="73479067" wp14:editId="1B7BBCED">
            <wp:extent cx="5755640" cy="3305792"/>
            <wp:effectExtent l="0" t="0" r="0" b="9525"/>
            <wp:docPr id="62" name="Imagem 62" descr="C:\Users\solla\OneDrive\prints\plant\Screensho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olla\OneDrive\prints\plant\Screenshot_1.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55640" cy="3305792"/>
                    </a:xfrm>
                    <a:prstGeom prst="rect">
                      <a:avLst/>
                    </a:prstGeom>
                    <a:noFill/>
                    <a:ln>
                      <a:noFill/>
                    </a:ln>
                  </pic:spPr>
                </pic:pic>
              </a:graphicData>
            </a:graphic>
          </wp:inline>
        </w:drawing>
      </w:r>
    </w:p>
    <w:p w:rsidR="003A6ABD" w:rsidRPr="00612684" w:rsidRDefault="00A5561B" w:rsidP="00A5561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5</w:t>
      </w:r>
      <w:r w:rsidRPr="00612684">
        <w:fldChar w:fldCharType="end"/>
      </w:r>
      <w:r w:rsidR="00612684" w:rsidRPr="00612684">
        <w:t>.</w:t>
      </w:r>
      <w:r w:rsidRPr="00612684">
        <w:t xml:space="preserve"> Aba de introdução ao App Inventário Florestal</w:t>
      </w:r>
      <w:r w:rsidR="00612684">
        <w:t>.</w:t>
      </w:r>
    </w:p>
    <w:p w:rsidR="00A5561B" w:rsidRDefault="00A5561B" w:rsidP="00A5561B">
      <w:pPr>
        <w:pStyle w:val="Legenda"/>
        <w:keepNext/>
      </w:pPr>
      <w:r w:rsidRPr="00A5561B">
        <w:rPr>
          <w:noProof/>
          <w:lang w:eastAsia="pt-BR" w:bidi="ar-SA"/>
        </w:rPr>
        <w:lastRenderedPageBreak/>
        <w:drawing>
          <wp:inline distT="0" distB="0" distL="0" distR="0" wp14:anchorId="750B8D29" wp14:editId="57335F85">
            <wp:extent cx="5755640" cy="3305792"/>
            <wp:effectExtent l="0" t="0" r="0" b="9525"/>
            <wp:docPr id="63" name="Imagem 63" descr="C:\Users\solla\OneDrive\prints\plant\Screensho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olla\OneDrive\prints\plant\Screenshot_2.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55640" cy="3305792"/>
                    </a:xfrm>
                    <a:prstGeom prst="rect">
                      <a:avLst/>
                    </a:prstGeom>
                    <a:noFill/>
                    <a:ln>
                      <a:noFill/>
                    </a:ln>
                  </pic:spPr>
                </pic:pic>
              </a:graphicData>
            </a:graphic>
          </wp:inline>
        </w:drawing>
      </w:r>
    </w:p>
    <w:p w:rsidR="00A5561B" w:rsidRDefault="00A5561B" w:rsidP="00A5561B">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6</w:t>
      </w:r>
      <w:r w:rsidRPr="00612684">
        <w:fldChar w:fldCharType="end"/>
      </w:r>
      <w:r w:rsidR="00612684" w:rsidRPr="00612684">
        <w:t xml:space="preserve">. </w:t>
      </w:r>
      <w:r w:rsidRPr="00612684">
        <w:t>Aba d</w:t>
      </w:r>
      <w:r w:rsidRPr="00BF1C0E">
        <w:t>e upload no App Inventário</w:t>
      </w:r>
      <w:r>
        <w:t xml:space="preserve"> Florestal</w:t>
      </w:r>
      <w:r w:rsidR="00612684">
        <w:t>.</w:t>
      </w:r>
    </w:p>
    <w:p w:rsidR="00CA2886" w:rsidRDefault="00CA2886" w:rsidP="00CA2886">
      <w:pPr>
        <w:pStyle w:val="Legenda"/>
        <w:keepNext/>
      </w:pPr>
      <w:r w:rsidRPr="00CA2886">
        <w:rPr>
          <w:noProof/>
          <w:lang w:eastAsia="pt-BR" w:bidi="ar-SA"/>
        </w:rPr>
        <w:drawing>
          <wp:inline distT="0" distB="0" distL="0" distR="0" wp14:anchorId="68E45472" wp14:editId="1A887F2B">
            <wp:extent cx="5755640" cy="1980435"/>
            <wp:effectExtent l="0" t="0" r="0" b="1270"/>
            <wp:docPr id="65" name="Imagem 65" descr="C:\Users\solla\OneDrive\prints\plant\Screenshot_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olla\OneDrive\prints\plant\Screenshot_3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55640" cy="1980435"/>
                    </a:xfrm>
                    <a:prstGeom prst="rect">
                      <a:avLst/>
                    </a:prstGeom>
                    <a:noFill/>
                    <a:ln>
                      <a:noFill/>
                    </a:ln>
                  </pic:spPr>
                </pic:pic>
              </a:graphicData>
            </a:graphic>
          </wp:inline>
        </w:drawing>
      </w:r>
    </w:p>
    <w:p w:rsidR="00CA2886" w:rsidRDefault="00CA2886" w:rsidP="00CA2886">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7</w:t>
      </w:r>
      <w:r w:rsidRPr="00612684">
        <w:fldChar w:fldCharType="end"/>
      </w:r>
      <w:r w:rsidR="00612684" w:rsidRPr="00612684">
        <w:t>.</w:t>
      </w:r>
      <w:r w:rsidRPr="00612684">
        <w:t xml:space="preserve"> Dados de exemplo em nível de árvore carregados na aba Importação do App Inventário</w:t>
      </w:r>
      <w:r>
        <w:t xml:space="preserve"> Florestal</w:t>
      </w:r>
      <w:r w:rsidR="00612684">
        <w:t>.</w:t>
      </w:r>
    </w:p>
    <w:p w:rsidR="00CA2886" w:rsidRDefault="00CA2886" w:rsidP="00A5561B">
      <w:pPr>
        <w:pStyle w:val="Legenda"/>
      </w:pPr>
    </w:p>
    <w:p w:rsidR="00CA2886" w:rsidRDefault="00A5561B" w:rsidP="00CA2886">
      <w:pPr>
        <w:pStyle w:val="Legenda"/>
        <w:keepNext/>
      </w:pPr>
      <w:r w:rsidRPr="00A5561B">
        <w:rPr>
          <w:noProof/>
          <w:lang w:eastAsia="pt-BR" w:bidi="ar-SA"/>
        </w:rPr>
        <w:lastRenderedPageBreak/>
        <w:drawing>
          <wp:inline distT="0" distB="0" distL="0" distR="0" wp14:anchorId="018361BA" wp14:editId="2848CC87">
            <wp:extent cx="5755640" cy="3321906"/>
            <wp:effectExtent l="0" t="0" r="0" b="0"/>
            <wp:docPr id="64" name="Imagem 64" descr="C:\Users\solla\OneDrive\prints\plant\Screenshot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olla\OneDrive\prints\plant\Screenshot_5.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5640" cy="3321906"/>
                    </a:xfrm>
                    <a:prstGeom prst="rect">
                      <a:avLst/>
                    </a:prstGeom>
                    <a:noFill/>
                    <a:ln>
                      <a:noFill/>
                    </a:ln>
                  </pic:spPr>
                </pic:pic>
              </a:graphicData>
            </a:graphic>
          </wp:inline>
        </w:drawing>
      </w:r>
    </w:p>
    <w:p w:rsidR="00A5561B" w:rsidRDefault="00CA2886" w:rsidP="00CA2886">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8</w:t>
      </w:r>
      <w:r w:rsidRPr="00612684">
        <w:fldChar w:fldCharType="end"/>
      </w:r>
      <w:r w:rsidR="00612684" w:rsidRPr="00612684">
        <w:t>.</w:t>
      </w:r>
      <w:r w:rsidRPr="00612684">
        <w:t xml:space="preserve"> Aba de Mapeamento </w:t>
      </w:r>
      <w:r>
        <w:t>de variáveis no App Inventário Florestal</w:t>
      </w:r>
      <w:r w:rsidR="00612684">
        <w:t>.</w:t>
      </w:r>
    </w:p>
    <w:p w:rsidR="00054236" w:rsidRDefault="00054236" w:rsidP="00054236">
      <w:pPr>
        <w:pStyle w:val="Legenda"/>
        <w:keepNext/>
      </w:pPr>
      <w:r w:rsidRPr="00054236">
        <w:rPr>
          <w:noProof/>
          <w:lang w:eastAsia="pt-BR" w:bidi="ar-SA"/>
        </w:rPr>
        <w:drawing>
          <wp:inline distT="0" distB="0" distL="0" distR="0" wp14:anchorId="0BDB141D" wp14:editId="6E9F5CEF">
            <wp:extent cx="5755640" cy="3233275"/>
            <wp:effectExtent l="0" t="0" r="0" b="5715"/>
            <wp:docPr id="69" name="Imagem 69" descr="C:\Users\solla\OneDrive\prints\plant\Screenshot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olla\OneDrive\prints\plant\Screenshot_6.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55640" cy="3233275"/>
                    </a:xfrm>
                    <a:prstGeom prst="rect">
                      <a:avLst/>
                    </a:prstGeom>
                    <a:noFill/>
                    <a:ln>
                      <a:noFill/>
                    </a:ln>
                  </pic:spPr>
                </pic:pic>
              </a:graphicData>
            </a:graphic>
          </wp:inline>
        </w:drawing>
      </w:r>
    </w:p>
    <w:p w:rsidR="00A5561B" w:rsidRDefault="00054236" w:rsidP="00054236">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69</w:t>
      </w:r>
      <w:r w:rsidRPr="00612684">
        <w:fldChar w:fldCharType="end"/>
      </w:r>
      <w:r w:rsidR="00612684" w:rsidRPr="00612684">
        <w:t>.</w:t>
      </w:r>
      <w:r w:rsidRPr="00612684">
        <w:t xml:space="preserve"> Continuação da aba</w:t>
      </w:r>
      <w:r w:rsidRPr="00BA43F2">
        <w:t xml:space="preserve"> Mapeamento de variáveis no App Inventário</w:t>
      </w:r>
      <w:r>
        <w:t xml:space="preserve"> Florestal</w:t>
      </w:r>
      <w:r w:rsidR="00612684">
        <w:t>.</w:t>
      </w:r>
    </w:p>
    <w:p w:rsidR="00054236" w:rsidRDefault="00054236" w:rsidP="00054236">
      <w:pPr>
        <w:pStyle w:val="Legenda"/>
        <w:keepNext/>
      </w:pPr>
      <w:r w:rsidRPr="00054236">
        <w:rPr>
          <w:noProof/>
          <w:lang w:eastAsia="pt-BR" w:bidi="ar-SA"/>
        </w:rPr>
        <w:lastRenderedPageBreak/>
        <w:drawing>
          <wp:inline distT="0" distB="0" distL="0" distR="0" wp14:anchorId="72BD2E73" wp14:editId="5EABF07B">
            <wp:extent cx="5755640" cy="3208211"/>
            <wp:effectExtent l="0" t="0" r="0" b="0"/>
            <wp:docPr id="70" name="Imagem 70" descr="C:\Users\solla\OneDrive\prints\plant\Screenshot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olla\OneDrive\prints\plant\Screenshot_7.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55640" cy="3208211"/>
                    </a:xfrm>
                    <a:prstGeom prst="rect">
                      <a:avLst/>
                    </a:prstGeom>
                    <a:noFill/>
                    <a:ln>
                      <a:noFill/>
                    </a:ln>
                  </pic:spPr>
                </pic:pic>
              </a:graphicData>
            </a:graphic>
          </wp:inline>
        </w:drawing>
      </w:r>
    </w:p>
    <w:p w:rsidR="00054236" w:rsidRPr="00612684" w:rsidRDefault="00054236" w:rsidP="00054236">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0</w:t>
      </w:r>
      <w:r w:rsidRPr="00612684">
        <w:fldChar w:fldCharType="end"/>
      </w:r>
      <w:r w:rsidR="00612684" w:rsidRPr="00612684">
        <w:t>.</w:t>
      </w:r>
      <w:r w:rsidRPr="00612684">
        <w:t xml:space="preserve"> Aba de preparação de dados do App Inventário Florestal</w:t>
      </w:r>
      <w:r w:rsidR="00612684" w:rsidRPr="00612684">
        <w:t>.</w:t>
      </w:r>
    </w:p>
    <w:p w:rsidR="007F56F2" w:rsidRDefault="00054236" w:rsidP="007F56F2">
      <w:pPr>
        <w:pStyle w:val="Legenda"/>
        <w:keepNext/>
        <w:jc w:val="center"/>
      </w:pPr>
      <w:r w:rsidRPr="00054236">
        <w:rPr>
          <w:noProof/>
          <w:lang w:eastAsia="pt-BR" w:bidi="ar-SA"/>
        </w:rPr>
        <w:drawing>
          <wp:inline distT="0" distB="0" distL="0" distR="0" wp14:anchorId="05357E85" wp14:editId="70437401">
            <wp:extent cx="2403965" cy="3027680"/>
            <wp:effectExtent l="0" t="0" r="0" b="1270"/>
            <wp:docPr id="71" name="Imagem 71" descr="C:\Users\solla\OneDrive\prints\plant\Screenshot_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olla\OneDrive\prints\plant\Screenshot_34.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08341" cy="3033191"/>
                    </a:xfrm>
                    <a:prstGeom prst="rect">
                      <a:avLst/>
                    </a:prstGeom>
                    <a:noFill/>
                    <a:ln>
                      <a:noFill/>
                    </a:ln>
                  </pic:spPr>
                </pic:pic>
              </a:graphicData>
            </a:graphic>
          </wp:inline>
        </w:drawing>
      </w:r>
    </w:p>
    <w:p w:rsidR="00054236" w:rsidRDefault="007F56F2" w:rsidP="007F56F2">
      <w:pPr>
        <w:pStyle w:val="Legenda"/>
        <w:jc w:val="left"/>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1</w:t>
      </w:r>
      <w:r w:rsidRPr="00612684">
        <w:fldChar w:fldCharType="end"/>
      </w:r>
      <w:r w:rsidR="00612684" w:rsidRPr="00612684">
        <w:t>.</w:t>
      </w:r>
      <w:r w:rsidRPr="00612684">
        <w:t xml:space="preserve"> Caixas adicionais que aparecem caso o usuário não informe determinadas variáveis na aba Preparação</w:t>
      </w:r>
      <w:r w:rsidRPr="00C3169A">
        <w:t xml:space="preserve"> no App Inventário </w:t>
      </w:r>
      <w:r>
        <w:t>Florestal</w:t>
      </w:r>
      <w:r w:rsidR="00612684">
        <w:t>.</w:t>
      </w:r>
    </w:p>
    <w:p w:rsidR="007F56F2" w:rsidRDefault="007F56F2" w:rsidP="007F56F2">
      <w:pPr>
        <w:pStyle w:val="Legenda"/>
        <w:keepNext/>
        <w:jc w:val="left"/>
      </w:pPr>
      <w:r w:rsidRPr="007F56F2">
        <w:rPr>
          <w:noProof/>
          <w:lang w:eastAsia="pt-BR" w:bidi="ar-SA"/>
        </w:rPr>
        <w:lastRenderedPageBreak/>
        <w:drawing>
          <wp:inline distT="0" distB="0" distL="0" distR="0" wp14:anchorId="66C63356" wp14:editId="5CAC5683">
            <wp:extent cx="5755640" cy="3208211"/>
            <wp:effectExtent l="0" t="0" r="0" b="0"/>
            <wp:docPr id="72" name="Imagem 72" descr="C:\Users\solla\OneDrive\prints\plant\Screenshot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olla\OneDrive\prints\plant\Screenshot_9.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55640" cy="3208211"/>
                    </a:xfrm>
                    <a:prstGeom prst="rect">
                      <a:avLst/>
                    </a:prstGeom>
                    <a:noFill/>
                    <a:ln>
                      <a:noFill/>
                    </a:ln>
                  </pic:spPr>
                </pic:pic>
              </a:graphicData>
            </a:graphic>
          </wp:inline>
        </w:drawing>
      </w:r>
    </w:p>
    <w:p w:rsidR="007F56F2" w:rsidRDefault="007F56F2" w:rsidP="007F56F2">
      <w:pPr>
        <w:pStyle w:val="Legenda"/>
        <w:jc w:val="left"/>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2</w:t>
      </w:r>
      <w:r w:rsidRPr="00612684">
        <w:fldChar w:fldCharType="end"/>
      </w:r>
      <w:r w:rsidR="00612684" w:rsidRPr="00612684">
        <w:t>.</w:t>
      </w:r>
      <w:r w:rsidRPr="00612684">
        <w:t xml:space="preserve"> Verificação da consistência</w:t>
      </w:r>
      <w:r>
        <w:t xml:space="preserve"> de dados na aba Preparação do App Inventário Florestal</w:t>
      </w:r>
      <w:r w:rsidR="00612684">
        <w:t>.</w:t>
      </w:r>
    </w:p>
    <w:p w:rsidR="007F56F2" w:rsidRDefault="007F56F2" w:rsidP="007F56F2">
      <w:pPr>
        <w:pStyle w:val="Legenda"/>
        <w:keepNext/>
        <w:jc w:val="left"/>
      </w:pPr>
      <w:r w:rsidRPr="007F56F2">
        <w:rPr>
          <w:noProof/>
          <w:lang w:eastAsia="pt-BR" w:bidi="ar-SA"/>
        </w:rPr>
        <w:drawing>
          <wp:inline distT="0" distB="0" distL="0" distR="0" wp14:anchorId="5A7FCB7C" wp14:editId="73AE4376">
            <wp:extent cx="5755640" cy="3321906"/>
            <wp:effectExtent l="0" t="0" r="0" b="0"/>
            <wp:docPr id="74" name="Imagem 74" descr="C:\Users\solla\OneDrive\prints\plant\Screenshot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solla\OneDrive\prints\plant\Screenshot_10.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55640" cy="3321906"/>
                    </a:xfrm>
                    <a:prstGeom prst="rect">
                      <a:avLst/>
                    </a:prstGeom>
                    <a:noFill/>
                    <a:ln>
                      <a:noFill/>
                    </a:ln>
                  </pic:spPr>
                </pic:pic>
              </a:graphicData>
            </a:graphic>
          </wp:inline>
        </w:drawing>
      </w:r>
    </w:p>
    <w:p w:rsidR="007F56F2" w:rsidRPr="007F56F2" w:rsidRDefault="007F56F2" w:rsidP="007F56F2">
      <w:pPr>
        <w:pStyle w:val="Legenda"/>
        <w:jc w:val="left"/>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3</w:t>
      </w:r>
      <w:r w:rsidRPr="00612684">
        <w:fldChar w:fldCharType="end"/>
      </w:r>
      <w:r w:rsidR="00612684" w:rsidRPr="00612684">
        <w:t>.</w:t>
      </w:r>
      <w:r w:rsidRPr="00612684">
        <w:t xml:space="preserve"> Estimativa</w:t>
      </w:r>
      <w:r>
        <w:t xml:space="preserve"> de altura para as árvores não medidas utilizando o modelo selecionado na aba Altura e volume no App Inventário Florestal</w:t>
      </w:r>
      <w:r w:rsidR="00612684">
        <w:t>.</w:t>
      </w:r>
    </w:p>
    <w:p w:rsidR="00683FC8" w:rsidRDefault="00683FC8" w:rsidP="00683FC8">
      <w:pPr>
        <w:pStyle w:val="Legenda"/>
        <w:keepNext/>
      </w:pPr>
      <w:r w:rsidRPr="00683FC8">
        <w:rPr>
          <w:noProof/>
          <w:lang w:eastAsia="pt-BR" w:bidi="ar-SA"/>
        </w:rPr>
        <w:lastRenderedPageBreak/>
        <w:drawing>
          <wp:inline distT="0" distB="0" distL="0" distR="0" wp14:anchorId="7F5F09E3" wp14:editId="7C0B4BC3">
            <wp:extent cx="5566775" cy="2580005"/>
            <wp:effectExtent l="0" t="0" r="0" b="0"/>
            <wp:docPr id="75" name="Imagem 75" descr="C:\Users\solla\OneDrive\prints\plant\Screenshot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olla\OneDrive\prints\plant\Screenshot_12.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501" r="1754" b="20408"/>
                    <a:stretch/>
                  </pic:blipFill>
                  <pic:spPr bwMode="auto">
                    <a:xfrm>
                      <a:off x="0" y="0"/>
                      <a:ext cx="5568281" cy="2580703"/>
                    </a:xfrm>
                    <a:prstGeom prst="rect">
                      <a:avLst/>
                    </a:prstGeom>
                    <a:noFill/>
                    <a:ln>
                      <a:noFill/>
                    </a:ln>
                    <a:extLst>
                      <a:ext uri="{53640926-AAD7-44D8-BBD7-CCE9431645EC}">
                        <a14:shadowObscured xmlns:a14="http://schemas.microsoft.com/office/drawing/2010/main"/>
                      </a:ext>
                    </a:extLst>
                  </pic:spPr>
                </pic:pic>
              </a:graphicData>
            </a:graphic>
          </wp:inline>
        </w:drawing>
      </w:r>
    </w:p>
    <w:p w:rsidR="00A5561B" w:rsidRDefault="00683FC8" w:rsidP="00683FC8">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4</w:t>
      </w:r>
      <w:r w:rsidRPr="00612684">
        <w:fldChar w:fldCharType="end"/>
      </w:r>
      <w:r w:rsidR="00612684" w:rsidRPr="00612684">
        <w:t>.</w:t>
      </w:r>
      <w:r>
        <w:t xml:space="preserve"> Gráficos da dispersão dos resíduos dos 3 modelos ajustados na aba Altura e volume do App Inventário Florestal</w:t>
      </w:r>
      <w:r w:rsidR="00612684">
        <w:t>.</w:t>
      </w:r>
    </w:p>
    <w:p w:rsidR="00683FC8" w:rsidRDefault="00683FC8" w:rsidP="00683FC8">
      <w:pPr>
        <w:pStyle w:val="Legenda"/>
        <w:keepNext/>
      </w:pPr>
      <w:r w:rsidRPr="00683FC8">
        <w:rPr>
          <w:noProof/>
          <w:lang w:eastAsia="pt-BR" w:bidi="ar-SA"/>
        </w:rPr>
        <w:drawing>
          <wp:inline distT="0" distB="0" distL="0" distR="0" wp14:anchorId="5866733F" wp14:editId="6D601804">
            <wp:extent cx="5755500" cy="2352040"/>
            <wp:effectExtent l="0" t="0" r="0" b="0"/>
            <wp:docPr id="76" name="Imagem 76" descr="C:\Users\solla\OneDrive\prints\plant\Screenshot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olla\OneDrive\prints\plant\Screenshot_13.jpg"/>
                    <pic:cNvPicPr>
                      <a:picLocks noChangeAspect="1" noChangeArrowheads="1"/>
                    </pic:cNvPicPr>
                  </pic:nvPicPr>
                  <pic:blipFill rotWithShape="1">
                    <a:blip r:embed="rId85">
                      <a:extLst>
                        <a:ext uri="{28A0092B-C50C-407E-A947-70E740481C1C}">
                          <a14:useLocalDpi xmlns:a14="http://schemas.microsoft.com/office/drawing/2010/main" val="0"/>
                        </a:ext>
                      </a:extLst>
                    </a:blip>
                    <a:srcRect b="27458"/>
                    <a:stretch/>
                  </pic:blipFill>
                  <pic:spPr bwMode="auto">
                    <a:xfrm>
                      <a:off x="0" y="0"/>
                      <a:ext cx="5755640" cy="2352097"/>
                    </a:xfrm>
                    <a:prstGeom prst="rect">
                      <a:avLst/>
                    </a:prstGeom>
                    <a:noFill/>
                    <a:ln>
                      <a:noFill/>
                    </a:ln>
                    <a:extLst>
                      <a:ext uri="{53640926-AAD7-44D8-BBD7-CCE9431645EC}">
                        <a14:shadowObscured xmlns:a14="http://schemas.microsoft.com/office/drawing/2010/main"/>
                      </a:ext>
                    </a:extLst>
                  </pic:spPr>
                </pic:pic>
              </a:graphicData>
            </a:graphic>
          </wp:inline>
        </w:drawing>
      </w:r>
    </w:p>
    <w:p w:rsidR="00A5561B" w:rsidRPr="00612684" w:rsidRDefault="00683FC8" w:rsidP="00683FC8">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5</w:t>
      </w:r>
      <w:r w:rsidRPr="00612684">
        <w:fldChar w:fldCharType="end"/>
      </w:r>
      <w:r w:rsidR="00612684" w:rsidRPr="00612684">
        <w:t>.</w:t>
      </w:r>
      <w:r w:rsidRPr="00612684">
        <w:t xml:space="preserve"> Histograma dos resíduos dos 3 modelos ajustados na aba Altura e volume do App Inventário Florestal</w:t>
      </w:r>
      <w:r w:rsidR="00612684" w:rsidRPr="00612684">
        <w:t>.</w:t>
      </w:r>
    </w:p>
    <w:p w:rsidR="00683FC8" w:rsidRDefault="00683FC8" w:rsidP="00683FC8">
      <w:pPr>
        <w:pStyle w:val="Legenda"/>
        <w:keepNext/>
      </w:pPr>
      <w:r w:rsidRPr="00683FC8">
        <w:rPr>
          <w:noProof/>
          <w:lang w:eastAsia="pt-BR" w:bidi="ar-SA"/>
        </w:rPr>
        <w:lastRenderedPageBreak/>
        <w:drawing>
          <wp:inline distT="0" distB="0" distL="0" distR="0" wp14:anchorId="1A865362" wp14:editId="2E3988E1">
            <wp:extent cx="5755005" cy="2327710"/>
            <wp:effectExtent l="0" t="0" r="0" b="0"/>
            <wp:docPr id="77" name="Imagem 77" descr="C:\Users\solla\OneDrive\prints\plant\Screenshot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olla\OneDrive\prints\plant\Screenshot_14.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28202"/>
                    <a:stretch/>
                  </pic:blipFill>
                  <pic:spPr bwMode="auto">
                    <a:xfrm>
                      <a:off x="0" y="0"/>
                      <a:ext cx="5755640" cy="2327967"/>
                    </a:xfrm>
                    <a:prstGeom prst="rect">
                      <a:avLst/>
                    </a:prstGeom>
                    <a:noFill/>
                    <a:ln>
                      <a:noFill/>
                    </a:ln>
                    <a:extLst>
                      <a:ext uri="{53640926-AAD7-44D8-BBD7-CCE9431645EC}">
                        <a14:shadowObscured xmlns:a14="http://schemas.microsoft.com/office/drawing/2010/main"/>
                      </a:ext>
                    </a:extLst>
                  </pic:spPr>
                </pic:pic>
              </a:graphicData>
            </a:graphic>
          </wp:inline>
        </w:drawing>
      </w:r>
    </w:p>
    <w:p w:rsidR="00B0536E" w:rsidRDefault="00683FC8" w:rsidP="00683FC8">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6</w:t>
      </w:r>
      <w:r w:rsidRPr="00612684">
        <w:fldChar w:fldCharType="end"/>
      </w:r>
      <w:r w:rsidR="00612684" w:rsidRPr="00612684">
        <w:t>.</w:t>
      </w:r>
      <w:r w:rsidRPr="00612684">
        <w:t xml:space="preserve"> Gráficos dos</w:t>
      </w:r>
      <w:r>
        <w:t xml:space="preserve"> valores estimados em função do</w:t>
      </w:r>
      <w:r w:rsidR="00612684">
        <w:t>s</w:t>
      </w:r>
      <w:r>
        <w:t xml:space="preserve"> valores observados </w:t>
      </w:r>
      <w:r w:rsidRPr="00770B02">
        <w:t>dos 3 modelos ajustados na aba Altura e vo</w:t>
      </w:r>
      <w:r w:rsidR="00B0536E">
        <w:t>lume do App Inventário Florestal</w:t>
      </w:r>
      <w:r w:rsidR="00612684">
        <w:t>.</w:t>
      </w:r>
    </w:p>
    <w:p w:rsidR="00A90CBD" w:rsidRDefault="00A90CBD" w:rsidP="00A90CBD">
      <w:pPr>
        <w:pStyle w:val="Legenda"/>
        <w:keepNext/>
      </w:pPr>
      <w:r w:rsidRPr="00A90CBD">
        <w:rPr>
          <w:noProof/>
          <w:lang w:eastAsia="pt-BR" w:bidi="ar-SA"/>
        </w:rPr>
        <w:drawing>
          <wp:inline distT="0" distB="0" distL="0" distR="0" wp14:anchorId="7044F501" wp14:editId="20781C54">
            <wp:extent cx="5755623" cy="2572385"/>
            <wp:effectExtent l="0" t="0" r="0" b="0"/>
            <wp:docPr id="79" name="Imagem 79" descr="C:\Users\solla\OneDrive\prints\plant\Screenshot_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olla\OneDrive\prints\plant\Screenshot_36.jpg"/>
                    <pic:cNvPicPr>
                      <a:picLocks noChangeAspect="1" noChangeArrowheads="1"/>
                    </pic:cNvPicPr>
                  </pic:nvPicPr>
                  <pic:blipFill rotWithShape="1">
                    <a:blip r:embed="rId87">
                      <a:extLst>
                        <a:ext uri="{28A0092B-C50C-407E-A947-70E740481C1C}">
                          <a14:useLocalDpi xmlns:a14="http://schemas.microsoft.com/office/drawing/2010/main" val="0"/>
                        </a:ext>
                      </a:extLst>
                    </a:blip>
                    <a:srcRect t="23667"/>
                    <a:stretch/>
                  </pic:blipFill>
                  <pic:spPr bwMode="auto">
                    <a:xfrm>
                      <a:off x="0" y="0"/>
                      <a:ext cx="5755640" cy="2572393"/>
                    </a:xfrm>
                    <a:prstGeom prst="rect">
                      <a:avLst/>
                    </a:prstGeom>
                    <a:noFill/>
                    <a:ln>
                      <a:noFill/>
                    </a:ln>
                    <a:extLst>
                      <a:ext uri="{53640926-AAD7-44D8-BBD7-CCE9431645EC}">
                        <a14:shadowObscured xmlns:a14="http://schemas.microsoft.com/office/drawing/2010/main"/>
                      </a:ext>
                    </a:extLst>
                  </pic:spPr>
                </pic:pic>
              </a:graphicData>
            </a:graphic>
          </wp:inline>
        </w:drawing>
      </w:r>
    </w:p>
    <w:p w:rsidR="00A90CBD" w:rsidRDefault="00A90CBD" w:rsidP="00A90CBD">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7</w:t>
      </w:r>
      <w:r w:rsidRPr="00612684">
        <w:fldChar w:fldCharType="end"/>
      </w:r>
      <w:r w:rsidR="00612684" w:rsidRPr="00612684">
        <w:t>.</w:t>
      </w:r>
      <w:r w:rsidRPr="00612684">
        <w:t xml:space="preserve"> Gráficos da dispersão dos resíduos dos 3 modelos ajustados por talhão na aba Altura e volume do</w:t>
      </w:r>
      <w:r w:rsidRPr="004230AE">
        <w:t xml:space="preserve"> App Inventário Florestal</w:t>
      </w:r>
      <w:r w:rsidR="00612684">
        <w:t>.</w:t>
      </w:r>
    </w:p>
    <w:p w:rsidR="00A90CBD" w:rsidRDefault="00683FC8" w:rsidP="00A90CBD">
      <w:pPr>
        <w:pStyle w:val="Legenda"/>
        <w:keepNext/>
      </w:pPr>
      <w:r>
        <w:rPr>
          <w:noProof/>
          <w:lang w:eastAsia="pt-BR" w:bidi="ar-SA"/>
        </w:rPr>
        <w:lastRenderedPageBreak/>
        <w:drawing>
          <wp:inline distT="0" distB="0" distL="0" distR="0" wp14:anchorId="3AE38AD2" wp14:editId="46517EFE">
            <wp:extent cx="5755640" cy="3242945"/>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55640" cy="3242945"/>
                    </a:xfrm>
                    <a:prstGeom prst="rect">
                      <a:avLst/>
                    </a:prstGeom>
                  </pic:spPr>
                </pic:pic>
              </a:graphicData>
            </a:graphic>
          </wp:inline>
        </w:drawing>
      </w:r>
    </w:p>
    <w:p w:rsidR="00683FC8" w:rsidRDefault="00A90CBD" w:rsidP="00A90CBD">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78</w:t>
      </w:r>
      <w:r w:rsidRPr="00612684">
        <w:fldChar w:fldCharType="end"/>
      </w:r>
      <w:r w:rsidR="00612684" w:rsidRPr="00612684">
        <w:t>.</w:t>
      </w:r>
      <w:r w:rsidRPr="00612684">
        <w:t xml:space="preserve"> Estimativa dos volumes com casca e sem casca inserindo os coeficientes dos modelos selecionados</w:t>
      </w:r>
      <w:r>
        <w:t xml:space="preserve"> na aba Altura e volume do App Inventário Florestal</w:t>
      </w:r>
      <w:r w:rsidR="00612684">
        <w:t>.</w:t>
      </w:r>
    </w:p>
    <w:p w:rsidR="0086312F" w:rsidRDefault="0086312F" w:rsidP="0086312F">
      <w:pPr>
        <w:pStyle w:val="Legenda"/>
        <w:keepNext/>
      </w:pPr>
      <w:r w:rsidRPr="0086312F">
        <w:rPr>
          <w:noProof/>
          <w:lang w:eastAsia="pt-BR" w:bidi="ar-SA"/>
        </w:rPr>
        <w:drawing>
          <wp:inline distT="0" distB="0" distL="0" distR="0" wp14:anchorId="3F81B4E9" wp14:editId="6E0611ED">
            <wp:extent cx="5755640" cy="2428906"/>
            <wp:effectExtent l="0" t="0" r="0" b="952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olla\OneDrive\prints\plant\Screenshot_16.jpg"/>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755640" cy="2428906"/>
                    </a:xfrm>
                    <a:prstGeom prst="rect">
                      <a:avLst/>
                    </a:prstGeom>
                    <a:noFill/>
                    <a:ln>
                      <a:noFill/>
                    </a:ln>
                  </pic:spPr>
                </pic:pic>
              </a:graphicData>
            </a:graphic>
          </wp:inline>
        </w:drawing>
      </w:r>
    </w:p>
    <w:p w:rsidR="00A90CBD" w:rsidRPr="00612684" w:rsidRDefault="0086312F" w:rsidP="0086312F">
      <w:pPr>
        <w:pStyle w:val="Legenda"/>
      </w:pPr>
      <w:r w:rsidRPr="00612684">
        <w:t xml:space="preserve">Figura </w:t>
      </w:r>
      <w:r w:rsidR="004E61E2" w:rsidRPr="00612684">
        <w:fldChar w:fldCharType="begin"/>
      </w:r>
      <w:r w:rsidR="004E61E2" w:rsidRPr="00612684">
        <w:instrText xml:space="preserve"> SEQ Figura \* ARABIC </w:instrText>
      </w:r>
      <w:r w:rsidR="004E61E2" w:rsidRPr="00612684">
        <w:fldChar w:fldCharType="separate"/>
      </w:r>
      <w:r w:rsidR="00A26E55">
        <w:rPr>
          <w:noProof/>
        </w:rPr>
        <w:t>79</w:t>
      </w:r>
      <w:r w:rsidR="004E61E2" w:rsidRPr="00612684">
        <w:rPr>
          <w:noProof/>
        </w:rPr>
        <w:fldChar w:fldCharType="end"/>
      </w:r>
      <w:r w:rsidR="00612684" w:rsidRPr="00612684">
        <w:t>.</w:t>
      </w:r>
      <w:r w:rsidRPr="00612684">
        <w:t xml:space="preserve"> Tabela da distribuição diamétrica na aba Análise descritiva do App Inventário Florestal</w:t>
      </w:r>
      <w:r w:rsidR="00612684" w:rsidRPr="00612684">
        <w:t>.</w:t>
      </w:r>
    </w:p>
    <w:p w:rsidR="0086312F" w:rsidRDefault="0086312F" w:rsidP="0086312F">
      <w:pPr>
        <w:pStyle w:val="Legenda"/>
        <w:keepNext/>
      </w:pPr>
      <w:r w:rsidRPr="0086312F">
        <w:rPr>
          <w:noProof/>
          <w:lang w:eastAsia="pt-BR" w:bidi="ar-SA"/>
        </w:rPr>
        <w:lastRenderedPageBreak/>
        <w:drawing>
          <wp:inline distT="0" distB="0" distL="0" distR="0" wp14:anchorId="79EAB5A5" wp14:editId="3C476138">
            <wp:extent cx="5755517" cy="3345033"/>
            <wp:effectExtent l="0" t="0" r="0" b="8255"/>
            <wp:docPr id="85" name="Imagem 85" descr="C:\Users\solla\OneDrive\prints\plant\Screenshot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olla\OneDrive\prints\plant\Screenshot_17.jpg"/>
                    <pic:cNvPicPr>
                      <a:picLocks noChangeAspect="1" noChangeArrowheads="1"/>
                    </pic:cNvPicPr>
                  </pic:nvPicPr>
                  <pic:blipFill rotWithShape="1">
                    <a:blip r:embed="rId90">
                      <a:extLst>
                        <a:ext uri="{28A0092B-C50C-407E-A947-70E740481C1C}">
                          <a14:useLocalDpi xmlns:a14="http://schemas.microsoft.com/office/drawing/2010/main" val="0"/>
                        </a:ext>
                      </a:extLst>
                    </a:blip>
                    <a:srcRect t="2395"/>
                    <a:stretch/>
                  </pic:blipFill>
                  <pic:spPr bwMode="auto">
                    <a:xfrm>
                      <a:off x="0" y="0"/>
                      <a:ext cx="5755640" cy="3345104"/>
                    </a:xfrm>
                    <a:prstGeom prst="rect">
                      <a:avLst/>
                    </a:prstGeom>
                    <a:noFill/>
                    <a:ln>
                      <a:noFill/>
                    </a:ln>
                    <a:extLst>
                      <a:ext uri="{53640926-AAD7-44D8-BBD7-CCE9431645EC}">
                        <a14:shadowObscured xmlns:a14="http://schemas.microsoft.com/office/drawing/2010/main"/>
                      </a:ext>
                    </a:extLst>
                  </pic:spPr>
                </pic:pic>
              </a:graphicData>
            </a:graphic>
          </wp:inline>
        </w:drawing>
      </w:r>
    </w:p>
    <w:p w:rsidR="0086312F" w:rsidRDefault="0086312F" w:rsidP="0086312F">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0</w:t>
      </w:r>
      <w:r w:rsidRPr="00612684">
        <w:fldChar w:fldCharType="end"/>
      </w:r>
      <w:r w:rsidR="00612684" w:rsidRPr="00612684">
        <w:t>.</w:t>
      </w:r>
      <w:r w:rsidRPr="00612684">
        <w:t xml:space="preserve"> Gráfico do número de indivíduos por hectare por classe diamétrica na aba Análise descritiva</w:t>
      </w:r>
      <w:r w:rsidRPr="00441934">
        <w:t xml:space="preserve"> do App Inventário Florestal</w:t>
      </w:r>
      <w:r w:rsidR="00612684">
        <w:t>.</w:t>
      </w:r>
    </w:p>
    <w:p w:rsidR="0086312F" w:rsidRDefault="0086312F" w:rsidP="0086312F">
      <w:pPr>
        <w:pStyle w:val="Legenda"/>
        <w:keepNext/>
      </w:pPr>
      <w:r w:rsidRPr="0086312F">
        <w:rPr>
          <w:noProof/>
          <w:lang w:eastAsia="pt-BR" w:bidi="ar-SA"/>
        </w:rPr>
        <w:drawing>
          <wp:inline distT="0" distB="0" distL="0" distR="0" wp14:anchorId="196978F0" wp14:editId="7E514F9F">
            <wp:extent cx="5755517" cy="3339172"/>
            <wp:effectExtent l="0" t="0" r="0" b="0"/>
            <wp:docPr id="86" name="Imagem 86" descr="C:\Users\solla\OneDrive\prints\plant\Screenshot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olla\OneDrive\prints\plant\Screenshot_18.jpg"/>
                    <pic:cNvPicPr>
                      <a:picLocks noChangeAspect="1" noChangeArrowheads="1"/>
                    </pic:cNvPicPr>
                  </pic:nvPicPr>
                  <pic:blipFill rotWithShape="1">
                    <a:blip r:embed="rId91">
                      <a:extLst>
                        <a:ext uri="{28A0092B-C50C-407E-A947-70E740481C1C}">
                          <a14:useLocalDpi xmlns:a14="http://schemas.microsoft.com/office/drawing/2010/main" val="0"/>
                        </a:ext>
                      </a:extLst>
                    </a:blip>
                    <a:srcRect t="2566"/>
                    <a:stretch/>
                  </pic:blipFill>
                  <pic:spPr bwMode="auto">
                    <a:xfrm>
                      <a:off x="0" y="0"/>
                      <a:ext cx="5755640" cy="3339243"/>
                    </a:xfrm>
                    <a:prstGeom prst="rect">
                      <a:avLst/>
                    </a:prstGeom>
                    <a:noFill/>
                    <a:ln>
                      <a:noFill/>
                    </a:ln>
                    <a:extLst>
                      <a:ext uri="{53640926-AAD7-44D8-BBD7-CCE9431645EC}">
                        <a14:shadowObscured xmlns:a14="http://schemas.microsoft.com/office/drawing/2010/main"/>
                      </a:ext>
                    </a:extLst>
                  </pic:spPr>
                </pic:pic>
              </a:graphicData>
            </a:graphic>
          </wp:inline>
        </w:drawing>
      </w:r>
    </w:p>
    <w:p w:rsidR="0086312F" w:rsidRDefault="0086312F" w:rsidP="0086312F">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1</w:t>
      </w:r>
      <w:r w:rsidRPr="00612684">
        <w:fldChar w:fldCharType="end"/>
      </w:r>
      <w:r w:rsidR="00612684" w:rsidRPr="00612684">
        <w:t>.</w:t>
      </w:r>
      <w:r w:rsidRPr="00612684">
        <w:t xml:space="preserve"> Gráfico do volume com casca por hectare por classe diamétrica na aba Análise descritiva</w:t>
      </w:r>
      <w:r w:rsidRPr="000A02B6">
        <w:t xml:space="preserve"> do App Inventário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10688F0F" wp14:editId="1644F583">
            <wp:extent cx="5755640" cy="3427168"/>
            <wp:effectExtent l="0" t="0" r="0" b="1905"/>
            <wp:docPr id="87" name="Imagem 87" descr="C:\Users\solla\OneDrive\prints\plant\Screenshot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solla\OneDrive\prints\plant\Screenshot_19.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55640" cy="3427168"/>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2</w:t>
      </w:r>
      <w:r w:rsidRPr="00612684">
        <w:fldChar w:fldCharType="end"/>
      </w:r>
      <w:r w:rsidR="00612684" w:rsidRPr="00612684">
        <w:t>.</w:t>
      </w:r>
      <w:r w:rsidRPr="00612684">
        <w:t xml:space="preserve"> Gráfico da área basal por hectare por classe diamétrica na aba Análise descritiva do App</w:t>
      </w:r>
      <w:r w:rsidRPr="001C15AF">
        <w:t xml:space="preserve"> Inventário Florestal</w:t>
      </w:r>
      <w:r w:rsidR="00612684">
        <w:t>.</w:t>
      </w:r>
    </w:p>
    <w:p w:rsidR="00216245" w:rsidRDefault="00216245" w:rsidP="00216245">
      <w:pPr>
        <w:pStyle w:val="Legenda"/>
        <w:keepNext/>
      </w:pPr>
      <w:r w:rsidRPr="00216245">
        <w:rPr>
          <w:noProof/>
          <w:lang w:eastAsia="pt-BR" w:bidi="ar-SA"/>
        </w:rPr>
        <w:drawing>
          <wp:inline distT="0" distB="0" distL="0" distR="0" wp14:anchorId="6E8B6BDE" wp14:editId="75B61636">
            <wp:extent cx="5755640" cy="2312597"/>
            <wp:effectExtent l="0" t="0" r="0" b="0"/>
            <wp:docPr id="88" name="Imagem 88" descr="C:\Users\solla\OneDrive\prints\plant\Screenshot_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olla\OneDrive\prints\plant\Screenshot_23.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55640" cy="2312597"/>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3</w:t>
      </w:r>
      <w:r w:rsidRPr="00612684">
        <w:fldChar w:fldCharType="end"/>
      </w:r>
      <w:r w:rsidR="00612684" w:rsidRPr="00612684">
        <w:t>.</w:t>
      </w:r>
      <w:r w:rsidRPr="00612684">
        <w:t xml:space="preserve"> Tabela da distribuição da altura na aba Análise descritiva do App Inventário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657F0B7A" wp14:editId="55E83CE2">
            <wp:extent cx="5755640" cy="3427168"/>
            <wp:effectExtent l="0" t="0" r="0" b="1905"/>
            <wp:docPr id="89" name="Imagem 89" descr="C:\Users\solla\OneDrive\prints\plant\Screenshot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olla\OneDrive\prints\plant\Screenshot_20.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55640" cy="3427168"/>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4</w:t>
      </w:r>
      <w:r w:rsidRPr="00612684">
        <w:fldChar w:fldCharType="end"/>
      </w:r>
      <w:r w:rsidR="00612684" w:rsidRPr="00612684">
        <w:t>.</w:t>
      </w:r>
      <w:r w:rsidRPr="00612684">
        <w:t xml:space="preserve"> Gráfico do número de indivíduos por ha por hectare por classe de altura na aba Análise descritiva</w:t>
      </w:r>
      <w:r w:rsidRPr="00F16BAE">
        <w:t xml:space="preserve"> do App Inventário Florestal</w:t>
      </w:r>
      <w:r w:rsidR="00612684">
        <w:t>.</w:t>
      </w:r>
    </w:p>
    <w:p w:rsidR="00216245" w:rsidRDefault="00216245" w:rsidP="00216245">
      <w:pPr>
        <w:pStyle w:val="Legenda"/>
        <w:keepNext/>
      </w:pPr>
      <w:r w:rsidRPr="00216245">
        <w:rPr>
          <w:noProof/>
          <w:lang w:eastAsia="pt-BR" w:bidi="ar-SA"/>
        </w:rPr>
        <w:drawing>
          <wp:inline distT="0" distB="0" distL="0" distR="0" wp14:anchorId="497483B7" wp14:editId="15EDE69D">
            <wp:extent cx="5755640" cy="1732097"/>
            <wp:effectExtent l="0" t="0" r="0" b="1905"/>
            <wp:docPr id="90" name="Imagem 90" descr="C:\Users\solla\OneDrive\prints\plant\Screenshot_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olla\OneDrive\prints\plant\Screenshot_24.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55640" cy="1732097"/>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5</w:t>
      </w:r>
      <w:r w:rsidRPr="00612684">
        <w:fldChar w:fldCharType="end"/>
      </w:r>
      <w:r w:rsidR="00612684" w:rsidRPr="00612684">
        <w:t>.</w:t>
      </w:r>
      <w:r w:rsidRPr="00612684">
        <w:t xml:space="preserve"> Tabela de frequência para a variável Qualidade na aba Análise descritiva do App Inventário</w:t>
      </w:r>
      <w:r>
        <w:t xml:space="preserve">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62B4D46C" wp14:editId="4E4626B3">
            <wp:extent cx="5755640" cy="3427168"/>
            <wp:effectExtent l="0" t="0" r="0" b="1905"/>
            <wp:docPr id="91" name="Imagem 91" descr="C:\Users\solla\OneDrive\prints\plant\Screenshot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olla\OneDrive\prints\plant\Screenshot_21.jp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55640" cy="3427168"/>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6</w:t>
      </w:r>
      <w:r w:rsidRPr="00612684">
        <w:fldChar w:fldCharType="end"/>
      </w:r>
      <w:r w:rsidR="00612684" w:rsidRPr="00612684">
        <w:t>.</w:t>
      </w:r>
      <w:r w:rsidRPr="00612684">
        <w:t xml:space="preserve"> Gráfico de frequência absoluta para a variável Qualidade na aba Análise descritiva do App</w:t>
      </w:r>
      <w:r>
        <w:t xml:space="preserve"> Inventário Florestal</w:t>
      </w:r>
      <w:r w:rsidR="00612684">
        <w:t>.</w:t>
      </w:r>
    </w:p>
    <w:p w:rsidR="00216245" w:rsidRDefault="00216245" w:rsidP="00216245">
      <w:pPr>
        <w:pStyle w:val="Legenda"/>
        <w:keepNext/>
      </w:pPr>
      <w:r w:rsidRPr="00216245">
        <w:rPr>
          <w:noProof/>
          <w:lang w:eastAsia="pt-BR" w:bidi="ar-SA"/>
        </w:rPr>
        <w:drawing>
          <wp:inline distT="0" distB="0" distL="0" distR="0" wp14:anchorId="74477758" wp14:editId="74BA4E65">
            <wp:extent cx="5755640" cy="3427168"/>
            <wp:effectExtent l="0" t="0" r="0" b="1905"/>
            <wp:docPr id="92" name="Imagem 92" descr="C:\Users\solla\OneDrive\prints\plant\Screenshot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olla\OneDrive\prints\plant\Screenshot_22.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55640" cy="3427168"/>
                    </a:xfrm>
                    <a:prstGeom prst="rect">
                      <a:avLst/>
                    </a:prstGeom>
                    <a:noFill/>
                    <a:ln>
                      <a:noFill/>
                    </a:ln>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7</w:t>
      </w:r>
      <w:r w:rsidRPr="00612684">
        <w:fldChar w:fldCharType="end"/>
      </w:r>
      <w:r w:rsidR="00612684" w:rsidRPr="00612684">
        <w:t>.</w:t>
      </w:r>
      <w:r w:rsidRPr="00612684">
        <w:t xml:space="preserve"> Gráfico de frequência relativa para a variável Qualidade na aba Análise descritiva do App Inventário</w:t>
      </w:r>
      <w:r w:rsidRPr="00C21A4A">
        <w:t xml:space="preserve">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2A5E7A65" wp14:editId="058A385B">
            <wp:extent cx="5699760" cy="3214370"/>
            <wp:effectExtent l="0" t="0" r="0" b="5080"/>
            <wp:docPr id="93" name="Imagem 93" descr="C:\Users\solla\OneDrive\prints\plant\Screenshot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olla\OneDrive\prints\plant\Screenshot_25.jpg"/>
                    <pic:cNvPicPr>
                      <a:picLocks noChangeAspect="1" noChangeArrowheads="1"/>
                    </pic:cNvPicPr>
                  </pic:nvPicPr>
                  <pic:blipFill rotWithShape="1">
                    <a:blip r:embed="rId98">
                      <a:extLst>
                        <a:ext uri="{28A0092B-C50C-407E-A947-70E740481C1C}">
                          <a14:useLocalDpi xmlns:a14="http://schemas.microsoft.com/office/drawing/2010/main" val="0"/>
                        </a:ext>
                      </a:extLst>
                    </a:blip>
                    <a:srcRect r="959"/>
                    <a:stretch/>
                  </pic:blipFill>
                  <pic:spPr bwMode="auto">
                    <a:xfrm>
                      <a:off x="0" y="0"/>
                      <a:ext cx="5700487" cy="3214780"/>
                    </a:xfrm>
                    <a:prstGeom prst="rect">
                      <a:avLst/>
                    </a:prstGeom>
                    <a:noFill/>
                    <a:ln>
                      <a:noFill/>
                    </a:ln>
                    <a:extLst>
                      <a:ext uri="{53640926-AAD7-44D8-BBD7-CCE9431645EC}">
                        <a14:shadowObscured xmlns:a14="http://schemas.microsoft.com/office/drawing/2010/main"/>
                      </a:ext>
                    </a:extLst>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8</w:t>
      </w:r>
      <w:r w:rsidRPr="00612684">
        <w:fldChar w:fldCharType="end"/>
      </w:r>
      <w:r w:rsidR="00612684" w:rsidRPr="00612684">
        <w:t xml:space="preserve">. </w:t>
      </w:r>
      <w:r w:rsidRPr="00612684">
        <w:t>Totalização das</w:t>
      </w:r>
      <w:r w:rsidRPr="004F19E2">
        <w:t xml:space="preserve"> parcelas na aba Quantificação no App Inventário</w:t>
      </w:r>
      <w:r>
        <w:t xml:space="preserve"> Florestal</w:t>
      </w:r>
      <w:r w:rsidR="00612684">
        <w:t>.</w:t>
      </w:r>
    </w:p>
    <w:p w:rsidR="00216245" w:rsidRDefault="00216245" w:rsidP="00216245">
      <w:pPr>
        <w:pStyle w:val="Legenda"/>
        <w:keepNext/>
      </w:pPr>
      <w:r w:rsidRPr="00216245">
        <w:rPr>
          <w:noProof/>
          <w:lang w:eastAsia="pt-BR" w:bidi="ar-SA"/>
        </w:rPr>
        <w:drawing>
          <wp:inline distT="0" distB="0" distL="0" distR="0" wp14:anchorId="22A0AF5C" wp14:editId="09742E06">
            <wp:extent cx="5699760" cy="3214370"/>
            <wp:effectExtent l="0" t="0" r="0" b="5080"/>
            <wp:docPr id="94" name="Imagem 94" descr="C:\Users\solla\OneDrive\prints\plant\Screenshot_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olla\OneDrive\prints\plant\Screenshot_26.jpg"/>
                    <pic:cNvPicPr>
                      <a:picLocks noChangeAspect="1" noChangeArrowheads="1"/>
                    </pic:cNvPicPr>
                  </pic:nvPicPr>
                  <pic:blipFill rotWithShape="1">
                    <a:blip r:embed="rId99">
                      <a:extLst>
                        <a:ext uri="{28A0092B-C50C-407E-A947-70E740481C1C}">
                          <a14:useLocalDpi xmlns:a14="http://schemas.microsoft.com/office/drawing/2010/main" val="0"/>
                        </a:ext>
                      </a:extLst>
                    </a:blip>
                    <a:srcRect r="959"/>
                    <a:stretch/>
                  </pic:blipFill>
                  <pic:spPr bwMode="auto">
                    <a:xfrm>
                      <a:off x="0" y="0"/>
                      <a:ext cx="5700487" cy="3214780"/>
                    </a:xfrm>
                    <a:prstGeom prst="rect">
                      <a:avLst/>
                    </a:prstGeom>
                    <a:noFill/>
                    <a:ln>
                      <a:noFill/>
                    </a:ln>
                    <a:extLst>
                      <a:ext uri="{53640926-AAD7-44D8-BBD7-CCE9431645EC}">
                        <a14:shadowObscured xmlns:a14="http://schemas.microsoft.com/office/drawing/2010/main"/>
                      </a:ext>
                    </a:extLst>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89</w:t>
      </w:r>
      <w:r w:rsidRPr="00612684">
        <w:fldChar w:fldCharType="end"/>
      </w:r>
      <w:r w:rsidR="00612684" w:rsidRPr="00612684">
        <w:t>.</w:t>
      </w:r>
      <w:r w:rsidRPr="00612684">
        <w:t xml:space="preserve"> Amostragem</w:t>
      </w:r>
      <w:r>
        <w:t xml:space="preserve"> casual simples </w:t>
      </w:r>
      <w:r w:rsidRPr="000815D5">
        <w:t>na aba Quantificação no App Inventário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4916483D" wp14:editId="76DE1E81">
            <wp:extent cx="5689600" cy="3214370"/>
            <wp:effectExtent l="0" t="0" r="6350" b="5080"/>
            <wp:docPr id="95" name="Imagem 95" descr="C:\Users\solla\OneDrive\prints\plant\Screenshot_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olla\OneDrive\prints\plant\Screenshot_27.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r="1135"/>
                    <a:stretch/>
                  </pic:blipFill>
                  <pic:spPr bwMode="auto">
                    <a:xfrm>
                      <a:off x="0" y="0"/>
                      <a:ext cx="5690326" cy="3214780"/>
                    </a:xfrm>
                    <a:prstGeom prst="rect">
                      <a:avLst/>
                    </a:prstGeom>
                    <a:noFill/>
                    <a:ln>
                      <a:noFill/>
                    </a:ln>
                    <a:extLst>
                      <a:ext uri="{53640926-AAD7-44D8-BBD7-CCE9431645EC}">
                        <a14:shadowObscured xmlns:a14="http://schemas.microsoft.com/office/drawing/2010/main"/>
                      </a:ext>
                    </a:extLst>
                  </pic:spPr>
                </pic:pic>
              </a:graphicData>
            </a:graphic>
          </wp:inline>
        </w:drawing>
      </w:r>
    </w:p>
    <w:p w:rsidR="00216245" w:rsidRPr="00612684"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0</w:t>
      </w:r>
      <w:r w:rsidRPr="00612684">
        <w:fldChar w:fldCharType="end"/>
      </w:r>
      <w:r w:rsidR="00612684" w:rsidRPr="00612684">
        <w:t>.</w:t>
      </w:r>
      <w:r w:rsidRPr="00612684">
        <w:t xml:space="preserve"> Amostragem casual simples por talhão na aba Quantificação no App Inventário Florestal</w:t>
      </w:r>
      <w:r w:rsidR="00612684" w:rsidRPr="00612684">
        <w:t>.</w:t>
      </w:r>
    </w:p>
    <w:p w:rsidR="00216245" w:rsidRDefault="00216245" w:rsidP="00216245">
      <w:pPr>
        <w:pStyle w:val="Legenda"/>
        <w:keepNext/>
      </w:pPr>
      <w:r w:rsidRPr="00216245">
        <w:rPr>
          <w:noProof/>
          <w:lang w:eastAsia="pt-BR" w:bidi="ar-SA"/>
        </w:rPr>
        <w:drawing>
          <wp:inline distT="0" distB="0" distL="0" distR="0" wp14:anchorId="42452C9B" wp14:editId="72CD05F4">
            <wp:extent cx="5638800" cy="3192780"/>
            <wp:effectExtent l="0" t="0" r="0" b="762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olla\OneDrive\prints\plant\Screenshot_28.jpg"/>
                    <pic:cNvPicPr>
                      <a:picLocks noChangeAspect="1" noChangeArrowheads="1"/>
                    </pic:cNvPicPr>
                  </pic:nvPicPr>
                  <pic:blipFill rotWithShape="1">
                    <a:blip r:embed="rId101">
                      <a:extLst>
                        <a:ext uri="{28A0092B-C50C-407E-A947-70E740481C1C}">
                          <a14:useLocalDpi xmlns:a14="http://schemas.microsoft.com/office/drawing/2010/main" val="0"/>
                        </a:ext>
                      </a:extLst>
                    </a:blip>
                    <a:srcRect r="1344"/>
                    <a:stretch/>
                  </pic:blipFill>
                  <pic:spPr bwMode="auto">
                    <a:xfrm>
                      <a:off x="0" y="0"/>
                      <a:ext cx="5638899" cy="3192836"/>
                    </a:xfrm>
                    <a:prstGeom prst="rect">
                      <a:avLst/>
                    </a:prstGeom>
                    <a:noFill/>
                    <a:ln>
                      <a:noFill/>
                    </a:ln>
                    <a:extLst>
                      <a:ext uri="{53640926-AAD7-44D8-BBD7-CCE9431645EC}">
                        <a14:shadowObscured xmlns:a14="http://schemas.microsoft.com/office/drawing/2010/main"/>
                      </a:ext>
                    </a:extLst>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1</w:t>
      </w:r>
      <w:r w:rsidRPr="00612684">
        <w:fldChar w:fldCharType="end"/>
      </w:r>
      <w:r w:rsidR="00612684" w:rsidRPr="00612684">
        <w:t>.</w:t>
      </w:r>
      <w:r w:rsidRPr="00612684">
        <w:t xml:space="preserve"> Tabela com valores por estrato para a Amostragem casual estratificada na aba Quantificação</w:t>
      </w:r>
      <w:r w:rsidRPr="00530263">
        <w:t xml:space="preserve"> no App Inventário Florestal</w:t>
      </w:r>
      <w:r w:rsidR="00612684">
        <w:t>.</w:t>
      </w:r>
    </w:p>
    <w:p w:rsidR="00216245" w:rsidRDefault="00216245" w:rsidP="00216245">
      <w:pPr>
        <w:pStyle w:val="Legenda"/>
        <w:keepNext/>
      </w:pPr>
      <w:r w:rsidRPr="00216245">
        <w:rPr>
          <w:noProof/>
          <w:lang w:eastAsia="pt-BR" w:bidi="ar-SA"/>
        </w:rPr>
        <w:lastRenderedPageBreak/>
        <w:drawing>
          <wp:inline distT="0" distB="0" distL="0" distR="0" wp14:anchorId="3E6A6511" wp14:editId="12B407BC">
            <wp:extent cx="5684520" cy="2022309"/>
            <wp:effectExtent l="0" t="0" r="0" b="0"/>
            <wp:docPr id="98" name="Imagem 98" descr="C:\Users\solla\OneDrive\prints\plant\Screenshot_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olla\OneDrive\prints\plant\Screenshot_30.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t="36313" r="1214"/>
                    <a:stretch/>
                  </pic:blipFill>
                  <pic:spPr bwMode="auto">
                    <a:xfrm>
                      <a:off x="0" y="0"/>
                      <a:ext cx="5685775" cy="2022755"/>
                    </a:xfrm>
                    <a:prstGeom prst="rect">
                      <a:avLst/>
                    </a:prstGeom>
                    <a:noFill/>
                    <a:ln>
                      <a:noFill/>
                    </a:ln>
                    <a:extLst>
                      <a:ext uri="{53640926-AAD7-44D8-BBD7-CCE9431645EC}">
                        <a14:shadowObscured xmlns:a14="http://schemas.microsoft.com/office/drawing/2010/main"/>
                      </a:ext>
                    </a:extLst>
                  </pic:spPr>
                </pic:pic>
              </a:graphicData>
            </a:graphic>
          </wp:inline>
        </w:drawing>
      </w:r>
    </w:p>
    <w:p w:rsidR="00216245" w:rsidRDefault="00216245" w:rsidP="00216245">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2</w:t>
      </w:r>
      <w:r w:rsidRPr="00612684">
        <w:fldChar w:fldCharType="end"/>
      </w:r>
      <w:r w:rsidR="00612684" w:rsidRPr="00612684">
        <w:t>.</w:t>
      </w:r>
      <w:r w:rsidRPr="00612684">
        <w:t xml:space="preserve"> Tabela com valores gerais para a Amostragem casual estratificada na aba Quantificação no App Inventário Florestal</w:t>
      </w:r>
      <w:r w:rsidR="00612684">
        <w:t>.</w:t>
      </w:r>
    </w:p>
    <w:p w:rsidR="00FC3881" w:rsidRDefault="00FC3881" w:rsidP="00FC3881">
      <w:pPr>
        <w:pStyle w:val="Legenda"/>
        <w:keepNext/>
      </w:pPr>
      <w:r w:rsidRPr="00FC3881">
        <w:rPr>
          <w:noProof/>
          <w:lang w:eastAsia="pt-BR" w:bidi="ar-SA"/>
        </w:rPr>
        <w:drawing>
          <wp:inline distT="0" distB="0" distL="0" distR="0" wp14:anchorId="1F996082" wp14:editId="5A183151">
            <wp:extent cx="5684520" cy="3244215"/>
            <wp:effectExtent l="0" t="0" r="0" b="0"/>
            <wp:docPr id="99" name="Imagem 99" descr="C:\Users\solla\OneDrive\prints\plant\Screenshot_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olla\OneDrive\prints\plant\Screenshot_31.jpg"/>
                    <pic:cNvPicPr>
                      <a:picLocks noChangeAspect="1" noChangeArrowheads="1"/>
                    </pic:cNvPicPr>
                  </pic:nvPicPr>
                  <pic:blipFill rotWithShape="1">
                    <a:blip r:embed="rId103">
                      <a:extLst>
                        <a:ext uri="{28A0092B-C50C-407E-A947-70E740481C1C}">
                          <a14:useLocalDpi xmlns:a14="http://schemas.microsoft.com/office/drawing/2010/main" val="0"/>
                        </a:ext>
                      </a:extLst>
                    </a:blip>
                    <a:srcRect r="1231"/>
                    <a:stretch/>
                  </pic:blipFill>
                  <pic:spPr bwMode="auto">
                    <a:xfrm>
                      <a:off x="0" y="0"/>
                      <a:ext cx="5684806" cy="3244378"/>
                    </a:xfrm>
                    <a:prstGeom prst="rect">
                      <a:avLst/>
                    </a:prstGeom>
                    <a:noFill/>
                    <a:ln>
                      <a:noFill/>
                    </a:ln>
                    <a:extLst>
                      <a:ext uri="{53640926-AAD7-44D8-BBD7-CCE9431645EC}">
                        <a14:shadowObscured xmlns:a14="http://schemas.microsoft.com/office/drawing/2010/main"/>
                      </a:ext>
                    </a:extLst>
                  </pic:spPr>
                </pic:pic>
              </a:graphicData>
            </a:graphic>
          </wp:inline>
        </w:drawing>
      </w:r>
    </w:p>
    <w:p w:rsidR="00FC3881" w:rsidRDefault="00FC3881" w:rsidP="00FC3881">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3</w:t>
      </w:r>
      <w:r w:rsidRPr="00612684">
        <w:fldChar w:fldCharType="end"/>
      </w:r>
      <w:r w:rsidR="00612684" w:rsidRPr="00612684">
        <w:t>.</w:t>
      </w:r>
      <w:r w:rsidRPr="00612684">
        <w:t xml:space="preserve"> Amostragem</w:t>
      </w:r>
      <w:r w:rsidRPr="00DA24EA">
        <w:t xml:space="preserve"> </w:t>
      </w:r>
      <w:r>
        <w:t>sistemática</w:t>
      </w:r>
      <w:r w:rsidRPr="00DA24EA">
        <w:t xml:space="preserve"> na aba Quantificação no App Inventário Florestal</w:t>
      </w:r>
      <w:r w:rsidR="00612684">
        <w:t>.</w:t>
      </w:r>
    </w:p>
    <w:p w:rsidR="00FC3881" w:rsidRDefault="00FC3881" w:rsidP="00FC3881">
      <w:pPr>
        <w:pStyle w:val="Legenda"/>
        <w:keepNext/>
      </w:pPr>
      <w:r w:rsidRPr="00FC3881">
        <w:rPr>
          <w:noProof/>
          <w:lang w:eastAsia="pt-BR" w:bidi="ar-SA"/>
        </w:rPr>
        <w:lastRenderedPageBreak/>
        <w:drawing>
          <wp:inline distT="0" distB="0" distL="0" distR="0" wp14:anchorId="6D28E550" wp14:editId="54F215B0">
            <wp:extent cx="5755640" cy="2584354"/>
            <wp:effectExtent l="0" t="0" r="0" b="6985"/>
            <wp:docPr id="100" name="Imagem 100" descr="C:\Users\solla\OneDrive\prints\plant\Screenshot_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olla\OneDrive\prints\plant\Screenshot_32.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55640" cy="2584354"/>
                    </a:xfrm>
                    <a:prstGeom prst="rect">
                      <a:avLst/>
                    </a:prstGeom>
                    <a:noFill/>
                    <a:ln>
                      <a:noFill/>
                    </a:ln>
                  </pic:spPr>
                </pic:pic>
              </a:graphicData>
            </a:graphic>
          </wp:inline>
        </w:drawing>
      </w:r>
    </w:p>
    <w:p w:rsidR="00FC3881" w:rsidRDefault="00FC3881" w:rsidP="00FC3881">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4</w:t>
      </w:r>
      <w:r w:rsidRPr="00612684">
        <w:fldChar w:fldCharType="end"/>
      </w:r>
      <w:r w:rsidR="00612684" w:rsidRPr="00612684">
        <w:t>.</w:t>
      </w:r>
      <w:r w:rsidRPr="00612684">
        <w:t xml:space="preserve"> Download de tabelas na aba Download no App Inventário Florestal</w:t>
      </w:r>
      <w:r w:rsidR="00612684">
        <w:t>.</w:t>
      </w:r>
    </w:p>
    <w:p w:rsidR="00FC3881" w:rsidRDefault="00FC3881" w:rsidP="00FC3881">
      <w:pPr>
        <w:pStyle w:val="Legenda"/>
        <w:keepNext/>
      </w:pPr>
      <w:r w:rsidRPr="00FC3881">
        <w:rPr>
          <w:noProof/>
          <w:lang w:eastAsia="pt-BR" w:bidi="ar-SA"/>
        </w:rPr>
        <w:drawing>
          <wp:inline distT="0" distB="0" distL="0" distR="0" wp14:anchorId="6636E2DE" wp14:editId="62AA47FF">
            <wp:extent cx="5755640" cy="3261838"/>
            <wp:effectExtent l="0" t="0" r="0" b="0"/>
            <wp:docPr id="101" name="Imagem 101" descr="C:\Users\solla\OneDrive\prints\plant\Screenshot_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olla\OneDrive\prints\plant\Screenshot_33.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55640" cy="3261838"/>
                    </a:xfrm>
                    <a:prstGeom prst="rect">
                      <a:avLst/>
                    </a:prstGeom>
                    <a:noFill/>
                    <a:ln>
                      <a:noFill/>
                    </a:ln>
                  </pic:spPr>
                </pic:pic>
              </a:graphicData>
            </a:graphic>
          </wp:inline>
        </w:drawing>
      </w:r>
    </w:p>
    <w:p w:rsidR="00A5561B" w:rsidRPr="00612684" w:rsidRDefault="00FC3881" w:rsidP="00EC42F4">
      <w:pPr>
        <w:pStyle w:val="Legenda"/>
      </w:pPr>
      <w:r w:rsidRPr="00612684">
        <w:t xml:space="preserve">Figura </w:t>
      </w:r>
      <w:r w:rsidRPr="00612684">
        <w:fldChar w:fldCharType="begin"/>
      </w:r>
      <w:r w:rsidRPr="00612684">
        <w:instrText xml:space="preserve"> SEQ Figura \* ARABIC </w:instrText>
      </w:r>
      <w:r w:rsidRPr="00612684">
        <w:fldChar w:fldCharType="separate"/>
      </w:r>
      <w:r w:rsidR="00A26E55">
        <w:rPr>
          <w:noProof/>
        </w:rPr>
        <w:t>95</w:t>
      </w:r>
      <w:r w:rsidRPr="00612684">
        <w:fldChar w:fldCharType="end"/>
      </w:r>
      <w:r w:rsidR="00612684" w:rsidRPr="00612684">
        <w:t>.</w:t>
      </w:r>
      <w:r w:rsidRPr="00612684">
        <w:t xml:space="preserve"> Download de gráficos na aba Download no App Inventário Florestal</w:t>
      </w:r>
      <w:r w:rsidR="00612684" w:rsidRPr="00612684">
        <w:t>.</w:t>
      </w:r>
    </w:p>
    <w:p w:rsidR="003A6ABD" w:rsidRDefault="003A6ABD" w:rsidP="003A6ABD">
      <w:pPr>
        <w:pStyle w:val="Ttulo3"/>
      </w:pPr>
      <w:bookmarkStart w:id="26" w:name="_Toc535429353"/>
      <w:r>
        <w:t>CONCLUS</w:t>
      </w:r>
      <w:r w:rsidR="00612684">
        <w:t>ÕES</w:t>
      </w:r>
      <w:bookmarkEnd w:id="26"/>
    </w:p>
    <w:p w:rsidR="003A6ABD" w:rsidRDefault="00402BDF" w:rsidP="00EC42F4">
      <w:pPr>
        <w:ind w:left="357" w:firstLine="351"/>
      </w:pPr>
      <w:r>
        <w:t>O aplicativo App Inventário Florestal foi criado com sucesso, e pode ser acessado remotamente por meio de um navegador de internet.</w:t>
      </w:r>
    </w:p>
    <w:p w:rsidR="008D1A87" w:rsidRDefault="008D1A87" w:rsidP="00EC42F4">
      <w:pPr>
        <w:ind w:left="357" w:firstLine="351"/>
      </w:pPr>
    </w:p>
    <w:p w:rsidR="003A6ABD" w:rsidRPr="003A6ABD" w:rsidRDefault="003A6ABD" w:rsidP="00EC42F4">
      <w:pPr>
        <w:pStyle w:val="Ttulo3"/>
      </w:pPr>
      <w:bookmarkStart w:id="27" w:name="_Toc535429354"/>
      <w:r>
        <w:lastRenderedPageBreak/>
        <w:t>REFERÊNCIAS BIBLIOGRÁFICAS</w:t>
      </w:r>
      <w:bookmarkEnd w:id="27"/>
    </w:p>
    <w:p w:rsidR="00DD315F" w:rsidRPr="00DD315F" w:rsidRDefault="00EC42F4" w:rsidP="00E914F9">
      <w:pPr>
        <w:autoSpaceDE w:val="0"/>
        <w:autoSpaceDN w:val="0"/>
        <w:adjustRightInd w:val="0"/>
        <w:spacing w:after="240"/>
        <w:ind w:firstLine="0"/>
        <w:rPr>
          <w:noProof/>
          <w:szCs w:val="24"/>
        </w:rPr>
      </w:pPr>
      <w:r>
        <w:fldChar w:fldCharType="begin" w:fldLock="1"/>
      </w:r>
      <w:r w:rsidRPr="001E0BA7">
        <w:rPr>
          <w:lang w:val="en-US"/>
        </w:rPr>
        <w:instrText xml:space="preserve">ADDIN Mendeley Bibliography CSL_BIBLIOGRAPHY </w:instrText>
      </w:r>
      <w:r>
        <w:fldChar w:fldCharType="separate"/>
      </w:r>
      <w:r w:rsidR="00DD315F" w:rsidRPr="001E0BA7">
        <w:rPr>
          <w:noProof/>
          <w:szCs w:val="24"/>
          <w:lang w:val="en-US"/>
        </w:rPr>
        <w:t xml:space="preserve">ALLAIRE, J. et al. </w:t>
      </w:r>
      <w:r w:rsidR="00DD315F" w:rsidRPr="001E0BA7">
        <w:rPr>
          <w:b/>
          <w:bCs/>
          <w:noProof/>
          <w:szCs w:val="24"/>
          <w:lang w:val="en-US"/>
        </w:rPr>
        <w:t>rmarkdown: Dynamic Documents for R</w:t>
      </w:r>
      <w:r w:rsidR="00DD315F" w:rsidRPr="001E0BA7">
        <w:rPr>
          <w:noProof/>
          <w:szCs w:val="24"/>
          <w:lang w:val="en-US"/>
        </w:rPr>
        <w:t xml:space="preserve">, 2017. </w:t>
      </w:r>
      <w:r w:rsidR="00DD315F" w:rsidRPr="00DD315F">
        <w:rPr>
          <w:noProof/>
          <w:szCs w:val="24"/>
        </w:rPr>
        <w:t>Disponível em: &lt;https://cran.r-project.org/package=rmarkdown&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AMAZON WEB SERVICES INC. </w:t>
      </w:r>
      <w:r w:rsidRPr="00DD315F">
        <w:rPr>
          <w:b/>
          <w:bCs/>
          <w:noProof/>
          <w:szCs w:val="24"/>
        </w:rPr>
        <w:t>Amazon EC2</w:t>
      </w:r>
      <w:r w:rsidRPr="00DD315F">
        <w:rPr>
          <w:noProof/>
          <w:szCs w:val="24"/>
        </w:rPr>
        <w:t xml:space="preserve">. Disponível em: &lt;https://aws.amazon.com/ec2/&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BRAGA, S. R.; OLIVEIRA, M. L. R. DE; GORGENS, E. B. </w:t>
      </w:r>
      <w:r w:rsidRPr="001E0BA7">
        <w:rPr>
          <w:b/>
          <w:bCs/>
          <w:noProof/>
          <w:szCs w:val="24"/>
          <w:lang w:val="en-US"/>
        </w:rPr>
        <w:t>forestmangr: Functions for Forest Mensuration and Management. R package version 0.9.1.</w:t>
      </w:r>
      <w:r w:rsidRPr="001E0BA7">
        <w:rPr>
          <w:noProof/>
          <w:szCs w:val="24"/>
          <w:lang w:val="en-US"/>
        </w:rPr>
        <w:t xml:space="preserve"> </w:t>
      </w:r>
      <w:r w:rsidRPr="00DD315F">
        <w:rPr>
          <w:noProof/>
          <w:szCs w:val="24"/>
        </w:rPr>
        <w:t xml:space="preserve">Disponível em: &lt;https://cran.r-project.org/package=forestmangr&gt;.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CAMPOS, J. C. C.; LEITE, H. G. </w:t>
      </w:r>
      <w:r w:rsidRPr="00DD315F">
        <w:rPr>
          <w:b/>
          <w:bCs/>
          <w:noProof/>
          <w:szCs w:val="24"/>
        </w:rPr>
        <w:t>Mensuração Florestal: Perguntas e Respostas</w:t>
      </w:r>
      <w:r w:rsidRPr="00DD315F">
        <w:rPr>
          <w:noProof/>
          <w:szCs w:val="24"/>
        </w:rPr>
        <w:t xml:space="preserve">. </w:t>
      </w:r>
      <w:r w:rsidRPr="001E0BA7">
        <w:rPr>
          <w:noProof/>
          <w:szCs w:val="24"/>
          <w:lang w:val="en-US"/>
        </w:rPr>
        <w:t>5</w:t>
      </w:r>
      <w:r w:rsidRPr="001E0BA7">
        <w:rPr>
          <w:noProof/>
          <w:szCs w:val="24"/>
          <w:vertAlign w:val="superscript"/>
          <w:lang w:val="en-US"/>
        </w:rPr>
        <w:t>a</w:t>
      </w:r>
      <w:r w:rsidRPr="001E0BA7">
        <w:rPr>
          <w:noProof/>
          <w:szCs w:val="24"/>
          <w:lang w:val="en-US"/>
        </w:rPr>
        <w:t xml:space="preserve"> ed. Viçosa: UFV, 2017.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CHANG, W. et al. </w:t>
      </w:r>
      <w:r w:rsidRPr="001E0BA7">
        <w:rPr>
          <w:b/>
          <w:bCs/>
          <w:noProof/>
          <w:szCs w:val="24"/>
          <w:lang w:val="en-US"/>
        </w:rPr>
        <w:t>shiny: Web Application Framework for R. R package version 1.0.5</w:t>
      </w:r>
      <w:r w:rsidRPr="001E0BA7">
        <w:rPr>
          <w:noProof/>
          <w:szCs w:val="24"/>
          <w:lang w:val="en-US"/>
        </w:rPr>
        <w:t xml:space="preserve">. Disponível em: &lt;https://cran.r-project.org/package=shiny&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CURTIS, R. O. Height-Diameter and Height-Dia meter-Age EquationsFor Second-Growth Douglas-Fir. </w:t>
      </w:r>
      <w:r w:rsidRPr="001E0BA7">
        <w:rPr>
          <w:b/>
          <w:bCs/>
          <w:noProof/>
          <w:szCs w:val="24"/>
          <w:lang w:val="en-US"/>
        </w:rPr>
        <w:t>Forest Science</w:t>
      </w:r>
      <w:r w:rsidRPr="001E0BA7">
        <w:rPr>
          <w:noProof/>
          <w:szCs w:val="24"/>
          <w:lang w:val="en-US"/>
        </w:rPr>
        <w:t xml:space="preserve">, v. 13, n. 4, p. 365–375, 1967.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DE VRIES, A.; RIPLEY, B. D. </w:t>
      </w:r>
      <w:r w:rsidRPr="001E0BA7">
        <w:rPr>
          <w:b/>
          <w:bCs/>
          <w:noProof/>
          <w:szCs w:val="24"/>
          <w:lang w:val="en-US"/>
        </w:rPr>
        <w:t xml:space="preserve">ggdendro: Create Dendrograms and Tree Diagrams Using “ggplot2”. </w:t>
      </w:r>
      <w:r w:rsidRPr="00DD315F">
        <w:rPr>
          <w:b/>
          <w:bCs/>
          <w:noProof/>
          <w:szCs w:val="24"/>
        </w:rPr>
        <w:t>R package version 0.1-20</w:t>
      </w:r>
      <w:r w:rsidRPr="00DD315F">
        <w:rPr>
          <w:noProof/>
          <w:szCs w:val="24"/>
        </w:rPr>
        <w:t xml:space="preserve">. Disponível em: &lt;https://cran.r-project.org/package=ggdendro&gt;.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HUSCH, B.; BEERS, T.; KERSHAW, J. </w:t>
      </w:r>
      <w:r w:rsidRPr="001E0BA7">
        <w:rPr>
          <w:b/>
          <w:bCs/>
          <w:noProof/>
          <w:szCs w:val="24"/>
          <w:lang w:val="en-US"/>
        </w:rPr>
        <w:t>Forest Mensuration</w:t>
      </w:r>
      <w:r w:rsidRPr="001E0BA7">
        <w:rPr>
          <w:noProof/>
          <w:szCs w:val="24"/>
          <w:lang w:val="en-US"/>
        </w:rPr>
        <w:t>. 4</w:t>
      </w:r>
      <w:r w:rsidRPr="001E0BA7">
        <w:rPr>
          <w:noProof/>
          <w:szCs w:val="24"/>
          <w:vertAlign w:val="superscript"/>
          <w:lang w:val="en-US"/>
        </w:rPr>
        <w:t>a</w:t>
      </w:r>
      <w:r w:rsidRPr="001E0BA7">
        <w:rPr>
          <w:noProof/>
          <w:szCs w:val="24"/>
          <w:lang w:val="en-US"/>
        </w:rPr>
        <w:t xml:space="preserve"> ed. New Jersey: John Wiley &amp; sons, Inc., 2003.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t xml:space="preserve">IMAÑA-ENCINAS, J. et al. Equações de volume de madeira para o cerrado de planaltina de Goiás. </w:t>
      </w:r>
      <w:r w:rsidRPr="001E0BA7">
        <w:rPr>
          <w:b/>
          <w:bCs/>
          <w:noProof/>
          <w:szCs w:val="24"/>
          <w:lang w:val="en-US"/>
        </w:rPr>
        <w:t>Floresta</w:t>
      </w:r>
      <w:r w:rsidRPr="001E0BA7">
        <w:rPr>
          <w:noProof/>
          <w:szCs w:val="24"/>
          <w:lang w:val="en-US"/>
        </w:rPr>
        <w:t xml:space="preserve">, v. 39, n. 1, p. 107–116, 2009.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KOZAK, A.; MUNRO, D. D.; SMITH, J. H. G. Taper Functions and their Application in Forest Inventory. </w:t>
      </w:r>
      <w:r w:rsidRPr="00DD315F">
        <w:rPr>
          <w:b/>
          <w:bCs/>
          <w:noProof/>
          <w:szCs w:val="24"/>
        </w:rPr>
        <w:t>The Forestry Chronicle</w:t>
      </w:r>
      <w:r w:rsidRPr="00DD315F">
        <w:rPr>
          <w:noProof/>
          <w:szCs w:val="24"/>
        </w:rPr>
        <w:t xml:space="preserve">, v. 45, p. 278–283, 1969.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MAZAROTTO, E. B. </w:t>
      </w:r>
      <w:r w:rsidRPr="00DD315F">
        <w:rPr>
          <w:b/>
          <w:bCs/>
          <w:noProof/>
          <w:szCs w:val="24"/>
        </w:rPr>
        <w:t>Modelos matemáticos para estimar o volume em metros cúbicos com casca de Bracatinga (Mimosa scabrella, Benth.) em diferentes idades</w:t>
      </w:r>
      <w:r w:rsidRPr="00DD315F">
        <w:rPr>
          <w:noProof/>
          <w:szCs w:val="24"/>
        </w:rPr>
        <w:t xml:space="preserve">. [s.l.] Dissertação </w:t>
      </w:r>
      <w:r w:rsidRPr="00DD315F">
        <w:rPr>
          <w:noProof/>
          <w:szCs w:val="24"/>
        </w:rPr>
        <w:lastRenderedPageBreak/>
        <w:t>(Mestrado em Engenharia Florestal) - Setor de ciências Agrárias, Universidade Federal do Paraná, 1989.</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MELL, P.; GRANCE, T. The NIST Definition of Cloud Computing Recommendations of the National Institute of Standards and Technology. </w:t>
      </w:r>
      <w:r w:rsidRPr="001E0BA7">
        <w:rPr>
          <w:b/>
          <w:bCs/>
          <w:noProof/>
          <w:szCs w:val="24"/>
          <w:lang w:val="en-US"/>
        </w:rPr>
        <w:t>National Institute of Standards and Technology, Information Technology Laboratory</w:t>
      </w:r>
      <w:r w:rsidRPr="001E0BA7">
        <w:rPr>
          <w:noProof/>
          <w:szCs w:val="24"/>
          <w:lang w:val="en-US"/>
        </w:rPr>
        <w:t xml:space="preserve">, v. 145, p. 7, 2011.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NASCIMENTO, R. G. M. </w:t>
      </w:r>
      <w:r w:rsidRPr="00DD315F">
        <w:rPr>
          <w:b/>
          <w:bCs/>
          <w:noProof/>
          <w:szCs w:val="24"/>
        </w:rPr>
        <w:t>Modelagem e simulação do crescimento e produção de floresta tropical manejada na Amazônia oriental</w:t>
      </w:r>
      <w:r w:rsidRPr="00DD315F">
        <w:rPr>
          <w:noProof/>
          <w:szCs w:val="24"/>
        </w:rPr>
        <w:t>. [s.l.] Tese (Doutorado em Engenharia Florestal) - Universidade Federal do Paraná, 2016.</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OLIVEIRA, M. L. R. DE et al. Estimação do volume de árvores de clones de eucalipto pelo método da similaridade de perfis. </w:t>
      </w:r>
      <w:r w:rsidRPr="00DD315F">
        <w:rPr>
          <w:b/>
          <w:bCs/>
          <w:noProof/>
          <w:szCs w:val="24"/>
        </w:rPr>
        <w:t>R. Árvore</w:t>
      </w:r>
      <w:r w:rsidRPr="00DD315F">
        <w:rPr>
          <w:noProof/>
          <w:szCs w:val="24"/>
        </w:rPr>
        <w:t xml:space="preserve">, v. 33, n. 1, p. 133–141, 2009.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PAULA FILHO, W. DE P. </w:t>
      </w:r>
      <w:r w:rsidRPr="00DD315F">
        <w:rPr>
          <w:b/>
          <w:bCs/>
          <w:noProof/>
          <w:szCs w:val="24"/>
        </w:rPr>
        <w:t>Engenharia de software</w:t>
      </w:r>
      <w:r w:rsidRPr="00DD315F">
        <w:rPr>
          <w:noProof/>
          <w:szCs w:val="24"/>
        </w:rPr>
        <w:t>. 3</w:t>
      </w:r>
      <w:r w:rsidRPr="00DD315F">
        <w:rPr>
          <w:noProof/>
          <w:szCs w:val="24"/>
          <w:vertAlign w:val="superscript"/>
        </w:rPr>
        <w:t>a</w:t>
      </w:r>
      <w:r w:rsidRPr="00DD315F">
        <w:rPr>
          <w:noProof/>
          <w:szCs w:val="24"/>
        </w:rPr>
        <w:t xml:space="preserve"> ed. Rio de Janeiro: ITC, 2009.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 CORE TEAM. </w:t>
      </w:r>
      <w:r w:rsidRPr="001E0BA7">
        <w:rPr>
          <w:b/>
          <w:bCs/>
          <w:noProof/>
          <w:szCs w:val="24"/>
          <w:lang w:val="en-US"/>
        </w:rPr>
        <w:t>R: A language and environment for statistical computing. R Foundation for Statistical Computing</w:t>
      </w:r>
      <w:r w:rsidRPr="001E0BA7">
        <w:rPr>
          <w:noProof/>
          <w:szCs w:val="24"/>
          <w:lang w:val="en-US"/>
        </w:rPr>
        <w:t>, 2018. Disponível em: &lt;http://www.r-project.org/&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ITTINGHOUSE, J.; RANSOME, J. </w:t>
      </w:r>
      <w:r w:rsidRPr="001E0BA7">
        <w:rPr>
          <w:b/>
          <w:bCs/>
          <w:noProof/>
          <w:szCs w:val="24"/>
          <w:lang w:val="en-US"/>
        </w:rPr>
        <w:t>Cloud computing\nImplementation, Management, and Security</w:t>
      </w:r>
      <w:r w:rsidRPr="001E0BA7">
        <w:rPr>
          <w:noProof/>
          <w:szCs w:val="24"/>
          <w:lang w:val="en-US"/>
        </w:rPr>
        <w:t xml:space="preserve">. New York: Taylor &amp; Francis, 2010.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RSTUDIO INC. </w:t>
      </w:r>
      <w:r w:rsidRPr="001E0BA7">
        <w:rPr>
          <w:b/>
          <w:bCs/>
          <w:noProof/>
          <w:szCs w:val="24"/>
          <w:lang w:val="en-US"/>
        </w:rPr>
        <w:t>Shiny Server – RStudio</w:t>
      </w:r>
      <w:r w:rsidRPr="001E0BA7">
        <w:rPr>
          <w:noProof/>
          <w:szCs w:val="24"/>
          <w:lang w:val="en-US"/>
        </w:rPr>
        <w:t xml:space="preserve">. Disponível em: &lt;https://www.rstudio.com/products/shiny/shiny-serve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RSTUDIO INC. </w:t>
      </w:r>
      <w:r w:rsidRPr="00DD315F">
        <w:rPr>
          <w:b/>
          <w:bCs/>
          <w:noProof/>
          <w:szCs w:val="24"/>
        </w:rPr>
        <w:t>RStudio Server – RStudio</w:t>
      </w:r>
      <w:r w:rsidRPr="00DD315F">
        <w:rPr>
          <w:noProof/>
          <w:szCs w:val="24"/>
        </w:rPr>
        <w:t xml:space="preserve">. Disponível em: &lt;https://www.rstudio.com/products/rstudio-serve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SCHUMACHER, F. X.; HALL, F. DOS S. Logarithmic expression of timber-tree volume. </w:t>
      </w:r>
      <w:r w:rsidRPr="00DD315F">
        <w:rPr>
          <w:b/>
          <w:bCs/>
          <w:noProof/>
          <w:szCs w:val="24"/>
        </w:rPr>
        <w:t>Journal of Agricultural Research</w:t>
      </w:r>
      <w:r w:rsidRPr="00DD315F">
        <w:rPr>
          <w:noProof/>
          <w:szCs w:val="24"/>
        </w:rPr>
        <w:t xml:space="preserve">, v. 47, n. 9, p. 719–734, 1933.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ARES, C. P. B.; PAULA NETO, F.; SOUZA, A. L. </w:t>
      </w:r>
      <w:r w:rsidRPr="00DD315F">
        <w:rPr>
          <w:b/>
          <w:bCs/>
          <w:noProof/>
          <w:szCs w:val="24"/>
        </w:rPr>
        <w:t>Dendrometria e Inventário Florestal</w:t>
      </w:r>
      <w:r w:rsidRPr="00DD315F">
        <w:rPr>
          <w:noProof/>
          <w:szCs w:val="24"/>
        </w:rPr>
        <w:t xml:space="preserve">. 2. ed. Viçosa: UFV, 201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SOUZA, A. L.; SOARES, C. P. B. </w:t>
      </w:r>
      <w:r w:rsidRPr="00DD315F">
        <w:rPr>
          <w:b/>
          <w:bCs/>
          <w:noProof/>
          <w:szCs w:val="24"/>
        </w:rPr>
        <w:t>Florestas Nativas: estrutura, dinâmica e manejo</w:t>
      </w:r>
      <w:r w:rsidRPr="00DD315F">
        <w:rPr>
          <w:noProof/>
          <w:szCs w:val="24"/>
        </w:rPr>
        <w:t xml:space="preserve">. Viçosa: UFV, 2013. </w:t>
      </w:r>
    </w:p>
    <w:p w:rsidR="00DD315F" w:rsidRPr="001E0BA7" w:rsidRDefault="00DD315F" w:rsidP="00E914F9">
      <w:pPr>
        <w:autoSpaceDE w:val="0"/>
        <w:autoSpaceDN w:val="0"/>
        <w:adjustRightInd w:val="0"/>
        <w:spacing w:after="240"/>
        <w:ind w:firstLine="0"/>
        <w:rPr>
          <w:noProof/>
          <w:szCs w:val="24"/>
          <w:lang w:val="en-US"/>
        </w:rPr>
      </w:pPr>
      <w:r w:rsidRPr="00DD315F">
        <w:rPr>
          <w:noProof/>
          <w:szCs w:val="24"/>
        </w:rPr>
        <w:lastRenderedPageBreak/>
        <w:t xml:space="preserve">SOUZA, D. R. DE; SOUZA, A. L. DE. Emprego do método BDq de seleção após a exploração florestal em floresta ombrófila densa de terra firma, Amazônia oriental. </w:t>
      </w:r>
      <w:r w:rsidRPr="001E0BA7">
        <w:rPr>
          <w:b/>
          <w:bCs/>
          <w:noProof/>
          <w:szCs w:val="24"/>
          <w:lang w:val="en-US"/>
        </w:rPr>
        <w:t>R. Árvore</w:t>
      </w:r>
      <w:r w:rsidRPr="001E0BA7">
        <w:rPr>
          <w:noProof/>
          <w:szCs w:val="24"/>
          <w:lang w:val="en-US"/>
        </w:rPr>
        <w:t xml:space="preserve">, v. 29, n. 4, p. 617–625, 2005. </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SPURR, S. H. </w:t>
      </w:r>
      <w:r w:rsidRPr="001E0BA7">
        <w:rPr>
          <w:b/>
          <w:bCs/>
          <w:noProof/>
          <w:szCs w:val="24"/>
          <w:lang w:val="en-US"/>
        </w:rPr>
        <w:t>Forest Inventory</w:t>
      </w:r>
      <w:r w:rsidRPr="001E0BA7">
        <w:rPr>
          <w:noProof/>
          <w:szCs w:val="24"/>
          <w:lang w:val="en-US"/>
        </w:rPr>
        <w:t xml:space="preserve">. New York: Ronald Press Co., 1952. </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ATHAM, S. </w:t>
      </w:r>
      <w:r w:rsidRPr="00DD315F">
        <w:rPr>
          <w:b/>
          <w:bCs/>
          <w:noProof/>
          <w:szCs w:val="24"/>
        </w:rPr>
        <w:t>PuTTY</w:t>
      </w:r>
      <w:r w:rsidRPr="00DD315F">
        <w:rPr>
          <w:noProof/>
          <w:szCs w:val="24"/>
        </w:rPr>
        <w:t>, 2018. Disponível em: &lt;https://www.putty.org&gt;</w:t>
      </w:r>
    </w:p>
    <w:p w:rsidR="00DD315F" w:rsidRPr="00DD315F" w:rsidRDefault="00DD315F" w:rsidP="00E914F9">
      <w:pPr>
        <w:autoSpaceDE w:val="0"/>
        <w:autoSpaceDN w:val="0"/>
        <w:adjustRightInd w:val="0"/>
        <w:spacing w:after="240"/>
        <w:ind w:firstLine="0"/>
        <w:rPr>
          <w:noProof/>
          <w:szCs w:val="24"/>
        </w:rPr>
      </w:pPr>
      <w:r w:rsidRPr="00DD315F">
        <w:rPr>
          <w:noProof/>
          <w:szCs w:val="24"/>
        </w:rPr>
        <w:t xml:space="preserve">TORVALDS, L. </w:t>
      </w:r>
      <w:r w:rsidRPr="00DD315F">
        <w:rPr>
          <w:b/>
          <w:bCs/>
          <w:noProof/>
          <w:szCs w:val="24"/>
        </w:rPr>
        <w:t>Git</w:t>
      </w:r>
      <w:r w:rsidRPr="00DD315F">
        <w:rPr>
          <w:noProof/>
          <w:szCs w:val="24"/>
        </w:rPr>
        <w:t>, 2018. Disponível em: &lt;https://git-scm.com/&gt;</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ALKER, A. </w:t>
      </w:r>
      <w:r w:rsidRPr="001E0BA7">
        <w:rPr>
          <w:b/>
          <w:bCs/>
          <w:noProof/>
          <w:szCs w:val="24"/>
          <w:lang w:val="en-US"/>
        </w:rPr>
        <w:t>openxlsx: Read, Write and Edit XLSX Files.</w:t>
      </w:r>
      <w:r w:rsidRPr="001E0BA7">
        <w:rPr>
          <w:noProof/>
          <w:szCs w:val="24"/>
          <w:lang w:val="en-US"/>
        </w:rPr>
        <w:t xml:space="preserve">, 2017. </w:t>
      </w:r>
      <w:r w:rsidRPr="00DD315F">
        <w:rPr>
          <w:noProof/>
          <w:szCs w:val="24"/>
        </w:rPr>
        <w:t>Disponível em: &lt;https://cran.r-project.org/package=openxlsx&gt;</w:t>
      </w:r>
    </w:p>
    <w:p w:rsidR="00DD315F" w:rsidRPr="001E0BA7" w:rsidRDefault="00DD315F" w:rsidP="00E914F9">
      <w:pPr>
        <w:autoSpaceDE w:val="0"/>
        <w:autoSpaceDN w:val="0"/>
        <w:adjustRightInd w:val="0"/>
        <w:spacing w:after="240"/>
        <w:ind w:firstLine="0"/>
        <w:rPr>
          <w:noProof/>
          <w:szCs w:val="24"/>
          <w:lang w:val="en-US"/>
        </w:rPr>
      </w:pPr>
      <w:r w:rsidRPr="001E0BA7">
        <w:rPr>
          <w:noProof/>
          <w:szCs w:val="24"/>
          <w:lang w:val="en-US"/>
        </w:rPr>
        <w:t xml:space="preserve">WICKHAM, H. </w:t>
      </w:r>
      <w:r w:rsidRPr="001E0BA7">
        <w:rPr>
          <w:b/>
          <w:bCs/>
          <w:noProof/>
          <w:szCs w:val="24"/>
          <w:lang w:val="en-US"/>
        </w:rPr>
        <w:t>ggplot2: Elegant Graphics for Data Analysis</w:t>
      </w:r>
      <w:r w:rsidRPr="001E0BA7">
        <w:rPr>
          <w:noProof/>
          <w:szCs w:val="24"/>
          <w:lang w:val="en-US"/>
        </w:rPr>
        <w:t xml:space="preserve">. New York, NY: Springer New York, 2016.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ICKHAM, H. et al. </w:t>
      </w:r>
      <w:r w:rsidRPr="001E0BA7">
        <w:rPr>
          <w:b/>
          <w:bCs/>
          <w:noProof/>
          <w:szCs w:val="24"/>
          <w:lang w:val="en-US"/>
        </w:rPr>
        <w:t xml:space="preserve">dplyr: A Grammar of Data Manipulation. </w:t>
      </w:r>
      <w:r w:rsidRPr="00DD315F">
        <w:rPr>
          <w:b/>
          <w:bCs/>
          <w:noProof/>
          <w:szCs w:val="24"/>
        </w:rPr>
        <w:t>R package version 0.7.2</w:t>
      </w:r>
      <w:r w:rsidRPr="00DD315F">
        <w:rPr>
          <w:noProof/>
          <w:szCs w:val="24"/>
        </w:rPr>
        <w:t xml:space="preserve">. Disponível em: &lt;https://cran.r-project.org/package=dplyr&gt;. </w:t>
      </w:r>
    </w:p>
    <w:p w:rsidR="00DD315F" w:rsidRPr="00DD315F" w:rsidRDefault="00DD315F" w:rsidP="00E914F9">
      <w:pPr>
        <w:autoSpaceDE w:val="0"/>
        <w:autoSpaceDN w:val="0"/>
        <w:adjustRightInd w:val="0"/>
        <w:spacing w:after="240"/>
        <w:ind w:firstLine="0"/>
        <w:rPr>
          <w:noProof/>
          <w:szCs w:val="24"/>
        </w:rPr>
      </w:pPr>
      <w:r w:rsidRPr="001E0BA7">
        <w:rPr>
          <w:noProof/>
          <w:szCs w:val="24"/>
          <w:lang w:val="en-US"/>
        </w:rPr>
        <w:t xml:space="preserve">WICKHAM, H.; BRYAN, J. </w:t>
      </w:r>
      <w:r w:rsidRPr="001E0BA7">
        <w:rPr>
          <w:b/>
          <w:bCs/>
          <w:noProof/>
          <w:szCs w:val="24"/>
          <w:lang w:val="en-US"/>
        </w:rPr>
        <w:t xml:space="preserve">readxl: Read Excel Files. </w:t>
      </w:r>
      <w:r w:rsidRPr="00DD315F">
        <w:rPr>
          <w:b/>
          <w:bCs/>
          <w:noProof/>
          <w:szCs w:val="24"/>
        </w:rPr>
        <w:t>R package version 1.0.0</w:t>
      </w:r>
      <w:r w:rsidRPr="00DD315F">
        <w:rPr>
          <w:noProof/>
          <w:szCs w:val="24"/>
        </w:rPr>
        <w:t>, 2017. Disponível em: &lt;https://cran.r-project.org/package=readxl&gt;</w:t>
      </w:r>
    </w:p>
    <w:p w:rsidR="00DD315F" w:rsidRPr="00DD315F" w:rsidRDefault="00DD315F" w:rsidP="00E914F9">
      <w:pPr>
        <w:autoSpaceDE w:val="0"/>
        <w:autoSpaceDN w:val="0"/>
        <w:adjustRightInd w:val="0"/>
        <w:spacing w:after="240"/>
        <w:ind w:firstLine="0"/>
        <w:rPr>
          <w:noProof/>
        </w:rPr>
      </w:pPr>
      <w:r w:rsidRPr="001E0BA7">
        <w:rPr>
          <w:noProof/>
          <w:szCs w:val="24"/>
          <w:lang w:val="en-US"/>
        </w:rPr>
        <w:t xml:space="preserve">WICKHAM, H.; HENRY, L. </w:t>
      </w:r>
      <w:r w:rsidRPr="001E0BA7">
        <w:rPr>
          <w:b/>
          <w:bCs/>
          <w:noProof/>
          <w:szCs w:val="24"/>
          <w:lang w:val="en-US"/>
        </w:rPr>
        <w:t xml:space="preserve">tidyr: Easily Tidy Data with “spread()” and “gather()” Functions. </w:t>
      </w:r>
      <w:r w:rsidRPr="00DD315F">
        <w:rPr>
          <w:b/>
          <w:bCs/>
          <w:noProof/>
          <w:szCs w:val="24"/>
        </w:rPr>
        <w:t>R package version 0.7.1</w:t>
      </w:r>
      <w:r w:rsidRPr="00DD315F">
        <w:rPr>
          <w:noProof/>
          <w:szCs w:val="24"/>
        </w:rPr>
        <w:t>, 2017. Disponível em: &lt;https://cran.r-project.org/package=tidyr&gt;</w:t>
      </w:r>
    </w:p>
    <w:p w:rsidR="00C609ED" w:rsidRDefault="00EC42F4" w:rsidP="00E914F9">
      <w:pPr>
        <w:ind w:firstLine="0"/>
      </w:pPr>
      <w:r>
        <w:fldChar w:fldCharType="end"/>
      </w:r>
    </w:p>
    <w:p w:rsidR="00C609ED" w:rsidRDefault="00C609ED">
      <w:pPr>
        <w:widowControl/>
        <w:spacing w:line="240" w:lineRule="auto"/>
        <w:ind w:firstLine="0"/>
        <w:jc w:val="left"/>
      </w:pPr>
      <w:r>
        <w:br w:type="page"/>
      </w:r>
    </w:p>
    <w:p w:rsidR="00507DF8" w:rsidRDefault="00507DF8" w:rsidP="00507DF8">
      <w:pPr>
        <w:pStyle w:val="Ttulo0"/>
      </w:pPr>
      <w:bookmarkStart w:id="28" w:name="_Toc535429355"/>
      <w:r>
        <w:lastRenderedPageBreak/>
        <w:t>CONCLUSÕES GERAIS</w:t>
      </w:r>
      <w:bookmarkEnd w:id="28"/>
    </w:p>
    <w:p w:rsidR="00507DF8" w:rsidRDefault="00306B52" w:rsidP="00507DF8">
      <w:pPr>
        <w:ind w:firstLine="0"/>
      </w:pPr>
      <w:r>
        <w:t>Os três aplicativos foram criados com sucesso, e realizam todas as funções destacadas nos fluxogramas. Todos os aplicativos foram inseridos no servidor da Amazon Web Services, e podem ser acessados remotamente utilizando um navegador de internet.</w:t>
      </w:r>
    </w:p>
    <w:p w:rsidR="00507DF8" w:rsidRDefault="00507DF8" w:rsidP="00507DF8">
      <w:r>
        <w:br w:type="page"/>
      </w:r>
    </w:p>
    <w:p w:rsidR="00046EA2" w:rsidRDefault="00810AA9" w:rsidP="00046EA2">
      <w:pPr>
        <w:pStyle w:val="Ttulo1"/>
        <w:jc w:val="center"/>
      </w:pPr>
      <w:bookmarkStart w:id="29" w:name="_Toc535429356"/>
      <w:r>
        <w:lastRenderedPageBreak/>
        <w:t>APÊNDICE A —</w:t>
      </w:r>
      <w:r w:rsidR="00046EA2">
        <w:t xml:space="preserve"> MANUAL DO PACOTE FORESTMANGR</w:t>
      </w:r>
      <w:bookmarkEnd w:id="29"/>
    </w:p>
    <w:p w:rsidR="00046EA2" w:rsidRDefault="00046EA2" w:rsidP="00046EA2">
      <w:pPr>
        <w:ind w:firstLine="0"/>
      </w:pPr>
    </w:p>
    <w:p w:rsidR="00046EA2" w:rsidRPr="00046EA2" w:rsidRDefault="00046EA2" w:rsidP="00046EA2">
      <w:pPr>
        <w:ind w:firstLine="0"/>
        <w:sectPr w:rsidR="00046EA2" w:rsidRPr="00046EA2" w:rsidSect="00D3237F">
          <w:headerReference w:type="even" r:id="rId106"/>
          <w:footerReference w:type="even" r:id="rId107"/>
          <w:pgSz w:w="11900" w:h="16840"/>
          <w:pgMar w:top="1701" w:right="1134" w:bottom="1134" w:left="1701" w:header="720" w:footer="720" w:gutter="0"/>
          <w:cols w:space="720"/>
        </w:sectPr>
      </w:pPr>
    </w:p>
    <w:p w:rsidR="00046EA2" w:rsidRPr="00046EA2" w:rsidRDefault="00046EA2" w:rsidP="00046EA2">
      <w:pPr>
        <w:widowControl/>
        <w:spacing w:line="200" w:lineRule="exact"/>
        <w:ind w:firstLine="0"/>
        <w:jc w:val="left"/>
        <w:rPr>
          <w:rFonts w:eastAsiaTheme="minorEastAsia"/>
          <w:szCs w:val="24"/>
          <w:lang w:eastAsia="pt-BR"/>
        </w:rPr>
      </w:pPr>
      <w:bookmarkStart w:id="30" w:name="page1"/>
      <w:bookmarkEnd w:id="30"/>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00" w:lineRule="exact"/>
        <w:ind w:firstLine="0"/>
        <w:jc w:val="left"/>
        <w:rPr>
          <w:rFonts w:eastAsiaTheme="minorEastAsia"/>
          <w:szCs w:val="24"/>
          <w:lang w:eastAsia="pt-BR"/>
        </w:rPr>
      </w:pPr>
    </w:p>
    <w:p w:rsidR="00046EA2" w:rsidRPr="00046EA2" w:rsidRDefault="00046EA2" w:rsidP="00046EA2">
      <w:pPr>
        <w:widowControl/>
        <w:spacing w:line="243" w:lineRule="exact"/>
        <w:ind w:firstLine="0"/>
        <w:jc w:val="left"/>
        <w:rPr>
          <w:rFonts w:eastAsiaTheme="minorEastAsia"/>
          <w:szCs w:val="24"/>
          <w:lang w:eastAsia="pt-BR"/>
        </w:r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41"/>
          <w:szCs w:val="41"/>
          <w:lang w:val="en-US" w:eastAsia="pt-BR"/>
        </w:rPr>
        <w:t>Package ‘forestmangr’</w:t>
      </w:r>
    </w:p>
    <w:p w:rsidR="00046EA2" w:rsidRPr="00046EA2" w:rsidRDefault="00046EA2" w:rsidP="00046EA2">
      <w:pPr>
        <w:widowControl/>
        <w:spacing w:line="279"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Cs w:val="24"/>
          <w:lang w:val="en-US" w:eastAsia="pt-BR"/>
        </w:rPr>
        <w:t>January 3, 2019</w:t>
      </w:r>
    </w:p>
    <w:p w:rsidR="00046EA2" w:rsidRPr="00046EA2" w:rsidRDefault="00046EA2" w:rsidP="00046EA2">
      <w:pPr>
        <w:widowControl/>
        <w:spacing w:line="12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ype Package</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itle Functions for Forest Mensuration and Management</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ersion 0.9.1</w:t>
      </w:r>
    </w:p>
    <w:p w:rsidR="00046EA2" w:rsidRPr="00046EA2" w:rsidRDefault="00046EA2" w:rsidP="00046EA2">
      <w:pPr>
        <w:widowControl/>
        <w:spacing w:line="117" w:lineRule="exact"/>
        <w:ind w:firstLine="0"/>
        <w:jc w:val="left"/>
        <w:rPr>
          <w:rFonts w:eastAsiaTheme="minorEastAsia"/>
          <w:szCs w:val="24"/>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uthor Sollano Rabelo Braga [aut, cre, cph],</w:t>
      </w:r>
    </w:p>
    <w:p w:rsidR="00046EA2" w:rsidRPr="00046EA2" w:rsidRDefault="00046EA2" w:rsidP="00046EA2">
      <w:pPr>
        <w:widowControl/>
        <w:spacing w:line="23" w:lineRule="exact"/>
        <w:ind w:firstLine="0"/>
        <w:jc w:val="left"/>
        <w:rPr>
          <w:rFonts w:eastAsiaTheme="minorEastAsia"/>
          <w:szCs w:val="24"/>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Marcio Leles Romarco de Oliveira [aut],</w:t>
      </w:r>
    </w:p>
    <w:p w:rsidR="00046EA2" w:rsidRPr="00046EA2" w:rsidRDefault="00046EA2" w:rsidP="00046EA2">
      <w:pPr>
        <w:widowControl/>
        <w:spacing w:line="2" w:lineRule="exact"/>
        <w:ind w:firstLine="0"/>
        <w:jc w:val="left"/>
        <w:rPr>
          <w:rFonts w:eastAsiaTheme="minorEastAsia"/>
          <w:szCs w:val="24"/>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ric Bastos Gorgens [aut]</w:t>
      </w:r>
    </w:p>
    <w:p w:rsidR="00046EA2" w:rsidRPr="00046EA2" w:rsidRDefault="00046EA2" w:rsidP="00046EA2">
      <w:pPr>
        <w:widowControl/>
        <w:spacing w:line="111" w:lineRule="exact"/>
        <w:ind w:firstLine="0"/>
        <w:jc w:val="left"/>
        <w:rPr>
          <w:rFonts w:eastAsiaTheme="minorEastAsia"/>
          <w:szCs w:val="24"/>
          <w:lang w:val="en-US" w:eastAsia="pt-BR"/>
        </w:rPr>
      </w:pPr>
    </w:p>
    <w:p w:rsidR="00046EA2" w:rsidRPr="00046EA2" w:rsidRDefault="00046EA2" w:rsidP="00046EA2">
      <w:pPr>
        <w:widowControl/>
        <w:spacing w:line="254" w:lineRule="auto"/>
        <w:ind w:right="780"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 Set of functions for processing forest inventory data with methods such as simple ran-dom sampling, stratified random sampling and systematic sampling. There are also func-tions for yield and growth predictions and model fitting, linear and non linear grouped data fit-ting, and statistical tests.</w:t>
      </w:r>
    </w:p>
    <w:p w:rsidR="00046EA2" w:rsidRPr="00046EA2" w:rsidRDefault="00046EA2" w:rsidP="00046EA2">
      <w:pPr>
        <w:widowControl/>
        <w:spacing w:line="91"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Maintainer Sollano Rabelo Braga &lt;sollanorb@gmail.com&gt;</w:t>
      </w:r>
    </w:p>
    <w:p w:rsidR="00046EA2" w:rsidRPr="00046EA2" w:rsidRDefault="00046EA2" w:rsidP="00046EA2">
      <w:pPr>
        <w:widowControl/>
        <w:spacing w:line="225" w:lineRule="exact"/>
        <w:ind w:firstLine="0"/>
        <w:jc w:val="left"/>
        <w:rPr>
          <w:rFonts w:eastAsiaTheme="minorEastAsia"/>
          <w:szCs w:val="24"/>
          <w:lang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URL </w:t>
      </w:r>
      <w:hyperlink r:id="rId108" w:anchor="readme">
        <w:r w:rsidRPr="00046EA2">
          <w:rPr>
            <w:rFonts w:ascii="Arial" w:eastAsia="Arial" w:hAnsi="Arial" w:cs="Arial"/>
            <w:color w:val="B30000"/>
            <w:sz w:val="20"/>
            <w:szCs w:val="20"/>
            <w:lang w:val="en-US" w:eastAsia="pt-BR"/>
          </w:rPr>
          <w:t>https://github.com/sollano/forestmangr#readme</w:t>
        </w:r>
      </w:hyperlink>
    </w:p>
    <w:p w:rsidR="00046EA2" w:rsidRPr="00046EA2" w:rsidRDefault="00046EA2" w:rsidP="00046EA2">
      <w:pPr>
        <w:widowControl/>
        <w:spacing w:line="225"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BugReports </w:t>
      </w:r>
      <w:hyperlink r:id="rId109">
        <w:r w:rsidRPr="00046EA2">
          <w:rPr>
            <w:rFonts w:ascii="Arial" w:eastAsia="Arial" w:hAnsi="Arial" w:cs="Arial"/>
            <w:color w:val="B30000"/>
            <w:sz w:val="20"/>
            <w:szCs w:val="20"/>
            <w:lang w:val="en-US" w:eastAsia="pt-BR"/>
          </w:rPr>
          <w:t>https://github.com/sollano/forestmangr/issues</w:t>
        </w:r>
      </w:hyperlink>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Depends </w:t>
      </w:r>
      <w:proofErr w:type="gramStart"/>
      <w:r w:rsidRPr="00046EA2">
        <w:rPr>
          <w:rFonts w:ascii="Arial" w:eastAsia="Arial" w:hAnsi="Arial" w:cs="Arial"/>
          <w:sz w:val="20"/>
          <w:szCs w:val="20"/>
          <w:lang w:val="en-US" w:eastAsia="pt-BR"/>
        </w:rPr>
        <w:t>R(</w:t>
      </w:r>
      <w:proofErr w:type="gramEnd"/>
      <w:r w:rsidRPr="00046EA2">
        <w:rPr>
          <w:rFonts w:ascii="Arial" w:eastAsia="Arial" w:hAnsi="Arial" w:cs="Arial"/>
          <w:sz w:val="20"/>
          <w:szCs w:val="20"/>
          <w:lang w:val="en-US" w:eastAsia="pt-BR"/>
        </w:rPr>
        <w:t>&gt;= 3.3)</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54" w:lineRule="auto"/>
        <w:ind w:right="3400"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Imports </w:t>
      </w:r>
      <w:proofErr w:type="gramStart"/>
      <w:r w:rsidRPr="00046EA2">
        <w:rPr>
          <w:rFonts w:ascii="Arial" w:eastAsia="Arial" w:hAnsi="Arial" w:cs="Arial"/>
          <w:sz w:val="20"/>
          <w:szCs w:val="20"/>
          <w:lang w:val="en-US" w:eastAsia="pt-BR"/>
        </w:rPr>
        <w:t>dplyr(</w:t>
      </w:r>
      <w:proofErr w:type="gramEnd"/>
      <w:r w:rsidRPr="00046EA2">
        <w:rPr>
          <w:rFonts w:ascii="Arial" w:eastAsia="Arial" w:hAnsi="Arial" w:cs="Arial"/>
          <w:sz w:val="20"/>
          <w:szCs w:val="20"/>
          <w:lang w:val="en-US" w:eastAsia="pt-BR"/>
        </w:rPr>
        <w:t>&gt;= 0.7.0), ggplot2(&gt;= 2.0), ggthemes, tidyr, broom, purrr, plyr, tibble, systemfit, ggpmisc, rlang, utils, car, stats, methods, magrittr, minpack.lm, FinCal, formattable, scales, ggdendro, gridExtra</w:t>
      </w:r>
    </w:p>
    <w:p w:rsidR="00046EA2" w:rsidRPr="00046EA2" w:rsidRDefault="00046EA2" w:rsidP="00046EA2">
      <w:pPr>
        <w:widowControl/>
        <w:spacing w:line="91"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uggests covr, knitr, rmarkdown</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ignetteBuilder knitr</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e 2018-12-29</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ncoding UTF-8</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icense MIT + file LICENSE</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oxygenNote 6.1.1</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eedsCompilation no</w:t>
      </w:r>
    </w:p>
    <w:p w:rsidR="00046EA2" w:rsidRPr="00046EA2" w:rsidRDefault="00046EA2" w:rsidP="00046EA2">
      <w:pPr>
        <w:widowControl/>
        <w:spacing w:line="117" w:lineRule="exact"/>
        <w:ind w:firstLine="0"/>
        <w:jc w:val="left"/>
        <w:rPr>
          <w:rFonts w:eastAsiaTheme="minorEastAsia"/>
          <w:szCs w:val="24"/>
          <w:lang w:val="en-US" w:eastAsia="pt-BR"/>
        </w:rPr>
      </w:pPr>
      <w:bookmarkStart w:id="31" w:name="_GoBack"/>
      <w:bookmarkEnd w:id="31"/>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pository CRAN</w:t>
      </w:r>
    </w:p>
    <w:p w:rsidR="00046EA2" w:rsidRPr="00046EA2" w:rsidRDefault="00046EA2" w:rsidP="00046EA2">
      <w:pPr>
        <w:widowControl/>
        <w:spacing w:line="117" w:lineRule="exact"/>
        <w:ind w:firstLine="0"/>
        <w:jc w:val="left"/>
        <w:rPr>
          <w:rFonts w:eastAsiaTheme="minorEastAsia"/>
          <w:szCs w:val="24"/>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e/Publication 2019-01-02 23:10:27 UTC</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headerReference w:type="even" r:id="rId110"/>
          <w:pgSz w:w="12240" w:h="15840"/>
          <w:pgMar w:top="1440" w:right="1440" w:bottom="1153" w:left="1440" w:header="0" w:footer="0" w:gutter="0"/>
          <w:cols w:space="720" w:equalWidth="0">
            <w:col w:w="9360"/>
          </w:cols>
        </w:sectPr>
      </w:pPr>
    </w:p>
    <w:p w:rsidR="00046EA2" w:rsidRPr="00046EA2" w:rsidRDefault="00046EA2" w:rsidP="00046EA2">
      <w:pPr>
        <w:widowControl/>
        <w:spacing w:line="285" w:lineRule="exact"/>
        <w:ind w:firstLine="0"/>
        <w:jc w:val="left"/>
        <w:rPr>
          <w:rFonts w:eastAsiaTheme="minorEastAsia"/>
          <w:szCs w:val="24"/>
          <w:lang w:val="en-US" w:eastAsia="pt-BR"/>
        </w:rPr>
      </w:pPr>
    </w:p>
    <w:p w:rsidR="00046EA2" w:rsidRPr="00046EA2" w:rsidRDefault="00046EA2" w:rsidP="00046EA2">
      <w:pPr>
        <w:widowControl/>
        <w:spacing w:line="240" w:lineRule="auto"/>
        <w:ind w:right="-19" w:firstLine="0"/>
        <w:jc w:val="center"/>
        <w:rPr>
          <w:rFonts w:eastAsiaTheme="minorEastAsia"/>
          <w:sz w:val="20"/>
          <w:szCs w:val="20"/>
          <w:lang w:eastAsia="pt-BR"/>
        </w:rPr>
      </w:pPr>
      <w:r w:rsidRPr="00046EA2">
        <w:rPr>
          <w:rFonts w:ascii="Arial" w:eastAsia="Arial" w:hAnsi="Arial" w:cs="Arial"/>
          <w:sz w:val="17"/>
          <w:szCs w:val="17"/>
          <w:lang w:eastAsia="pt-BR"/>
        </w:rPr>
        <w:t>1</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40" w:right="1440" w:bottom="1153" w:left="1440" w:header="0" w:footer="0" w:gutter="0"/>
          <w:cols w:space="720" w:equalWidth="0">
            <w:col w:w="9360"/>
          </w:cols>
        </w:sectPr>
      </w:pPr>
    </w:p>
    <w:p w:rsidR="00046EA2" w:rsidRPr="00046EA2" w:rsidRDefault="00046EA2" w:rsidP="00046EA2">
      <w:pPr>
        <w:widowControl/>
        <w:tabs>
          <w:tab w:val="left" w:pos="7040"/>
        </w:tabs>
        <w:spacing w:line="240" w:lineRule="auto"/>
        <w:ind w:firstLine="0"/>
        <w:jc w:val="left"/>
        <w:rPr>
          <w:rFonts w:eastAsiaTheme="minorEastAsia"/>
          <w:sz w:val="20"/>
          <w:szCs w:val="20"/>
          <w:lang w:eastAsia="pt-BR"/>
        </w:rPr>
      </w:pPr>
      <w:bookmarkStart w:id="32" w:name="page2"/>
      <w:bookmarkEnd w:id="32"/>
      <w:r w:rsidRPr="00046EA2">
        <w:rPr>
          <w:rFonts w:ascii="Arial" w:eastAsia="Arial" w:hAnsi="Arial" w:cs="Arial"/>
          <w:sz w:val="17"/>
          <w:szCs w:val="17"/>
          <w:lang w:eastAsia="pt-BR"/>
        </w:rPr>
        <w:lastRenderedPageBreak/>
        <w:t>2</w:t>
      </w:r>
      <w:r w:rsidRPr="00046EA2">
        <w:rPr>
          <w:rFonts w:eastAsiaTheme="minorEastAsia"/>
          <w:sz w:val="20"/>
          <w:szCs w:val="20"/>
          <w:lang w:eastAsia="pt-BR"/>
        </w:rPr>
        <w:tab/>
      </w:r>
      <w:r w:rsidRPr="00046EA2">
        <w:rPr>
          <w:rFonts w:ascii="Arial" w:eastAsia="Arial" w:hAnsi="Arial" w:cs="Arial"/>
          <w:sz w:val="17"/>
          <w:szCs w:val="17"/>
          <w:lang w:eastAsia="pt-BR"/>
        </w:rPr>
        <w:t>R topics documented:</w:t>
      </w:r>
    </w:p>
    <w:p w:rsidR="00046EA2" w:rsidRPr="00046EA2" w:rsidRDefault="00046EA2" w:rsidP="00046EA2">
      <w:pPr>
        <w:widowControl/>
        <w:spacing w:line="2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9"/>
          <w:szCs w:val="29"/>
          <w:lang w:eastAsia="pt-BR"/>
        </w:rPr>
        <w:t>R topics documented:</w:t>
      </w:r>
    </w:p>
    <w:p w:rsidR="00046EA2" w:rsidRPr="00046EA2" w:rsidRDefault="00046EA2" w:rsidP="00046EA2">
      <w:pPr>
        <w:widowControl/>
        <w:spacing w:line="211" w:lineRule="exact"/>
        <w:ind w:firstLine="0"/>
        <w:jc w:val="left"/>
        <w:rPr>
          <w:rFonts w:eastAsiaTheme="minorEastAsia"/>
          <w:sz w:val="20"/>
          <w:szCs w:val="20"/>
          <w:lang w:eastAsia="pt-BR"/>
        </w:rPr>
      </w:pPr>
    </w:p>
    <w:tbl>
      <w:tblPr>
        <w:tblW w:w="0" w:type="auto"/>
        <w:tblInd w:w="1320" w:type="dxa"/>
        <w:tblLayout w:type="fixed"/>
        <w:tblCellMar>
          <w:left w:w="0" w:type="dxa"/>
          <w:right w:w="0" w:type="dxa"/>
        </w:tblCellMar>
        <w:tblLook w:val="04A0" w:firstRow="1" w:lastRow="0" w:firstColumn="1" w:lastColumn="0" w:noHBand="0" w:noVBand="1"/>
      </w:tblPr>
      <w:tblGrid>
        <w:gridCol w:w="7200"/>
        <w:gridCol w:w="280"/>
      </w:tblGrid>
      <w:tr w:rsidR="00046EA2" w:rsidRPr="00046EA2" w:rsidTr="00046EA2">
        <w:trPr>
          <w:trHeight w:val="237"/>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verage_tree_curve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
              <w:r w:rsidRPr="00046EA2">
                <w:rPr>
                  <w:rFonts w:ascii="Arial" w:eastAsia="Arial" w:hAnsi="Arial" w:cs="Arial"/>
                  <w:color w:val="0000CC"/>
                  <w:sz w:val="20"/>
                  <w:szCs w:val="20"/>
                  <w:lang w:eastAsia="pt-BR"/>
                </w:rPr>
                <w:t>3</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bdq</w:t>
            </w:r>
            <w:proofErr w:type="gramEnd"/>
            <w:r w:rsidRPr="00046EA2">
              <w:rPr>
                <w:rFonts w:ascii="Arial" w:eastAsia="Arial" w:hAnsi="Arial" w:cs="Arial"/>
                <w:sz w:val="20"/>
                <w:szCs w:val="20"/>
                <w:lang w:eastAsia="pt-BR"/>
              </w:rPr>
              <w:t>_meyer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
              <w:r w:rsidRPr="00046EA2">
                <w:rPr>
                  <w:rFonts w:ascii="Arial" w:eastAsia="Arial" w:hAnsi="Arial" w:cs="Arial"/>
                  <w:color w:val="0000CC"/>
                  <w:sz w:val="20"/>
                  <w:szCs w:val="20"/>
                  <w:lang w:eastAsia="pt-BR"/>
                </w:rPr>
                <w:t>4</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bias_per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5">
              <w:r w:rsidRPr="00046EA2">
                <w:rPr>
                  <w:rFonts w:ascii="Arial" w:eastAsia="Arial" w:hAnsi="Arial" w:cs="Arial"/>
                  <w:color w:val="0000CC"/>
                  <w:sz w:val="20"/>
                  <w:szCs w:val="20"/>
                  <w:lang w:eastAsia="pt-BR"/>
                </w:rPr>
                <w:t>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check_names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6">
              <w:r w:rsidRPr="00046EA2">
                <w:rPr>
                  <w:rFonts w:ascii="Arial" w:eastAsia="Arial" w:hAnsi="Arial" w:cs="Arial"/>
                  <w:color w:val="0000CC"/>
                  <w:sz w:val="20"/>
                  <w:szCs w:val="20"/>
                  <w:lang w:eastAsia="pt-BR"/>
                </w:rPr>
                <w:t>6</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classify</w:t>
            </w:r>
            <w:proofErr w:type="gramEnd"/>
            <w:r w:rsidRPr="00046EA2">
              <w:rPr>
                <w:rFonts w:ascii="Arial" w:eastAsia="Arial" w:hAnsi="Arial" w:cs="Arial"/>
                <w:sz w:val="20"/>
                <w:szCs w:val="20"/>
                <w:lang w:eastAsia="pt-BR"/>
              </w:rPr>
              <w:t>_site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7">
              <w:r w:rsidRPr="00046EA2">
                <w:rPr>
                  <w:rFonts w:ascii="Arial" w:eastAsia="Arial" w:hAnsi="Arial" w:cs="Arial"/>
                  <w:color w:val="0000CC"/>
                  <w:sz w:val="20"/>
                  <w:szCs w:val="20"/>
                  <w:lang w:eastAsia="pt-BR"/>
                </w:rPr>
                <w:t>7</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iameter_class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8">
              <w:r w:rsidRPr="00046EA2">
                <w:rPr>
                  <w:rFonts w:ascii="Arial" w:eastAsia="Arial" w:hAnsi="Arial" w:cs="Arial"/>
                  <w:color w:val="0000CC"/>
                  <w:sz w:val="20"/>
                  <w:szCs w:val="20"/>
                  <w:lang w:eastAsia="pt-BR"/>
                </w:rPr>
                <w:t>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dom</w:t>
            </w:r>
            <w:proofErr w:type="gramEnd"/>
            <w:r w:rsidRPr="00046EA2">
              <w:rPr>
                <w:rFonts w:ascii="Arial" w:eastAsia="Arial" w:hAnsi="Arial" w:cs="Arial"/>
                <w:sz w:val="20"/>
                <w:szCs w:val="20"/>
                <w:lang w:eastAsia="pt-BR"/>
              </w:rPr>
              <w:t>_height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0">
              <w:r w:rsidRPr="00046EA2">
                <w:rPr>
                  <w:rFonts w:ascii="Arial" w:eastAsia="Arial" w:hAnsi="Arial" w:cs="Arial"/>
                  <w:color w:val="0000CC"/>
                  <w:sz w:val="20"/>
                  <w:szCs w:val="20"/>
                  <w:lang w:eastAsia="pt-BR"/>
                </w:rPr>
                <w:t>10</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st_clutter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2">
              <w:r w:rsidRPr="00046EA2">
                <w:rPr>
                  <w:rFonts w:ascii="Arial" w:eastAsia="Arial" w:hAnsi="Arial" w:cs="Arial"/>
                  <w:color w:val="0000CC"/>
                  <w:sz w:val="20"/>
                  <w:szCs w:val="20"/>
                  <w:lang w:eastAsia="pt-BR"/>
                </w:rPr>
                <w:t>12</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1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3">
              <w:r w:rsidRPr="00046EA2">
                <w:rPr>
                  <w:rFonts w:ascii="Arial" w:eastAsia="Arial" w:hAnsi="Arial" w:cs="Arial"/>
                  <w:color w:val="0000CC"/>
                  <w:sz w:val="20"/>
                  <w:szCs w:val="20"/>
                  <w:lang w:eastAsia="pt-BR"/>
                </w:rPr>
                <w:t>13</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0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4">
              <w:r w:rsidRPr="00046EA2">
                <w:rPr>
                  <w:rFonts w:ascii="Arial" w:eastAsia="Arial" w:hAnsi="Arial" w:cs="Arial"/>
                  <w:color w:val="0000CC"/>
                  <w:sz w:val="20"/>
                  <w:szCs w:val="20"/>
                  <w:lang w:eastAsia="pt-BR"/>
                </w:rPr>
                <w:t>14</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1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5">
              <w:r w:rsidRPr="00046EA2">
                <w:rPr>
                  <w:rFonts w:ascii="Arial" w:eastAsia="Arial" w:hAnsi="Arial" w:cs="Arial"/>
                  <w:color w:val="0000CC"/>
                  <w:sz w:val="20"/>
                  <w:szCs w:val="20"/>
                  <w:lang w:eastAsia="pt-BR"/>
                </w:rPr>
                <w:t>1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2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6">
              <w:r w:rsidRPr="00046EA2">
                <w:rPr>
                  <w:rFonts w:ascii="Arial" w:eastAsia="Arial" w:hAnsi="Arial" w:cs="Arial"/>
                  <w:color w:val="0000CC"/>
                  <w:sz w:val="20"/>
                  <w:szCs w:val="20"/>
                  <w:lang w:eastAsia="pt-BR"/>
                </w:rPr>
                <w:t>16</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3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6">
              <w:r w:rsidRPr="00046EA2">
                <w:rPr>
                  <w:rFonts w:ascii="Arial" w:eastAsia="Arial" w:hAnsi="Arial" w:cs="Arial"/>
                  <w:color w:val="0000CC"/>
                  <w:sz w:val="20"/>
                  <w:szCs w:val="20"/>
                  <w:lang w:eastAsia="pt-BR"/>
                </w:rPr>
                <w:t>16</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4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7">
              <w:r w:rsidRPr="00046EA2">
                <w:rPr>
                  <w:rFonts w:ascii="Arial" w:eastAsia="Arial" w:hAnsi="Arial" w:cs="Arial"/>
                  <w:color w:val="0000CC"/>
                  <w:sz w:val="20"/>
                  <w:szCs w:val="20"/>
                  <w:lang w:eastAsia="pt-BR"/>
                </w:rPr>
                <w:t>17</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5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8">
              <w:r w:rsidRPr="00046EA2">
                <w:rPr>
                  <w:rFonts w:ascii="Arial" w:eastAsia="Arial" w:hAnsi="Arial" w:cs="Arial"/>
                  <w:color w:val="0000CC"/>
                  <w:sz w:val="20"/>
                  <w:szCs w:val="20"/>
                  <w:lang w:eastAsia="pt-BR"/>
                </w:rPr>
                <w:t>1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6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8">
              <w:r w:rsidRPr="00046EA2">
                <w:rPr>
                  <w:rFonts w:ascii="Arial" w:eastAsia="Arial" w:hAnsi="Arial" w:cs="Arial"/>
                  <w:color w:val="0000CC"/>
                  <w:sz w:val="20"/>
                  <w:szCs w:val="20"/>
                  <w:lang w:eastAsia="pt-BR"/>
                </w:rPr>
                <w:t>1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7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19">
              <w:r w:rsidRPr="00046EA2">
                <w:rPr>
                  <w:rFonts w:ascii="Arial" w:eastAsia="Arial" w:hAnsi="Arial" w:cs="Arial"/>
                  <w:color w:val="0000CC"/>
                  <w:sz w:val="20"/>
                  <w:szCs w:val="20"/>
                  <w:lang w:eastAsia="pt-BR"/>
                </w:rPr>
                <w:t>19</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8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0">
              <w:r w:rsidRPr="00046EA2">
                <w:rPr>
                  <w:rFonts w:ascii="Arial" w:eastAsia="Arial" w:hAnsi="Arial" w:cs="Arial"/>
                  <w:color w:val="0000CC"/>
                  <w:sz w:val="20"/>
                  <w:szCs w:val="20"/>
                  <w:lang w:eastAsia="pt-BR"/>
                </w:rPr>
                <w:t>20</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9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0">
              <w:r w:rsidRPr="00046EA2">
                <w:rPr>
                  <w:rFonts w:ascii="Arial" w:eastAsia="Arial" w:hAnsi="Arial" w:cs="Arial"/>
                  <w:color w:val="0000CC"/>
                  <w:sz w:val="20"/>
                  <w:szCs w:val="20"/>
                  <w:lang w:eastAsia="pt-BR"/>
                </w:rPr>
                <w:t>20</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2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1">
              <w:r w:rsidRPr="00046EA2">
                <w:rPr>
                  <w:rFonts w:ascii="Arial" w:eastAsia="Arial" w:hAnsi="Arial" w:cs="Arial"/>
                  <w:color w:val="0000CC"/>
                  <w:sz w:val="20"/>
                  <w:szCs w:val="20"/>
                  <w:lang w:eastAsia="pt-BR"/>
                </w:rPr>
                <w:t>21</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20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2">
              <w:r w:rsidRPr="00046EA2">
                <w:rPr>
                  <w:rFonts w:ascii="Arial" w:eastAsia="Arial" w:hAnsi="Arial" w:cs="Arial"/>
                  <w:color w:val="0000CC"/>
                  <w:sz w:val="20"/>
                  <w:szCs w:val="20"/>
                  <w:lang w:eastAsia="pt-BR"/>
                </w:rPr>
                <w:t>22</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21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3">
              <w:r w:rsidRPr="00046EA2">
                <w:rPr>
                  <w:rFonts w:ascii="Arial" w:eastAsia="Arial" w:hAnsi="Arial" w:cs="Arial"/>
                  <w:color w:val="0000CC"/>
                  <w:sz w:val="20"/>
                  <w:szCs w:val="20"/>
                  <w:lang w:eastAsia="pt-BR"/>
                </w:rPr>
                <w:t>23</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22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4">
              <w:r w:rsidRPr="00046EA2">
                <w:rPr>
                  <w:rFonts w:ascii="Arial" w:eastAsia="Arial" w:hAnsi="Arial" w:cs="Arial"/>
                  <w:color w:val="0000CC"/>
                  <w:sz w:val="20"/>
                  <w:szCs w:val="20"/>
                  <w:lang w:eastAsia="pt-BR"/>
                </w:rPr>
                <w:t>24</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3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4">
              <w:r w:rsidRPr="00046EA2">
                <w:rPr>
                  <w:rFonts w:ascii="Arial" w:eastAsia="Arial" w:hAnsi="Arial" w:cs="Arial"/>
                  <w:color w:val="0000CC"/>
                  <w:sz w:val="20"/>
                  <w:szCs w:val="20"/>
                  <w:lang w:eastAsia="pt-BR"/>
                </w:rPr>
                <w:t>24</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4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5">
              <w:r w:rsidRPr="00046EA2">
                <w:rPr>
                  <w:rFonts w:ascii="Arial" w:eastAsia="Arial" w:hAnsi="Arial" w:cs="Arial"/>
                  <w:color w:val="0000CC"/>
                  <w:sz w:val="20"/>
                  <w:szCs w:val="20"/>
                  <w:lang w:eastAsia="pt-BR"/>
                </w:rPr>
                <w:t>2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5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5">
              <w:r w:rsidRPr="00046EA2">
                <w:rPr>
                  <w:rFonts w:ascii="Arial" w:eastAsia="Arial" w:hAnsi="Arial" w:cs="Arial"/>
                  <w:color w:val="0000CC"/>
                  <w:sz w:val="20"/>
                  <w:szCs w:val="20"/>
                  <w:lang w:eastAsia="pt-BR"/>
                </w:rPr>
                <w:t>2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6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6">
              <w:r w:rsidRPr="00046EA2">
                <w:rPr>
                  <w:rFonts w:ascii="Arial" w:eastAsia="Arial" w:hAnsi="Arial" w:cs="Arial"/>
                  <w:color w:val="0000CC"/>
                  <w:sz w:val="20"/>
                  <w:szCs w:val="20"/>
                  <w:lang w:eastAsia="pt-BR"/>
                </w:rPr>
                <w:t>26</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7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7">
              <w:r w:rsidRPr="00046EA2">
                <w:rPr>
                  <w:rFonts w:ascii="Arial" w:eastAsia="Arial" w:hAnsi="Arial" w:cs="Arial"/>
                  <w:color w:val="0000CC"/>
                  <w:sz w:val="20"/>
                  <w:szCs w:val="20"/>
                  <w:lang w:eastAsia="pt-BR"/>
                </w:rPr>
                <w:t>27</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8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8">
              <w:r w:rsidRPr="00046EA2">
                <w:rPr>
                  <w:rFonts w:ascii="Arial" w:eastAsia="Arial" w:hAnsi="Arial" w:cs="Arial"/>
                  <w:color w:val="0000CC"/>
                  <w:sz w:val="20"/>
                  <w:szCs w:val="20"/>
                  <w:lang w:eastAsia="pt-BR"/>
                </w:rPr>
                <w:t>2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xfm</w:t>
            </w:r>
            <w:proofErr w:type="gramEnd"/>
            <w:r w:rsidRPr="00046EA2">
              <w:rPr>
                <w:rFonts w:ascii="Arial" w:eastAsia="Arial" w:hAnsi="Arial" w:cs="Arial"/>
                <w:sz w:val="20"/>
                <w:szCs w:val="20"/>
                <w:lang w:eastAsia="pt-BR"/>
              </w:rPr>
              <w:t>9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8">
              <w:r w:rsidRPr="00046EA2">
                <w:rPr>
                  <w:rFonts w:ascii="Arial" w:eastAsia="Arial" w:hAnsi="Arial" w:cs="Arial"/>
                  <w:color w:val="0000CC"/>
                  <w:sz w:val="20"/>
                  <w:szCs w:val="20"/>
                  <w:lang w:eastAsia="pt-BR"/>
                </w:rPr>
                <w:t>2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it_clutter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29">
              <w:r w:rsidRPr="00046EA2">
                <w:rPr>
                  <w:rFonts w:ascii="Arial" w:eastAsia="Arial" w:hAnsi="Arial" w:cs="Arial"/>
                  <w:color w:val="0000CC"/>
                  <w:sz w:val="20"/>
                  <w:szCs w:val="20"/>
                  <w:lang w:eastAsia="pt-BR"/>
                </w:rPr>
                <w:t>29</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orest_structure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1">
              <w:r w:rsidRPr="00046EA2">
                <w:rPr>
                  <w:rFonts w:ascii="Arial" w:eastAsia="Arial" w:hAnsi="Arial" w:cs="Arial"/>
                  <w:color w:val="0000CC"/>
                  <w:sz w:val="20"/>
                  <w:szCs w:val="20"/>
                  <w:lang w:eastAsia="pt-BR"/>
                </w:rPr>
                <w:t>31</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graybill_f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2">
              <w:r w:rsidRPr="00046EA2">
                <w:rPr>
                  <w:rFonts w:ascii="Arial" w:eastAsia="Arial" w:hAnsi="Arial" w:cs="Arial"/>
                  <w:color w:val="0000CC"/>
                  <w:sz w:val="20"/>
                  <w:szCs w:val="20"/>
                  <w:lang w:eastAsia="pt-BR"/>
                </w:rPr>
                <w:t>32</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guide</w:t>
            </w:r>
            <w:proofErr w:type="gramEnd"/>
            <w:r w:rsidRPr="00046EA2">
              <w:rPr>
                <w:rFonts w:ascii="Arial" w:eastAsia="Arial" w:hAnsi="Arial" w:cs="Arial"/>
                <w:sz w:val="20"/>
                <w:szCs w:val="20"/>
                <w:lang w:eastAsia="pt-BR"/>
              </w:rPr>
              <w:t>_curve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4">
              <w:r w:rsidRPr="00046EA2">
                <w:rPr>
                  <w:rFonts w:ascii="Arial" w:eastAsia="Arial" w:hAnsi="Arial" w:cs="Arial"/>
                  <w:color w:val="0000CC"/>
                  <w:sz w:val="20"/>
                  <w:szCs w:val="20"/>
                  <w:lang w:eastAsia="pt-BR"/>
                </w:rPr>
                <w:t>34</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huberwb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5">
              <w:r w:rsidRPr="00046EA2">
                <w:rPr>
                  <w:rFonts w:ascii="Arial" w:eastAsia="Arial" w:hAnsi="Arial" w:cs="Arial"/>
                  <w:color w:val="0000CC"/>
                  <w:sz w:val="20"/>
                  <w:szCs w:val="20"/>
                  <w:lang w:eastAsia="pt-BR"/>
                </w:rPr>
                <w:t>3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huberwob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7">
              <w:r w:rsidRPr="00046EA2">
                <w:rPr>
                  <w:rFonts w:ascii="Arial" w:eastAsia="Arial" w:hAnsi="Arial" w:cs="Arial"/>
                  <w:color w:val="0000CC"/>
                  <w:sz w:val="20"/>
                  <w:szCs w:val="20"/>
                  <w:lang w:eastAsia="pt-BR"/>
                </w:rPr>
                <w:t>37</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ident</w:t>
            </w:r>
            <w:proofErr w:type="gramEnd"/>
            <w:r w:rsidRPr="00046EA2">
              <w:rPr>
                <w:rFonts w:ascii="Arial" w:eastAsia="Arial" w:hAnsi="Arial" w:cs="Arial"/>
                <w:sz w:val="20"/>
                <w:szCs w:val="20"/>
                <w:lang w:eastAsia="pt-BR"/>
              </w:rPr>
              <w:t>_model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38">
              <w:r w:rsidRPr="00046EA2">
                <w:rPr>
                  <w:rFonts w:ascii="Arial" w:eastAsia="Arial" w:hAnsi="Arial" w:cs="Arial"/>
                  <w:color w:val="0000CC"/>
                  <w:sz w:val="20"/>
                  <w:szCs w:val="20"/>
                  <w:lang w:eastAsia="pt-BR"/>
                </w:rPr>
                <w:t>38</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inv . .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0">
              <w:r w:rsidRPr="00046EA2">
                <w:rPr>
                  <w:rFonts w:ascii="Arial" w:eastAsia="Arial" w:hAnsi="Arial" w:cs="Arial"/>
                  <w:color w:val="0000CC"/>
                  <w:sz w:val="20"/>
                  <w:szCs w:val="20"/>
                  <w:lang w:eastAsia="pt-BR"/>
                </w:rPr>
                <w:t>40</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lm_table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1">
              <w:r w:rsidRPr="00046EA2">
                <w:rPr>
                  <w:rFonts w:ascii="Arial" w:eastAsia="Arial" w:hAnsi="Arial" w:cs="Arial"/>
                  <w:color w:val="0000CC"/>
                  <w:sz w:val="20"/>
                  <w:szCs w:val="20"/>
                  <w:lang w:eastAsia="pt-BR"/>
                </w:rPr>
                <w:t>41</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nls_table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2">
              <w:r w:rsidRPr="00046EA2">
                <w:rPr>
                  <w:rFonts w:ascii="Arial" w:eastAsia="Arial" w:hAnsi="Arial" w:cs="Arial"/>
                  <w:color w:val="0000CC"/>
                  <w:sz w:val="20"/>
                  <w:szCs w:val="20"/>
                  <w:lang w:eastAsia="pt-BR"/>
                </w:rPr>
                <w:t>42</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npv</w:t>
            </w:r>
            <w:proofErr w:type="gramEnd"/>
            <w:r w:rsidRPr="00046EA2">
              <w:rPr>
                <w:rFonts w:ascii="Arial" w:eastAsia="Arial" w:hAnsi="Arial" w:cs="Arial"/>
                <w:sz w:val="20"/>
                <w:szCs w:val="20"/>
                <w:lang w:eastAsia="pt-BR"/>
              </w:rPr>
              <w:t>_irr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5">
              <w:r w:rsidRPr="00046EA2">
                <w:rPr>
                  <w:rFonts w:ascii="Arial" w:eastAsia="Arial" w:hAnsi="Arial" w:cs="Arial"/>
                  <w:color w:val="0000CC"/>
                  <w:sz w:val="20"/>
                  <w:szCs w:val="20"/>
                  <w:lang w:eastAsia="pt-BR"/>
                </w:rPr>
                <w:t>45</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plot_summarise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7">
              <w:r w:rsidRPr="00046EA2">
                <w:rPr>
                  <w:rFonts w:ascii="Arial" w:eastAsia="Arial" w:hAnsi="Arial" w:cs="Arial"/>
                  <w:color w:val="0000CC"/>
                  <w:sz w:val="20"/>
                  <w:szCs w:val="20"/>
                  <w:lang w:eastAsia="pt-BR"/>
                </w:rPr>
                <w:t>47</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pow  . .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49">
              <w:r w:rsidRPr="00046EA2">
                <w:rPr>
                  <w:rFonts w:ascii="Arial" w:eastAsia="Arial" w:hAnsi="Arial" w:cs="Arial"/>
                  <w:color w:val="0000CC"/>
                  <w:sz w:val="20"/>
                  <w:szCs w:val="20"/>
                  <w:lang w:eastAsia="pt-BR"/>
                </w:rPr>
                <w:t>49</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sid_plot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50">
              <w:r w:rsidRPr="00046EA2">
                <w:rPr>
                  <w:rFonts w:ascii="Arial" w:eastAsia="Arial" w:hAnsi="Arial" w:cs="Arial"/>
                  <w:color w:val="0000CC"/>
                  <w:sz w:val="20"/>
                  <w:szCs w:val="20"/>
                  <w:lang w:eastAsia="pt-BR"/>
                </w:rPr>
                <w:t>50</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mse_per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51">
              <w:r w:rsidRPr="00046EA2">
                <w:rPr>
                  <w:rFonts w:ascii="Arial" w:eastAsia="Arial" w:hAnsi="Arial" w:cs="Arial"/>
                  <w:color w:val="0000CC"/>
                  <w:sz w:val="20"/>
                  <w:szCs w:val="20"/>
                  <w:lang w:eastAsia="pt-BR"/>
                </w:rPr>
                <w:t>51</w:t>
              </w:r>
            </w:hyperlink>
          </w:p>
        </w:tc>
      </w:tr>
      <w:tr w:rsidR="00046EA2" w:rsidRPr="00046EA2" w:rsidTr="00046EA2">
        <w:trPr>
          <w:trHeight w:val="244"/>
        </w:trPr>
        <w:tc>
          <w:tcPr>
            <w:tcW w:w="7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ound_df . . . . . . . . . . . . . . . . . . . . . . . . . . . . . . . . . . . . . . . . . . .</w:t>
            </w:r>
          </w:p>
        </w:tc>
        <w:tc>
          <w:tcPr>
            <w:tcW w:w="28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52">
              <w:r w:rsidRPr="00046EA2">
                <w:rPr>
                  <w:rFonts w:ascii="Arial" w:eastAsia="Arial" w:hAnsi="Arial" w:cs="Arial"/>
                  <w:color w:val="0000CC"/>
                  <w:sz w:val="20"/>
                  <w:szCs w:val="20"/>
                  <w:lang w:eastAsia="pt-BR"/>
                </w:rPr>
                <w:t>52</w:t>
              </w:r>
            </w:hyperlink>
          </w:p>
        </w:tc>
      </w:tr>
    </w:tbl>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headerReference w:type="default" r:id="rId111"/>
          <w:pgSz w:w="12240" w:h="15840"/>
          <w:pgMar w:top="1417" w:right="1440" w:bottom="1440" w:left="1440" w:header="0" w:footer="0" w:gutter="0"/>
          <w:cols w:space="720" w:equalWidth="0">
            <w:col w:w="9360"/>
          </w:cols>
        </w:sectPr>
      </w:pPr>
    </w:p>
    <w:p w:rsidR="00046EA2" w:rsidRPr="00046EA2" w:rsidRDefault="00046EA2" w:rsidP="00046EA2">
      <w:pPr>
        <w:widowControl/>
        <w:spacing w:line="1" w:lineRule="exact"/>
        <w:ind w:firstLine="0"/>
        <w:jc w:val="left"/>
        <w:rPr>
          <w:rFonts w:eastAsiaTheme="minorEastAsia"/>
          <w:sz w:val="20"/>
          <w:szCs w:val="20"/>
          <w:lang w:eastAsia="pt-BR"/>
        </w:rPr>
      </w:pPr>
      <w:bookmarkStart w:id="33" w:name="page3"/>
      <w:bookmarkEnd w:id="33"/>
    </w:p>
    <w:tbl>
      <w:tblPr>
        <w:tblW w:w="0" w:type="auto"/>
        <w:tblInd w:w="560" w:type="dxa"/>
        <w:tblLayout w:type="fixed"/>
        <w:tblCellMar>
          <w:left w:w="0" w:type="dxa"/>
          <w:right w:w="0" w:type="dxa"/>
        </w:tblCellMar>
        <w:tblLook w:val="04A0" w:firstRow="1" w:lastRow="0" w:firstColumn="1" w:lastColumn="0" w:noHBand="0" w:noVBand="1"/>
      </w:tblPr>
      <w:tblGrid>
        <w:gridCol w:w="2400"/>
        <w:gridCol w:w="5840"/>
      </w:tblGrid>
      <w:tr w:rsidR="00046EA2" w:rsidRPr="00046EA2" w:rsidTr="00046EA2">
        <w:trPr>
          <w:trHeight w:val="237"/>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verage_tree_curve</w:t>
            </w:r>
          </w:p>
        </w:tc>
        <w:tc>
          <w:tcPr>
            <w:tcW w:w="584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w:t>
            </w:r>
          </w:p>
        </w:tc>
      </w:tr>
      <w:tr w:rsidR="00046EA2" w:rsidRPr="00046EA2" w:rsidTr="00046EA2">
        <w:trPr>
          <w:trHeight w:val="559"/>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imilarity_matrix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53">
              <w:r w:rsidRPr="00046EA2">
                <w:rPr>
                  <w:rFonts w:ascii="Arial" w:eastAsia="Arial" w:hAnsi="Arial" w:cs="Arial"/>
                  <w:color w:val="0000CC"/>
                  <w:sz w:val="20"/>
                  <w:szCs w:val="20"/>
                  <w:lang w:eastAsia="pt-BR"/>
                </w:rPr>
                <w:t>53</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smalianwb</w:t>
            </w:r>
            <w:proofErr w:type="gramEnd"/>
            <w:r w:rsidRPr="00046EA2">
              <w:rPr>
                <w:rFonts w:ascii="Arial" w:eastAsia="Arial" w:hAnsi="Arial" w:cs="Arial"/>
                <w:sz w:val="20"/>
                <w:szCs w:val="20"/>
                <w:lang w:eastAsia="pt-BR"/>
              </w:rPr>
              <w:t xml:space="preserve">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55">
              <w:r w:rsidRPr="00046EA2">
                <w:rPr>
                  <w:rFonts w:ascii="Arial" w:eastAsia="Arial" w:hAnsi="Arial" w:cs="Arial"/>
                  <w:color w:val="0000CC"/>
                  <w:sz w:val="20"/>
                  <w:szCs w:val="20"/>
                  <w:lang w:eastAsia="pt-BR"/>
                </w:rPr>
                <w:t>55</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malianwob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56">
              <w:r w:rsidRPr="00046EA2">
                <w:rPr>
                  <w:rFonts w:ascii="Arial" w:eastAsia="Arial" w:hAnsi="Arial" w:cs="Arial"/>
                  <w:color w:val="0000CC"/>
                  <w:sz w:val="20"/>
                  <w:szCs w:val="20"/>
                  <w:lang w:eastAsia="pt-BR"/>
                </w:rPr>
                <w:t>56</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w w:val="95"/>
                <w:sz w:val="20"/>
                <w:szCs w:val="20"/>
                <w:lang w:eastAsia="pt-BR"/>
              </w:rPr>
              <w:t>species</w:t>
            </w:r>
            <w:proofErr w:type="gramEnd"/>
            <w:r w:rsidRPr="00046EA2">
              <w:rPr>
                <w:rFonts w:ascii="Arial" w:eastAsia="Arial" w:hAnsi="Arial" w:cs="Arial"/>
                <w:w w:val="95"/>
                <w:sz w:val="20"/>
                <w:szCs w:val="20"/>
                <w:lang w:eastAsia="pt-BR"/>
              </w:rPr>
              <w:t>_aggreg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57">
              <w:r w:rsidRPr="00046EA2">
                <w:rPr>
                  <w:rFonts w:ascii="Arial" w:eastAsia="Arial" w:hAnsi="Arial" w:cs="Arial"/>
                  <w:color w:val="0000CC"/>
                  <w:sz w:val="20"/>
                  <w:szCs w:val="20"/>
                  <w:lang w:eastAsia="pt-BR"/>
                </w:rPr>
                <w:t>57</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w w:val="95"/>
                <w:sz w:val="20"/>
                <w:szCs w:val="20"/>
                <w:lang w:eastAsia="pt-BR"/>
              </w:rPr>
              <w:t>species_diversity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58">
              <w:r w:rsidRPr="00046EA2">
                <w:rPr>
                  <w:rFonts w:ascii="Arial" w:eastAsia="Arial" w:hAnsi="Arial" w:cs="Arial"/>
                  <w:color w:val="0000CC"/>
                  <w:sz w:val="20"/>
                  <w:szCs w:val="20"/>
                  <w:lang w:eastAsia="pt-BR"/>
                </w:rPr>
                <w:t>58</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sprs  . . .</w:t>
            </w:r>
            <w:proofErr w:type="gramEnd"/>
            <w:r w:rsidRPr="00046EA2">
              <w:rPr>
                <w:rFonts w:ascii="Arial" w:eastAsia="Arial" w:hAnsi="Arial" w:cs="Arial"/>
                <w:sz w:val="20"/>
                <w:szCs w:val="20"/>
                <w:lang w:eastAsia="pt-BR"/>
              </w:rPr>
              <w:t xml:space="preserve">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0">
              <w:r w:rsidRPr="00046EA2">
                <w:rPr>
                  <w:rFonts w:ascii="Arial" w:eastAsia="Arial" w:hAnsi="Arial" w:cs="Arial"/>
                  <w:color w:val="0000CC"/>
                  <w:sz w:val="20"/>
                  <w:szCs w:val="20"/>
                  <w:lang w:eastAsia="pt-BR"/>
                </w:rPr>
                <w:t>60</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s_diffs  .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2">
              <w:r w:rsidRPr="00046EA2">
                <w:rPr>
                  <w:rFonts w:ascii="Arial" w:eastAsia="Arial" w:hAnsi="Arial" w:cs="Arial"/>
                  <w:color w:val="0000CC"/>
                  <w:sz w:val="20"/>
                  <w:szCs w:val="20"/>
                  <w:lang w:eastAsia="pt-BR"/>
                </w:rPr>
                <w:t>62</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trs . . . .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4">
              <w:r w:rsidRPr="00046EA2">
                <w:rPr>
                  <w:rFonts w:ascii="Arial" w:eastAsia="Arial" w:hAnsi="Arial" w:cs="Arial"/>
                  <w:color w:val="0000CC"/>
                  <w:sz w:val="20"/>
                  <w:szCs w:val="20"/>
                  <w:lang w:eastAsia="pt-BR"/>
                </w:rPr>
                <w:t>64</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w w:val="97"/>
                <w:sz w:val="20"/>
                <w:szCs w:val="20"/>
                <w:lang w:eastAsia="pt-BR"/>
              </w:rPr>
              <w:t>tree</w:t>
            </w:r>
            <w:proofErr w:type="gramEnd"/>
            <w:r w:rsidRPr="00046EA2">
              <w:rPr>
                <w:rFonts w:ascii="Arial" w:eastAsia="Arial" w:hAnsi="Arial" w:cs="Arial"/>
                <w:w w:val="97"/>
                <w:sz w:val="20"/>
                <w:szCs w:val="20"/>
                <w:lang w:eastAsia="pt-BR"/>
              </w:rPr>
              <w:t>_summarise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6">
              <w:r w:rsidRPr="00046EA2">
                <w:rPr>
                  <w:rFonts w:ascii="Arial" w:eastAsia="Arial" w:hAnsi="Arial" w:cs="Arial"/>
                  <w:color w:val="0000CC"/>
                  <w:sz w:val="20"/>
                  <w:szCs w:val="20"/>
                  <w:lang w:eastAsia="pt-BR"/>
                </w:rPr>
                <w:t>66</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w w:val="99"/>
                <w:sz w:val="20"/>
                <w:szCs w:val="20"/>
                <w:lang w:eastAsia="pt-BR"/>
              </w:rPr>
              <w:t>vertical</w:t>
            </w:r>
            <w:proofErr w:type="gramEnd"/>
            <w:r w:rsidRPr="00046EA2">
              <w:rPr>
                <w:rFonts w:ascii="Arial" w:eastAsia="Arial" w:hAnsi="Arial" w:cs="Arial"/>
                <w:w w:val="99"/>
                <w:sz w:val="20"/>
                <w:szCs w:val="20"/>
                <w:lang w:eastAsia="pt-BR"/>
              </w:rPr>
              <w:t>_stratum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7">
              <w:r w:rsidRPr="00046EA2">
                <w:rPr>
                  <w:rFonts w:ascii="Arial" w:eastAsia="Arial" w:hAnsi="Arial" w:cs="Arial"/>
                  <w:color w:val="0000CC"/>
                  <w:sz w:val="20"/>
                  <w:szCs w:val="20"/>
                  <w:lang w:eastAsia="pt-BR"/>
                </w:rPr>
                <w:t>67</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w w:val="99"/>
                <w:sz w:val="20"/>
                <w:szCs w:val="20"/>
                <w:lang w:eastAsia="pt-BR"/>
              </w:rPr>
              <w:t>vol</w:t>
            </w:r>
            <w:proofErr w:type="gramEnd"/>
            <w:r w:rsidRPr="00046EA2">
              <w:rPr>
                <w:rFonts w:ascii="Arial" w:eastAsia="Arial" w:hAnsi="Arial" w:cs="Arial"/>
                <w:w w:val="99"/>
                <w:sz w:val="20"/>
                <w:szCs w:val="20"/>
                <w:lang w:eastAsia="pt-BR"/>
              </w:rPr>
              <w:t>_summarise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8">
              <w:r w:rsidRPr="00046EA2">
                <w:rPr>
                  <w:rFonts w:ascii="Arial" w:eastAsia="Arial" w:hAnsi="Arial" w:cs="Arial"/>
                  <w:color w:val="0000CC"/>
                  <w:sz w:val="20"/>
                  <w:szCs w:val="20"/>
                  <w:lang w:eastAsia="pt-BR"/>
                </w:rPr>
                <w:t>68</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gt;%  . .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9">
              <w:r w:rsidRPr="00046EA2">
                <w:rPr>
                  <w:rFonts w:ascii="Arial" w:eastAsia="Arial" w:hAnsi="Arial" w:cs="Arial"/>
                  <w:color w:val="0000CC"/>
                  <w:sz w:val="20"/>
                  <w:szCs w:val="20"/>
                  <w:lang w:eastAsia="pt-BR"/>
                </w:rPr>
                <w:t>69</w:t>
              </w:r>
            </w:hyperlink>
          </w:p>
        </w:tc>
      </w:tr>
      <w:tr w:rsidR="00046EA2" w:rsidRPr="00046EA2" w:rsidTr="00046EA2">
        <w:trPr>
          <w:trHeight w:val="243"/>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T&gt;% . . . . . . .</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sz w:val="20"/>
                <w:szCs w:val="20"/>
                <w:lang w:eastAsia="pt-BR"/>
              </w:rPr>
            </w:pPr>
            <w:r w:rsidRPr="00046EA2">
              <w:rPr>
                <w:rFonts w:ascii="Arial" w:eastAsia="Arial" w:hAnsi="Arial" w:cs="Arial"/>
                <w:sz w:val="20"/>
                <w:szCs w:val="20"/>
                <w:lang w:eastAsia="pt-BR"/>
              </w:rPr>
              <w:t xml:space="preserve">. . . . . . . . . . . . . . . . . . . . . . . . . . . . . . . . . . . . .  </w:t>
            </w:r>
            <w:hyperlink w:anchor="page69">
              <w:r w:rsidRPr="00046EA2">
                <w:rPr>
                  <w:rFonts w:ascii="Arial" w:eastAsia="Arial" w:hAnsi="Arial" w:cs="Arial"/>
                  <w:color w:val="0000CC"/>
                  <w:sz w:val="20"/>
                  <w:szCs w:val="20"/>
                  <w:lang w:eastAsia="pt-BR"/>
                </w:rPr>
                <w:t>69</w:t>
              </w:r>
            </w:hyperlink>
          </w:p>
        </w:tc>
      </w:tr>
      <w:tr w:rsidR="00046EA2" w:rsidRPr="00046EA2" w:rsidTr="00046EA2">
        <w:trPr>
          <w:trHeight w:val="457"/>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Index</w:t>
            </w:r>
          </w:p>
        </w:tc>
        <w:tc>
          <w:tcPr>
            <w:tcW w:w="5840" w:type="dxa"/>
            <w:vAlign w:val="bottom"/>
          </w:tcPr>
          <w:p w:rsidR="00046EA2" w:rsidRPr="00046EA2" w:rsidRDefault="00046EA2" w:rsidP="00046EA2">
            <w:pPr>
              <w:widowControl/>
              <w:spacing w:line="240" w:lineRule="auto"/>
              <w:ind w:firstLine="0"/>
              <w:jc w:val="right"/>
              <w:rPr>
                <w:rFonts w:ascii="Arial" w:eastAsia="Arial" w:hAnsi="Arial" w:cs="Arial"/>
                <w:color w:val="0000CC"/>
                <w:sz w:val="20"/>
                <w:szCs w:val="20"/>
                <w:lang w:eastAsia="pt-BR"/>
              </w:rPr>
            </w:pPr>
            <w:hyperlink w:anchor="page70">
              <w:r w:rsidRPr="00046EA2">
                <w:rPr>
                  <w:rFonts w:ascii="Arial" w:eastAsia="Arial" w:hAnsi="Arial" w:cs="Arial"/>
                  <w:color w:val="0000CC"/>
                  <w:sz w:val="20"/>
                  <w:szCs w:val="20"/>
                  <w:lang w:eastAsia="pt-BR"/>
                </w:rPr>
                <w:t>70</w:t>
              </w:r>
            </w:hyperlink>
          </w:p>
        </w:tc>
      </w:tr>
      <w:tr w:rsidR="00046EA2" w:rsidRPr="00046EA2" w:rsidTr="00046EA2">
        <w:trPr>
          <w:trHeight w:val="376"/>
        </w:trPr>
        <w:tc>
          <w:tcPr>
            <w:tcW w:w="24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Cs w:val="24"/>
                <w:lang w:eastAsia="pt-BR"/>
              </w:rPr>
            </w:pPr>
          </w:p>
        </w:tc>
        <w:tc>
          <w:tcPr>
            <w:tcW w:w="58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Cs w:val="24"/>
                <w:lang w:eastAsia="pt-BR"/>
              </w:rPr>
            </w:pPr>
          </w:p>
        </w:tc>
      </w:tr>
      <w:tr w:rsidR="00046EA2" w:rsidRPr="00046EA2" w:rsidTr="00046EA2">
        <w:trPr>
          <w:trHeight w:val="377"/>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verage_tree_curve</w:t>
            </w:r>
          </w:p>
        </w:tc>
        <w:tc>
          <w:tcPr>
            <w:tcW w:w="5840" w:type="dxa"/>
            <w:vAlign w:val="bottom"/>
          </w:tcPr>
          <w:p w:rsidR="00046EA2" w:rsidRPr="00046EA2" w:rsidRDefault="00046EA2" w:rsidP="00046EA2">
            <w:pPr>
              <w:widowControl/>
              <w:spacing w:line="240" w:lineRule="auto"/>
              <w:ind w:right="100" w:firstLine="0"/>
              <w:jc w:val="right"/>
              <w:rPr>
                <w:rFonts w:eastAsiaTheme="minorEastAsia"/>
                <w:sz w:val="20"/>
                <w:szCs w:val="20"/>
                <w:lang w:val="en-US" w:eastAsia="pt-BR"/>
              </w:rPr>
            </w:pPr>
            <w:r w:rsidRPr="00046EA2">
              <w:rPr>
                <w:rFonts w:ascii="Arial" w:eastAsia="Arial" w:hAnsi="Arial" w:cs="Arial"/>
                <w:w w:val="94"/>
                <w:sz w:val="20"/>
                <w:szCs w:val="20"/>
                <w:lang w:val="en-US" w:eastAsia="pt-BR"/>
              </w:rPr>
              <w:t>Generate the curve of a forest’s average tree using the Kozak taper</w:t>
            </w:r>
          </w:p>
        </w:tc>
      </w:tr>
      <w:tr w:rsidR="00046EA2" w:rsidRPr="00046EA2" w:rsidTr="00046EA2">
        <w:trPr>
          <w:trHeight w:val="239"/>
        </w:trPr>
        <w:tc>
          <w:tcPr>
            <w:tcW w:w="24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5840" w:type="dxa"/>
            <w:vAlign w:val="bottom"/>
          </w:tcPr>
          <w:p w:rsidR="00046EA2" w:rsidRPr="00046EA2" w:rsidRDefault="00046EA2" w:rsidP="00046EA2">
            <w:pPr>
              <w:widowControl/>
              <w:spacing w:line="240" w:lineRule="auto"/>
              <w:ind w:right="5180" w:firstLine="0"/>
              <w:jc w:val="right"/>
              <w:rPr>
                <w:rFonts w:eastAsiaTheme="minorEastAsia"/>
                <w:sz w:val="20"/>
                <w:szCs w:val="20"/>
                <w:lang w:eastAsia="pt-BR"/>
              </w:rPr>
            </w:pPr>
            <w:r w:rsidRPr="00046EA2">
              <w:rPr>
                <w:rFonts w:ascii="Arial" w:eastAsia="Arial" w:hAnsi="Arial" w:cs="Arial"/>
                <w:w w:val="99"/>
                <w:sz w:val="20"/>
                <w:szCs w:val="20"/>
                <w:lang w:eastAsia="pt-BR"/>
              </w:rPr>
              <w:t>model</w:t>
            </w:r>
          </w:p>
        </w:tc>
      </w:tr>
      <w:tr w:rsidR="00046EA2" w:rsidRPr="00046EA2" w:rsidTr="00046EA2">
        <w:trPr>
          <w:trHeight w:val="150"/>
        </w:trPr>
        <w:tc>
          <w:tcPr>
            <w:tcW w:w="24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c>
          <w:tcPr>
            <w:tcW w:w="58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2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56"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Generate a ggplot curve of a forest’s average tree using the Kozak taper model (Kozak, Munro and Smith, 1969).</w:t>
      </w:r>
    </w:p>
    <w:p w:rsidR="00046EA2" w:rsidRPr="00046EA2" w:rsidRDefault="00046EA2" w:rsidP="00046EA2">
      <w:pPr>
        <w:widowControl/>
        <w:spacing w:line="29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verage_tree_</w:t>
      </w:r>
      <w:proofErr w:type="gramStart"/>
      <w:r w:rsidRPr="00046EA2">
        <w:rPr>
          <w:rFonts w:ascii="Arial" w:eastAsia="Arial" w:hAnsi="Arial" w:cs="Arial"/>
          <w:sz w:val="20"/>
          <w:szCs w:val="20"/>
          <w:lang w:val="en-US" w:eastAsia="pt-BR"/>
        </w:rPr>
        <w:t>curve(</w:t>
      </w:r>
      <w:proofErr w:type="gramEnd"/>
      <w:r w:rsidRPr="00046EA2">
        <w:rPr>
          <w:rFonts w:ascii="Arial" w:eastAsia="Arial" w:hAnsi="Arial" w:cs="Arial"/>
          <w:sz w:val="20"/>
          <w:szCs w:val="20"/>
          <w:lang w:val="en-US" w:eastAsia="pt-BR"/>
        </w:rPr>
        <w:t>df, d, dbh, h, th, facet = NA)</w:t>
      </w:r>
    </w:p>
    <w:p w:rsidR="00046EA2" w:rsidRPr="00046EA2" w:rsidRDefault="00046EA2" w:rsidP="00046EA2">
      <w:pPr>
        <w:widowControl/>
        <w:spacing w:line="3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1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diameter variable, in cm.</w:t>
      </w:r>
    </w:p>
    <w:p w:rsidR="00046EA2" w:rsidRPr="00046EA2" w:rsidRDefault="00046EA2" w:rsidP="00046EA2">
      <w:pPr>
        <w:widowControl/>
        <w:spacing w:line="1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diameter at breast height variable, in cm.</w:t>
      </w:r>
    </w:p>
    <w:p w:rsidR="00046EA2" w:rsidRPr="00046EA2" w:rsidRDefault="00046EA2" w:rsidP="00046EA2">
      <w:pPr>
        <w:widowControl/>
        <w:spacing w:line="1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height variable, in meters.</w:t>
      </w:r>
    </w:p>
    <w:p w:rsidR="00046EA2" w:rsidRPr="00046EA2" w:rsidRDefault="00046EA2" w:rsidP="00046EA2">
      <w:pPr>
        <w:widowControl/>
        <w:spacing w:line="1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total height variable, in meters.</w:t>
      </w:r>
    </w:p>
    <w:p w:rsidR="00046EA2" w:rsidRPr="00046EA2" w:rsidRDefault="00046EA2" w:rsidP="00046EA2">
      <w:pPr>
        <w:widowControl/>
        <w:spacing w:line="1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face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eastAsia="pt-BR"/>
        </w:rPr>
      </w:pPr>
      <w:r w:rsidRPr="00046EA2">
        <w:rPr>
          <w:rFonts w:ascii="Arial" w:eastAsia="Arial" w:hAnsi="Arial" w:cs="Arial"/>
          <w:sz w:val="19"/>
          <w:szCs w:val="19"/>
          <w:lang w:val="en-US" w:eastAsia="pt-BR"/>
        </w:rPr>
        <w:t xml:space="preserve">Optional argument. If supplied with the Quoted name of a factor variable(s), this variable is used to divide the plot into facets. </w:t>
      </w:r>
      <w:r w:rsidRPr="00046EA2">
        <w:rPr>
          <w:rFonts w:ascii="Arial" w:eastAsia="Arial" w:hAnsi="Arial" w:cs="Arial"/>
          <w:sz w:val="19"/>
          <w:szCs w:val="19"/>
          <w:lang w:eastAsia="pt-BR"/>
        </w:rPr>
        <w:t>Default: NA.</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6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5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A ggplot objec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33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880"/>
        </w:tabs>
        <w:spacing w:line="240" w:lineRule="auto"/>
        <w:ind w:firstLine="0"/>
        <w:jc w:val="left"/>
        <w:rPr>
          <w:rFonts w:eastAsiaTheme="minorEastAsia"/>
          <w:sz w:val="20"/>
          <w:szCs w:val="20"/>
          <w:lang w:val="en-US" w:eastAsia="pt-BR"/>
        </w:rPr>
      </w:pPr>
      <w:bookmarkStart w:id="34" w:name="page4"/>
      <w:bookmarkEnd w:id="34"/>
      <w:r w:rsidRPr="00046EA2">
        <w:rPr>
          <w:rFonts w:ascii="Arial" w:eastAsia="Arial" w:hAnsi="Arial" w:cs="Arial"/>
          <w:sz w:val="20"/>
          <w:szCs w:val="20"/>
          <w:lang w:val="en-US" w:eastAsia="pt-BR"/>
        </w:rPr>
        <w:lastRenderedPageBreak/>
        <w:t>4</w:t>
      </w:r>
      <w:r w:rsidRPr="00046EA2">
        <w:rPr>
          <w:rFonts w:eastAsiaTheme="minorEastAsia"/>
          <w:sz w:val="20"/>
          <w:szCs w:val="20"/>
          <w:lang w:val="en-US" w:eastAsia="pt-BR"/>
        </w:rPr>
        <w:tab/>
      </w:r>
      <w:r w:rsidRPr="00046EA2">
        <w:rPr>
          <w:rFonts w:ascii="Arial" w:eastAsia="Arial" w:hAnsi="Arial" w:cs="Arial"/>
          <w:sz w:val="20"/>
          <w:szCs w:val="20"/>
          <w:lang w:val="en-US" w:eastAsia="pt-BR"/>
        </w:rPr>
        <w:t>bdq_meyer</w:t>
      </w:r>
    </w:p>
    <w:p w:rsidR="00046EA2" w:rsidRPr="00046EA2" w:rsidRDefault="00046EA2" w:rsidP="00046EA2">
      <w:pPr>
        <w:widowControl/>
        <w:spacing w:line="3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ferences</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Kozak, A., Munro, D. D. and Smith, J. H. G. (1969) Taper Functions and their Application in Forest Inventory, The Forestry Chronicle, 45, pp. 278–283.</w:t>
      </w: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7")</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4"/>
        </w:numPr>
        <w:tabs>
          <w:tab w:val="left" w:pos="1080"/>
        </w:tabs>
        <w:spacing w:line="240" w:lineRule="auto"/>
        <w:ind w:left="1080" w:hanging="15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Get the data's average tree curve inserting the section diameter and height, total heigh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and</w:t>
      </w:r>
      <w:proofErr w:type="gramEnd"/>
      <w:r w:rsidRPr="00046EA2">
        <w:rPr>
          <w:rFonts w:ascii="Arial" w:eastAsia="Arial" w:hAnsi="Arial" w:cs="Arial"/>
          <w:sz w:val="18"/>
          <w:szCs w:val="18"/>
          <w:lang w:eastAsia="pt-BR"/>
        </w:rPr>
        <w:t xml:space="preserve"> dbh variables:</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verage_tre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df = exfm7, d = "di_wb", dbh = "DBH", h = "hi", th = "TH")</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5"/>
        </w:numPr>
        <w:tabs>
          <w:tab w:val="left" w:pos="1099"/>
        </w:tabs>
        <w:spacing w:line="231" w:lineRule="auto"/>
        <w:ind w:left="920" w:right="2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get the average tree curve of each strata with the facet argument: average_tre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df = exfm7, d = "di_wb", dbh = "DBH", h = "hi", th = "TH", facet = "STR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59264" behindDoc="1" locked="0" layoutInCell="0" allowOverlap="1" wp14:anchorId="328A68B7" wp14:editId="02DFFCB7">
                <wp:simplePos x="0" y="0"/>
                <wp:positionH relativeFrom="column">
                  <wp:posOffset>359410</wp:posOffset>
                </wp:positionH>
                <wp:positionV relativeFrom="paragraph">
                  <wp:posOffset>357505</wp:posOffset>
                </wp:positionV>
                <wp:extent cx="5229225" cy="0"/>
                <wp:effectExtent l="0" t="0" r="0" b="0"/>
                <wp:wrapNone/>
                <wp:docPr id="396"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2102735" id="Shape 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28.3pt,28.15pt" to="440.05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69"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dq_meyer</w:t>
      </w:r>
      <w:r w:rsidRPr="00046EA2">
        <w:rPr>
          <w:rFonts w:eastAsiaTheme="minorEastAsia"/>
          <w:sz w:val="20"/>
          <w:szCs w:val="20"/>
          <w:lang w:val="en-US" w:eastAsia="pt-BR"/>
        </w:rPr>
        <w:tab/>
      </w:r>
      <w:r w:rsidRPr="00046EA2">
        <w:rPr>
          <w:rFonts w:ascii="Arial" w:eastAsia="Arial" w:hAnsi="Arial" w:cs="Arial"/>
          <w:sz w:val="18"/>
          <w:szCs w:val="18"/>
          <w:lang w:val="en-US" w:eastAsia="pt-BR"/>
        </w:rPr>
        <w:t>Classify a forest for selective cutting using the Meyer BDq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0288" behindDoc="1" locked="0" layoutInCell="0" allowOverlap="1" wp14:anchorId="65EEAFDA" wp14:editId="10DD20F5">
                <wp:simplePos x="0" y="0"/>
                <wp:positionH relativeFrom="column">
                  <wp:posOffset>359410</wp:posOffset>
                </wp:positionH>
                <wp:positionV relativeFrom="paragraph">
                  <wp:posOffset>139700</wp:posOffset>
                </wp:positionV>
                <wp:extent cx="5229225" cy="0"/>
                <wp:effectExtent l="0" t="0" r="0" b="0"/>
                <wp:wrapNone/>
                <wp:docPr id="397" name="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B3397BD" id="Shape 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This function can be used to plan and execute selective cuttings of a native forest, without damaging the forest’s natural structure.</w:t>
      </w: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660" w:firstLine="0"/>
        <w:jc w:val="left"/>
        <w:rPr>
          <w:rFonts w:eastAsiaTheme="minorEastAsia"/>
          <w:sz w:val="20"/>
          <w:szCs w:val="20"/>
          <w:lang w:val="en-US" w:eastAsia="pt-BR"/>
        </w:rPr>
      </w:pPr>
      <w:r w:rsidRPr="00046EA2">
        <w:rPr>
          <w:rFonts w:ascii="Arial" w:eastAsia="Arial" w:hAnsi="Arial" w:cs="Arial"/>
          <w:sz w:val="20"/>
          <w:szCs w:val="20"/>
          <w:lang w:val="en-US" w:eastAsia="pt-BR"/>
        </w:rPr>
        <w:t>bdq_</w:t>
      </w:r>
      <w:proofErr w:type="gramStart"/>
      <w:r w:rsidRPr="00046EA2">
        <w:rPr>
          <w:rFonts w:ascii="Arial" w:eastAsia="Arial" w:hAnsi="Arial" w:cs="Arial"/>
          <w:sz w:val="20"/>
          <w:szCs w:val="20"/>
          <w:lang w:val="en-US" w:eastAsia="pt-BR"/>
        </w:rPr>
        <w:t>meyer(</w:t>
      </w:r>
      <w:proofErr w:type="gramEnd"/>
      <w:r w:rsidRPr="00046EA2">
        <w:rPr>
          <w:rFonts w:ascii="Arial" w:eastAsia="Arial" w:hAnsi="Arial" w:cs="Arial"/>
          <w:sz w:val="20"/>
          <w:szCs w:val="20"/>
          <w:lang w:val="en-US" w:eastAsia="pt-BR"/>
        </w:rPr>
        <w:t>df, plot, dbh, plot_area, class_interval = 5, dbh_min = 5, licourt_index = 2, output = "table")</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w:t>
      </w:r>
    </w:p>
    <w:p w:rsidR="00046EA2" w:rsidRPr="00046EA2" w:rsidRDefault="00046EA2" w:rsidP="00046EA2">
      <w:pPr>
        <w:widowControl/>
        <w:spacing w:line="2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w:t>
      </w:r>
    </w:p>
    <w:p w:rsidR="00046EA2" w:rsidRPr="00046EA2" w:rsidRDefault="00046EA2" w:rsidP="00046EA2">
      <w:pPr>
        <w:widowControl/>
        <w:spacing w:line="2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lass_interval</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_min</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icourt_index</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Quoted name of the plot variable.  used to differentiate the plot’s trees, and</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alculate the number of sampled plots.</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diameter at breast height variable, in cm.</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plot area variable, or a numeric vector with the plot are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 The plot area value must be in square meters.</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class interval used to classify the data. Default: 5.</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minimum diameter value to be considered in the classific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ions.  dbh values smaller than this will be dismissed from the classification.</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5.</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start licourt index used. Default: 2.</w:t>
      </w:r>
    </w:p>
    <w:p w:rsidR="00046EA2" w:rsidRPr="00046EA2" w:rsidRDefault="00046EA2" w:rsidP="00046EA2">
      <w:pPr>
        <w:widowControl/>
        <w:spacing w:line="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aracter value for the desired output. Can be either "table" for the classified</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data table, "model" to get a lm object with the linear model fitted, "coefs" to</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get a vector with the Meyer coefficients, or "full", to get a list with all restuls.</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fault: "tabl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2320" w:space="14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420"/>
        <w:gridCol w:w="3820"/>
      </w:tblGrid>
      <w:tr w:rsidR="00046EA2" w:rsidRPr="00046EA2" w:rsidTr="00046EA2">
        <w:trPr>
          <w:trHeight w:val="237"/>
        </w:trPr>
        <w:tc>
          <w:tcPr>
            <w:tcW w:w="44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35" w:name="page5"/>
            <w:bookmarkEnd w:id="35"/>
            <w:r w:rsidRPr="00046EA2">
              <w:rPr>
                <w:rFonts w:ascii="Arial" w:eastAsia="Arial" w:hAnsi="Arial" w:cs="Arial"/>
                <w:sz w:val="20"/>
                <w:szCs w:val="20"/>
                <w:lang w:eastAsia="pt-BR"/>
              </w:rPr>
              <w:lastRenderedPageBreak/>
              <w:t>bias_per</w:t>
            </w:r>
          </w:p>
        </w:tc>
        <w:tc>
          <w:tcPr>
            <w:tcW w:w="38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5</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a lm object, a vector or a list, according to the output argument.</w:t>
      </w:r>
    </w:p>
    <w:p w:rsidR="00046EA2" w:rsidRPr="00046EA2" w:rsidRDefault="00046EA2" w:rsidP="00046EA2">
      <w:pPr>
        <w:widowControl/>
        <w:spacing w:line="2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2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Souza, A. L. and Soares, C. P. B. (2013) Florestas Nativas: estrutura, dinamica e manejo. Vicosa:</w:t>
      </w:r>
    </w:p>
    <w:p w:rsidR="00046EA2" w:rsidRPr="00046EA2" w:rsidRDefault="00046EA2" w:rsidP="00046EA2">
      <w:pPr>
        <w:widowControl/>
        <w:spacing w:line="3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2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3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20")</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20</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6"/>
        </w:numPr>
        <w:tabs>
          <w:tab w:val="left" w:pos="1099"/>
        </w:tabs>
        <w:spacing w:line="231" w:lineRule="auto"/>
        <w:ind w:left="920" w:right="44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get the table with the regulated forest: bdq_</w:t>
      </w:r>
      <w:proofErr w:type="gramStart"/>
      <w:r w:rsidRPr="00046EA2">
        <w:rPr>
          <w:rFonts w:ascii="Arial" w:eastAsia="Arial" w:hAnsi="Arial" w:cs="Arial"/>
          <w:sz w:val="18"/>
          <w:szCs w:val="18"/>
          <w:lang w:val="en-US" w:eastAsia="pt-BR"/>
        </w:rPr>
        <w:t>meyer(</w:t>
      </w:r>
      <w:proofErr w:type="gramEnd"/>
      <w:r w:rsidRPr="00046EA2">
        <w:rPr>
          <w:rFonts w:ascii="Arial" w:eastAsia="Arial" w:hAnsi="Arial" w:cs="Arial"/>
          <w:sz w:val="18"/>
          <w:szCs w:val="18"/>
          <w:lang w:val="en-US" w:eastAsia="pt-BR"/>
        </w:rPr>
        <w:t>exfm20, "transect", "dbh", 1000)</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
        </w:numPr>
        <w:tabs>
          <w:tab w:val="left" w:pos="1099"/>
        </w:tabs>
        <w:spacing w:line="231" w:lineRule="auto"/>
        <w:ind w:left="920" w:right="27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Use different class interval values to get different results: bdq_</w:t>
      </w:r>
      <w:proofErr w:type="gramStart"/>
      <w:r w:rsidRPr="00046EA2">
        <w:rPr>
          <w:rFonts w:ascii="Arial" w:eastAsia="Arial" w:hAnsi="Arial" w:cs="Arial"/>
          <w:sz w:val="18"/>
          <w:szCs w:val="18"/>
          <w:lang w:val="en-US" w:eastAsia="pt-BR"/>
        </w:rPr>
        <w:t>meyer(</w:t>
      </w:r>
      <w:proofErr w:type="gramEnd"/>
      <w:r w:rsidRPr="00046EA2">
        <w:rPr>
          <w:rFonts w:ascii="Arial" w:eastAsia="Arial" w:hAnsi="Arial" w:cs="Arial"/>
          <w:sz w:val="18"/>
          <w:szCs w:val="18"/>
          <w:lang w:val="en-US" w:eastAsia="pt-BR"/>
        </w:rPr>
        <w:t>exfm20, "transect", "dbh", 1000, class_interval = 10)</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get different output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dq_</w:t>
      </w:r>
      <w:proofErr w:type="gramStart"/>
      <w:r w:rsidRPr="00046EA2">
        <w:rPr>
          <w:rFonts w:ascii="Arial" w:eastAsia="Arial" w:hAnsi="Arial" w:cs="Arial"/>
          <w:sz w:val="18"/>
          <w:szCs w:val="18"/>
          <w:lang w:val="en-US" w:eastAsia="pt-BR"/>
        </w:rPr>
        <w:t>meyer(</w:t>
      </w:r>
      <w:proofErr w:type="gramEnd"/>
      <w:r w:rsidRPr="00046EA2">
        <w:rPr>
          <w:rFonts w:ascii="Arial" w:eastAsia="Arial" w:hAnsi="Arial" w:cs="Arial"/>
          <w:sz w:val="18"/>
          <w:szCs w:val="18"/>
          <w:lang w:val="en-US" w:eastAsia="pt-BR"/>
        </w:rPr>
        <w:t>exfm20, "transect", "dbh", 1000, output="model")</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dq_</w:t>
      </w:r>
      <w:proofErr w:type="gramStart"/>
      <w:r w:rsidRPr="00046EA2">
        <w:rPr>
          <w:rFonts w:ascii="Arial" w:eastAsia="Arial" w:hAnsi="Arial" w:cs="Arial"/>
          <w:sz w:val="18"/>
          <w:szCs w:val="18"/>
          <w:lang w:val="en-US" w:eastAsia="pt-BR"/>
        </w:rPr>
        <w:t>meyer(</w:t>
      </w:r>
      <w:proofErr w:type="gramEnd"/>
      <w:r w:rsidRPr="00046EA2">
        <w:rPr>
          <w:rFonts w:ascii="Arial" w:eastAsia="Arial" w:hAnsi="Arial" w:cs="Arial"/>
          <w:sz w:val="18"/>
          <w:szCs w:val="18"/>
          <w:lang w:val="en-US" w:eastAsia="pt-BR"/>
        </w:rPr>
        <w:t>exfm20, "transect", "dbh", 1000, output="coef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dq_</w:t>
      </w:r>
      <w:proofErr w:type="gramStart"/>
      <w:r w:rsidRPr="00046EA2">
        <w:rPr>
          <w:rFonts w:ascii="Arial" w:eastAsia="Arial" w:hAnsi="Arial" w:cs="Arial"/>
          <w:sz w:val="18"/>
          <w:szCs w:val="18"/>
          <w:lang w:val="en-US" w:eastAsia="pt-BR"/>
        </w:rPr>
        <w:t>meyer(</w:t>
      </w:r>
      <w:proofErr w:type="gramEnd"/>
      <w:r w:rsidRPr="00046EA2">
        <w:rPr>
          <w:rFonts w:ascii="Arial" w:eastAsia="Arial" w:hAnsi="Arial" w:cs="Arial"/>
          <w:sz w:val="18"/>
          <w:szCs w:val="18"/>
          <w:lang w:val="en-US" w:eastAsia="pt-BR"/>
        </w:rPr>
        <w:t>exfm20, "transect", "dbh", 1000, output="ful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1312" behindDoc="1" locked="0" layoutInCell="0" allowOverlap="1" wp14:anchorId="0E460A8F" wp14:editId="300FC23A">
                <wp:simplePos x="0" y="0"/>
                <wp:positionH relativeFrom="column">
                  <wp:posOffset>359410</wp:posOffset>
                </wp:positionH>
                <wp:positionV relativeFrom="paragraph">
                  <wp:posOffset>554990</wp:posOffset>
                </wp:positionV>
                <wp:extent cx="5229225" cy="0"/>
                <wp:effectExtent l="0" t="0" r="0" b="0"/>
                <wp:wrapNone/>
                <wp:docPr id="398" name="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77D9E75" id="Shape 3"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8.3pt,43.7pt" to="440.0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0"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ias_per</w:t>
      </w:r>
      <w:r w:rsidRPr="00046EA2">
        <w:rPr>
          <w:rFonts w:eastAsiaTheme="minorEastAsia"/>
          <w:sz w:val="20"/>
          <w:szCs w:val="20"/>
          <w:lang w:val="en-US" w:eastAsia="pt-BR"/>
        </w:rPr>
        <w:tab/>
      </w:r>
      <w:r w:rsidRPr="00046EA2">
        <w:rPr>
          <w:rFonts w:ascii="Arial" w:eastAsia="Arial" w:hAnsi="Arial" w:cs="Arial"/>
          <w:sz w:val="18"/>
          <w:szCs w:val="18"/>
          <w:lang w:val="en-US" w:eastAsia="pt-BR"/>
        </w:rPr>
        <w:t>Bias of an estimator in percen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2336" behindDoc="1" locked="0" layoutInCell="0" allowOverlap="1" wp14:anchorId="679B0056" wp14:editId="4068D835">
                <wp:simplePos x="0" y="0"/>
                <wp:positionH relativeFrom="column">
                  <wp:posOffset>359410</wp:posOffset>
                </wp:positionH>
                <wp:positionV relativeFrom="paragraph">
                  <wp:posOffset>139700</wp:posOffset>
                </wp:positionV>
                <wp:extent cx="5229225" cy="0"/>
                <wp:effectExtent l="0" t="0" r="0" b="0"/>
                <wp:wrapNone/>
                <wp:docPr id="399" name="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07A6253" id="Shape 4"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calculating the bias of an estimator.</w:t>
      </w:r>
    </w:p>
    <w:p w:rsidR="00046EA2" w:rsidRPr="00046EA2" w:rsidRDefault="00046EA2" w:rsidP="00046EA2">
      <w:pPr>
        <w:widowControl/>
        <w:spacing w:line="2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ias_</w:t>
      </w:r>
      <w:proofErr w:type="gramStart"/>
      <w:r w:rsidRPr="00046EA2">
        <w:rPr>
          <w:rFonts w:ascii="Arial" w:eastAsia="Arial" w:hAnsi="Arial" w:cs="Arial"/>
          <w:sz w:val="20"/>
          <w:szCs w:val="20"/>
          <w:lang w:val="en-US" w:eastAsia="pt-BR"/>
        </w:rPr>
        <w:t>per(</w:t>
      </w:r>
      <w:proofErr w:type="gramEnd"/>
      <w:r w:rsidRPr="00046EA2">
        <w:rPr>
          <w:rFonts w:ascii="Arial" w:eastAsia="Arial" w:hAnsi="Arial" w:cs="Arial"/>
          <w:sz w:val="20"/>
          <w:szCs w:val="20"/>
          <w:lang w:val="en-US" w:eastAsia="pt-BR"/>
        </w:rPr>
        <w:t>df, y, yha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rguments</w:t>
      </w:r>
    </w:p>
    <w:p w:rsidR="00046EA2" w:rsidRPr="00046EA2" w:rsidRDefault="00046EA2" w:rsidP="00046EA2">
      <w:pPr>
        <w:widowControl/>
        <w:spacing w:line="14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y</w:t>
      </w:r>
    </w:p>
    <w:p w:rsidR="00046EA2" w:rsidRPr="00046EA2" w:rsidRDefault="00046EA2" w:rsidP="00046EA2">
      <w:pPr>
        <w:widowControl/>
        <w:spacing w:line="3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yha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variable representing the observed values in the data fram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f a data frame is not provided, y can also be a numeric vector.</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variable representing the estimated values in the data fram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f a data frame is not provided, yhat can also be a numeric vector.</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tabs>
          <w:tab w:val="left" w:pos="7700"/>
        </w:tabs>
        <w:spacing w:line="240" w:lineRule="auto"/>
        <w:ind w:firstLine="0"/>
        <w:jc w:val="left"/>
        <w:rPr>
          <w:rFonts w:eastAsiaTheme="minorEastAsia"/>
          <w:sz w:val="20"/>
          <w:szCs w:val="20"/>
          <w:lang w:val="en-US" w:eastAsia="pt-BR"/>
        </w:rPr>
      </w:pPr>
      <w:bookmarkStart w:id="36" w:name="page6"/>
      <w:bookmarkEnd w:id="36"/>
      <w:r w:rsidRPr="00046EA2">
        <w:rPr>
          <w:rFonts w:ascii="Arial" w:eastAsia="Arial" w:hAnsi="Arial" w:cs="Arial"/>
          <w:sz w:val="17"/>
          <w:szCs w:val="17"/>
          <w:lang w:val="en-US" w:eastAsia="pt-BR"/>
        </w:rPr>
        <w:lastRenderedPageBreak/>
        <w:t>6</w:t>
      </w:r>
      <w:r w:rsidRPr="00046EA2">
        <w:rPr>
          <w:rFonts w:eastAsiaTheme="minorEastAsia"/>
          <w:sz w:val="20"/>
          <w:szCs w:val="20"/>
          <w:lang w:val="en-US" w:eastAsia="pt-BR"/>
        </w:rPr>
        <w:tab/>
      </w:r>
      <w:r w:rsidRPr="00046EA2">
        <w:rPr>
          <w:rFonts w:ascii="Arial" w:eastAsia="Arial" w:hAnsi="Arial" w:cs="Arial"/>
          <w:sz w:val="17"/>
          <w:szCs w:val="17"/>
          <w:lang w:val="en-US" w:eastAsia="pt-BR"/>
        </w:rPr>
        <w:t>check_names</w:t>
      </w:r>
    </w:p>
    <w:p w:rsidR="00046EA2" w:rsidRPr="00046EA2" w:rsidRDefault="00046EA2" w:rsidP="00046EA2">
      <w:pPr>
        <w:widowControl/>
        <w:spacing w:line="3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calculating the bias of an estimator, given the observed values, and the estimated values.</w:t>
      </w:r>
    </w:p>
    <w:p w:rsidR="00046EA2" w:rsidRPr="00046EA2" w:rsidRDefault="00046EA2" w:rsidP="00046EA2">
      <w:pPr>
        <w:widowControl/>
        <w:spacing w:line="2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ector with the bias value, in percentage.</w:t>
      </w:r>
    </w:p>
    <w:p w:rsidR="00046EA2" w:rsidRPr="00046EA2" w:rsidRDefault="00046EA2" w:rsidP="00046EA2">
      <w:pPr>
        <w:widowControl/>
        <w:spacing w:line="3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0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79" w:firstLine="0"/>
        <w:jc w:val="center"/>
        <w:rPr>
          <w:rFonts w:ascii="Arial" w:eastAsia="Arial" w:hAnsi="Arial" w:cs="Arial"/>
          <w:sz w:val="19"/>
          <w:szCs w:val="19"/>
          <w:lang w:val="en-US" w:eastAsia="pt-BR"/>
        </w:rPr>
      </w:pPr>
      <w:r w:rsidRPr="00046EA2">
        <w:rPr>
          <w:rFonts w:ascii="Arial" w:eastAsia="Arial" w:hAnsi="Arial" w:cs="Arial"/>
          <w:sz w:val="19"/>
          <w:szCs w:val="19"/>
          <w:lang w:val="en-US" w:eastAsia="pt-BR"/>
        </w:rPr>
        <w:t xml:space="preserve">other statistics to evaluate estimators: </w:t>
      </w:r>
      <w:hyperlink w:anchor="page51">
        <w:r w:rsidRPr="00046EA2">
          <w:rPr>
            <w:rFonts w:ascii="Arial" w:eastAsia="Arial" w:hAnsi="Arial" w:cs="Arial"/>
            <w:color w:val="0000CC"/>
            <w:sz w:val="19"/>
            <w:szCs w:val="19"/>
            <w:lang w:val="en-US" w:eastAsia="pt-BR"/>
          </w:rPr>
          <w:t>rmse_per</w:t>
        </w:r>
        <w:r w:rsidRPr="00046EA2">
          <w:rPr>
            <w:rFonts w:ascii="Arial" w:eastAsia="Arial" w:hAnsi="Arial" w:cs="Arial"/>
            <w:sz w:val="19"/>
            <w:szCs w:val="19"/>
            <w:lang w:val="en-US" w:eastAsia="pt-BR"/>
          </w:rPr>
          <w:t xml:space="preserve"> </w:t>
        </w:r>
      </w:hyperlink>
      <w:r w:rsidRPr="00046EA2">
        <w:rPr>
          <w:rFonts w:ascii="Arial" w:eastAsia="Arial" w:hAnsi="Arial" w:cs="Arial"/>
          <w:sz w:val="19"/>
          <w:szCs w:val="19"/>
          <w:lang w:val="en-US" w:eastAsia="pt-BR"/>
        </w:rPr>
        <w:t>for the Root mean square error of an estimator</w:t>
      </w:r>
    </w:p>
    <w:p w:rsidR="00046EA2" w:rsidRPr="00046EA2" w:rsidRDefault="00046EA2" w:rsidP="00046EA2">
      <w:pPr>
        <w:widowControl/>
        <w:spacing w:line="3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1</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7"/>
        </w:numPr>
        <w:tabs>
          <w:tab w:val="left" w:pos="1099"/>
        </w:tabs>
        <w:spacing w:line="231" w:lineRule="auto"/>
        <w:ind w:left="920" w:right="20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ias of an estimator, given the data frame and quoted variable names: bias_</w:t>
      </w:r>
      <w:proofErr w:type="gramStart"/>
      <w:r w:rsidRPr="00046EA2">
        <w:rPr>
          <w:rFonts w:ascii="Arial" w:eastAsia="Arial" w:hAnsi="Arial" w:cs="Arial"/>
          <w:sz w:val="18"/>
          <w:szCs w:val="18"/>
          <w:lang w:val="en-US" w:eastAsia="pt-BR"/>
        </w:rPr>
        <w:t>per(</w:t>
      </w:r>
      <w:proofErr w:type="gramEnd"/>
      <w:r w:rsidRPr="00046EA2">
        <w:rPr>
          <w:rFonts w:ascii="Arial" w:eastAsia="Arial" w:hAnsi="Arial" w:cs="Arial"/>
          <w:sz w:val="18"/>
          <w:szCs w:val="18"/>
          <w:lang w:val="en-US" w:eastAsia="pt-BR"/>
        </w:rPr>
        <w:t>exfm11, "TH", "TH_EST3")</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
        </w:numPr>
        <w:tabs>
          <w:tab w:val="left" w:pos="1099"/>
        </w:tabs>
        <w:spacing w:line="231" w:lineRule="auto"/>
        <w:ind w:left="920" w:right="16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ias of an estimator, given the vectors for observed and estimated values: bias_</w:t>
      </w:r>
      <w:proofErr w:type="gramStart"/>
      <w:r w:rsidRPr="00046EA2">
        <w:rPr>
          <w:rFonts w:ascii="Arial" w:eastAsia="Arial" w:hAnsi="Arial" w:cs="Arial"/>
          <w:sz w:val="18"/>
          <w:szCs w:val="18"/>
          <w:lang w:val="en-US" w:eastAsia="pt-BR"/>
        </w:rPr>
        <w:t>per(</w:t>
      </w:r>
      <w:proofErr w:type="gramEnd"/>
      <w:r w:rsidRPr="00046EA2">
        <w:rPr>
          <w:rFonts w:ascii="Arial" w:eastAsia="Arial" w:hAnsi="Arial" w:cs="Arial"/>
          <w:sz w:val="18"/>
          <w:szCs w:val="18"/>
          <w:lang w:val="en-US" w:eastAsia="pt-BR"/>
        </w:rPr>
        <w:t>y = exfm11$TH, yhat = exfm11$TH_EST3)</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3360" behindDoc="1" locked="0" layoutInCell="0" allowOverlap="1" wp14:anchorId="113B317D" wp14:editId="26E63FC9">
                <wp:simplePos x="0" y="0"/>
                <wp:positionH relativeFrom="column">
                  <wp:posOffset>359410</wp:posOffset>
                </wp:positionH>
                <wp:positionV relativeFrom="paragraph">
                  <wp:posOffset>521970</wp:posOffset>
                </wp:positionV>
                <wp:extent cx="5229225" cy="0"/>
                <wp:effectExtent l="0" t="0" r="0" b="0"/>
                <wp:wrapNone/>
                <wp:docPr id="400" name="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4DE2017" id="Shape 5" o:spid="_x0000_s1026" style="position:absolute;z-index:-251653120;visibility:visible;mso-wrap-style:square;mso-wrap-distance-left:9pt;mso-wrap-distance-top:0;mso-wrap-distance-right:9pt;mso-wrap-distance-bottom:0;mso-position-horizontal:absolute;mso-position-horizontal-relative:text;mso-position-vertical:absolute;mso-position-vertical-relative:text" from="28.3pt,41.1pt" to="440.0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0"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heck_names</w:t>
      </w:r>
      <w:r w:rsidRPr="00046EA2">
        <w:rPr>
          <w:rFonts w:eastAsiaTheme="minorEastAsia"/>
          <w:sz w:val="20"/>
          <w:szCs w:val="20"/>
          <w:lang w:val="en-US" w:eastAsia="pt-BR"/>
        </w:rPr>
        <w:tab/>
      </w:r>
      <w:r w:rsidRPr="00046EA2">
        <w:rPr>
          <w:rFonts w:ascii="Arial" w:eastAsia="Arial" w:hAnsi="Arial" w:cs="Arial"/>
          <w:sz w:val="18"/>
          <w:szCs w:val="18"/>
          <w:lang w:val="en-US" w:eastAsia="pt-BR"/>
        </w:rPr>
        <w:t>Check if character vector contains variable nam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4384" behindDoc="1" locked="0" layoutInCell="0" allowOverlap="1" wp14:anchorId="6A29BE69" wp14:editId="5E7AAB6B">
                <wp:simplePos x="0" y="0"/>
                <wp:positionH relativeFrom="column">
                  <wp:posOffset>359410</wp:posOffset>
                </wp:positionH>
                <wp:positionV relativeFrom="paragraph">
                  <wp:posOffset>139700</wp:posOffset>
                </wp:positionV>
                <wp:extent cx="5229225" cy="0"/>
                <wp:effectExtent l="0" t="0" r="0" b="0"/>
                <wp:wrapNone/>
                <wp:docPr id="401" name="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C5F1910" id="Shape 6"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HpewTK5AQAAgQ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used to check if a string, or a character vector contains variable names of a given data frame.</w:t>
      </w:r>
    </w:p>
    <w:p w:rsidR="00046EA2" w:rsidRPr="00046EA2" w:rsidRDefault="00046EA2" w:rsidP="00046EA2">
      <w:pPr>
        <w:widowControl/>
        <w:spacing w:line="2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heck_</w:t>
      </w:r>
      <w:proofErr w:type="gramStart"/>
      <w:r w:rsidRPr="00046EA2">
        <w:rPr>
          <w:rFonts w:ascii="Arial" w:eastAsia="Arial" w:hAnsi="Arial" w:cs="Arial"/>
          <w:sz w:val="20"/>
          <w:szCs w:val="20"/>
          <w:lang w:val="en-US" w:eastAsia="pt-BR"/>
        </w:rPr>
        <w:t>names(</w:t>
      </w:r>
      <w:proofErr w:type="gramEnd"/>
      <w:r w:rsidRPr="00046EA2">
        <w:rPr>
          <w:rFonts w:ascii="Arial" w:eastAsia="Arial" w:hAnsi="Arial" w:cs="Arial"/>
          <w:sz w:val="20"/>
          <w:szCs w:val="20"/>
          <w:lang w:val="en-US" w:eastAsia="pt-BR"/>
        </w:rPr>
        <w:t>df, var_names, boolean = TRU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3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1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var_names</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oolean</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haracter vector to be compared with the data frame names.</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Boolean object used to define if the output is going to be a boolean object TRU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or a string FALSE. Default: TRU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560"/>
        <w:gridCol w:w="3680"/>
      </w:tblGrid>
      <w:tr w:rsidR="00046EA2" w:rsidRPr="00046EA2" w:rsidTr="00046EA2">
        <w:trPr>
          <w:trHeight w:val="237"/>
        </w:trPr>
        <w:tc>
          <w:tcPr>
            <w:tcW w:w="456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37" w:name="page7"/>
            <w:bookmarkEnd w:id="37"/>
            <w:r w:rsidRPr="00046EA2">
              <w:rPr>
                <w:rFonts w:ascii="Arial" w:eastAsia="Arial" w:hAnsi="Arial" w:cs="Arial"/>
                <w:sz w:val="20"/>
                <w:szCs w:val="20"/>
                <w:lang w:eastAsia="pt-BR"/>
              </w:rPr>
              <w:lastRenderedPageBreak/>
              <w:t>classify_site</w:t>
            </w:r>
          </w:p>
        </w:tc>
        <w:tc>
          <w:tcPr>
            <w:tcW w:w="368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7</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tails</w:t>
      </w:r>
    </w:p>
    <w:p w:rsidR="00046EA2" w:rsidRPr="00046EA2" w:rsidRDefault="00046EA2" w:rsidP="00046EA2">
      <w:pPr>
        <w:widowControl/>
        <w:spacing w:line="167" w:lineRule="exact"/>
        <w:ind w:firstLine="0"/>
        <w:jc w:val="left"/>
        <w:rPr>
          <w:rFonts w:eastAsiaTheme="minorEastAsia"/>
          <w:sz w:val="20"/>
          <w:szCs w:val="20"/>
          <w:lang w:eastAsia="pt-BR"/>
        </w:rPr>
      </w:pP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Function used to check if a string, or a character vector contains variable names of a given data frame. This functions </w:t>
      </w:r>
      <w:proofErr w:type="gramStart"/>
      <w:r w:rsidRPr="00046EA2">
        <w:rPr>
          <w:rFonts w:ascii="Arial" w:eastAsia="Arial" w:hAnsi="Arial" w:cs="Arial"/>
          <w:sz w:val="19"/>
          <w:szCs w:val="19"/>
          <w:lang w:val="en-US" w:eastAsia="pt-BR"/>
        </w:rPr>
        <w:t>is</w:t>
      </w:r>
      <w:proofErr w:type="gramEnd"/>
      <w:r w:rsidRPr="00046EA2">
        <w:rPr>
          <w:rFonts w:ascii="Arial" w:eastAsia="Arial" w:hAnsi="Arial" w:cs="Arial"/>
          <w:sz w:val="19"/>
          <w:szCs w:val="19"/>
          <w:lang w:val="en-US" w:eastAsia="pt-BR"/>
        </w:rPr>
        <w:t xml:space="preserve"> mainly used to error-proof other functions of this package,</w:t>
      </w:r>
    </w:p>
    <w:p w:rsidR="00046EA2" w:rsidRPr="00046EA2" w:rsidRDefault="00046EA2" w:rsidP="00046EA2">
      <w:pPr>
        <w:widowControl/>
        <w:spacing w:line="29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4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eck_</w:t>
      </w:r>
      <w:proofErr w:type="gramStart"/>
      <w:r w:rsidRPr="00046EA2">
        <w:rPr>
          <w:rFonts w:ascii="Arial" w:eastAsia="Arial" w:hAnsi="Arial" w:cs="Arial"/>
          <w:sz w:val="18"/>
          <w:szCs w:val="18"/>
          <w:lang w:val="en-US" w:eastAsia="pt-BR"/>
        </w:rPr>
        <w:t>names(</w:t>
      </w:r>
      <w:proofErr w:type="gramEnd"/>
      <w:r w:rsidRPr="00046EA2">
        <w:rPr>
          <w:rFonts w:ascii="Arial" w:eastAsia="Arial" w:hAnsi="Arial" w:cs="Arial"/>
          <w:sz w:val="18"/>
          <w:szCs w:val="18"/>
          <w:lang w:val="en-US" w:eastAsia="pt-BR"/>
        </w:rPr>
        <w:t>iris, "Speci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eck_</w:t>
      </w:r>
      <w:proofErr w:type="gramStart"/>
      <w:r w:rsidRPr="00046EA2">
        <w:rPr>
          <w:rFonts w:ascii="Arial" w:eastAsia="Arial" w:hAnsi="Arial" w:cs="Arial"/>
          <w:sz w:val="18"/>
          <w:szCs w:val="18"/>
          <w:lang w:val="en-US" w:eastAsia="pt-BR"/>
        </w:rPr>
        <w:t>names(</w:t>
      </w:r>
      <w:proofErr w:type="gramEnd"/>
      <w:r w:rsidRPr="00046EA2">
        <w:rPr>
          <w:rFonts w:ascii="Arial" w:eastAsia="Arial" w:hAnsi="Arial" w:cs="Arial"/>
          <w:sz w:val="18"/>
          <w:szCs w:val="18"/>
          <w:lang w:val="en-US" w:eastAsia="pt-BR"/>
        </w:rPr>
        <w:t>iris, "Species", boolean = FALSE )</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eck_</w:t>
      </w:r>
      <w:proofErr w:type="gramStart"/>
      <w:r w:rsidRPr="00046EA2">
        <w:rPr>
          <w:rFonts w:ascii="Arial" w:eastAsia="Arial" w:hAnsi="Arial" w:cs="Arial"/>
          <w:sz w:val="18"/>
          <w:szCs w:val="18"/>
          <w:lang w:val="en-US" w:eastAsia="pt-BR"/>
        </w:rPr>
        <w:t>names(</w:t>
      </w:r>
      <w:proofErr w:type="gramEnd"/>
      <w:r w:rsidRPr="00046EA2">
        <w:rPr>
          <w:rFonts w:ascii="Arial" w:eastAsia="Arial" w:hAnsi="Arial" w:cs="Arial"/>
          <w:sz w:val="18"/>
          <w:szCs w:val="18"/>
          <w:lang w:val="en-US" w:eastAsia="pt-BR"/>
        </w:rPr>
        <w:t>iris, c("Especies", "Setal.Width") )</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eck_</w:t>
      </w:r>
      <w:proofErr w:type="gramStart"/>
      <w:r w:rsidRPr="00046EA2">
        <w:rPr>
          <w:rFonts w:ascii="Arial" w:eastAsia="Arial" w:hAnsi="Arial" w:cs="Arial"/>
          <w:sz w:val="18"/>
          <w:szCs w:val="18"/>
          <w:lang w:val="en-US" w:eastAsia="pt-BR"/>
        </w:rPr>
        <w:t>names(</w:t>
      </w:r>
      <w:proofErr w:type="gramEnd"/>
      <w:r w:rsidRPr="00046EA2">
        <w:rPr>
          <w:rFonts w:ascii="Arial" w:eastAsia="Arial" w:hAnsi="Arial" w:cs="Arial"/>
          <w:sz w:val="18"/>
          <w:szCs w:val="18"/>
          <w:lang w:val="en-US" w:eastAsia="pt-BR"/>
        </w:rPr>
        <w:t>iris, c("Especies", "Setal.Width"), boolean = FALS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5408" behindDoc="1" locked="0" layoutInCell="0" allowOverlap="1" wp14:anchorId="230F0994" wp14:editId="12EF4736">
                <wp:simplePos x="0" y="0"/>
                <wp:positionH relativeFrom="column">
                  <wp:posOffset>359410</wp:posOffset>
                </wp:positionH>
                <wp:positionV relativeFrom="paragraph">
                  <wp:posOffset>596265</wp:posOffset>
                </wp:positionV>
                <wp:extent cx="5229225" cy="0"/>
                <wp:effectExtent l="0" t="0" r="0" b="0"/>
                <wp:wrapNone/>
                <wp:docPr id="402" name="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BC83D0E" id="Shape 7"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8.3pt,46.95pt" to="440.05pt,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lassify_site</w:t>
      </w:r>
      <w:r w:rsidRPr="00046EA2">
        <w:rPr>
          <w:rFonts w:eastAsiaTheme="minorEastAsia"/>
          <w:sz w:val="20"/>
          <w:szCs w:val="20"/>
          <w:lang w:val="en-US" w:eastAsia="pt-BR"/>
        </w:rPr>
        <w:tab/>
      </w:r>
      <w:r w:rsidRPr="00046EA2">
        <w:rPr>
          <w:rFonts w:ascii="Arial" w:eastAsia="Arial" w:hAnsi="Arial" w:cs="Arial"/>
          <w:sz w:val="17"/>
          <w:szCs w:val="17"/>
          <w:lang w:val="en-US" w:eastAsia="pt-BR"/>
        </w:rPr>
        <w:t>Classify inventory data based on site inde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6432" behindDoc="1" locked="0" layoutInCell="0" allowOverlap="1" wp14:anchorId="008BB14C" wp14:editId="0A1D5973">
                <wp:simplePos x="0" y="0"/>
                <wp:positionH relativeFrom="column">
                  <wp:posOffset>359410</wp:posOffset>
                </wp:positionH>
                <wp:positionV relativeFrom="paragraph">
                  <wp:posOffset>143510</wp:posOffset>
                </wp:positionV>
                <wp:extent cx="5229225" cy="0"/>
                <wp:effectExtent l="0" t="0" r="0" b="0"/>
                <wp:wrapNone/>
                <wp:docPr id="403" name="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88E6036" id="Shape 8"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e the site variable to classify a forest management data.</w:t>
      </w:r>
    </w:p>
    <w:p w:rsidR="00046EA2" w:rsidRPr="00046EA2" w:rsidRDefault="00046EA2" w:rsidP="00046EA2">
      <w:pPr>
        <w:widowControl/>
        <w:spacing w:line="3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lassify_</w:t>
      </w:r>
      <w:proofErr w:type="gramStart"/>
      <w:r w:rsidRPr="00046EA2">
        <w:rPr>
          <w:rFonts w:ascii="Arial" w:eastAsia="Arial" w:hAnsi="Arial" w:cs="Arial"/>
          <w:sz w:val="20"/>
          <w:szCs w:val="20"/>
          <w:lang w:val="en-US" w:eastAsia="pt-BR"/>
        </w:rPr>
        <w:t>site(</w:t>
      </w:r>
      <w:proofErr w:type="gramEnd"/>
      <w:r w:rsidRPr="00046EA2">
        <w:rPr>
          <w:rFonts w:ascii="Arial" w:eastAsia="Arial" w:hAnsi="Arial" w:cs="Arial"/>
          <w:sz w:val="20"/>
          <w:szCs w:val="20"/>
          <w:lang w:val="en-US" w:eastAsia="pt-BR"/>
        </w:rPr>
        <w:t>df, site, nc = 3, plot, .groups = NA)</w:t>
      </w:r>
    </w:p>
    <w:p w:rsidR="00046EA2" w:rsidRPr="00046EA2" w:rsidRDefault="00046EA2" w:rsidP="00046EA2">
      <w:pPr>
        <w:widowControl/>
        <w:spacing w:line="3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it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for the site variable.</w:t>
      </w:r>
    </w:p>
    <w:p w:rsidR="00046EA2" w:rsidRPr="00046EA2" w:rsidRDefault="00046EA2" w:rsidP="00046EA2">
      <w:pPr>
        <w:widowControl/>
        <w:spacing w:line="1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c</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94"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 xml:space="preserve">number of categories used to classify the data. If 3, </w:t>
      </w:r>
      <w:proofErr w:type="gramStart"/>
      <w:r w:rsidRPr="00046EA2">
        <w:rPr>
          <w:rFonts w:ascii="Arial" w:eastAsia="Arial" w:hAnsi="Arial" w:cs="Arial"/>
          <w:sz w:val="18"/>
          <w:szCs w:val="18"/>
          <w:lang w:val="en-US" w:eastAsia="pt-BR"/>
        </w:rPr>
        <w:t>a</w:t>
      </w:r>
      <w:proofErr w:type="gramEnd"/>
      <w:r w:rsidRPr="00046EA2">
        <w:rPr>
          <w:rFonts w:ascii="Arial" w:eastAsia="Arial" w:hAnsi="Arial" w:cs="Arial"/>
          <w:sz w:val="18"/>
          <w:szCs w:val="18"/>
          <w:lang w:val="en-US" w:eastAsia="pt-BR"/>
        </w:rPr>
        <w:t xml:space="preserve"> additional column will be created with levels Lower, Middle and Upper, referencing the 3 categories. If not, only numbers will be used to differentiate the categories. Default: 3.</w:t>
      </w:r>
    </w:p>
    <w:p w:rsidR="00046EA2" w:rsidRPr="00046EA2" w:rsidRDefault="00046EA2" w:rsidP="00046EA2">
      <w:pPr>
        <w:widowControl/>
        <w:spacing w:line="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for the plot variable.</w:t>
      </w:r>
    </w:p>
    <w:p w:rsidR="00046EA2" w:rsidRPr="00046EA2" w:rsidRDefault="00046EA2" w:rsidP="00046EA2">
      <w:pPr>
        <w:widowControl/>
        <w:spacing w:line="1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used to fit multiple regressions, one for each level of the provided variable(s). Default NA.</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 data frame classified based on the site index.</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600"/>
        </w:tabs>
        <w:spacing w:line="240" w:lineRule="auto"/>
        <w:ind w:firstLine="0"/>
        <w:jc w:val="left"/>
        <w:rPr>
          <w:rFonts w:eastAsiaTheme="minorEastAsia"/>
          <w:sz w:val="20"/>
          <w:szCs w:val="20"/>
          <w:lang w:eastAsia="pt-BR"/>
        </w:rPr>
      </w:pPr>
      <w:bookmarkStart w:id="38" w:name="page8"/>
      <w:bookmarkEnd w:id="38"/>
      <w:r w:rsidRPr="00046EA2">
        <w:rPr>
          <w:rFonts w:ascii="Arial" w:eastAsia="Arial" w:hAnsi="Arial" w:cs="Arial"/>
          <w:sz w:val="17"/>
          <w:szCs w:val="17"/>
          <w:lang w:eastAsia="pt-BR"/>
        </w:rPr>
        <w:lastRenderedPageBreak/>
        <w:t>8</w:t>
      </w:r>
      <w:r w:rsidRPr="00046EA2">
        <w:rPr>
          <w:rFonts w:eastAsiaTheme="minorEastAsia"/>
          <w:sz w:val="20"/>
          <w:szCs w:val="20"/>
          <w:lang w:eastAsia="pt-BR"/>
        </w:rPr>
        <w:tab/>
      </w:r>
      <w:r w:rsidRPr="00046EA2">
        <w:rPr>
          <w:rFonts w:ascii="Arial" w:eastAsia="Arial" w:hAnsi="Arial" w:cs="Arial"/>
          <w:sz w:val="17"/>
          <w:szCs w:val="17"/>
          <w:lang w:eastAsia="pt-BR"/>
        </w:rPr>
        <w:t>diameter_class</w:t>
      </w:r>
    </w:p>
    <w:p w:rsidR="00046EA2" w:rsidRPr="00046EA2" w:rsidRDefault="00046EA2" w:rsidP="00046EA2">
      <w:pPr>
        <w:widowControl/>
        <w:spacing w:line="35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2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61"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29">
        <w:r w:rsidRPr="00046EA2">
          <w:rPr>
            <w:rFonts w:ascii="Arial" w:eastAsia="Arial" w:hAnsi="Arial" w:cs="Arial"/>
            <w:color w:val="0000CC"/>
            <w:sz w:val="20"/>
            <w:szCs w:val="20"/>
            <w:lang w:val="en-US" w:eastAsia="pt-BR"/>
          </w:rPr>
          <w:t>fit_clutter</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fitting Clutter’s Growth and Yield, and </w:t>
      </w:r>
      <w:hyperlink w:anchor="page12">
        <w:r w:rsidRPr="00046EA2">
          <w:rPr>
            <w:rFonts w:ascii="Arial" w:eastAsia="Arial" w:hAnsi="Arial" w:cs="Arial"/>
            <w:color w:val="0000CC"/>
            <w:sz w:val="20"/>
            <w:szCs w:val="20"/>
            <w:lang w:val="en-US" w:eastAsia="pt-BR"/>
          </w:rPr>
          <w:t>est_clutter</w:t>
        </w:r>
      </w:hyperlink>
      <w:r w:rsidRPr="00046EA2">
        <w:rPr>
          <w:rFonts w:ascii="Arial" w:eastAsia="Arial" w:hAnsi="Arial" w:cs="Arial"/>
          <w:sz w:val="20"/>
          <w:szCs w:val="20"/>
          <w:lang w:val="en-US" w:eastAsia="pt-BR"/>
        </w:rPr>
        <w:t xml:space="preserve"> for estimating Clutter’s Growth and Yield model variables.</w:t>
      </w:r>
    </w:p>
    <w:p w:rsidR="00046EA2" w:rsidRPr="00046EA2" w:rsidRDefault="00046EA2" w:rsidP="00046EA2">
      <w:pPr>
        <w:widowControl/>
        <w:spacing w:line="3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3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7")</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17</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Classify data into 3 class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_class &lt;- classify_</w:t>
      </w:r>
      <w:proofErr w:type="gramStart"/>
      <w:r w:rsidRPr="00046EA2">
        <w:rPr>
          <w:rFonts w:ascii="Arial" w:eastAsia="Arial" w:hAnsi="Arial" w:cs="Arial"/>
          <w:sz w:val="18"/>
          <w:szCs w:val="18"/>
          <w:lang w:val="en-US" w:eastAsia="pt-BR"/>
        </w:rPr>
        <w:t>site(</w:t>
      </w:r>
      <w:proofErr w:type="gramEnd"/>
      <w:r w:rsidRPr="00046EA2">
        <w:rPr>
          <w:rFonts w:ascii="Arial" w:eastAsia="Arial" w:hAnsi="Arial" w:cs="Arial"/>
          <w:sz w:val="18"/>
          <w:szCs w:val="18"/>
          <w:lang w:val="en-US" w:eastAsia="pt-BR"/>
        </w:rPr>
        <w:t>exfm17, "S", 3, "plo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head(</w:t>
      </w:r>
      <w:proofErr w:type="gramEnd"/>
      <w:r w:rsidRPr="00046EA2">
        <w:rPr>
          <w:rFonts w:ascii="Arial" w:eastAsia="Arial" w:hAnsi="Arial" w:cs="Arial"/>
          <w:sz w:val="18"/>
          <w:szCs w:val="18"/>
          <w:lang w:val="en-US" w:eastAsia="pt-BR"/>
        </w:rPr>
        <w:t>ex_class ,15)</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7456" behindDoc="1" locked="0" layoutInCell="0" allowOverlap="1" wp14:anchorId="22FD4408" wp14:editId="6927AF2C">
                <wp:simplePos x="0" y="0"/>
                <wp:positionH relativeFrom="column">
                  <wp:posOffset>359410</wp:posOffset>
                </wp:positionH>
                <wp:positionV relativeFrom="paragraph">
                  <wp:posOffset>563245</wp:posOffset>
                </wp:positionV>
                <wp:extent cx="5229225" cy="0"/>
                <wp:effectExtent l="0" t="0" r="0" b="0"/>
                <wp:wrapNone/>
                <wp:docPr id="404"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F9F85EE" id="Shape 9"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28.3pt,44.35pt" to="440.0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8"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ameter_class</w:t>
      </w:r>
      <w:r w:rsidRPr="00046EA2">
        <w:rPr>
          <w:rFonts w:eastAsiaTheme="minorEastAsia"/>
          <w:sz w:val="20"/>
          <w:szCs w:val="20"/>
          <w:lang w:val="en-US" w:eastAsia="pt-BR"/>
        </w:rPr>
        <w:tab/>
      </w:r>
      <w:r w:rsidRPr="00046EA2">
        <w:rPr>
          <w:rFonts w:ascii="Arial" w:eastAsia="Arial" w:hAnsi="Arial" w:cs="Arial"/>
          <w:sz w:val="18"/>
          <w:szCs w:val="18"/>
          <w:lang w:val="en-US" w:eastAsia="pt-BR"/>
        </w:rPr>
        <w:t>Divide data into diameter classes, and get number of observation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8480" behindDoc="1" locked="0" layoutInCell="0" allowOverlap="1" wp14:anchorId="32781F63" wp14:editId="4558E671">
                <wp:simplePos x="0" y="0"/>
                <wp:positionH relativeFrom="column">
                  <wp:posOffset>359410</wp:posOffset>
                </wp:positionH>
                <wp:positionV relativeFrom="paragraph">
                  <wp:posOffset>139700</wp:posOffset>
                </wp:positionV>
                <wp:extent cx="5229225" cy="0"/>
                <wp:effectExtent l="0" t="0" r="0" b="0"/>
                <wp:wrapNone/>
                <wp:docPr id="405" name="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D9322B1" id="Shape 10"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PJMLKy5AQAAgg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1" w:lineRule="exact"/>
        <w:ind w:firstLine="0"/>
        <w:jc w:val="left"/>
        <w:rPr>
          <w:rFonts w:eastAsiaTheme="minorEastAsia"/>
          <w:sz w:val="20"/>
          <w:szCs w:val="20"/>
          <w:lang w:val="en-US" w:eastAsia="pt-BR"/>
        </w:rPr>
      </w:pPr>
    </w:p>
    <w:p w:rsidR="00046EA2" w:rsidRPr="00046EA2" w:rsidRDefault="00046EA2" w:rsidP="00046EA2">
      <w:pPr>
        <w:widowControl/>
        <w:spacing w:line="294"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This function can be used to divide data into diameter classes, get the number of observations, number of observations per ha, and check number of species individuals, volume and G in each diameter class. It’s also possible to spread the diameter classes as columns.</w:t>
      </w:r>
    </w:p>
    <w:p w:rsidR="00046EA2" w:rsidRPr="00046EA2" w:rsidRDefault="00046EA2" w:rsidP="00046EA2">
      <w:pPr>
        <w:widowControl/>
        <w:spacing w:line="2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7" w:lineRule="exact"/>
        <w:ind w:firstLine="0"/>
        <w:jc w:val="left"/>
        <w:rPr>
          <w:rFonts w:eastAsiaTheme="minorEastAsia"/>
          <w:sz w:val="20"/>
          <w:szCs w:val="20"/>
          <w:lang w:val="en-US" w:eastAsia="pt-BR"/>
        </w:rPr>
      </w:pPr>
    </w:p>
    <w:p w:rsidR="00046EA2" w:rsidRPr="00046EA2" w:rsidRDefault="00046EA2" w:rsidP="00046EA2">
      <w:pPr>
        <w:widowControl/>
        <w:spacing w:line="236" w:lineRule="auto"/>
        <w:ind w:right="1760" w:firstLine="0"/>
        <w:jc w:val="left"/>
        <w:rPr>
          <w:rFonts w:eastAsiaTheme="minorEastAsia"/>
          <w:sz w:val="20"/>
          <w:szCs w:val="20"/>
          <w:lang w:val="en-US" w:eastAsia="pt-BR"/>
        </w:rPr>
      </w:pPr>
      <w:r w:rsidRPr="00046EA2">
        <w:rPr>
          <w:rFonts w:ascii="Arial" w:eastAsia="Arial" w:hAnsi="Arial" w:cs="Arial"/>
          <w:sz w:val="20"/>
          <w:szCs w:val="20"/>
          <w:lang w:val="en-US" w:eastAsia="pt-BR"/>
        </w:rPr>
        <w:t>diameter_</w:t>
      </w:r>
      <w:proofErr w:type="gramStart"/>
      <w:r w:rsidRPr="00046EA2">
        <w:rPr>
          <w:rFonts w:ascii="Arial" w:eastAsia="Arial" w:hAnsi="Arial" w:cs="Arial"/>
          <w:sz w:val="20"/>
          <w:szCs w:val="20"/>
          <w:lang w:val="en-US" w:eastAsia="pt-BR"/>
        </w:rPr>
        <w:t>class(</w:t>
      </w:r>
      <w:proofErr w:type="gramEnd"/>
      <w:r w:rsidRPr="00046EA2">
        <w:rPr>
          <w:rFonts w:ascii="Arial" w:eastAsia="Arial" w:hAnsi="Arial" w:cs="Arial"/>
          <w:sz w:val="20"/>
          <w:szCs w:val="20"/>
          <w:lang w:val="en-US" w:eastAsia="pt-BR"/>
        </w:rPr>
        <w:t>df, dbh, plot = NA, plot_area, ci = 5, dbhmin = 5, species = NA, volume = NA, NI_label = "NI", cc_to_column = FALSE, G_to_cc = FALSE, cctc_ha = TRUE, keep_unused_classes = FALSE)</w:t>
      </w:r>
    </w:p>
    <w:p w:rsidR="00046EA2" w:rsidRPr="00046EA2" w:rsidRDefault="00046EA2" w:rsidP="00046EA2">
      <w:pPr>
        <w:widowControl/>
        <w:spacing w:line="3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diameter at breast height variable, in cm.</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Optional </w:t>
      </w:r>
      <w:proofErr w:type="gramStart"/>
      <w:r w:rsidRPr="00046EA2">
        <w:rPr>
          <w:rFonts w:ascii="Arial" w:eastAsia="Arial" w:hAnsi="Arial" w:cs="Arial"/>
          <w:sz w:val="19"/>
          <w:szCs w:val="19"/>
          <w:lang w:val="en-US" w:eastAsia="pt-BR"/>
        </w:rPr>
        <w:t>parameter.Quoted</w:t>
      </w:r>
      <w:proofErr w:type="gramEnd"/>
      <w:r w:rsidRPr="00046EA2">
        <w:rPr>
          <w:rFonts w:ascii="Arial" w:eastAsia="Arial" w:hAnsi="Arial" w:cs="Arial"/>
          <w:sz w:val="19"/>
          <w:szCs w:val="19"/>
          <w:lang w:val="en-US" w:eastAsia="pt-BR"/>
        </w:rPr>
        <w:t xml:space="preserve"> name of the plot variable. used to differentiate the plots trees, and calculate the number of sampled plots. Default NA.</w:t>
      </w:r>
    </w:p>
    <w:p w:rsidR="00046EA2" w:rsidRPr="00046EA2" w:rsidRDefault="00046EA2" w:rsidP="00046EA2">
      <w:pPr>
        <w:widowControl/>
        <w:spacing w:line="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plot area variable, or a numeric vector</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with the plot area value. The plot area value must be in square meters. Default NA.</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class interval used to classify the data. Default: 5.</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39" w:name="page9"/>
      <w:bookmarkEnd w:id="39"/>
      <w:r w:rsidRPr="00046EA2">
        <w:rPr>
          <w:rFonts w:ascii="Arial" w:eastAsia="Arial" w:hAnsi="Arial" w:cs="Arial"/>
          <w:sz w:val="17"/>
          <w:szCs w:val="17"/>
          <w:lang w:val="en-US" w:eastAsia="pt-BR"/>
        </w:rPr>
        <w:lastRenderedPageBreak/>
        <w:t>diameter_clas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9</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980" w:space="720"/>
            <w:col w:w="660"/>
          </w:cols>
        </w:sectPr>
      </w:pP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min</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olum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I_label</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cc_to_column</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_to_cc</w:t>
      </w:r>
    </w:p>
    <w:p w:rsidR="00046EA2" w:rsidRPr="00046EA2" w:rsidRDefault="00046EA2" w:rsidP="00046EA2">
      <w:pPr>
        <w:widowControl/>
        <w:spacing w:line="3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ctc_h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minimum diameter value to be considered in the classific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ions.  dbh values smaller than this will be dismissed from the classification.</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5.</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scientific names variable, or any vari-</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ble used to differentiate the different species found in data. If supplied, will b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ed to classify the species in the diameter data. Default NA.</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Optional parameter.  Quoted name of the volume variable.  If supplied, will</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e used classify the volume variable in the different diameter classes. Also, i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c_to_column is TRUE, the center of class columns will be filled with volum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s, instead of number of individuals. Default NA.</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abel used for Species not identified. This parameter works along with speci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he level supplied here will not be considered in the classification.  Default</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I".</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f TRUE, will spread the center class column as multiple columns, one for each</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lass. The value that fills these columns, by default is the number of individual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und in each class, but this can be changed by using other arguments. Default</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ALSE.</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f TRUE, and cc_to_column is also TRUE, will fill the center of class column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with basal area values, instead of number of individuals. Default FALSE.</w:t>
      </w:r>
    </w:p>
    <w:p w:rsidR="00046EA2" w:rsidRPr="00046EA2" w:rsidRDefault="00046EA2" w:rsidP="00046EA2">
      <w:pPr>
        <w:widowControl/>
        <w:spacing w:line="1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f TRUE, will calculate values per hectare for number of individuals per clas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120" w:space="340"/>
            <w:col w:w="6900"/>
          </w:cols>
        </w:sectPr>
      </w:pPr>
    </w:p>
    <w:p w:rsidR="00046EA2" w:rsidRPr="00046EA2" w:rsidRDefault="00046EA2" w:rsidP="00046EA2">
      <w:pPr>
        <w:widowControl/>
        <w:spacing w:line="318" w:lineRule="auto"/>
        <w:ind w:right="560" w:firstLine="0"/>
        <w:rPr>
          <w:rFonts w:eastAsiaTheme="minorEastAsia"/>
          <w:sz w:val="20"/>
          <w:szCs w:val="20"/>
          <w:lang w:val="en-US" w:eastAsia="pt-BR"/>
        </w:rPr>
      </w:pPr>
      <w:r w:rsidRPr="00046EA2">
        <w:rPr>
          <w:rFonts w:ascii="Arial" w:eastAsia="Arial" w:hAnsi="Arial" w:cs="Arial"/>
          <w:sz w:val="17"/>
          <w:szCs w:val="17"/>
          <w:lang w:val="en-US" w:eastAsia="pt-BR"/>
        </w:rPr>
        <w:lastRenderedPageBreak/>
        <w:t>basal area per class and volume per class (if supplied). These values will also be used to fill the center of class columns, if cc_to_column is TRUE. Default TRUE.</w:t>
      </w:r>
    </w:p>
    <w:p w:rsidR="00046EA2" w:rsidRPr="00046EA2" w:rsidRDefault="00046EA2" w:rsidP="00046EA2">
      <w:pPr>
        <w:widowControl/>
        <w:spacing w:line="209"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keep_unused_classes</w:t>
      </w:r>
    </w:p>
    <w:p w:rsidR="00046EA2" w:rsidRPr="00046EA2" w:rsidRDefault="00046EA2" w:rsidP="00046EA2">
      <w:pPr>
        <w:widowControl/>
        <w:spacing w:line="43" w:lineRule="exact"/>
        <w:ind w:firstLine="0"/>
        <w:jc w:val="left"/>
        <w:rPr>
          <w:rFonts w:eastAsiaTheme="minorEastAsia"/>
          <w:sz w:val="20"/>
          <w:szCs w:val="20"/>
          <w:lang w:val="en-US" w:eastAsia="pt-BR"/>
        </w:rPr>
      </w:pPr>
    </w:p>
    <w:p w:rsidR="00046EA2" w:rsidRPr="00046EA2" w:rsidRDefault="00046EA2" w:rsidP="00046EA2">
      <w:pPr>
        <w:widowControl/>
        <w:spacing w:line="272"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Some diameter classes may end up empty, depending on the maximum value of diameter and the class interval used. If this is TRUE, those classes will not be removed from the final data frame. Default FALSE.</w:t>
      </w:r>
    </w:p>
    <w:p w:rsidR="00046EA2" w:rsidRPr="00046EA2" w:rsidRDefault="00046EA2" w:rsidP="00046EA2">
      <w:pPr>
        <w:widowControl/>
        <w:spacing w:line="2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containing the supplied data divided into diameter classes.</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0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0")</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20</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8"/>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n</w:t>
      </w:r>
      <w:proofErr w:type="gramEnd"/>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8"/>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Number of individuals per ha per diameter clas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iameter_</w:t>
      </w:r>
      <w:proofErr w:type="gramStart"/>
      <w:r w:rsidRPr="00046EA2">
        <w:rPr>
          <w:rFonts w:ascii="Arial" w:eastAsia="Arial" w:hAnsi="Arial" w:cs="Arial"/>
          <w:sz w:val="18"/>
          <w:szCs w:val="18"/>
          <w:lang w:val="en-US" w:eastAsia="pt-BR"/>
        </w:rPr>
        <w:t>class(</w:t>
      </w:r>
      <w:proofErr w:type="gramEnd"/>
      <w:r w:rsidRPr="00046EA2">
        <w:rPr>
          <w:rFonts w:ascii="Arial" w:eastAsia="Arial" w:hAnsi="Arial" w:cs="Arial"/>
          <w:sz w:val="18"/>
          <w:szCs w:val="18"/>
          <w:lang w:val="en-US" w:eastAsia="pt-BR"/>
        </w:rPr>
        <w:t>df = exfm20, dbh = "dbh", ci = 10, dbhmin = 10, volume = "vo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Number of individuals per ha per diameter class per speci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iameter_</w:t>
      </w:r>
      <w:proofErr w:type="gramStart"/>
      <w:r w:rsidRPr="00046EA2">
        <w:rPr>
          <w:rFonts w:ascii="Arial" w:eastAsia="Arial" w:hAnsi="Arial" w:cs="Arial"/>
          <w:sz w:val="18"/>
          <w:szCs w:val="18"/>
          <w:lang w:val="en-US" w:eastAsia="pt-BR"/>
        </w:rPr>
        <w:t>class(</w:t>
      </w:r>
      <w:proofErr w:type="gramEnd"/>
      <w:r w:rsidRPr="00046EA2">
        <w:rPr>
          <w:rFonts w:ascii="Arial" w:eastAsia="Arial" w:hAnsi="Arial" w:cs="Arial"/>
          <w:sz w:val="18"/>
          <w:szCs w:val="18"/>
          <w:lang w:val="en-US" w:eastAsia="pt-BR"/>
        </w:rPr>
        <w:t>exfm20,"dbh", "transect", 10000, 10, 10, "scientific.nam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820"/>
        </w:tabs>
        <w:spacing w:line="240" w:lineRule="auto"/>
        <w:ind w:firstLine="0"/>
        <w:jc w:val="left"/>
        <w:rPr>
          <w:rFonts w:eastAsiaTheme="minorEastAsia"/>
          <w:sz w:val="20"/>
          <w:szCs w:val="20"/>
          <w:lang w:eastAsia="pt-BR"/>
        </w:rPr>
      </w:pPr>
      <w:bookmarkStart w:id="40" w:name="page10"/>
      <w:bookmarkEnd w:id="40"/>
      <w:proofErr w:type="gramStart"/>
      <w:r w:rsidRPr="00046EA2">
        <w:rPr>
          <w:rFonts w:ascii="Arial" w:eastAsia="Arial" w:hAnsi="Arial" w:cs="Arial"/>
          <w:sz w:val="20"/>
          <w:szCs w:val="20"/>
          <w:lang w:eastAsia="pt-BR"/>
        </w:rPr>
        <w:lastRenderedPageBreak/>
        <w:t>10</w:t>
      </w:r>
      <w:r w:rsidRPr="00046EA2">
        <w:rPr>
          <w:rFonts w:eastAsiaTheme="minorEastAsia"/>
          <w:sz w:val="20"/>
          <w:szCs w:val="20"/>
          <w:lang w:eastAsia="pt-BR"/>
        </w:rPr>
        <w:tab/>
      </w:r>
      <w:r w:rsidRPr="00046EA2">
        <w:rPr>
          <w:rFonts w:ascii="Arial" w:eastAsia="Arial" w:hAnsi="Arial" w:cs="Arial"/>
          <w:sz w:val="20"/>
          <w:szCs w:val="20"/>
          <w:lang w:eastAsia="pt-BR"/>
        </w:rPr>
        <w:t>dom</w:t>
      </w:r>
      <w:proofErr w:type="gramEnd"/>
      <w:r w:rsidRPr="00046EA2">
        <w:rPr>
          <w:rFonts w:ascii="Arial" w:eastAsia="Arial" w:hAnsi="Arial" w:cs="Arial"/>
          <w:sz w:val="20"/>
          <w:szCs w:val="20"/>
          <w:lang w:eastAsia="pt-BR"/>
        </w:rPr>
        <w:t>_height</w:t>
      </w:r>
    </w:p>
    <w:p w:rsidR="00046EA2" w:rsidRPr="00046EA2" w:rsidRDefault="00046EA2" w:rsidP="00046EA2">
      <w:pPr>
        <w:widowControl/>
        <w:spacing w:line="363" w:lineRule="exact"/>
        <w:ind w:firstLine="0"/>
        <w:jc w:val="left"/>
        <w:rPr>
          <w:rFonts w:eastAsiaTheme="minorEastAsia"/>
          <w:sz w:val="20"/>
          <w:szCs w:val="20"/>
          <w:lang w:eastAsia="pt-BR"/>
        </w:rPr>
      </w:pPr>
    </w:p>
    <w:p w:rsidR="00046EA2" w:rsidRPr="00046EA2" w:rsidRDefault="00046EA2" w:rsidP="005A1944">
      <w:pPr>
        <w:widowControl/>
        <w:numPr>
          <w:ilvl w:val="0"/>
          <w:numId w:val="9"/>
        </w:numPr>
        <w:tabs>
          <w:tab w:val="left" w:pos="1099"/>
        </w:tabs>
        <w:spacing w:line="231" w:lineRule="auto"/>
        <w:ind w:left="920" w:right="2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Number of individuals per ha per diameter class, with each diameter class as a column diameter_</w:t>
      </w:r>
      <w:proofErr w:type="gramStart"/>
      <w:r w:rsidRPr="00046EA2">
        <w:rPr>
          <w:rFonts w:ascii="Arial" w:eastAsia="Arial" w:hAnsi="Arial" w:cs="Arial"/>
          <w:sz w:val="18"/>
          <w:szCs w:val="18"/>
          <w:lang w:val="en-US" w:eastAsia="pt-BR"/>
        </w:rPr>
        <w:t>class(</w:t>
      </w:r>
      <w:proofErr w:type="gramEnd"/>
      <w:r w:rsidRPr="00046EA2">
        <w:rPr>
          <w:rFonts w:ascii="Arial" w:eastAsia="Arial" w:hAnsi="Arial" w:cs="Arial"/>
          <w:sz w:val="18"/>
          <w:szCs w:val="18"/>
          <w:lang w:val="en-US" w:eastAsia="pt-BR"/>
        </w:rPr>
        <w:t>exfm20,"dbh", "transect", 10000, 10, 10, "scientific.name", cc_to_column=TRU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9"/>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G</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asal area per ha per diameter class, with each diameter class as a column</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2160" w:firstLine="0"/>
        <w:jc w:val="left"/>
        <w:rPr>
          <w:rFonts w:eastAsiaTheme="minorEastAsia"/>
          <w:sz w:val="20"/>
          <w:szCs w:val="20"/>
          <w:lang w:val="en-US" w:eastAsia="pt-BR"/>
        </w:rPr>
      </w:pPr>
      <w:r w:rsidRPr="00046EA2">
        <w:rPr>
          <w:rFonts w:ascii="Arial" w:eastAsia="Arial" w:hAnsi="Arial" w:cs="Arial"/>
          <w:sz w:val="18"/>
          <w:szCs w:val="18"/>
          <w:lang w:val="en-US" w:eastAsia="pt-BR"/>
        </w:rPr>
        <w:t>diameter_</w:t>
      </w:r>
      <w:proofErr w:type="gramStart"/>
      <w:r w:rsidRPr="00046EA2">
        <w:rPr>
          <w:rFonts w:ascii="Arial" w:eastAsia="Arial" w:hAnsi="Arial" w:cs="Arial"/>
          <w:sz w:val="18"/>
          <w:szCs w:val="18"/>
          <w:lang w:val="en-US" w:eastAsia="pt-BR"/>
        </w:rPr>
        <w:t>class(</w:t>
      </w:r>
      <w:proofErr w:type="gramEnd"/>
      <w:r w:rsidRPr="00046EA2">
        <w:rPr>
          <w:rFonts w:ascii="Arial" w:eastAsia="Arial" w:hAnsi="Arial" w:cs="Arial"/>
          <w:sz w:val="18"/>
          <w:szCs w:val="18"/>
          <w:lang w:val="en-US" w:eastAsia="pt-BR"/>
        </w:rPr>
        <w:t>exfm20,"dbh", "transect",10000,10,10,"scientific.name", cc_to_column=TRUE,G_to_cc=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1" w:lineRule="exact"/>
        <w:ind w:firstLine="0"/>
        <w:jc w:val="left"/>
        <w:rPr>
          <w:rFonts w:eastAsiaTheme="minorEastAsia"/>
          <w:sz w:val="20"/>
          <w:szCs w:val="20"/>
          <w:lang w:val="en-US" w:eastAsia="pt-BR"/>
        </w:rPr>
      </w:pPr>
    </w:p>
    <w:p w:rsidR="00046EA2" w:rsidRPr="00046EA2" w:rsidRDefault="00046EA2" w:rsidP="005A1944">
      <w:pPr>
        <w:widowControl/>
        <w:numPr>
          <w:ilvl w:val="0"/>
          <w:numId w:val="10"/>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Volume</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1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Volume per ha per diameter clas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iameter_</w:t>
      </w:r>
      <w:proofErr w:type="gramStart"/>
      <w:r w:rsidRPr="00046EA2">
        <w:rPr>
          <w:rFonts w:ascii="Arial" w:eastAsia="Arial" w:hAnsi="Arial" w:cs="Arial"/>
          <w:sz w:val="18"/>
          <w:szCs w:val="18"/>
          <w:lang w:val="en-US" w:eastAsia="pt-BR"/>
        </w:rPr>
        <w:t>class(</w:t>
      </w:r>
      <w:proofErr w:type="gramEnd"/>
      <w:r w:rsidRPr="00046EA2">
        <w:rPr>
          <w:rFonts w:ascii="Arial" w:eastAsia="Arial" w:hAnsi="Arial" w:cs="Arial"/>
          <w:sz w:val="18"/>
          <w:szCs w:val="18"/>
          <w:lang w:val="en-US" w:eastAsia="pt-BR"/>
        </w:rPr>
        <w:t>exfm20,"dbh", "transect", 10000, 10, 10, "scientific.name",volume = "vo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Volume per ha per diameter class, with each diameter class as a column</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iameter_class(exfm20,"dbh","transect",10000,10,10,"scientific.name","vol</w:t>
      </w:r>
      <w:proofErr w:type="gramStart"/>
      <w:r w:rsidRPr="00046EA2">
        <w:rPr>
          <w:rFonts w:ascii="Arial" w:eastAsia="Arial" w:hAnsi="Arial" w:cs="Arial"/>
          <w:sz w:val="18"/>
          <w:szCs w:val="18"/>
          <w:lang w:val="en-US" w:eastAsia="pt-BR"/>
        </w:rPr>
        <w:t>",cc</w:t>
      </w:r>
      <w:proofErr w:type="gramEnd"/>
      <w:r w:rsidRPr="00046EA2">
        <w:rPr>
          <w:rFonts w:ascii="Arial" w:eastAsia="Arial" w:hAnsi="Arial" w:cs="Arial"/>
          <w:sz w:val="18"/>
          <w:szCs w:val="18"/>
          <w:lang w:val="en-US" w:eastAsia="pt-BR"/>
        </w:rPr>
        <w:t>_to_column=TRU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69504" behindDoc="1" locked="0" layoutInCell="0" allowOverlap="1" wp14:anchorId="7E8D4FD8" wp14:editId="0E3D06A9">
                <wp:simplePos x="0" y="0"/>
                <wp:positionH relativeFrom="column">
                  <wp:posOffset>359410</wp:posOffset>
                </wp:positionH>
                <wp:positionV relativeFrom="paragraph">
                  <wp:posOffset>493395</wp:posOffset>
                </wp:positionV>
                <wp:extent cx="5229225" cy="0"/>
                <wp:effectExtent l="0" t="0" r="0" b="0"/>
                <wp:wrapNone/>
                <wp:docPr id="406"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5C516E2" id="Shape 11"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28.3pt,38.85pt" to="440.0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3"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om_height</w:t>
      </w:r>
      <w:r w:rsidRPr="00046EA2">
        <w:rPr>
          <w:rFonts w:eastAsiaTheme="minorEastAsia"/>
          <w:sz w:val="20"/>
          <w:szCs w:val="20"/>
          <w:lang w:val="en-US" w:eastAsia="pt-BR"/>
        </w:rPr>
        <w:tab/>
      </w:r>
      <w:r w:rsidRPr="00046EA2">
        <w:rPr>
          <w:rFonts w:ascii="Arial" w:eastAsia="Arial" w:hAnsi="Arial" w:cs="Arial"/>
          <w:sz w:val="18"/>
          <w:szCs w:val="18"/>
          <w:lang w:val="en-US" w:eastAsia="pt-BR"/>
        </w:rPr>
        <w:t>Calculate the dominant height of forest inventory data plot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70528" behindDoc="1" locked="0" layoutInCell="0" allowOverlap="1" wp14:anchorId="5635382B" wp14:editId="52B89AFE">
                <wp:simplePos x="0" y="0"/>
                <wp:positionH relativeFrom="column">
                  <wp:posOffset>359410</wp:posOffset>
                </wp:positionH>
                <wp:positionV relativeFrom="paragraph">
                  <wp:posOffset>139700</wp:posOffset>
                </wp:positionV>
                <wp:extent cx="5229225" cy="0"/>
                <wp:effectExtent l="0" t="0" r="0" b="0"/>
                <wp:wrapNone/>
                <wp:docPr id="407" name="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3DC5E85" id="Shape 12"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his function is used to get a data frame with Dominant height values for each plot in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forest inventory data.</w:t>
      </w:r>
    </w:p>
    <w:p w:rsidR="00046EA2" w:rsidRPr="00046EA2" w:rsidRDefault="00046EA2" w:rsidP="00046EA2">
      <w:pPr>
        <w:widowControl/>
        <w:spacing w:line="2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660" w:firstLine="0"/>
        <w:jc w:val="left"/>
        <w:rPr>
          <w:rFonts w:eastAsiaTheme="minorEastAsia"/>
          <w:sz w:val="20"/>
          <w:szCs w:val="20"/>
          <w:lang w:val="en-US" w:eastAsia="pt-BR"/>
        </w:rPr>
      </w:pPr>
      <w:r w:rsidRPr="00046EA2">
        <w:rPr>
          <w:rFonts w:ascii="Arial" w:eastAsia="Arial" w:hAnsi="Arial" w:cs="Arial"/>
          <w:sz w:val="20"/>
          <w:szCs w:val="20"/>
          <w:lang w:val="en-US" w:eastAsia="pt-BR"/>
        </w:rPr>
        <w:t>dom_</w:t>
      </w:r>
      <w:proofErr w:type="gramStart"/>
      <w:r w:rsidRPr="00046EA2">
        <w:rPr>
          <w:rFonts w:ascii="Arial" w:eastAsia="Arial" w:hAnsi="Arial" w:cs="Arial"/>
          <w:sz w:val="20"/>
          <w:szCs w:val="20"/>
          <w:lang w:val="en-US" w:eastAsia="pt-BR"/>
        </w:rPr>
        <w:t>height(</w:t>
      </w:r>
      <w:proofErr w:type="gramEnd"/>
      <w:r w:rsidRPr="00046EA2">
        <w:rPr>
          <w:rFonts w:ascii="Arial" w:eastAsia="Arial" w:hAnsi="Arial" w:cs="Arial"/>
          <w:sz w:val="20"/>
          <w:szCs w:val="20"/>
          <w:lang w:val="en-US" w:eastAsia="pt-BR"/>
        </w:rPr>
        <w:t>df, th, dbh, plot, obs, dom, .groups, merge_data = FALSE, dh_name = "DH")</w:t>
      </w:r>
    </w:p>
    <w:p w:rsidR="00046EA2" w:rsidRPr="00046EA2" w:rsidRDefault="00046EA2" w:rsidP="00046EA2">
      <w:pPr>
        <w:widowControl/>
        <w:spacing w:line="3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total height variable.</w:t>
      </w:r>
    </w:p>
    <w:p w:rsidR="00046EA2" w:rsidRPr="00046EA2" w:rsidRDefault="00046EA2" w:rsidP="00046EA2">
      <w:pPr>
        <w:widowControl/>
        <w:spacing w:line="1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diameter at breast height variable. Used to filter out trees with no diameter measurement.</w:t>
      </w:r>
    </w:p>
    <w:p w:rsidR="00046EA2" w:rsidRPr="00046EA2" w:rsidRDefault="00046EA2" w:rsidP="00046EA2">
      <w:pPr>
        <w:widowControl/>
        <w:spacing w:line="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Quoted name of the plot variable. used to differentiate the data’s plots. If this argument is missing, the defined groups in the data frame will be used, </w:t>
      </w:r>
      <w:proofErr w:type="gramStart"/>
      <w:r w:rsidRPr="00046EA2">
        <w:rPr>
          <w:rFonts w:ascii="Arial" w:eastAsia="Arial" w:hAnsi="Arial" w:cs="Arial"/>
          <w:sz w:val="20"/>
          <w:szCs w:val="20"/>
          <w:lang w:val="en-US" w:eastAsia="pt-BR"/>
        </w:rPr>
        <w:t>If</w:t>
      </w:r>
      <w:proofErr w:type="gramEnd"/>
      <w:r w:rsidRPr="00046EA2">
        <w:rPr>
          <w:rFonts w:ascii="Arial" w:eastAsia="Arial" w:hAnsi="Arial" w:cs="Arial"/>
          <w:sz w:val="20"/>
          <w:szCs w:val="20"/>
          <w:lang w:val="en-US" w:eastAsia="pt-BR"/>
        </w:rPr>
        <w:t xml:space="preserve"> there are no groups in the data, the function will fail.</w:t>
      </w:r>
    </w:p>
    <w:p w:rsidR="00046EA2" w:rsidRPr="00046EA2" w:rsidRDefault="00046EA2" w:rsidP="00046EA2">
      <w:pPr>
        <w:widowControl/>
        <w:spacing w:line="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b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Quoted name of the observations variable. This will be used to tell which trees are dominant, i.e. it’s the variable that tells the type of tree; if it is normal, dominant, suppressed, etc. If this argument is not supplied, the function will calculate the average value of 2 trees with bigger height values in each plot, and use that as the dominant value.</w:t>
      </w:r>
    </w:p>
    <w:p w:rsidR="00046EA2" w:rsidRPr="00046EA2" w:rsidRDefault="00046EA2" w:rsidP="00046EA2">
      <w:pPr>
        <w:widowControl/>
        <w:spacing w:line="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5"/>
          <w:szCs w:val="15"/>
          <w:lang w:val="en-US" w:eastAsia="pt-BR"/>
        </w:rPr>
        <w:t>do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Character value for the dominant tree code used in the observations variable variable supplied in the obs argument. This is used alongside the obs argument to differentiate dominant trees from the other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41" w:name="page11"/>
      <w:bookmarkEnd w:id="41"/>
      <w:r w:rsidRPr="00046EA2">
        <w:rPr>
          <w:rFonts w:ascii="Arial" w:eastAsia="Arial" w:hAnsi="Arial" w:cs="Arial"/>
          <w:sz w:val="18"/>
          <w:szCs w:val="18"/>
          <w:lang w:val="en-US" w:eastAsia="pt-BR"/>
        </w:rPr>
        <w:lastRenderedPageBreak/>
        <w:t>dom_heigh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11</w:t>
      </w:r>
    </w:p>
    <w:p w:rsidR="00046EA2" w:rsidRPr="00046EA2" w:rsidRDefault="00046EA2" w:rsidP="00046EA2">
      <w:pPr>
        <w:widowControl/>
        <w:spacing w:line="2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880" w:space="720"/>
            <w:col w:w="760"/>
          </w:cols>
        </w:sectPr>
      </w:pPr>
    </w:p>
    <w:p w:rsidR="00046EA2" w:rsidRPr="00046EA2" w:rsidRDefault="00046EA2" w:rsidP="00046EA2">
      <w:pPr>
        <w:widowControl/>
        <w:spacing w:line="1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groups</w:t>
      </w:r>
      <w:proofErr w:type="gramEnd"/>
    </w:p>
    <w:p w:rsidR="00046EA2" w:rsidRPr="00046EA2" w:rsidRDefault="00046EA2" w:rsidP="00046EA2">
      <w:pPr>
        <w:widowControl/>
        <w:spacing w:line="3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merge_data</w:t>
      </w:r>
    </w:p>
    <w:p w:rsidR="00046EA2" w:rsidRPr="00046EA2" w:rsidRDefault="00046EA2" w:rsidP="00046EA2">
      <w:pPr>
        <w:widowControl/>
        <w:spacing w:line="3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h_nam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that can be added to</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fferentiate subdivisions of the data. Default: NA.</w:t>
      </w:r>
    </w:p>
    <w:p w:rsidR="00046EA2" w:rsidRPr="00046EA2" w:rsidRDefault="00046EA2" w:rsidP="00046EA2">
      <w:pPr>
        <w:widowControl/>
        <w:spacing w:line="12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f TRUE, will merge the original data frame with the dominant height table. D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ault: FALSE.</w:t>
      </w:r>
    </w:p>
    <w:p w:rsidR="00046EA2" w:rsidRPr="00046EA2" w:rsidRDefault="00046EA2" w:rsidP="00046EA2">
      <w:pPr>
        <w:widowControl/>
        <w:spacing w:line="12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aracter value for the name of the dominant height variable created. Default:</w:t>
      </w:r>
    </w:p>
    <w:p w:rsidR="00046EA2" w:rsidRPr="00046EA2" w:rsidRDefault="00046EA2" w:rsidP="00046EA2">
      <w:pPr>
        <w:widowControl/>
        <w:spacing w:line="1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H"</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the dominant height values by plot.</w:t>
      </w:r>
    </w:p>
    <w:p w:rsidR="00046EA2" w:rsidRPr="00046EA2" w:rsidRDefault="00046EA2" w:rsidP="00046EA2">
      <w:pPr>
        <w:widowControl/>
        <w:spacing w:line="3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8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9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9")</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9</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Let's say we need to get the dominant height (DH) values for a forest inventory data.</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val="en-US" w:eastAsia="pt-BR"/>
        </w:rPr>
        <w:t xml:space="preserve">If we don't have a variable that tells which trees are dominant, it's ok. </w:t>
      </w:r>
      <w:r w:rsidRPr="00046EA2">
        <w:rPr>
          <w:rFonts w:ascii="Arial" w:eastAsia="Arial" w:hAnsi="Arial" w:cs="Arial"/>
          <w:sz w:val="18"/>
          <w:szCs w:val="18"/>
          <w:lang w:eastAsia="pt-BR"/>
        </w:rPr>
        <w:t>We can</w:t>
      </w:r>
    </w:p>
    <w:p w:rsidR="00046EA2" w:rsidRPr="00046EA2" w:rsidRDefault="00046EA2" w:rsidP="00046EA2">
      <w:pPr>
        <w:widowControl/>
        <w:spacing w:line="39"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11"/>
        </w:numPr>
        <w:tabs>
          <w:tab w:val="left" w:pos="1099"/>
        </w:tabs>
        <w:spacing w:line="231" w:lineRule="auto"/>
        <w:ind w:left="920" w:right="7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still estimate DH using this function. It will average the top 2 trees of each plot: dom_height(df=exfm</w:t>
      </w:r>
      <w:proofErr w:type="gramStart"/>
      <w:r w:rsidRPr="00046EA2">
        <w:rPr>
          <w:rFonts w:ascii="Arial" w:eastAsia="Arial" w:hAnsi="Arial" w:cs="Arial"/>
          <w:sz w:val="18"/>
          <w:szCs w:val="18"/>
          <w:lang w:val="en-US" w:eastAsia="pt-BR"/>
        </w:rPr>
        <w:t>9,th</w:t>
      </w:r>
      <w:proofErr w:type="gramEnd"/>
      <w:r w:rsidRPr="00046EA2">
        <w:rPr>
          <w:rFonts w:ascii="Arial" w:eastAsia="Arial" w:hAnsi="Arial" w:cs="Arial"/>
          <w:sz w:val="18"/>
          <w:szCs w:val="18"/>
          <w:lang w:val="en-US" w:eastAsia="pt-BR"/>
        </w:rPr>
        <w:t>="TH",dbh="DBH",plot="PLOT")</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f course, if we do have a variable that differentiate the dominant trees, it'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est we use it. For that we use the obs argument, and the dom argumen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n this data, the OBS variable is used to tell the type of tre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Let's check the levels in our OBS variable, to see which one is associated</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1"/>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with</w:t>
      </w:r>
      <w:proofErr w:type="gramEnd"/>
      <w:r w:rsidRPr="00046EA2">
        <w:rPr>
          <w:rFonts w:ascii="Arial" w:eastAsia="Arial" w:hAnsi="Arial" w:cs="Arial"/>
          <w:sz w:val="18"/>
          <w:szCs w:val="18"/>
          <w:lang w:eastAsia="pt-BR"/>
        </w:rPr>
        <w:t xml:space="preserve"> dominant trees.</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evels(</w:t>
      </w:r>
      <w:proofErr w:type="gramStart"/>
      <w:r w:rsidRPr="00046EA2">
        <w:rPr>
          <w:rFonts w:ascii="Arial" w:eastAsia="Arial" w:hAnsi="Arial" w:cs="Arial"/>
          <w:sz w:val="18"/>
          <w:szCs w:val="18"/>
          <w:lang w:val="en-US" w:eastAsia="pt-BR"/>
        </w:rPr>
        <w:t>as.factor</w:t>
      </w:r>
      <w:proofErr w:type="gramEnd"/>
      <w:r w:rsidRPr="00046EA2">
        <w:rPr>
          <w:rFonts w:ascii="Arial" w:eastAsia="Arial" w:hAnsi="Arial" w:cs="Arial"/>
          <w:sz w:val="18"/>
          <w:szCs w:val="18"/>
          <w:lang w:val="en-US" w:eastAsia="pt-BR"/>
        </w:rPr>
        <w:t>(exfm9$OBS))</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12"/>
        </w:numPr>
        <w:tabs>
          <w:tab w:val="left" w:pos="1099"/>
        </w:tabs>
        <w:spacing w:line="231" w:lineRule="auto"/>
        <w:ind w:left="920" w:right="7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So, the "D" level must be the one that tells which trees are dominant. Let's use it: dom_height(df=exfm</w:t>
      </w:r>
      <w:proofErr w:type="gramStart"/>
      <w:r w:rsidRPr="00046EA2">
        <w:rPr>
          <w:rFonts w:ascii="Arial" w:eastAsia="Arial" w:hAnsi="Arial" w:cs="Arial"/>
          <w:sz w:val="18"/>
          <w:szCs w:val="18"/>
          <w:lang w:val="en-US" w:eastAsia="pt-BR"/>
        </w:rPr>
        <w:t>9,th</w:t>
      </w:r>
      <w:proofErr w:type="gramEnd"/>
      <w:r w:rsidRPr="00046EA2">
        <w:rPr>
          <w:rFonts w:ascii="Arial" w:eastAsia="Arial" w:hAnsi="Arial" w:cs="Arial"/>
          <w:sz w:val="18"/>
          <w:szCs w:val="18"/>
          <w:lang w:val="en-US" w:eastAsia="pt-BR"/>
        </w:rPr>
        <w:t>="TH",dbh="DBH",plot="PLOT",obs="OBS",dom="D")</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2"/>
        </w:numPr>
        <w:tabs>
          <w:tab w:val="left" w:pos="1080"/>
        </w:tabs>
        <w:spacing w:line="240" w:lineRule="auto"/>
        <w:ind w:left="1080" w:hanging="15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f there are subdivisions of the data, like different strata, they can be included in th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2"/>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groups</w:t>
      </w:r>
      <w:proofErr w:type="gramEnd"/>
      <w:r w:rsidRPr="00046EA2">
        <w:rPr>
          <w:rFonts w:ascii="Arial" w:eastAsia="Arial" w:hAnsi="Arial" w:cs="Arial"/>
          <w:sz w:val="18"/>
          <w:szCs w:val="18"/>
          <w:lang w:eastAsia="pt-BR"/>
        </w:rPr>
        <w:t xml:space="preserve"> argument:</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om_height(df=exfm</w:t>
      </w:r>
      <w:proofErr w:type="gramStart"/>
      <w:r w:rsidRPr="00046EA2">
        <w:rPr>
          <w:rFonts w:ascii="Arial" w:eastAsia="Arial" w:hAnsi="Arial" w:cs="Arial"/>
          <w:sz w:val="18"/>
          <w:szCs w:val="18"/>
          <w:lang w:val="en-US" w:eastAsia="pt-BR"/>
        </w:rPr>
        <w:t>9,th</w:t>
      </w:r>
      <w:proofErr w:type="gramEnd"/>
      <w:r w:rsidRPr="00046EA2">
        <w:rPr>
          <w:rFonts w:ascii="Arial" w:eastAsia="Arial" w:hAnsi="Arial" w:cs="Arial"/>
          <w:sz w:val="18"/>
          <w:szCs w:val="18"/>
          <w:lang w:val="en-US" w:eastAsia="pt-BR"/>
        </w:rPr>
        <w:t>="TH",dbh="DBH",plot="PLOT",obs="OBS",dom="D",.groups="STRAT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13"/>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automatically bind the dominant heights table to the original data,</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3"/>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using the merge_data argument:</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046EA2">
      <w:pPr>
        <w:widowControl/>
        <w:spacing w:line="249" w:lineRule="auto"/>
        <w:ind w:right="3060" w:firstLine="0"/>
        <w:jc w:val="left"/>
        <w:rPr>
          <w:rFonts w:eastAsiaTheme="minorEastAsia"/>
          <w:sz w:val="20"/>
          <w:szCs w:val="20"/>
          <w:lang w:val="en-US" w:eastAsia="pt-BR"/>
        </w:rPr>
      </w:pPr>
      <w:r w:rsidRPr="00046EA2">
        <w:rPr>
          <w:rFonts w:ascii="Arial" w:eastAsia="Arial" w:hAnsi="Arial" w:cs="Arial"/>
          <w:sz w:val="17"/>
          <w:szCs w:val="17"/>
          <w:lang w:val="en-US" w:eastAsia="pt-BR"/>
        </w:rPr>
        <w:t>dom_</w:t>
      </w:r>
      <w:proofErr w:type="gramStart"/>
      <w:r w:rsidRPr="00046EA2">
        <w:rPr>
          <w:rFonts w:ascii="Arial" w:eastAsia="Arial" w:hAnsi="Arial" w:cs="Arial"/>
          <w:sz w:val="17"/>
          <w:szCs w:val="17"/>
          <w:lang w:val="en-US" w:eastAsia="pt-BR"/>
        </w:rPr>
        <w:t>height(</w:t>
      </w:r>
      <w:proofErr w:type="gramEnd"/>
      <w:r w:rsidRPr="00046EA2">
        <w:rPr>
          <w:rFonts w:ascii="Arial" w:eastAsia="Arial" w:hAnsi="Arial" w:cs="Arial"/>
          <w:sz w:val="17"/>
          <w:szCs w:val="17"/>
          <w:lang w:val="en-US" w:eastAsia="pt-BR"/>
        </w:rPr>
        <w:t>df=exfm9,th="TH",dbh="DBH",plot="PLOT",obs="OBS", dom="D",.groups="STRATA", merge_data=TRU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960"/>
        </w:tabs>
        <w:spacing w:line="240" w:lineRule="auto"/>
        <w:ind w:firstLine="0"/>
        <w:jc w:val="left"/>
        <w:rPr>
          <w:rFonts w:eastAsiaTheme="minorEastAsia"/>
          <w:sz w:val="20"/>
          <w:szCs w:val="20"/>
          <w:lang w:eastAsia="pt-BR"/>
        </w:rPr>
      </w:pPr>
      <w:bookmarkStart w:id="42" w:name="page12"/>
      <w:bookmarkEnd w:id="42"/>
      <w:r w:rsidRPr="00046EA2">
        <w:rPr>
          <w:rFonts w:ascii="Arial" w:eastAsia="Arial" w:hAnsi="Arial" w:cs="Arial"/>
          <w:sz w:val="17"/>
          <w:szCs w:val="17"/>
          <w:lang w:eastAsia="pt-BR"/>
        </w:rPr>
        <w:lastRenderedPageBreak/>
        <w:t>12</w:t>
      </w:r>
      <w:r w:rsidRPr="00046EA2">
        <w:rPr>
          <w:rFonts w:eastAsiaTheme="minorEastAsia"/>
          <w:sz w:val="20"/>
          <w:szCs w:val="20"/>
          <w:lang w:eastAsia="pt-BR"/>
        </w:rPr>
        <w:tab/>
      </w:r>
      <w:r w:rsidRPr="00046EA2">
        <w:rPr>
          <w:rFonts w:ascii="Arial" w:eastAsia="Arial" w:hAnsi="Arial" w:cs="Arial"/>
          <w:sz w:val="17"/>
          <w:szCs w:val="17"/>
          <w:lang w:eastAsia="pt-BR"/>
        </w:rPr>
        <w:t>est_clutter</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1552" behindDoc="1" locked="0" layoutInCell="0" allowOverlap="1" wp14:anchorId="0F1EE628" wp14:editId="2F7044E1">
                <wp:simplePos x="0" y="0"/>
                <wp:positionH relativeFrom="column">
                  <wp:posOffset>359410</wp:posOffset>
                </wp:positionH>
                <wp:positionV relativeFrom="paragraph">
                  <wp:posOffset>461645</wp:posOffset>
                </wp:positionV>
                <wp:extent cx="5229225" cy="0"/>
                <wp:effectExtent l="0" t="0" r="0" b="0"/>
                <wp:wrapNone/>
                <wp:docPr id="408" name="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0C226C8" id="Shape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8.3pt,36.35pt" to="440.05pt,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56"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900"/>
        <w:gridCol w:w="6340"/>
      </w:tblGrid>
      <w:tr w:rsidR="00046EA2" w:rsidRPr="00046EA2" w:rsidTr="00046EA2">
        <w:trPr>
          <w:trHeight w:val="248"/>
        </w:trPr>
        <w:tc>
          <w:tcPr>
            <w:tcW w:w="19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st_clutter</w:t>
            </w:r>
          </w:p>
        </w:tc>
        <w:tc>
          <w:tcPr>
            <w:tcW w:w="63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5"/>
                <w:sz w:val="20"/>
                <w:szCs w:val="20"/>
                <w:lang w:val="en-US" w:eastAsia="pt-BR"/>
              </w:rPr>
              <w:t>Estimate future and present basal area, volume, TCA, CMI and MMI</w:t>
            </w:r>
          </w:p>
        </w:tc>
      </w:tr>
      <w:tr w:rsidR="00046EA2" w:rsidRPr="00046EA2" w:rsidTr="00046EA2">
        <w:trPr>
          <w:trHeight w:val="239"/>
        </w:trPr>
        <w:tc>
          <w:tcPr>
            <w:tcW w:w="19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3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s of the Clutter Growth and Yield Model</w:t>
            </w:r>
          </w:p>
        </w:tc>
      </w:tr>
      <w:tr w:rsidR="00046EA2" w:rsidRPr="00046EA2" w:rsidTr="00046EA2">
        <w:trPr>
          <w:trHeight w:val="188"/>
        </w:trPr>
        <w:tc>
          <w:tcPr>
            <w:tcW w:w="19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6"/>
                <w:szCs w:val="16"/>
                <w:lang w:val="en-US" w:eastAsia="pt-BR"/>
              </w:rPr>
            </w:pPr>
          </w:p>
        </w:tc>
        <w:tc>
          <w:tcPr>
            <w:tcW w:w="63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6"/>
                <w:szCs w:val="16"/>
                <w:lang w:val="en-US" w:eastAsia="pt-BR"/>
              </w:rPr>
            </w:pPr>
          </w:p>
        </w:tc>
      </w:tr>
    </w:tbl>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1"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This function estimates the present the present value of basal area for each class using either the class mean, or a linear quadratic model, and then uses </w:t>
      </w:r>
      <w:proofErr w:type="gramStart"/>
      <w:r w:rsidRPr="00046EA2">
        <w:rPr>
          <w:rFonts w:ascii="Arial" w:eastAsia="Arial" w:hAnsi="Arial" w:cs="Arial"/>
          <w:sz w:val="20"/>
          <w:szCs w:val="20"/>
          <w:lang w:val="en-US" w:eastAsia="pt-BR"/>
        </w:rPr>
        <w:t>it’s</w:t>
      </w:r>
      <w:proofErr w:type="gramEnd"/>
      <w:r w:rsidRPr="00046EA2">
        <w:rPr>
          <w:rFonts w:ascii="Arial" w:eastAsia="Arial" w:hAnsi="Arial" w:cs="Arial"/>
          <w:sz w:val="20"/>
          <w:szCs w:val="20"/>
          <w:lang w:val="en-US" w:eastAsia="pt-BR"/>
        </w:rPr>
        <w:t xml:space="preserve"> value to calculate the basal area from Clutter’s growth and yield model.</w:t>
      </w:r>
    </w:p>
    <w:p w:rsidR="00046EA2" w:rsidRPr="00046EA2" w:rsidRDefault="00046EA2" w:rsidP="00046EA2">
      <w:pPr>
        <w:widowControl/>
        <w:spacing w:line="3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st_</w:t>
      </w:r>
      <w:proofErr w:type="gramStart"/>
      <w:r w:rsidRPr="00046EA2">
        <w:rPr>
          <w:rFonts w:ascii="Arial" w:eastAsia="Arial" w:hAnsi="Arial" w:cs="Arial"/>
          <w:sz w:val="20"/>
          <w:szCs w:val="20"/>
          <w:lang w:val="en-US" w:eastAsia="pt-BR"/>
        </w:rPr>
        <w:t>clutter(</w:t>
      </w:r>
      <w:proofErr w:type="gramEnd"/>
      <w:r w:rsidRPr="00046EA2">
        <w:rPr>
          <w:rFonts w:ascii="Arial" w:eastAsia="Arial" w:hAnsi="Arial" w:cs="Arial"/>
          <w:sz w:val="20"/>
          <w:szCs w:val="20"/>
          <w:lang w:val="en-US" w:eastAsia="pt-BR"/>
        </w:rPr>
        <w:t>df, age, basal_area, site, category, coeffs,</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860" w:firstLine="0"/>
        <w:jc w:val="left"/>
        <w:rPr>
          <w:rFonts w:eastAsiaTheme="minorEastAsia"/>
          <w:sz w:val="20"/>
          <w:szCs w:val="20"/>
          <w:lang w:val="en-US" w:eastAsia="pt-BR"/>
        </w:rPr>
      </w:pPr>
      <w:r w:rsidRPr="00046EA2">
        <w:rPr>
          <w:rFonts w:ascii="Arial" w:eastAsia="Arial" w:hAnsi="Arial" w:cs="Arial"/>
          <w:sz w:val="20"/>
          <w:szCs w:val="20"/>
          <w:lang w:val="en-US" w:eastAsia="pt-BR"/>
        </w:rPr>
        <w:t>method = "average", annual_increment = FALSE, gray_scale = TRUE, output = "table")</w:t>
      </w:r>
    </w:p>
    <w:p w:rsidR="00046EA2" w:rsidRPr="00046EA2" w:rsidRDefault="00046EA2" w:rsidP="00046EA2">
      <w:pPr>
        <w:widowControl/>
        <w:spacing w:line="3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A numeric vector with the desired age range to be used in the estimation, or a Quoted name for the age variabl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basal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for the basal area variable.</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it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for the average site variable.</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categor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for the category variable.</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coeff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Numeric vector or a data frame with the fitted values of Clutter’s growth and yield model. It must be a named vector, with b</w:t>
      </w:r>
      <w:proofErr w:type="gramStart"/>
      <w:r w:rsidRPr="00046EA2">
        <w:rPr>
          <w:rFonts w:ascii="Arial" w:eastAsia="Arial" w:hAnsi="Arial" w:cs="Arial"/>
          <w:sz w:val="20"/>
          <w:szCs w:val="20"/>
          <w:lang w:val="en-US" w:eastAsia="pt-BR"/>
        </w:rPr>
        <w:t>0,b</w:t>
      </w:r>
      <w:proofErr w:type="gramEnd"/>
      <w:r w:rsidRPr="00046EA2">
        <w:rPr>
          <w:rFonts w:ascii="Arial" w:eastAsia="Arial" w:hAnsi="Arial" w:cs="Arial"/>
          <w:sz w:val="20"/>
          <w:szCs w:val="20"/>
          <w:lang w:val="en-US" w:eastAsia="pt-BR"/>
        </w:rPr>
        <w:t>1,b2,b3,a0 and a1 as names. a1 is not obligatory.</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tabs>
          <w:tab w:val="left" w:pos="2440"/>
          <w:tab w:val="left" w:pos="800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method</w:t>
      </w:r>
      <w:r w:rsidRPr="00046EA2">
        <w:rPr>
          <w:rFonts w:eastAsiaTheme="minorEastAsia"/>
          <w:sz w:val="20"/>
          <w:szCs w:val="20"/>
          <w:lang w:val="en-US" w:eastAsia="pt-BR"/>
        </w:rPr>
        <w:tab/>
      </w:r>
      <w:r w:rsidRPr="00046EA2">
        <w:rPr>
          <w:rFonts w:ascii="Arial" w:eastAsia="Arial" w:hAnsi="Arial" w:cs="Arial"/>
          <w:sz w:val="20"/>
          <w:szCs w:val="20"/>
          <w:lang w:val="en-US" w:eastAsia="pt-BR"/>
        </w:rPr>
        <w:t>Method used for estimating the present basal area of each class.</w:t>
      </w:r>
      <w:r w:rsidRPr="00046EA2">
        <w:rPr>
          <w:rFonts w:ascii="Arial" w:eastAsia="Arial" w:hAnsi="Arial" w:cs="Arial"/>
          <w:sz w:val="20"/>
          <w:szCs w:val="20"/>
          <w:lang w:val="en-US" w:eastAsia="pt-BR"/>
        </w:rPr>
        <w:tab/>
        <w:t>It can ei-</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r be the class’ average basal area "average", or an estimated value from</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 linear quadratic model of site as a function of basal area "model". Default:</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verage".</w:t>
      </w:r>
    </w:p>
    <w:p w:rsidR="00046EA2" w:rsidRPr="00046EA2" w:rsidRDefault="00046EA2" w:rsidP="00046EA2">
      <w:pPr>
        <w:widowControl/>
        <w:spacing w:line="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nnual_increment</w:t>
      </w:r>
    </w:p>
    <w:p w:rsidR="00046EA2" w:rsidRPr="00046EA2" w:rsidRDefault="00046EA2" w:rsidP="00046EA2">
      <w:pPr>
        <w:widowControl/>
        <w:spacing w:line="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f TRUE, changes the labels from Mean Monthly Increment (MMI) and Current</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Monthly Increment (CMI) to Mean Annual Increment (MAI) and Current An-</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al Increment (CAI). Default FALS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8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ray_scal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the plot will be rendered in a gray scale. Default: "TRUE".</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Type of output the function should return. This can either be "plot", for the es-timation plots, "table", for a data frame with the estimated values, and "full" for a list with the plot and 2 more data frames. "tabl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6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 a ggplot object or a list, according to outpu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80"/>
        <w:gridCol w:w="3960"/>
      </w:tblGrid>
      <w:tr w:rsidR="00046EA2" w:rsidRPr="00046EA2" w:rsidTr="00046EA2">
        <w:trPr>
          <w:trHeight w:val="237"/>
        </w:trPr>
        <w:tc>
          <w:tcPr>
            <w:tcW w:w="42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43" w:name="page13"/>
            <w:bookmarkEnd w:id="43"/>
            <w:r w:rsidRPr="00046EA2">
              <w:rPr>
                <w:rFonts w:ascii="Arial" w:eastAsia="Arial" w:hAnsi="Arial" w:cs="Arial"/>
                <w:sz w:val="20"/>
                <w:szCs w:val="20"/>
                <w:lang w:eastAsia="pt-BR"/>
              </w:rPr>
              <w:lastRenderedPageBreak/>
              <w:t>exfm1</w:t>
            </w:r>
          </w:p>
        </w:tc>
        <w:tc>
          <w:tcPr>
            <w:tcW w:w="39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13</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4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20"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29">
        <w:r w:rsidRPr="00046EA2">
          <w:rPr>
            <w:rFonts w:ascii="Arial" w:eastAsia="Arial" w:hAnsi="Arial" w:cs="Arial"/>
            <w:color w:val="0000CC"/>
            <w:sz w:val="20"/>
            <w:szCs w:val="20"/>
            <w:lang w:val="en-US" w:eastAsia="pt-BR"/>
          </w:rPr>
          <w:t>fit_clutter</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fitting the clutter growth and Yield model, and </w:t>
      </w:r>
      <w:hyperlink w:anchor="page7">
        <w:r w:rsidRPr="00046EA2">
          <w:rPr>
            <w:rFonts w:ascii="Arial" w:eastAsia="Arial" w:hAnsi="Arial" w:cs="Arial"/>
            <w:color w:val="0000CC"/>
            <w:sz w:val="20"/>
            <w:szCs w:val="20"/>
            <w:lang w:val="en-US" w:eastAsia="pt-BR"/>
          </w:rPr>
          <w:t>classify_site</w:t>
        </w:r>
      </w:hyperlink>
      <w:r w:rsidRPr="00046EA2">
        <w:rPr>
          <w:rFonts w:ascii="Arial" w:eastAsia="Arial" w:hAnsi="Arial" w:cs="Arial"/>
          <w:sz w:val="20"/>
          <w:szCs w:val="20"/>
          <w:lang w:val="en-US" w:eastAsia="pt-BR"/>
        </w:rPr>
        <w:t xml:space="preserve"> for classifying data according to site.</w:t>
      </w:r>
    </w:p>
    <w:p w:rsidR="00046EA2" w:rsidRPr="00046EA2" w:rsidRDefault="00046EA2" w:rsidP="00046EA2">
      <w:pPr>
        <w:widowControl/>
        <w:spacing w:line="3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3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7")</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17</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lutter &lt;- fi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fm17, "age", "DH", "B", "V", "S", "plo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lutter</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Classify data into 3 class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_class &lt;- classify_</w:t>
      </w:r>
      <w:proofErr w:type="gramStart"/>
      <w:r w:rsidRPr="00046EA2">
        <w:rPr>
          <w:rFonts w:ascii="Arial" w:eastAsia="Arial" w:hAnsi="Arial" w:cs="Arial"/>
          <w:sz w:val="18"/>
          <w:szCs w:val="18"/>
          <w:lang w:val="en-US" w:eastAsia="pt-BR"/>
        </w:rPr>
        <w:t>site(</w:t>
      </w:r>
      <w:proofErr w:type="gramEnd"/>
      <w:r w:rsidRPr="00046EA2">
        <w:rPr>
          <w:rFonts w:ascii="Arial" w:eastAsia="Arial" w:hAnsi="Arial" w:cs="Arial"/>
          <w:sz w:val="18"/>
          <w:szCs w:val="18"/>
          <w:lang w:val="en-US" w:eastAsia="pt-BR"/>
        </w:rPr>
        <w:t>exfm17, "S", 3, "plo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head(</w:t>
      </w:r>
      <w:proofErr w:type="gramEnd"/>
      <w:r w:rsidRPr="00046EA2">
        <w:rPr>
          <w:rFonts w:ascii="Arial" w:eastAsia="Arial" w:hAnsi="Arial" w:cs="Arial"/>
          <w:sz w:val="18"/>
          <w:szCs w:val="18"/>
          <w:lang w:val="en-US" w:eastAsia="pt-BR"/>
        </w:rPr>
        <w:t>ex_class ,15)</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1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Estimate basal area using the average basal area as the initial basal area,</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4"/>
        </w:numPr>
        <w:tabs>
          <w:tab w:val="left" w:pos="1100"/>
        </w:tabs>
        <w:spacing w:line="240" w:lineRule="auto"/>
        <w:ind w:left="1100" w:hanging="173"/>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volume,  Mean</w:t>
      </w:r>
      <w:proofErr w:type="gramEnd"/>
      <w:r w:rsidRPr="00046EA2">
        <w:rPr>
          <w:rFonts w:ascii="Arial" w:eastAsia="Arial" w:hAnsi="Arial" w:cs="Arial"/>
          <w:sz w:val="18"/>
          <w:szCs w:val="18"/>
          <w:lang w:val="en-US" w:eastAsia="pt-BR"/>
        </w:rPr>
        <w:t xml:space="preserve"> Monthly Increment (MMI) and Current Monthly Increment (CMI)</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4"/>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values</w:t>
      </w:r>
      <w:proofErr w:type="gramEnd"/>
      <w:r w:rsidRPr="00046EA2">
        <w:rPr>
          <w:rFonts w:ascii="Arial" w:eastAsia="Arial" w:hAnsi="Arial" w:cs="Arial"/>
          <w:sz w:val="18"/>
          <w:szCs w:val="18"/>
          <w:lang w:eastAsia="pt-BR"/>
        </w:rPr>
        <w:t xml:space="preserve"> using Clutter's model:</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s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_class,20:125, "B","S","category_",clutter,"average")</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For a more detailed output, including a plot, use output="full":</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s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_class,20:125, "B","S","category_",clutter, output="full")</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15"/>
        </w:numPr>
        <w:tabs>
          <w:tab w:val="left" w:pos="1099"/>
        </w:tabs>
        <w:spacing w:line="231" w:lineRule="auto"/>
        <w:ind w:left="920" w:right="14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Estimate basal area using an estimated basal area as the initial basal area: est_clutter(ex_class,20:125,"B","S","category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model")</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1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ge can be a variabl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s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_class,"age","B","S","category_", clutter,"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72576" behindDoc="1" locked="0" layoutInCell="0" allowOverlap="1" wp14:anchorId="010F35FF" wp14:editId="3F972B56">
                <wp:simplePos x="0" y="0"/>
                <wp:positionH relativeFrom="column">
                  <wp:posOffset>359410</wp:posOffset>
                </wp:positionH>
                <wp:positionV relativeFrom="paragraph">
                  <wp:posOffset>600710</wp:posOffset>
                </wp:positionV>
                <wp:extent cx="5229225" cy="0"/>
                <wp:effectExtent l="0" t="0" r="0" b="0"/>
                <wp:wrapNone/>
                <wp:docPr id="409" name="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5A1A93F" id="Shape 14"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8.3pt,47.3pt" to="440.05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91"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w:t>
      </w:r>
      <w:r w:rsidRPr="00046EA2">
        <w:rPr>
          <w:rFonts w:eastAsiaTheme="minorEastAsia"/>
          <w:sz w:val="20"/>
          <w:szCs w:val="20"/>
          <w:lang w:val="en-US" w:eastAsia="pt-BR"/>
        </w:rPr>
        <w:tab/>
      </w:r>
      <w:r w:rsidRPr="00046EA2">
        <w:rPr>
          <w:rFonts w:ascii="Arial" w:eastAsia="Arial" w:hAnsi="Arial" w:cs="Arial"/>
          <w:sz w:val="20"/>
          <w:szCs w:val="20"/>
          <w:lang w:val="en-US" w:eastAsia="pt-BR"/>
        </w:rPr>
        <w:t>Stratified random inventory pilot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73600" behindDoc="1" locked="0" layoutInCell="0" allowOverlap="1" wp14:anchorId="256668D2" wp14:editId="64D018C7">
                <wp:simplePos x="0" y="0"/>
                <wp:positionH relativeFrom="column">
                  <wp:posOffset>359410</wp:posOffset>
                </wp:positionH>
                <wp:positionV relativeFrom="paragraph">
                  <wp:posOffset>125095</wp:posOffset>
                </wp:positionV>
                <wp:extent cx="5229225" cy="0"/>
                <wp:effectExtent l="0" t="0" r="0" b="0"/>
                <wp:wrapNone/>
                <wp:docPr id="410" name="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C5F7E0B" id="Shape 15" o:spid="_x0000_s1026" style="position:absolute;z-index:-25164288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NAhi1L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44" w:name="page14"/>
      <w:bookmarkEnd w:id="44"/>
      <w:r w:rsidRPr="00046EA2">
        <w:rPr>
          <w:rFonts w:ascii="Arial" w:eastAsia="Arial" w:hAnsi="Arial" w:cs="Arial"/>
          <w:sz w:val="17"/>
          <w:szCs w:val="17"/>
          <w:lang w:val="en-US" w:eastAsia="pt-BR"/>
        </w:rPr>
        <w:lastRenderedPageBreak/>
        <w:t>14</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10</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480" w:space="720"/>
            <w:col w:w="1160"/>
          </w:cols>
        </w:sectPr>
      </w:pP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 with 22 observations and 4 variables:</w:t>
      </w:r>
    </w:p>
    <w:p w:rsidR="00046EA2" w:rsidRPr="00046EA2" w:rsidRDefault="00046EA2" w:rsidP="00046EA2">
      <w:pPr>
        <w:widowControl/>
        <w:spacing w:line="1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STRATA_AREA area of each </w:t>
      </w:r>
      <w:proofErr w:type="gramStart"/>
      <w:r w:rsidRPr="00046EA2">
        <w:rPr>
          <w:rFonts w:ascii="Arial" w:eastAsia="Arial" w:hAnsi="Arial" w:cs="Arial"/>
          <w:sz w:val="19"/>
          <w:szCs w:val="19"/>
          <w:lang w:val="en-US" w:eastAsia="pt-BR"/>
        </w:rPr>
        <w:t>strata</w:t>
      </w:r>
      <w:proofErr w:type="gramEnd"/>
      <w:r w:rsidRPr="00046EA2">
        <w:rPr>
          <w:rFonts w:ascii="Arial" w:eastAsia="Arial" w:hAnsi="Arial" w:cs="Arial"/>
          <w:sz w:val="19"/>
          <w:szCs w:val="19"/>
          <w:lang w:val="en-US" w:eastAsia="pt-BR"/>
        </w:rPr>
        <w:t>, in hectares</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9"/>
          <w:szCs w:val="19"/>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30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urc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eastAsia="pt-BR"/>
        </w:rPr>
      </w:pPr>
      <w:r w:rsidRPr="00046EA2">
        <w:rPr>
          <w:rFonts w:ascii="Arial" w:eastAsia="Arial" w:hAnsi="Arial" w:cs="Arial"/>
          <w:sz w:val="20"/>
          <w:szCs w:val="20"/>
          <w:lang w:eastAsia="pt-BR"/>
        </w:rPr>
        <w:t>Soares, C. P. B., Paula Neto, F. and Souza, A. L. (2012) Dendrometria e Inventario Florestal. 2nd ed. Vicosa: UFV.</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4624" behindDoc="1" locked="0" layoutInCell="0" allowOverlap="1" wp14:anchorId="1E5377FE" wp14:editId="032EFBC2">
                <wp:simplePos x="0" y="0"/>
                <wp:positionH relativeFrom="column">
                  <wp:posOffset>359410</wp:posOffset>
                </wp:positionH>
                <wp:positionV relativeFrom="paragraph">
                  <wp:posOffset>325120</wp:posOffset>
                </wp:positionV>
                <wp:extent cx="5229225" cy="0"/>
                <wp:effectExtent l="0" t="0" r="0" b="0"/>
                <wp:wrapNone/>
                <wp:docPr id="411" name="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091C818" id="Shape 16" o:spid="_x0000_s1026" style="position:absolute;z-index:-251641856;visibility:visible;mso-wrap-style:square;mso-wrap-distance-left:9pt;mso-wrap-distance-top:0;mso-wrap-distance-right:9pt;mso-wrap-distance-bottom:0;mso-position-horizontal:absolute;mso-position-horizontal-relative:text;mso-position-vertical:absolute;mso-position-vertical-relative:text" from="28.3pt,25.6pt" to="440.0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35"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640"/>
        <w:gridCol w:w="6600"/>
      </w:tblGrid>
      <w:tr w:rsidR="00046EA2" w:rsidRPr="00046EA2" w:rsidTr="00046EA2">
        <w:trPr>
          <w:trHeight w:val="248"/>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0</w:t>
            </w: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9"/>
                <w:sz w:val="20"/>
                <w:szCs w:val="20"/>
                <w:lang w:val="en-US" w:eastAsia="pt-BR"/>
              </w:rPr>
              <w:t>Inventory data of an eucalyptus forest Brazil with dominant height</w:t>
            </w:r>
          </w:p>
        </w:tc>
      </w:tr>
      <w:tr w:rsidR="00046EA2" w:rsidRPr="00046EA2" w:rsidTr="00046EA2">
        <w:trPr>
          <w:trHeight w:val="239"/>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riable</w:t>
            </w:r>
          </w:p>
        </w:tc>
      </w:tr>
      <w:tr w:rsidR="00046EA2" w:rsidRPr="00046EA2" w:rsidTr="00046EA2">
        <w:trPr>
          <w:trHeight w:val="150"/>
        </w:trPr>
        <w:tc>
          <w:tcPr>
            <w:tcW w:w="16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c>
          <w:tcPr>
            <w:tcW w:w="66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r>
    </w:tbl>
    <w:p w:rsidR="00046EA2" w:rsidRPr="00046EA2" w:rsidRDefault="00046EA2" w:rsidP="00046EA2">
      <w:pPr>
        <w:widowControl/>
        <w:spacing w:line="39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29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0)</w:t>
      </w:r>
    </w:p>
    <w:p w:rsidR="00046EA2" w:rsidRPr="00046EA2" w:rsidRDefault="00046EA2" w:rsidP="00046EA2">
      <w:pPr>
        <w:widowControl/>
        <w:spacing w:line="3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900 observations and 14 variables:</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AP map number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ROJECT project number</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ENCODE genetic code of plot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ANTING_DATE date of planting</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ACING Spacing used in the plots, in meter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EASUREMENT_DATE date of measurement</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PIT pit number</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20"/>
        <w:gridCol w:w="3920"/>
      </w:tblGrid>
      <w:tr w:rsidR="00046EA2" w:rsidRPr="00046EA2" w:rsidTr="00046EA2">
        <w:trPr>
          <w:trHeight w:val="237"/>
        </w:trPr>
        <w:tc>
          <w:tcPr>
            <w:tcW w:w="43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45" w:name="page15"/>
            <w:bookmarkEnd w:id="45"/>
            <w:r w:rsidRPr="00046EA2">
              <w:rPr>
                <w:rFonts w:ascii="Arial" w:eastAsia="Arial" w:hAnsi="Arial" w:cs="Arial"/>
                <w:sz w:val="20"/>
                <w:szCs w:val="20"/>
                <w:lang w:eastAsia="pt-BR"/>
              </w:rPr>
              <w:lastRenderedPageBreak/>
              <w:t>exfm11</w:t>
            </w:r>
          </w:p>
        </w:tc>
        <w:tc>
          <w:tcPr>
            <w:tcW w:w="39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15</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410" w:lineRule="auto"/>
        <w:ind w:right="1700" w:firstLine="0"/>
        <w:jc w:val="left"/>
        <w:rPr>
          <w:rFonts w:eastAsiaTheme="minorEastAsia"/>
          <w:sz w:val="20"/>
          <w:szCs w:val="20"/>
          <w:lang w:val="en-US" w:eastAsia="pt-BR"/>
        </w:rPr>
      </w:pPr>
      <w:r w:rsidRPr="00046EA2">
        <w:rPr>
          <w:rFonts w:ascii="Arial" w:eastAsia="Arial" w:hAnsi="Arial" w:cs="Arial"/>
          <w:sz w:val="20"/>
          <w:szCs w:val="20"/>
          <w:lang w:val="en-US" w:eastAsia="pt-BR"/>
        </w:rPr>
        <w:t>OBS quality of trees, N = normal tree, D = dominant tree, F = a failure, or dead tree DH dominant height, in meters</w:t>
      </w:r>
    </w:p>
    <w:p w:rsidR="00046EA2" w:rsidRPr="00046EA2" w:rsidRDefault="00046EA2" w:rsidP="00046EA2">
      <w:pPr>
        <w:widowControl/>
        <w:spacing w:line="2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5648" behindDoc="1" locked="0" layoutInCell="0" allowOverlap="1" wp14:anchorId="3C7CE298" wp14:editId="1E0DC601">
                <wp:simplePos x="0" y="0"/>
                <wp:positionH relativeFrom="column">
                  <wp:posOffset>359410</wp:posOffset>
                </wp:positionH>
                <wp:positionV relativeFrom="paragraph">
                  <wp:posOffset>614680</wp:posOffset>
                </wp:positionV>
                <wp:extent cx="5229225" cy="0"/>
                <wp:effectExtent l="0" t="0" r="0" b="0"/>
                <wp:wrapNone/>
                <wp:docPr id="412" name="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78F8224" id="Shape 17" o:spid="_x0000_s1026" style="position:absolute;z-index:-251640832;visibility:visible;mso-wrap-style:square;mso-wrap-distance-left:9pt;mso-wrap-distance-top:0;mso-wrap-distance-right:9pt;mso-wrap-distance-bottom:0;mso-position-horizontal:absolute;mso-position-horizontal-relative:text;mso-position-vertical:absolute;mso-position-vertical-relative:text" from="28.3pt,48.4pt" to="440.05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16"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640"/>
        <w:gridCol w:w="6600"/>
      </w:tblGrid>
      <w:tr w:rsidR="00046EA2" w:rsidRPr="00046EA2" w:rsidTr="00046EA2">
        <w:trPr>
          <w:trHeight w:val="248"/>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1</w:t>
            </w: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1"/>
                <w:sz w:val="20"/>
                <w:szCs w:val="20"/>
                <w:lang w:val="en-US" w:eastAsia="pt-BR"/>
              </w:rPr>
              <w:t>Observed hieght values of trees, and estimated values using 3 different</w:t>
            </w:r>
          </w:p>
        </w:tc>
      </w:tr>
      <w:tr w:rsidR="00046EA2" w:rsidRPr="00046EA2" w:rsidTr="00046EA2">
        <w:trPr>
          <w:trHeight w:val="239"/>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models</w:t>
            </w:r>
          </w:p>
        </w:tc>
      </w:tr>
      <w:tr w:rsidR="00046EA2" w:rsidRPr="00046EA2" w:rsidTr="00046EA2">
        <w:trPr>
          <w:trHeight w:val="150"/>
        </w:trPr>
        <w:tc>
          <w:tcPr>
            <w:tcW w:w="16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c>
          <w:tcPr>
            <w:tcW w:w="66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8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9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1)</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9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99 observations and 6 variables:</w:t>
      </w:r>
    </w:p>
    <w:p w:rsidR="00046EA2" w:rsidRPr="00046EA2" w:rsidRDefault="00046EA2" w:rsidP="00046EA2">
      <w:pPr>
        <w:widowControl/>
        <w:spacing w:line="26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_EST1 total estimated height with model 1, in meters</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_EST2 total estimated height with model 2, in meters</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_EST3 total estimated height with model 3, in meter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180"/>
        </w:tabs>
        <w:spacing w:line="240" w:lineRule="auto"/>
        <w:ind w:firstLine="0"/>
        <w:jc w:val="left"/>
        <w:rPr>
          <w:rFonts w:eastAsiaTheme="minorEastAsia"/>
          <w:sz w:val="20"/>
          <w:szCs w:val="20"/>
          <w:lang w:eastAsia="pt-BR"/>
        </w:rPr>
      </w:pPr>
      <w:bookmarkStart w:id="46" w:name="page16"/>
      <w:bookmarkEnd w:id="46"/>
      <w:r w:rsidRPr="00046EA2">
        <w:rPr>
          <w:rFonts w:ascii="Arial" w:eastAsia="Arial" w:hAnsi="Arial" w:cs="Arial"/>
          <w:sz w:val="18"/>
          <w:szCs w:val="18"/>
          <w:lang w:eastAsia="pt-BR"/>
        </w:rPr>
        <w:lastRenderedPageBreak/>
        <w:t>16</w:t>
      </w:r>
      <w:r w:rsidRPr="00046EA2">
        <w:rPr>
          <w:rFonts w:eastAsiaTheme="minorEastAsia"/>
          <w:sz w:val="20"/>
          <w:szCs w:val="20"/>
          <w:lang w:eastAsia="pt-BR"/>
        </w:rPr>
        <w:tab/>
      </w:r>
      <w:r w:rsidRPr="00046EA2">
        <w:rPr>
          <w:rFonts w:ascii="Arial" w:eastAsia="Arial" w:hAnsi="Arial" w:cs="Arial"/>
          <w:sz w:val="18"/>
          <w:szCs w:val="18"/>
          <w:lang w:eastAsia="pt-BR"/>
        </w:rPr>
        <w:t>exfm13</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6672" behindDoc="1" locked="0" layoutInCell="0" allowOverlap="1" wp14:anchorId="1171C43F" wp14:editId="54825AFC">
                <wp:simplePos x="0" y="0"/>
                <wp:positionH relativeFrom="column">
                  <wp:posOffset>359410</wp:posOffset>
                </wp:positionH>
                <wp:positionV relativeFrom="paragraph">
                  <wp:posOffset>461645</wp:posOffset>
                </wp:positionV>
                <wp:extent cx="5229225" cy="0"/>
                <wp:effectExtent l="0" t="0" r="0" b="0"/>
                <wp:wrapNone/>
                <wp:docPr id="413" name="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AC2CCA4" id="Shape 18" o:spid="_x0000_s1026" style="position:absolute;z-index:-251639808;visibility:visible;mso-wrap-style:square;mso-wrap-distance-left:9pt;mso-wrap-distance-top:0;mso-wrap-distance-right:9pt;mso-wrap-distance-bottom:0;mso-position-horizontal:absolute;mso-position-horizontal-relative:text;mso-position-vertical:absolute;mso-position-vertical-relative:text" from="28.3pt,36.35pt" to="440.05pt,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61"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640"/>
        <w:gridCol w:w="6600"/>
      </w:tblGrid>
      <w:tr w:rsidR="00046EA2" w:rsidRPr="00046EA2" w:rsidTr="00046EA2">
        <w:trPr>
          <w:trHeight w:val="248"/>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2</w:t>
            </w: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3"/>
                <w:sz w:val="20"/>
                <w:szCs w:val="20"/>
                <w:lang w:val="en-US" w:eastAsia="pt-BR"/>
              </w:rPr>
              <w:t>Inventory data of an eucalyptus forest in Brazil, with age and site vari-</w:t>
            </w:r>
          </w:p>
        </w:tc>
      </w:tr>
      <w:tr w:rsidR="00046EA2" w:rsidRPr="00046EA2" w:rsidTr="00046EA2">
        <w:trPr>
          <w:trHeight w:val="239"/>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bles</w:t>
            </w:r>
          </w:p>
        </w:tc>
      </w:tr>
      <w:tr w:rsidR="00046EA2" w:rsidRPr="00046EA2" w:rsidTr="00046EA2">
        <w:trPr>
          <w:trHeight w:val="150"/>
        </w:trPr>
        <w:tc>
          <w:tcPr>
            <w:tcW w:w="16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c>
          <w:tcPr>
            <w:tcW w:w="66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7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68"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 The site was estimated using the Chapman &amp; Richards model.</w:t>
      </w:r>
    </w:p>
    <w:p w:rsidR="00046EA2" w:rsidRPr="00046EA2" w:rsidRDefault="00046EA2" w:rsidP="00046EA2">
      <w:pPr>
        <w:widowControl/>
        <w:spacing w:line="32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2)</w:t>
      </w:r>
    </w:p>
    <w:p w:rsidR="00046EA2" w:rsidRPr="00046EA2" w:rsidRDefault="00046EA2" w:rsidP="00046EA2">
      <w:pPr>
        <w:widowControl/>
        <w:spacing w:line="36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39 observations and 8 variables:</w:t>
      </w:r>
    </w:p>
    <w:p w:rsidR="00046EA2" w:rsidRPr="00046EA2" w:rsidRDefault="00046EA2" w:rsidP="00046EA2">
      <w:pPr>
        <w:widowControl/>
        <w:spacing w:line="2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H dominant height, in meters</w:t>
      </w:r>
    </w:p>
    <w:p w:rsidR="00046EA2" w:rsidRPr="00046EA2" w:rsidRDefault="00046EA2" w:rsidP="00046EA2">
      <w:pPr>
        <w:widowControl/>
        <w:spacing w:line="112" w:lineRule="exact"/>
        <w:ind w:firstLine="0"/>
        <w:jc w:val="left"/>
        <w:rPr>
          <w:rFonts w:eastAsiaTheme="minorEastAsia"/>
          <w:sz w:val="20"/>
          <w:szCs w:val="20"/>
          <w:lang w:eastAsia="pt-BR"/>
        </w:rPr>
      </w:pPr>
    </w:p>
    <w:p w:rsidR="00046EA2" w:rsidRPr="00046EA2" w:rsidRDefault="00046EA2" w:rsidP="005A1944">
      <w:pPr>
        <w:widowControl/>
        <w:numPr>
          <w:ilvl w:val="0"/>
          <w:numId w:val="16"/>
        </w:numPr>
        <w:tabs>
          <w:tab w:val="left" w:pos="1180"/>
        </w:tabs>
        <w:spacing w:line="240" w:lineRule="auto"/>
        <w:ind w:left="1180" w:hanging="25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number</w:t>
      </w:r>
      <w:proofErr w:type="gramEnd"/>
      <w:r w:rsidRPr="00046EA2">
        <w:rPr>
          <w:rFonts w:ascii="Arial" w:eastAsia="Arial" w:hAnsi="Arial" w:cs="Arial"/>
          <w:sz w:val="20"/>
          <w:szCs w:val="20"/>
          <w:lang w:eastAsia="pt-BR"/>
        </w:rPr>
        <w:t xml:space="preserve"> of individuals</w:t>
      </w:r>
    </w:p>
    <w:p w:rsidR="00046EA2" w:rsidRPr="00046EA2" w:rsidRDefault="00046EA2" w:rsidP="00046EA2">
      <w:pPr>
        <w:widowControl/>
        <w:spacing w:line="108" w:lineRule="exact"/>
        <w:ind w:firstLine="0"/>
        <w:jc w:val="left"/>
        <w:rPr>
          <w:rFonts w:eastAsiaTheme="minorEastAsia"/>
          <w:sz w:val="20"/>
          <w:szCs w:val="20"/>
          <w:lang w:eastAsia="pt-BR"/>
        </w:rPr>
      </w:pPr>
    </w:p>
    <w:p w:rsidR="00046EA2" w:rsidRPr="00046EA2" w:rsidRDefault="00046EA2" w:rsidP="005A1944">
      <w:pPr>
        <w:widowControl/>
        <w:numPr>
          <w:ilvl w:val="0"/>
          <w:numId w:val="17"/>
        </w:numPr>
        <w:tabs>
          <w:tab w:val="left" w:pos="1180"/>
        </w:tabs>
        <w:spacing w:line="240" w:lineRule="auto"/>
        <w:ind w:left="1180" w:hanging="253"/>
        <w:jc w:val="left"/>
        <w:rPr>
          <w:rFonts w:ascii="Arial" w:eastAsia="Arial" w:hAnsi="Arial" w:cs="Arial"/>
          <w:sz w:val="20"/>
          <w:szCs w:val="20"/>
          <w:lang w:val="en-US" w:eastAsia="pt-BR"/>
        </w:rPr>
      </w:pPr>
      <w:r w:rsidRPr="00046EA2">
        <w:rPr>
          <w:rFonts w:ascii="Arial" w:eastAsia="Arial" w:hAnsi="Arial" w:cs="Arial"/>
          <w:sz w:val="20"/>
          <w:szCs w:val="20"/>
          <w:lang w:val="en-US" w:eastAsia="pt-BR"/>
        </w:rPr>
        <w:t>volume of trees, in cubic meters</w:t>
      </w:r>
    </w:p>
    <w:p w:rsidR="00046EA2" w:rsidRPr="00046EA2" w:rsidRDefault="00046EA2" w:rsidP="00046EA2">
      <w:pPr>
        <w:widowControl/>
        <w:spacing w:line="108" w:lineRule="exact"/>
        <w:ind w:firstLine="0"/>
        <w:jc w:val="left"/>
        <w:rPr>
          <w:rFonts w:eastAsiaTheme="minorEastAsia"/>
          <w:sz w:val="20"/>
          <w:szCs w:val="20"/>
          <w:lang w:val="en-US" w:eastAsia="pt-BR"/>
        </w:rPr>
      </w:pPr>
    </w:p>
    <w:p w:rsidR="00046EA2" w:rsidRPr="00046EA2" w:rsidRDefault="00046EA2" w:rsidP="005A1944">
      <w:pPr>
        <w:widowControl/>
        <w:numPr>
          <w:ilvl w:val="0"/>
          <w:numId w:val="18"/>
        </w:numPr>
        <w:tabs>
          <w:tab w:val="left" w:pos="1160"/>
        </w:tabs>
        <w:spacing w:line="240" w:lineRule="auto"/>
        <w:ind w:left="1160" w:hanging="23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basal</w:t>
      </w:r>
      <w:proofErr w:type="gramEnd"/>
      <w:r w:rsidRPr="00046EA2">
        <w:rPr>
          <w:rFonts w:ascii="Arial" w:eastAsia="Arial" w:hAnsi="Arial" w:cs="Arial"/>
          <w:sz w:val="20"/>
          <w:szCs w:val="20"/>
          <w:lang w:eastAsia="pt-BR"/>
        </w:rPr>
        <w:t xml:space="preserve"> area, in square meters</w:t>
      </w:r>
    </w:p>
    <w:p w:rsidR="00046EA2" w:rsidRPr="00046EA2" w:rsidRDefault="00046EA2" w:rsidP="00046EA2">
      <w:pPr>
        <w:widowControl/>
        <w:spacing w:line="108" w:lineRule="exact"/>
        <w:ind w:firstLine="0"/>
        <w:jc w:val="left"/>
        <w:rPr>
          <w:rFonts w:eastAsiaTheme="minorEastAsia"/>
          <w:sz w:val="20"/>
          <w:szCs w:val="20"/>
          <w:lang w:eastAsia="pt-BR"/>
        </w:rPr>
      </w:pPr>
    </w:p>
    <w:p w:rsidR="00046EA2" w:rsidRPr="00046EA2" w:rsidRDefault="00046EA2" w:rsidP="005A1944">
      <w:pPr>
        <w:widowControl/>
        <w:numPr>
          <w:ilvl w:val="0"/>
          <w:numId w:val="19"/>
        </w:numPr>
        <w:tabs>
          <w:tab w:val="left" w:pos="1140"/>
        </w:tabs>
        <w:spacing w:line="240" w:lineRule="auto"/>
        <w:ind w:left="1140" w:hanging="21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site</w:t>
      </w:r>
      <w:proofErr w:type="gramEnd"/>
      <w:r w:rsidRPr="00046EA2">
        <w:rPr>
          <w:rFonts w:ascii="Arial" w:eastAsia="Arial" w:hAnsi="Arial" w:cs="Arial"/>
          <w:sz w:val="20"/>
          <w:szCs w:val="20"/>
          <w:lang w:eastAsia="pt-BR"/>
        </w:rPr>
        <w:t xml:space="preserve"> variable, in meters</w:t>
      </w:r>
    </w:p>
    <w:p w:rsidR="00046EA2" w:rsidRPr="00046EA2" w:rsidRDefault="00046EA2" w:rsidP="00046EA2">
      <w:pPr>
        <w:widowControl/>
        <w:spacing w:line="34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8"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7696" behindDoc="1" locked="0" layoutInCell="0" allowOverlap="1" wp14:anchorId="27E954EF" wp14:editId="3D6C1111">
                <wp:simplePos x="0" y="0"/>
                <wp:positionH relativeFrom="column">
                  <wp:posOffset>359410</wp:posOffset>
                </wp:positionH>
                <wp:positionV relativeFrom="paragraph">
                  <wp:posOffset>456565</wp:posOffset>
                </wp:positionV>
                <wp:extent cx="5229225" cy="0"/>
                <wp:effectExtent l="0" t="0" r="0" b="0"/>
                <wp:wrapNone/>
                <wp:docPr id="414" name="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EF888C2" id="Shape 19"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28.3pt,35.95pt" to="440.0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65"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3</w:t>
      </w:r>
      <w:r w:rsidRPr="00046EA2">
        <w:rPr>
          <w:rFonts w:eastAsiaTheme="minorEastAsia"/>
          <w:sz w:val="20"/>
          <w:szCs w:val="20"/>
          <w:lang w:val="en-US" w:eastAsia="pt-BR"/>
        </w:rPr>
        <w:tab/>
      </w:r>
      <w:r w:rsidRPr="00046EA2">
        <w:rPr>
          <w:rFonts w:ascii="Arial" w:eastAsia="Arial" w:hAnsi="Arial" w:cs="Arial"/>
          <w:sz w:val="20"/>
          <w:szCs w:val="20"/>
          <w:lang w:val="en-US" w:eastAsia="pt-BR"/>
        </w:rPr>
        <w:t>Experimental data on nitrogen effect in species fertilizing</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78720" behindDoc="1" locked="0" layoutInCell="0" allowOverlap="1" wp14:anchorId="75D79483" wp14:editId="6A694F89">
                <wp:simplePos x="0" y="0"/>
                <wp:positionH relativeFrom="column">
                  <wp:posOffset>359410</wp:posOffset>
                </wp:positionH>
                <wp:positionV relativeFrom="paragraph">
                  <wp:posOffset>125095</wp:posOffset>
                </wp:positionV>
                <wp:extent cx="5229225" cy="0"/>
                <wp:effectExtent l="0" t="0" r="0" b="0"/>
                <wp:wrapNone/>
                <wp:docPr id="415" name="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12E0792" id="Shape 20"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ApQXYY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3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sage</w:t>
      </w:r>
    </w:p>
    <w:p w:rsidR="00046EA2" w:rsidRPr="00046EA2" w:rsidRDefault="00046EA2" w:rsidP="00046EA2">
      <w:pPr>
        <w:widowControl/>
        <w:spacing w:line="15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data(</w:t>
      </w:r>
      <w:proofErr w:type="gramEnd"/>
      <w:r w:rsidRPr="00046EA2">
        <w:rPr>
          <w:rFonts w:ascii="Arial" w:eastAsia="Arial" w:hAnsi="Arial" w:cs="Arial"/>
          <w:sz w:val="20"/>
          <w:szCs w:val="20"/>
          <w:lang w:eastAsia="pt-BR"/>
        </w:rPr>
        <w:t>exfm13)</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20"/>
        <w:gridCol w:w="3920"/>
      </w:tblGrid>
      <w:tr w:rsidR="00046EA2" w:rsidRPr="00046EA2" w:rsidTr="00046EA2">
        <w:trPr>
          <w:trHeight w:val="237"/>
        </w:trPr>
        <w:tc>
          <w:tcPr>
            <w:tcW w:w="43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47" w:name="page17"/>
            <w:bookmarkEnd w:id="47"/>
            <w:r w:rsidRPr="00046EA2">
              <w:rPr>
                <w:rFonts w:ascii="Arial" w:eastAsia="Arial" w:hAnsi="Arial" w:cs="Arial"/>
                <w:sz w:val="20"/>
                <w:szCs w:val="20"/>
                <w:lang w:eastAsia="pt-BR"/>
              </w:rPr>
              <w:lastRenderedPageBreak/>
              <w:t>exfm14</w:t>
            </w:r>
          </w:p>
        </w:tc>
        <w:tc>
          <w:tcPr>
            <w:tcW w:w="39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17</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ormat</w:t>
      </w:r>
    </w:p>
    <w:p w:rsidR="00046EA2" w:rsidRPr="00046EA2" w:rsidRDefault="00046EA2" w:rsidP="00046EA2">
      <w:pPr>
        <w:widowControl/>
        <w:spacing w:line="17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36 observations and 7 variables:</w:t>
      </w:r>
    </w:p>
    <w:p w:rsidR="00046EA2" w:rsidRPr="00046EA2" w:rsidRDefault="00046EA2" w:rsidP="00046EA2">
      <w:pPr>
        <w:widowControl/>
        <w:spacing w:line="2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 species common name</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at treatment number</w:t>
      </w:r>
    </w:p>
    <w:p w:rsidR="00046EA2" w:rsidRPr="00046EA2" w:rsidRDefault="00046EA2" w:rsidP="00046EA2">
      <w:pPr>
        <w:widowControl/>
        <w:spacing w:line="1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esp</w:t>
      </w:r>
      <w:proofErr w:type="gramEnd"/>
      <w:r w:rsidRPr="00046EA2">
        <w:rPr>
          <w:rFonts w:ascii="Arial" w:eastAsia="Arial" w:hAnsi="Arial" w:cs="Arial"/>
          <w:sz w:val="20"/>
          <w:szCs w:val="20"/>
          <w:lang w:eastAsia="pt-BR"/>
        </w:rPr>
        <w:t xml:space="preserve"> species number</w:t>
      </w:r>
    </w:p>
    <w:p w:rsidR="00046EA2" w:rsidRPr="00046EA2" w:rsidRDefault="00046EA2" w:rsidP="00046EA2">
      <w:pPr>
        <w:widowControl/>
        <w:spacing w:line="115" w:lineRule="exact"/>
        <w:ind w:firstLine="0"/>
        <w:jc w:val="left"/>
        <w:rPr>
          <w:rFonts w:eastAsiaTheme="minorEastAsia"/>
          <w:sz w:val="20"/>
          <w:szCs w:val="20"/>
          <w:lang w:eastAsia="pt-BR"/>
        </w:rPr>
      </w:pPr>
    </w:p>
    <w:p w:rsidR="00046EA2" w:rsidRPr="00046EA2" w:rsidRDefault="00046EA2" w:rsidP="005A1944">
      <w:pPr>
        <w:widowControl/>
        <w:numPr>
          <w:ilvl w:val="0"/>
          <w:numId w:val="20"/>
        </w:numPr>
        <w:tabs>
          <w:tab w:val="left" w:pos="1180"/>
        </w:tabs>
        <w:spacing w:line="240" w:lineRule="auto"/>
        <w:ind w:left="1180" w:hanging="253"/>
        <w:jc w:val="left"/>
        <w:rPr>
          <w:rFonts w:ascii="Arial" w:eastAsia="Arial" w:hAnsi="Arial" w:cs="Arial"/>
          <w:sz w:val="20"/>
          <w:szCs w:val="20"/>
          <w:lang w:val="en-US" w:eastAsia="pt-BR"/>
        </w:rPr>
      </w:pPr>
      <w:r w:rsidRPr="00046EA2">
        <w:rPr>
          <w:rFonts w:ascii="Arial" w:eastAsia="Arial" w:hAnsi="Arial" w:cs="Arial"/>
          <w:sz w:val="20"/>
          <w:szCs w:val="20"/>
          <w:lang w:val="en-US" w:eastAsia="pt-BR"/>
        </w:rPr>
        <w:t>quantity of nitrogen used, in grams</w:t>
      </w:r>
    </w:p>
    <w:p w:rsidR="00046EA2" w:rsidRPr="00046EA2" w:rsidRDefault="00046EA2" w:rsidP="00046EA2">
      <w:pPr>
        <w:widowControl/>
        <w:spacing w:line="1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2 squared quantity of nitrogen used, in squared grams</w:t>
      </w:r>
    </w:p>
    <w:p w:rsidR="00046EA2" w:rsidRPr="00046EA2" w:rsidRDefault="00046EA2" w:rsidP="00046EA2">
      <w:pPr>
        <w:widowControl/>
        <w:spacing w:line="1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lock block number</w:t>
      </w:r>
    </w:p>
    <w:p w:rsidR="00046EA2" w:rsidRPr="00046EA2" w:rsidRDefault="00046EA2" w:rsidP="00046EA2">
      <w:pPr>
        <w:widowControl/>
        <w:spacing w:line="1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36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7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79744" behindDoc="1" locked="0" layoutInCell="0" allowOverlap="1" wp14:anchorId="651D34FA" wp14:editId="2C863E7A">
                <wp:simplePos x="0" y="0"/>
                <wp:positionH relativeFrom="column">
                  <wp:posOffset>359410</wp:posOffset>
                </wp:positionH>
                <wp:positionV relativeFrom="paragraph">
                  <wp:posOffset>469265</wp:posOffset>
                </wp:positionV>
                <wp:extent cx="5229225" cy="0"/>
                <wp:effectExtent l="0" t="0" r="0" b="0"/>
                <wp:wrapNone/>
                <wp:docPr id="416" name="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F87D195" id="Shape 21"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28.3pt,36.95pt" to="440.05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73"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640"/>
        <w:gridCol w:w="6600"/>
      </w:tblGrid>
      <w:tr w:rsidR="00046EA2" w:rsidRPr="00046EA2" w:rsidTr="00046EA2">
        <w:trPr>
          <w:trHeight w:val="248"/>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4</w:t>
            </w: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2"/>
                <w:sz w:val="20"/>
                <w:szCs w:val="20"/>
                <w:lang w:val="en-US" w:eastAsia="pt-BR"/>
              </w:rPr>
              <w:t>Inventory data of an eucalyptus forest in Brazil, with age and dominant</w:t>
            </w:r>
          </w:p>
        </w:tc>
      </w:tr>
      <w:tr w:rsidR="00046EA2" w:rsidRPr="00046EA2" w:rsidTr="00046EA2">
        <w:trPr>
          <w:trHeight w:val="239"/>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height variables</w:t>
            </w:r>
          </w:p>
        </w:tc>
      </w:tr>
      <w:tr w:rsidR="00046EA2" w:rsidRPr="00046EA2" w:rsidTr="00046EA2">
        <w:trPr>
          <w:trHeight w:val="188"/>
        </w:trPr>
        <w:tc>
          <w:tcPr>
            <w:tcW w:w="16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6"/>
                <w:szCs w:val="16"/>
                <w:lang w:eastAsia="pt-BR"/>
              </w:rPr>
            </w:pPr>
          </w:p>
        </w:tc>
        <w:tc>
          <w:tcPr>
            <w:tcW w:w="66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6"/>
                <w:szCs w:val="16"/>
                <w:lang w:eastAsia="pt-BR"/>
              </w:rPr>
            </w:pP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8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7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3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4)</w:t>
      </w:r>
    </w:p>
    <w:p w:rsidR="00046EA2" w:rsidRPr="00046EA2" w:rsidRDefault="00046EA2" w:rsidP="00046EA2">
      <w:pPr>
        <w:widowControl/>
        <w:spacing w:line="3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859 observations and 4 variables:</w:t>
      </w:r>
    </w:p>
    <w:p w:rsidR="00046EA2" w:rsidRPr="00046EA2" w:rsidRDefault="00046EA2" w:rsidP="00046EA2">
      <w:pPr>
        <w:widowControl/>
        <w:spacing w:line="2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1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h dominant height, in meters</w:t>
      </w:r>
    </w:p>
    <w:p w:rsidR="00046EA2" w:rsidRPr="00046EA2" w:rsidRDefault="00046EA2" w:rsidP="00046EA2">
      <w:pPr>
        <w:widowControl/>
        <w:spacing w:line="3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uthor(s)</w:t>
      </w:r>
    </w:p>
    <w:p w:rsidR="00046EA2" w:rsidRPr="00046EA2" w:rsidRDefault="00046EA2" w:rsidP="00046EA2">
      <w:pPr>
        <w:widowControl/>
        <w:spacing w:line="1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180"/>
        </w:tabs>
        <w:spacing w:line="240" w:lineRule="auto"/>
        <w:ind w:firstLine="0"/>
        <w:jc w:val="left"/>
        <w:rPr>
          <w:rFonts w:eastAsiaTheme="minorEastAsia"/>
          <w:sz w:val="20"/>
          <w:szCs w:val="20"/>
          <w:lang w:val="en-US" w:eastAsia="pt-BR"/>
        </w:rPr>
      </w:pPr>
      <w:bookmarkStart w:id="48" w:name="page18"/>
      <w:bookmarkEnd w:id="48"/>
      <w:r w:rsidRPr="00046EA2">
        <w:rPr>
          <w:rFonts w:ascii="Arial" w:eastAsia="Arial" w:hAnsi="Arial" w:cs="Arial"/>
          <w:sz w:val="18"/>
          <w:szCs w:val="18"/>
          <w:lang w:val="en-US" w:eastAsia="pt-BR"/>
        </w:rPr>
        <w:lastRenderedPageBreak/>
        <w:t>18</w:t>
      </w:r>
      <w:r w:rsidRPr="00046EA2">
        <w:rPr>
          <w:rFonts w:eastAsiaTheme="minorEastAsia"/>
          <w:sz w:val="20"/>
          <w:szCs w:val="20"/>
          <w:lang w:val="en-US" w:eastAsia="pt-BR"/>
        </w:rPr>
        <w:tab/>
      </w:r>
      <w:r w:rsidRPr="00046EA2">
        <w:rPr>
          <w:rFonts w:ascii="Arial" w:eastAsia="Arial" w:hAnsi="Arial" w:cs="Arial"/>
          <w:sz w:val="18"/>
          <w:szCs w:val="18"/>
          <w:lang w:val="en-US" w:eastAsia="pt-BR"/>
        </w:rPr>
        <w:t>exfm16</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0768" behindDoc="1" locked="0" layoutInCell="0" allowOverlap="1" wp14:anchorId="35179820" wp14:editId="6533DA3D">
                <wp:simplePos x="0" y="0"/>
                <wp:positionH relativeFrom="column">
                  <wp:posOffset>359410</wp:posOffset>
                </wp:positionH>
                <wp:positionV relativeFrom="paragraph">
                  <wp:posOffset>478790</wp:posOffset>
                </wp:positionV>
                <wp:extent cx="5229225" cy="0"/>
                <wp:effectExtent l="0" t="0" r="0" b="0"/>
                <wp:wrapNone/>
                <wp:docPr id="417" name="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36EADBB" id="Shape 22"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28.3pt,37.7pt" to="440.05pt,3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09"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5</w:t>
      </w:r>
      <w:r w:rsidRPr="00046EA2">
        <w:rPr>
          <w:rFonts w:eastAsiaTheme="minorEastAsia"/>
          <w:sz w:val="20"/>
          <w:szCs w:val="20"/>
          <w:lang w:val="en-US" w:eastAsia="pt-BR"/>
        </w:rPr>
        <w:tab/>
      </w:r>
      <w:r w:rsidRPr="00046EA2">
        <w:rPr>
          <w:rFonts w:ascii="Arial" w:eastAsia="Arial" w:hAnsi="Arial" w:cs="Arial"/>
          <w:sz w:val="20"/>
          <w:szCs w:val="20"/>
          <w:lang w:val="en-US" w:eastAsia="pt-BR"/>
        </w:rPr>
        <w:t xml:space="preserve">Simplified Inventory data of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eucalyptus forest in Brazi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1792" behindDoc="1" locked="0" layoutInCell="0" allowOverlap="1" wp14:anchorId="11485577" wp14:editId="1F038103">
                <wp:simplePos x="0" y="0"/>
                <wp:positionH relativeFrom="column">
                  <wp:posOffset>359410</wp:posOffset>
                </wp:positionH>
                <wp:positionV relativeFrom="paragraph">
                  <wp:posOffset>125095</wp:posOffset>
                </wp:positionV>
                <wp:extent cx="5229225" cy="0"/>
                <wp:effectExtent l="0" t="0" r="0" b="0"/>
                <wp:wrapNone/>
                <wp:docPr id="418" name="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BF70783" id="Shape 23"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3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5)</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900 observations and 7 variables:</w:t>
      </w:r>
    </w:p>
    <w:p w:rsidR="00046EA2" w:rsidRPr="00046EA2" w:rsidRDefault="00046EA2" w:rsidP="00046EA2">
      <w:pPr>
        <w:widowControl/>
        <w:spacing w:line="2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2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1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1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2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OBS quality of trees, N = normal tree, D = dominant tree, F = a failure, or dead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8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82816" behindDoc="1" locked="0" layoutInCell="0" allowOverlap="1" wp14:anchorId="64790E34" wp14:editId="1322D0FD">
                <wp:simplePos x="0" y="0"/>
                <wp:positionH relativeFrom="column">
                  <wp:posOffset>359410</wp:posOffset>
                </wp:positionH>
                <wp:positionV relativeFrom="paragraph">
                  <wp:posOffset>553720</wp:posOffset>
                </wp:positionV>
                <wp:extent cx="5229225" cy="0"/>
                <wp:effectExtent l="0" t="0" r="0" b="0"/>
                <wp:wrapNone/>
                <wp:docPr id="419" name="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3049496" id="Shape 24"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28.3pt,43.6pt" to="440.05pt,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27"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6</w:t>
      </w:r>
      <w:r w:rsidRPr="00046EA2">
        <w:rPr>
          <w:rFonts w:eastAsiaTheme="minorEastAsia"/>
          <w:sz w:val="20"/>
          <w:szCs w:val="20"/>
          <w:lang w:val="en-US" w:eastAsia="pt-BR"/>
        </w:rPr>
        <w:tab/>
      </w:r>
      <w:r w:rsidRPr="00046EA2">
        <w:rPr>
          <w:rFonts w:ascii="Arial" w:eastAsia="Arial" w:hAnsi="Arial" w:cs="Arial"/>
          <w:sz w:val="20"/>
          <w:szCs w:val="20"/>
          <w:lang w:val="en-US" w:eastAsia="pt-BR"/>
        </w:rPr>
        <w:t xml:space="preserve">Inventory data of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eucalyptus forest in Brazil, with age variabl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3840" behindDoc="1" locked="0" layoutInCell="0" allowOverlap="1" wp14:anchorId="39B82332" wp14:editId="682B1239">
                <wp:simplePos x="0" y="0"/>
                <wp:positionH relativeFrom="column">
                  <wp:posOffset>359410</wp:posOffset>
                </wp:positionH>
                <wp:positionV relativeFrom="paragraph">
                  <wp:posOffset>125095</wp:posOffset>
                </wp:positionV>
                <wp:extent cx="5229225" cy="0"/>
                <wp:effectExtent l="0" t="0" r="0" b="0"/>
                <wp:wrapNone/>
                <wp:docPr id="420" name="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2D7D827" id="Shape 25"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DYoTyV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3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sage</w:t>
      </w:r>
    </w:p>
    <w:p w:rsidR="00046EA2" w:rsidRPr="00046EA2" w:rsidRDefault="00046EA2" w:rsidP="00046EA2">
      <w:pPr>
        <w:widowControl/>
        <w:spacing w:line="17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data(</w:t>
      </w:r>
      <w:proofErr w:type="gramEnd"/>
      <w:r w:rsidRPr="00046EA2">
        <w:rPr>
          <w:rFonts w:ascii="Arial" w:eastAsia="Arial" w:hAnsi="Arial" w:cs="Arial"/>
          <w:sz w:val="20"/>
          <w:szCs w:val="20"/>
          <w:lang w:eastAsia="pt-BR"/>
        </w:rPr>
        <w:t>exfm16)</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20"/>
        <w:gridCol w:w="3920"/>
      </w:tblGrid>
      <w:tr w:rsidR="00046EA2" w:rsidRPr="00046EA2" w:rsidTr="00046EA2">
        <w:trPr>
          <w:trHeight w:val="237"/>
        </w:trPr>
        <w:tc>
          <w:tcPr>
            <w:tcW w:w="43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49" w:name="page19"/>
            <w:bookmarkEnd w:id="49"/>
            <w:r w:rsidRPr="00046EA2">
              <w:rPr>
                <w:rFonts w:ascii="Arial" w:eastAsia="Arial" w:hAnsi="Arial" w:cs="Arial"/>
                <w:sz w:val="20"/>
                <w:szCs w:val="20"/>
                <w:lang w:eastAsia="pt-BR"/>
              </w:rPr>
              <w:lastRenderedPageBreak/>
              <w:t>exfm17</w:t>
            </w:r>
          </w:p>
        </w:tc>
        <w:tc>
          <w:tcPr>
            <w:tcW w:w="39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19</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ormat</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39 observations and 8 variables:</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H dominant height, in meters</w:t>
      </w:r>
    </w:p>
    <w:p w:rsidR="00046EA2" w:rsidRPr="00046EA2" w:rsidRDefault="00046EA2" w:rsidP="00046EA2">
      <w:pPr>
        <w:widowControl/>
        <w:spacing w:line="87" w:lineRule="exact"/>
        <w:ind w:firstLine="0"/>
        <w:jc w:val="left"/>
        <w:rPr>
          <w:rFonts w:eastAsiaTheme="minorEastAsia"/>
          <w:sz w:val="20"/>
          <w:szCs w:val="20"/>
          <w:lang w:eastAsia="pt-BR"/>
        </w:rPr>
      </w:pPr>
    </w:p>
    <w:p w:rsidR="00046EA2" w:rsidRPr="00046EA2" w:rsidRDefault="00046EA2" w:rsidP="005A1944">
      <w:pPr>
        <w:widowControl/>
        <w:numPr>
          <w:ilvl w:val="0"/>
          <w:numId w:val="21"/>
        </w:numPr>
        <w:tabs>
          <w:tab w:val="left" w:pos="1180"/>
        </w:tabs>
        <w:spacing w:line="240" w:lineRule="auto"/>
        <w:ind w:left="1180" w:hanging="25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number</w:t>
      </w:r>
      <w:proofErr w:type="gramEnd"/>
      <w:r w:rsidRPr="00046EA2">
        <w:rPr>
          <w:rFonts w:ascii="Arial" w:eastAsia="Arial" w:hAnsi="Arial" w:cs="Arial"/>
          <w:sz w:val="20"/>
          <w:szCs w:val="20"/>
          <w:lang w:eastAsia="pt-BR"/>
        </w:rPr>
        <w:t xml:space="preserve"> of individuals</w:t>
      </w:r>
    </w:p>
    <w:p w:rsidR="00046EA2" w:rsidRPr="00046EA2" w:rsidRDefault="00046EA2" w:rsidP="00046EA2">
      <w:pPr>
        <w:widowControl/>
        <w:spacing w:line="83" w:lineRule="exact"/>
        <w:ind w:firstLine="0"/>
        <w:jc w:val="left"/>
        <w:rPr>
          <w:rFonts w:eastAsiaTheme="minorEastAsia"/>
          <w:sz w:val="20"/>
          <w:szCs w:val="20"/>
          <w:lang w:eastAsia="pt-BR"/>
        </w:rPr>
      </w:pPr>
    </w:p>
    <w:p w:rsidR="00046EA2" w:rsidRPr="00046EA2" w:rsidRDefault="00046EA2" w:rsidP="005A1944">
      <w:pPr>
        <w:widowControl/>
        <w:numPr>
          <w:ilvl w:val="0"/>
          <w:numId w:val="22"/>
        </w:numPr>
        <w:tabs>
          <w:tab w:val="left" w:pos="1180"/>
        </w:tabs>
        <w:spacing w:line="240" w:lineRule="auto"/>
        <w:ind w:left="1180" w:hanging="253"/>
        <w:jc w:val="left"/>
        <w:rPr>
          <w:rFonts w:ascii="Arial" w:eastAsia="Arial" w:hAnsi="Arial" w:cs="Arial"/>
          <w:sz w:val="20"/>
          <w:szCs w:val="20"/>
          <w:lang w:val="en-US" w:eastAsia="pt-BR"/>
        </w:rPr>
      </w:pPr>
      <w:r w:rsidRPr="00046EA2">
        <w:rPr>
          <w:rFonts w:ascii="Arial" w:eastAsia="Arial" w:hAnsi="Arial" w:cs="Arial"/>
          <w:sz w:val="20"/>
          <w:szCs w:val="20"/>
          <w:lang w:val="en-US" w:eastAsia="pt-BR"/>
        </w:rPr>
        <w:t>volume of trees, in cubic meters</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5A1944">
      <w:pPr>
        <w:widowControl/>
        <w:numPr>
          <w:ilvl w:val="0"/>
          <w:numId w:val="23"/>
        </w:numPr>
        <w:tabs>
          <w:tab w:val="left" w:pos="1160"/>
        </w:tabs>
        <w:spacing w:line="240" w:lineRule="auto"/>
        <w:ind w:left="1160" w:hanging="23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basal</w:t>
      </w:r>
      <w:proofErr w:type="gramEnd"/>
      <w:r w:rsidRPr="00046EA2">
        <w:rPr>
          <w:rFonts w:ascii="Arial" w:eastAsia="Arial" w:hAnsi="Arial" w:cs="Arial"/>
          <w:sz w:val="20"/>
          <w:szCs w:val="20"/>
          <w:lang w:eastAsia="pt-BR"/>
        </w:rPr>
        <w:t xml:space="preserve"> area, in square meters</w:t>
      </w:r>
    </w:p>
    <w:p w:rsidR="00046EA2" w:rsidRPr="00046EA2" w:rsidRDefault="00046EA2" w:rsidP="00046EA2">
      <w:pPr>
        <w:widowControl/>
        <w:spacing w:line="29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84864" behindDoc="1" locked="0" layoutInCell="0" allowOverlap="1" wp14:anchorId="57670579" wp14:editId="2649DAF6">
                <wp:simplePos x="0" y="0"/>
                <wp:positionH relativeFrom="column">
                  <wp:posOffset>359410</wp:posOffset>
                </wp:positionH>
                <wp:positionV relativeFrom="paragraph">
                  <wp:posOffset>327660</wp:posOffset>
                </wp:positionV>
                <wp:extent cx="5229225" cy="0"/>
                <wp:effectExtent l="0" t="0" r="0" b="0"/>
                <wp:wrapNone/>
                <wp:docPr id="421" name="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00DD8A5" id="Shape 26"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28.3pt,25.8pt" to="440.0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40" w:lineRule="exact"/>
        <w:ind w:firstLine="0"/>
        <w:jc w:val="left"/>
        <w:rPr>
          <w:rFonts w:eastAsiaTheme="minorEastAsia"/>
          <w:sz w:val="20"/>
          <w:szCs w:val="20"/>
          <w:lang w:eastAsia="pt-BR"/>
        </w:rPr>
      </w:pPr>
    </w:p>
    <w:tbl>
      <w:tblPr>
        <w:tblW w:w="0" w:type="auto"/>
        <w:tblInd w:w="560" w:type="dxa"/>
        <w:tblLayout w:type="fixed"/>
        <w:tblCellMar>
          <w:left w:w="0" w:type="dxa"/>
          <w:right w:w="0" w:type="dxa"/>
        </w:tblCellMar>
        <w:tblLook w:val="04A0" w:firstRow="1" w:lastRow="0" w:firstColumn="1" w:lastColumn="0" w:noHBand="0" w:noVBand="1"/>
      </w:tblPr>
      <w:tblGrid>
        <w:gridCol w:w="1640"/>
        <w:gridCol w:w="6600"/>
      </w:tblGrid>
      <w:tr w:rsidR="00046EA2" w:rsidRPr="00046EA2" w:rsidTr="00046EA2">
        <w:trPr>
          <w:trHeight w:val="248"/>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fm17</w:t>
            </w: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w w:val="93"/>
                <w:sz w:val="20"/>
                <w:szCs w:val="20"/>
                <w:lang w:val="en-US" w:eastAsia="pt-BR"/>
              </w:rPr>
              <w:t>Inventory data of an eucalyptus forest in Brazil, with age and site vari-</w:t>
            </w:r>
          </w:p>
        </w:tc>
      </w:tr>
      <w:tr w:rsidR="00046EA2" w:rsidRPr="00046EA2" w:rsidTr="00046EA2">
        <w:trPr>
          <w:trHeight w:val="239"/>
        </w:trPr>
        <w:tc>
          <w:tcPr>
            <w:tcW w:w="1640" w:type="dxa"/>
            <w:vAlign w:val="bottom"/>
          </w:tcPr>
          <w:p w:rsidR="00046EA2" w:rsidRPr="00046EA2" w:rsidRDefault="00046EA2" w:rsidP="00046EA2">
            <w:pPr>
              <w:widowControl/>
              <w:spacing w:line="240" w:lineRule="auto"/>
              <w:ind w:firstLine="0"/>
              <w:jc w:val="left"/>
              <w:rPr>
                <w:rFonts w:eastAsiaTheme="minorEastAsia"/>
                <w:sz w:val="20"/>
                <w:szCs w:val="20"/>
                <w:lang w:val="en-US" w:eastAsia="pt-BR"/>
              </w:rPr>
            </w:pPr>
          </w:p>
        </w:tc>
        <w:tc>
          <w:tcPr>
            <w:tcW w:w="66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bles</w:t>
            </w:r>
          </w:p>
        </w:tc>
      </w:tr>
      <w:tr w:rsidR="00046EA2" w:rsidRPr="00046EA2" w:rsidTr="00046EA2">
        <w:trPr>
          <w:trHeight w:val="150"/>
        </w:trPr>
        <w:tc>
          <w:tcPr>
            <w:tcW w:w="164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c>
          <w:tcPr>
            <w:tcW w:w="6600" w:type="dxa"/>
            <w:tcBorders>
              <w:bottom w:val="single" w:sz="8" w:space="0" w:color="auto"/>
            </w:tcBorders>
            <w:vAlign w:val="bottom"/>
          </w:tcPr>
          <w:p w:rsidR="00046EA2" w:rsidRPr="00046EA2" w:rsidRDefault="00046EA2" w:rsidP="00046EA2">
            <w:pPr>
              <w:widowControl/>
              <w:spacing w:line="240" w:lineRule="auto"/>
              <w:ind w:firstLine="0"/>
              <w:jc w:val="left"/>
              <w:rPr>
                <w:rFonts w:eastAsiaTheme="minorEastAsia"/>
                <w:sz w:val="13"/>
                <w:szCs w:val="13"/>
                <w:lang w:eastAsia="pt-BR"/>
              </w:rPr>
            </w:pPr>
          </w:p>
        </w:tc>
      </w:tr>
    </w:tbl>
    <w:p w:rsidR="00046EA2" w:rsidRPr="00046EA2" w:rsidRDefault="00046EA2" w:rsidP="00046EA2">
      <w:pPr>
        <w:widowControl/>
        <w:spacing w:line="3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In this data, each observation is a plot. The site was estimated using the Schumacher model.</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7)</w:t>
      </w:r>
    </w:p>
    <w:p w:rsidR="00046EA2" w:rsidRPr="00046EA2" w:rsidRDefault="00046EA2" w:rsidP="00046EA2">
      <w:pPr>
        <w:widowControl/>
        <w:spacing w:line="3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39 observations and 8 variables:</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H dominant height, in meters</w:t>
      </w:r>
    </w:p>
    <w:p w:rsidR="00046EA2" w:rsidRPr="00046EA2" w:rsidRDefault="00046EA2" w:rsidP="00046EA2">
      <w:pPr>
        <w:widowControl/>
        <w:spacing w:line="87" w:lineRule="exact"/>
        <w:ind w:firstLine="0"/>
        <w:jc w:val="left"/>
        <w:rPr>
          <w:rFonts w:eastAsiaTheme="minorEastAsia"/>
          <w:sz w:val="20"/>
          <w:szCs w:val="20"/>
          <w:lang w:eastAsia="pt-BR"/>
        </w:rPr>
      </w:pPr>
    </w:p>
    <w:p w:rsidR="00046EA2" w:rsidRPr="00046EA2" w:rsidRDefault="00046EA2" w:rsidP="005A1944">
      <w:pPr>
        <w:widowControl/>
        <w:numPr>
          <w:ilvl w:val="0"/>
          <w:numId w:val="24"/>
        </w:numPr>
        <w:tabs>
          <w:tab w:val="left" w:pos="1180"/>
        </w:tabs>
        <w:spacing w:line="240" w:lineRule="auto"/>
        <w:ind w:left="1180" w:hanging="25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number</w:t>
      </w:r>
      <w:proofErr w:type="gramEnd"/>
      <w:r w:rsidRPr="00046EA2">
        <w:rPr>
          <w:rFonts w:ascii="Arial" w:eastAsia="Arial" w:hAnsi="Arial" w:cs="Arial"/>
          <w:sz w:val="20"/>
          <w:szCs w:val="20"/>
          <w:lang w:eastAsia="pt-BR"/>
        </w:rPr>
        <w:t xml:space="preserve"> of individuals</w:t>
      </w:r>
    </w:p>
    <w:p w:rsidR="00046EA2" w:rsidRPr="00046EA2" w:rsidRDefault="00046EA2" w:rsidP="00046EA2">
      <w:pPr>
        <w:widowControl/>
        <w:spacing w:line="83" w:lineRule="exact"/>
        <w:ind w:firstLine="0"/>
        <w:jc w:val="left"/>
        <w:rPr>
          <w:rFonts w:eastAsiaTheme="minorEastAsia"/>
          <w:sz w:val="20"/>
          <w:szCs w:val="20"/>
          <w:lang w:eastAsia="pt-BR"/>
        </w:rPr>
      </w:pPr>
    </w:p>
    <w:p w:rsidR="00046EA2" w:rsidRPr="00046EA2" w:rsidRDefault="00046EA2" w:rsidP="005A1944">
      <w:pPr>
        <w:widowControl/>
        <w:numPr>
          <w:ilvl w:val="0"/>
          <w:numId w:val="25"/>
        </w:numPr>
        <w:tabs>
          <w:tab w:val="left" w:pos="1180"/>
        </w:tabs>
        <w:spacing w:line="240" w:lineRule="auto"/>
        <w:ind w:left="1180" w:hanging="253"/>
        <w:jc w:val="left"/>
        <w:rPr>
          <w:rFonts w:ascii="Arial" w:eastAsia="Arial" w:hAnsi="Arial" w:cs="Arial"/>
          <w:sz w:val="20"/>
          <w:szCs w:val="20"/>
          <w:lang w:val="en-US" w:eastAsia="pt-BR"/>
        </w:rPr>
      </w:pPr>
      <w:r w:rsidRPr="00046EA2">
        <w:rPr>
          <w:rFonts w:ascii="Arial" w:eastAsia="Arial" w:hAnsi="Arial" w:cs="Arial"/>
          <w:sz w:val="20"/>
          <w:szCs w:val="20"/>
          <w:lang w:val="en-US" w:eastAsia="pt-BR"/>
        </w:rPr>
        <w:t>volume of trees, in cubic meters</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5A1944">
      <w:pPr>
        <w:widowControl/>
        <w:numPr>
          <w:ilvl w:val="0"/>
          <w:numId w:val="26"/>
        </w:numPr>
        <w:tabs>
          <w:tab w:val="left" w:pos="1160"/>
        </w:tabs>
        <w:spacing w:line="240" w:lineRule="auto"/>
        <w:ind w:left="1160" w:hanging="23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basal</w:t>
      </w:r>
      <w:proofErr w:type="gramEnd"/>
      <w:r w:rsidRPr="00046EA2">
        <w:rPr>
          <w:rFonts w:ascii="Arial" w:eastAsia="Arial" w:hAnsi="Arial" w:cs="Arial"/>
          <w:sz w:val="20"/>
          <w:szCs w:val="20"/>
          <w:lang w:eastAsia="pt-BR"/>
        </w:rPr>
        <w:t xml:space="preserve"> area, in square meters</w:t>
      </w:r>
    </w:p>
    <w:p w:rsidR="00046EA2" w:rsidRPr="00046EA2" w:rsidRDefault="00046EA2" w:rsidP="00046EA2">
      <w:pPr>
        <w:widowControl/>
        <w:spacing w:line="83" w:lineRule="exact"/>
        <w:ind w:firstLine="0"/>
        <w:jc w:val="left"/>
        <w:rPr>
          <w:rFonts w:eastAsiaTheme="minorEastAsia"/>
          <w:sz w:val="20"/>
          <w:szCs w:val="20"/>
          <w:lang w:eastAsia="pt-BR"/>
        </w:rPr>
      </w:pPr>
    </w:p>
    <w:p w:rsidR="00046EA2" w:rsidRPr="00046EA2" w:rsidRDefault="00046EA2" w:rsidP="005A1944">
      <w:pPr>
        <w:widowControl/>
        <w:numPr>
          <w:ilvl w:val="0"/>
          <w:numId w:val="27"/>
        </w:numPr>
        <w:tabs>
          <w:tab w:val="left" w:pos="1140"/>
        </w:tabs>
        <w:spacing w:line="240" w:lineRule="auto"/>
        <w:ind w:left="1140" w:hanging="21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site</w:t>
      </w:r>
      <w:proofErr w:type="gramEnd"/>
      <w:r w:rsidRPr="00046EA2">
        <w:rPr>
          <w:rFonts w:ascii="Arial" w:eastAsia="Arial" w:hAnsi="Arial" w:cs="Arial"/>
          <w:sz w:val="20"/>
          <w:szCs w:val="20"/>
          <w:lang w:eastAsia="pt-BR"/>
        </w:rPr>
        <w:t xml:space="preserve"> variable, in meters</w:t>
      </w:r>
    </w:p>
    <w:p w:rsidR="00046EA2" w:rsidRPr="00046EA2" w:rsidRDefault="00046EA2" w:rsidP="00046EA2">
      <w:pPr>
        <w:widowControl/>
        <w:spacing w:line="29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180"/>
        </w:tabs>
        <w:spacing w:line="240" w:lineRule="auto"/>
        <w:ind w:firstLine="0"/>
        <w:jc w:val="left"/>
        <w:rPr>
          <w:rFonts w:eastAsiaTheme="minorEastAsia"/>
          <w:sz w:val="20"/>
          <w:szCs w:val="20"/>
          <w:lang w:val="en-US" w:eastAsia="pt-BR"/>
        </w:rPr>
      </w:pPr>
      <w:bookmarkStart w:id="50" w:name="page20"/>
      <w:bookmarkEnd w:id="50"/>
      <w:r w:rsidRPr="00046EA2">
        <w:rPr>
          <w:rFonts w:ascii="Arial" w:eastAsia="Arial" w:hAnsi="Arial" w:cs="Arial"/>
          <w:sz w:val="18"/>
          <w:szCs w:val="18"/>
          <w:lang w:val="en-US" w:eastAsia="pt-BR"/>
        </w:rPr>
        <w:lastRenderedPageBreak/>
        <w:t>20</w:t>
      </w:r>
      <w:r w:rsidRPr="00046EA2">
        <w:rPr>
          <w:rFonts w:eastAsiaTheme="minorEastAsia"/>
          <w:sz w:val="20"/>
          <w:szCs w:val="20"/>
          <w:lang w:val="en-US" w:eastAsia="pt-BR"/>
        </w:rPr>
        <w:tab/>
      </w:r>
      <w:r w:rsidRPr="00046EA2">
        <w:rPr>
          <w:rFonts w:ascii="Arial" w:eastAsia="Arial" w:hAnsi="Arial" w:cs="Arial"/>
          <w:sz w:val="18"/>
          <w:szCs w:val="18"/>
          <w:lang w:val="en-US" w:eastAsia="pt-BR"/>
        </w:rPr>
        <w:t>exfm19</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5888" behindDoc="1" locked="0" layoutInCell="0" allowOverlap="1" wp14:anchorId="7A61C756" wp14:editId="14292262">
                <wp:simplePos x="0" y="0"/>
                <wp:positionH relativeFrom="column">
                  <wp:posOffset>359410</wp:posOffset>
                </wp:positionH>
                <wp:positionV relativeFrom="paragraph">
                  <wp:posOffset>487045</wp:posOffset>
                </wp:positionV>
                <wp:extent cx="5229225" cy="0"/>
                <wp:effectExtent l="0" t="0" r="0" b="0"/>
                <wp:wrapNone/>
                <wp:docPr id="422" name="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3215BAC" id="Shape 27"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28.3pt,38.35pt" to="440.0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6"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8</w:t>
      </w:r>
      <w:r w:rsidRPr="00046EA2">
        <w:rPr>
          <w:rFonts w:eastAsiaTheme="minorEastAsia"/>
          <w:sz w:val="20"/>
          <w:szCs w:val="20"/>
          <w:lang w:val="en-US" w:eastAsia="pt-BR"/>
        </w:rPr>
        <w:tab/>
      </w:r>
      <w:r w:rsidRPr="00046EA2">
        <w:rPr>
          <w:rFonts w:ascii="Arial" w:eastAsia="Arial" w:hAnsi="Arial" w:cs="Arial"/>
          <w:sz w:val="20"/>
          <w:szCs w:val="20"/>
          <w:lang w:val="en-US" w:eastAsia="pt-BR"/>
        </w:rPr>
        <w:t>Experimental data on nitrogen effect in species fertilizing</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6912" behindDoc="1" locked="0" layoutInCell="0" allowOverlap="1" wp14:anchorId="0918D210" wp14:editId="183F55BB">
                <wp:simplePos x="0" y="0"/>
                <wp:positionH relativeFrom="column">
                  <wp:posOffset>359410</wp:posOffset>
                </wp:positionH>
                <wp:positionV relativeFrom="paragraph">
                  <wp:posOffset>125095</wp:posOffset>
                </wp:positionV>
                <wp:extent cx="5229225" cy="0"/>
                <wp:effectExtent l="0" t="0" r="0" b="0"/>
                <wp:wrapNone/>
                <wp:docPr id="423" name="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D0B0591" id="Shape 28"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DbNvJW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18)</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877 observations and 6 variables:</w:t>
      </w:r>
    </w:p>
    <w:p w:rsidR="00046EA2" w:rsidRPr="00046EA2" w:rsidRDefault="00046EA2" w:rsidP="00046EA2">
      <w:pPr>
        <w:widowControl/>
        <w:spacing w:line="2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 species scientific name</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 tree number</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unk trunk number</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BH circumference at breast height, in meters</w:t>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87936" behindDoc="1" locked="0" layoutInCell="0" allowOverlap="1" wp14:anchorId="50C896F6" wp14:editId="3A5445C4">
                <wp:simplePos x="0" y="0"/>
                <wp:positionH relativeFrom="column">
                  <wp:posOffset>359410</wp:posOffset>
                </wp:positionH>
                <wp:positionV relativeFrom="paragraph">
                  <wp:posOffset>599440</wp:posOffset>
                </wp:positionV>
                <wp:extent cx="5229225" cy="0"/>
                <wp:effectExtent l="0" t="0" r="0" b="0"/>
                <wp:wrapNone/>
                <wp:docPr id="424" name="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BC2202C" id="Shape 29"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28.3pt,47.2pt" to="440.0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03"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19</w:t>
      </w:r>
      <w:r w:rsidRPr="00046EA2">
        <w:rPr>
          <w:rFonts w:eastAsiaTheme="minorEastAsia"/>
          <w:sz w:val="20"/>
          <w:szCs w:val="20"/>
          <w:lang w:val="en-US" w:eastAsia="pt-BR"/>
        </w:rPr>
        <w:tab/>
      </w:r>
      <w:r w:rsidRPr="00046EA2">
        <w:rPr>
          <w:rFonts w:ascii="Arial" w:eastAsia="Arial" w:hAnsi="Arial" w:cs="Arial"/>
          <w:sz w:val="20"/>
          <w:szCs w:val="20"/>
          <w:lang w:val="en-US" w:eastAsia="pt-BR"/>
        </w:rPr>
        <w:t>Volume of felled trees, measured in the Smalian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88960" behindDoc="1" locked="0" layoutInCell="0" allowOverlap="1" wp14:anchorId="4E054758" wp14:editId="3B8EDE53">
                <wp:simplePos x="0" y="0"/>
                <wp:positionH relativeFrom="column">
                  <wp:posOffset>359410</wp:posOffset>
                </wp:positionH>
                <wp:positionV relativeFrom="paragraph">
                  <wp:posOffset>125095</wp:posOffset>
                </wp:positionV>
                <wp:extent cx="5229225" cy="0"/>
                <wp:effectExtent l="0" t="0" r="0" b="0"/>
                <wp:wrapNone/>
                <wp:docPr id="425" name="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041DEA5" id="Shape 30"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C6fUfS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section of a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sage</w:t>
      </w:r>
    </w:p>
    <w:p w:rsidR="00046EA2" w:rsidRPr="00046EA2" w:rsidRDefault="00046EA2" w:rsidP="00046EA2">
      <w:pPr>
        <w:widowControl/>
        <w:spacing w:line="18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data(</w:t>
      </w:r>
      <w:proofErr w:type="gramEnd"/>
      <w:r w:rsidRPr="00046EA2">
        <w:rPr>
          <w:rFonts w:ascii="Arial" w:eastAsia="Arial" w:hAnsi="Arial" w:cs="Arial"/>
          <w:sz w:val="20"/>
          <w:szCs w:val="20"/>
          <w:lang w:eastAsia="pt-BR"/>
        </w:rPr>
        <w:t>exfm19)</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80"/>
        <w:gridCol w:w="3960"/>
      </w:tblGrid>
      <w:tr w:rsidR="00046EA2" w:rsidRPr="00046EA2" w:rsidTr="00046EA2">
        <w:trPr>
          <w:trHeight w:val="237"/>
        </w:trPr>
        <w:tc>
          <w:tcPr>
            <w:tcW w:w="42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51" w:name="page21"/>
            <w:bookmarkEnd w:id="51"/>
            <w:r w:rsidRPr="00046EA2">
              <w:rPr>
                <w:rFonts w:ascii="Arial" w:eastAsia="Arial" w:hAnsi="Arial" w:cs="Arial"/>
                <w:sz w:val="20"/>
                <w:szCs w:val="20"/>
                <w:lang w:eastAsia="pt-BR"/>
              </w:rPr>
              <w:lastRenderedPageBreak/>
              <w:t>exfm2</w:t>
            </w:r>
          </w:p>
        </w:tc>
        <w:tc>
          <w:tcPr>
            <w:tcW w:w="39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21</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ormat</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6 observations and 3393 variables:</w:t>
      </w:r>
    </w:p>
    <w:p w:rsidR="00046EA2" w:rsidRPr="00046EA2" w:rsidRDefault="00046EA2" w:rsidP="00046EA2">
      <w:pPr>
        <w:widowControl/>
        <w:spacing w:line="1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 number of tree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SA cross section area with bark, in square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FWB form factor for each section</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FWB_mean average form vactor value</w:t>
      </w:r>
    </w:p>
    <w:p w:rsidR="00046EA2" w:rsidRPr="00046EA2" w:rsidRDefault="00046EA2" w:rsidP="00046EA2">
      <w:pPr>
        <w:widowControl/>
        <w:spacing w:line="2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89984" behindDoc="1" locked="0" layoutInCell="0" allowOverlap="1" wp14:anchorId="72F3EA72" wp14:editId="1275FE85">
                <wp:simplePos x="0" y="0"/>
                <wp:positionH relativeFrom="column">
                  <wp:posOffset>359410</wp:posOffset>
                </wp:positionH>
                <wp:positionV relativeFrom="paragraph">
                  <wp:posOffset>334010</wp:posOffset>
                </wp:positionV>
                <wp:extent cx="5229225" cy="0"/>
                <wp:effectExtent l="0" t="0" r="0" b="0"/>
                <wp:wrapNone/>
                <wp:docPr id="426" name="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DCEABB2" id="Shape 31"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28.3pt,26.3pt" to="440.0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62"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2</w:t>
      </w:r>
      <w:r w:rsidRPr="00046EA2">
        <w:rPr>
          <w:rFonts w:eastAsiaTheme="minorEastAsia"/>
          <w:sz w:val="20"/>
          <w:szCs w:val="20"/>
          <w:lang w:val="en-US" w:eastAsia="pt-BR"/>
        </w:rPr>
        <w:tab/>
      </w:r>
      <w:r w:rsidRPr="00046EA2">
        <w:rPr>
          <w:rFonts w:ascii="Arial" w:eastAsia="Arial" w:hAnsi="Arial" w:cs="Arial"/>
          <w:sz w:val="20"/>
          <w:szCs w:val="20"/>
          <w:lang w:val="en-US" w:eastAsia="pt-BR"/>
        </w:rPr>
        <w:t>Stratified random inventory definite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1008" behindDoc="1" locked="0" layoutInCell="0" allowOverlap="1" wp14:anchorId="53B1E565" wp14:editId="6ABA2C8E">
                <wp:simplePos x="0" y="0"/>
                <wp:positionH relativeFrom="column">
                  <wp:posOffset>359410</wp:posOffset>
                </wp:positionH>
                <wp:positionV relativeFrom="paragraph">
                  <wp:posOffset>125095</wp:posOffset>
                </wp:positionV>
                <wp:extent cx="5229225" cy="0"/>
                <wp:effectExtent l="0" t="0" r="0" b="0"/>
                <wp:wrapNone/>
                <wp:docPr id="427" name="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67E2608" id="Shape 3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t4gKCL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2)</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57 observations and 4 variables:</w:t>
      </w:r>
    </w:p>
    <w:p w:rsidR="00046EA2" w:rsidRPr="00046EA2" w:rsidRDefault="00046EA2" w:rsidP="00046EA2">
      <w:pPr>
        <w:widowControl/>
        <w:spacing w:line="1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2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9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urc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180"/>
        </w:tabs>
        <w:spacing w:line="240" w:lineRule="auto"/>
        <w:ind w:firstLine="0"/>
        <w:jc w:val="left"/>
        <w:rPr>
          <w:rFonts w:eastAsiaTheme="minorEastAsia"/>
          <w:sz w:val="20"/>
          <w:szCs w:val="20"/>
          <w:lang w:val="en-US" w:eastAsia="pt-BR"/>
        </w:rPr>
      </w:pPr>
      <w:bookmarkStart w:id="52" w:name="page22"/>
      <w:bookmarkEnd w:id="52"/>
      <w:r w:rsidRPr="00046EA2">
        <w:rPr>
          <w:rFonts w:ascii="Arial" w:eastAsia="Arial" w:hAnsi="Arial" w:cs="Arial"/>
          <w:sz w:val="18"/>
          <w:szCs w:val="18"/>
          <w:lang w:val="en-US" w:eastAsia="pt-BR"/>
        </w:rPr>
        <w:lastRenderedPageBreak/>
        <w:t>22</w:t>
      </w:r>
      <w:r w:rsidRPr="00046EA2">
        <w:rPr>
          <w:rFonts w:eastAsiaTheme="minorEastAsia"/>
          <w:sz w:val="20"/>
          <w:szCs w:val="20"/>
          <w:lang w:val="en-US" w:eastAsia="pt-BR"/>
        </w:rPr>
        <w:tab/>
      </w:r>
      <w:r w:rsidRPr="00046EA2">
        <w:rPr>
          <w:rFonts w:ascii="Arial" w:eastAsia="Arial" w:hAnsi="Arial" w:cs="Arial"/>
          <w:sz w:val="18"/>
          <w:szCs w:val="18"/>
          <w:lang w:val="en-US" w:eastAsia="pt-BR"/>
        </w:rPr>
        <w:t>exfm20</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2032" behindDoc="1" locked="0" layoutInCell="0" allowOverlap="1" wp14:anchorId="034C2DC3" wp14:editId="1C845414">
                <wp:simplePos x="0" y="0"/>
                <wp:positionH relativeFrom="column">
                  <wp:posOffset>359410</wp:posOffset>
                </wp:positionH>
                <wp:positionV relativeFrom="paragraph">
                  <wp:posOffset>462280</wp:posOffset>
                </wp:positionV>
                <wp:extent cx="5229225" cy="0"/>
                <wp:effectExtent l="0" t="0" r="0" b="0"/>
                <wp:wrapNone/>
                <wp:docPr id="428" name="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01BFCE3" id="Shape 33"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28.3pt,36.4pt" to="440.0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5"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20</w:t>
      </w:r>
      <w:r w:rsidRPr="00046EA2">
        <w:rPr>
          <w:rFonts w:eastAsiaTheme="minorEastAsia"/>
          <w:sz w:val="20"/>
          <w:szCs w:val="20"/>
          <w:lang w:val="en-US" w:eastAsia="pt-BR"/>
        </w:rPr>
        <w:tab/>
      </w:r>
      <w:r w:rsidRPr="00046EA2">
        <w:rPr>
          <w:rFonts w:ascii="Arial" w:eastAsia="Arial" w:hAnsi="Arial" w:cs="Arial"/>
          <w:sz w:val="20"/>
          <w:szCs w:val="20"/>
          <w:lang w:val="en-US" w:eastAsia="pt-BR"/>
        </w:rPr>
        <w:t>Inventory data of a natural forest in Brazi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3056" behindDoc="1" locked="0" layoutInCell="0" allowOverlap="1" wp14:anchorId="1B9A4CA0" wp14:editId="097A59F0">
                <wp:simplePos x="0" y="0"/>
                <wp:positionH relativeFrom="column">
                  <wp:posOffset>359410</wp:posOffset>
                </wp:positionH>
                <wp:positionV relativeFrom="paragraph">
                  <wp:posOffset>125095</wp:posOffset>
                </wp:positionV>
                <wp:extent cx="5229225" cy="0"/>
                <wp:effectExtent l="0" t="0" r="0" b="0"/>
                <wp:wrapNone/>
                <wp:docPr id="429" name="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144F04B" id="Shape 34"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L0QLJC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34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20)</w:t>
      </w:r>
    </w:p>
    <w:p w:rsidR="00046EA2" w:rsidRPr="00046EA2" w:rsidRDefault="00046EA2" w:rsidP="00046EA2">
      <w:pPr>
        <w:widowControl/>
        <w:spacing w:line="36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2295 observations and 18 variables:</w:t>
      </w:r>
    </w:p>
    <w:p w:rsidR="00046EA2" w:rsidRPr="00046EA2" w:rsidRDefault="00046EA2" w:rsidP="00046EA2">
      <w:pPr>
        <w:widowControl/>
        <w:spacing w:line="20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od area cod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ansect plot number</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 tree number</w:t>
      </w:r>
    </w:p>
    <w:p w:rsidR="00046EA2" w:rsidRPr="00046EA2" w:rsidRDefault="00046EA2" w:rsidP="00046EA2">
      <w:pPr>
        <w:widowControl/>
        <w:spacing w:line="1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ommon.name species common nam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cientific.name species scientific nam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amily species family nam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anopy.pos canopy position</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ight level of light received by the tre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ad tells if the tree is dead or not</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com commercial height, in meters</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tot total height, in meters</w:t>
      </w:r>
    </w:p>
    <w:p w:rsidR="00046EA2" w:rsidRPr="00046EA2" w:rsidRDefault="00046EA2" w:rsidP="00046EA2">
      <w:pPr>
        <w:widowControl/>
        <w:spacing w:line="1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e date of measurement</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utm.east</w:t>
      </w:r>
      <w:proofErr w:type="gramEnd"/>
      <w:r w:rsidRPr="00046EA2">
        <w:rPr>
          <w:rFonts w:ascii="Arial" w:eastAsia="Arial" w:hAnsi="Arial" w:cs="Arial"/>
          <w:sz w:val="20"/>
          <w:szCs w:val="20"/>
          <w:lang w:val="en-US" w:eastAsia="pt-BR"/>
        </w:rPr>
        <w:t xml:space="preserve"> utm east position valu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utm.north</w:t>
      </w:r>
      <w:proofErr w:type="gramEnd"/>
      <w:r w:rsidRPr="00046EA2">
        <w:rPr>
          <w:rFonts w:ascii="Arial" w:eastAsia="Arial" w:hAnsi="Arial" w:cs="Arial"/>
          <w:sz w:val="20"/>
          <w:szCs w:val="20"/>
          <w:lang w:val="en-US" w:eastAsia="pt-BR"/>
        </w:rPr>
        <w:t xml:space="preserve"> utm north position value</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ol volume of trees, in cubic meters</w:t>
      </w:r>
    </w:p>
    <w:p w:rsidR="00046EA2" w:rsidRPr="00046EA2" w:rsidRDefault="00046EA2" w:rsidP="00046EA2">
      <w:pPr>
        <w:widowControl/>
        <w:spacing w:line="1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plot.area</w:t>
      </w:r>
      <w:proofErr w:type="gramEnd"/>
      <w:r w:rsidRPr="00046EA2">
        <w:rPr>
          <w:rFonts w:ascii="Arial" w:eastAsia="Arial" w:hAnsi="Arial" w:cs="Arial"/>
          <w:sz w:val="20"/>
          <w:szCs w:val="20"/>
          <w:lang w:val="en-US" w:eastAsia="pt-BR"/>
        </w:rPr>
        <w:t xml:space="preserve"> plot area, in square meters</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total.area</w:t>
      </w:r>
      <w:proofErr w:type="gramEnd"/>
      <w:r w:rsidRPr="00046EA2">
        <w:rPr>
          <w:rFonts w:ascii="Arial" w:eastAsia="Arial" w:hAnsi="Arial" w:cs="Arial"/>
          <w:sz w:val="20"/>
          <w:szCs w:val="20"/>
          <w:lang w:val="en-US" w:eastAsia="pt-BR"/>
        </w:rPr>
        <w:t xml:space="preserve"> total area, in hectares</w:t>
      </w:r>
    </w:p>
    <w:p w:rsidR="00046EA2" w:rsidRPr="00046EA2" w:rsidRDefault="00046EA2" w:rsidP="00046EA2">
      <w:pPr>
        <w:widowControl/>
        <w:spacing w:line="3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20"/>
        <w:gridCol w:w="3920"/>
      </w:tblGrid>
      <w:tr w:rsidR="00046EA2" w:rsidRPr="00046EA2" w:rsidTr="00046EA2">
        <w:trPr>
          <w:trHeight w:val="237"/>
        </w:trPr>
        <w:tc>
          <w:tcPr>
            <w:tcW w:w="43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53" w:name="page23"/>
            <w:bookmarkEnd w:id="53"/>
            <w:r w:rsidRPr="00046EA2">
              <w:rPr>
                <w:rFonts w:ascii="Arial" w:eastAsia="Arial" w:hAnsi="Arial" w:cs="Arial"/>
                <w:sz w:val="20"/>
                <w:szCs w:val="20"/>
                <w:lang w:eastAsia="pt-BR"/>
              </w:rPr>
              <w:lastRenderedPageBreak/>
              <w:t>exfm21</w:t>
            </w:r>
          </w:p>
        </w:tc>
        <w:tc>
          <w:tcPr>
            <w:tcW w:w="39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23</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94080" behindDoc="1" locked="0" layoutInCell="0" allowOverlap="1" wp14:anchorId="35D90E6D" wp14:editId="630B34F3">
                <wp:simplePos x="0" y="0"/>
                <wp:positionH relativeFrom="column">
                  <wp:posOffset>359410</wp:posOffset>
                </wp:positionH>
                <wp:positionV relativeFrom="paragraph">
                  <wp:posOffset>485140</wp:posOffset>
                </wp:positionV>
                <wp:extent cx="5229225" cy="0"/>
                <wp:effectExtent l="0" t="0" r="0" b="0"/>
                <wp:wrapNone/>
                <wp:docPr id="430" name="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23A4A6B" id="Shape 35" o:spid="_x0000_s1026" style="position:absolute;z-index:-251622400;visibility:visible;mso-wrap-style:square;mso-wrap-distance-left:9pt;mso-wrap-distance-top:0;mso-wrap-distance-right:9pt;mso-wrap-distance-bottom:0;mso-position-horizontal:absolute;mso-position-horizontal-relative:text;mso-position-vertical:absolute;mso-position-vertical-relative:text" from="28.3pt,38.2pt" to="440.05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33"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21</w:t>
      </w:r>
      <w:r w:rsidRPr="00046EA2">
        <w:rPr>
          <w:rFonts w:eastAsiaTheme="minorEastAsia"/>
          <w:sz w:val="20"/>
          <w:szCs w:val="20"/>
          <w:lang w:val="en-US" w:eastAsia="pt-BR"/>
        </w:rPr>
        <w:tab/>
      </w:r>
      <w:r w:rsidRPr="00046EA2">
        <w:rPr>
          <w:rFonts w:ascii="Arial" w:eastAsia="Arial" w:hAnsi="Arial" w:cs="Arial"/>
          <w:sz w:val="20"/>
          <w:szCs w:val="20"/>
          <w:lang w:val="en-US" w:eastAsia="pt-BR"/>
        </w:rPr>
        <w:t xml:space="preserve">Inventory data of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eucalyptus forest in Brazi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5104" behindDoc="1" locked="0" layoutInCell="0" allowOverlap="1" wp14:anchorId="3FFB47D0" wp14:editId="25FEC1DE">
                <wp:simplePos x="0" y="0"/>
                <wp:positionH relativeFrom="column">
                  <wp:posOffset>359410</wp:posOffset>
                </wp:positionH>
                <wp:positionV relativeFrom="paragraph">
                  <wp:posOffset>125095</wp:posOffset>
                </wp:positionV>
                <wp:extent cx="5229225" cy="0"/>
                <wp:effectExtent l="0" t="0" r="0" b="0"/>
                <wp:wrapNone/>
                <wp:docPr id="431" name="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F576CB8" id="Shape 36" o:spid="_x0000_s1026" style="position:absolute;z-index:-251621376;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IDVuvu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2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21)</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2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900 observations and 13 variables:</w:t>
      </w:r>
    </w:p>
    <w:p w:rsidR="00046EA2" w:rsidRPr="00046EA2" w:rsidRDefault="00046EA2" w:rsidP="00046EA2">
      <w:pPr>
        <w:widowControl/>
        <w:spacing w:line="29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399" w:lineRule="auto"/>
        <w:ind w:right="1700" w:firstLine="0"/>
        <w:jc w:val="left"/>
        <w:rPr>
          <w:rFonts w:eastAsiaTheme="minorEastAsia"/>
          <w:sz w:val="20"/>
          <w:szCs w:val="20"/>
          <w:lang w:val="en-US" w:eastAsia="pt-BR"/>
        </w:rPr>
      </w:pPr>
      <w:r w:rsidRPr="00046EA2">
        <w:rPr>
          <w:rFonts w:ascii="Arial" w:eastAsia="Arial" w:hAnsi="Arial" w:cs="Arial"/>
          <w:sz w:val="20"/>
          <w:szCs w:val="20"/>
          <w:lang w:val="en-US" w:eastAsia="pt-BR"/>
        </w:rPr>
        <w:t>OBS quality of trees, N = normal tree, D = dominant tree, F = a failure, or dead tree DH dominant height, in meters</w:t>
      </w:r>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_EST estimated total height, in meters</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SA cross sectional area, in square meter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OB volume without bark, in cubic meter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21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280"/>
        </w:tabs>
        <w:spacing w:line="240" w:lineRule="auto"/>
        <w:ind w:firstLine="0"/>
        <w:jc w:val="left"/>
        <w:rPr>
          <w:rFonts w:eastAsiaTheme="minorEastAsia"/>
          <w:sz w:val="20"/>
          <w:szCs w:val="20"/>
          <w:lang w:val="en-US" w:eastAsia="pt-BR"/>
        </w:rPr>
      </w:pPr>
      <w:bookmarkStart w:id="54" w:name="page24"/>
      <w:bookmarkEnd w:id="54"/>
      <w:r w:rsidRPr="00046EA2">
        <w:rPr>
          <w:rFonts w:ascii="Arial" w:eastAsia="Arial" w:hAnsi="Arial" w:cs="Arial"/>
          <w:sz w:val="18"/>
          <w:szCs w:val="18"/>
          <w:lang w:val="en-US" w:eastAsia="pt-BR"/>
        </w:rPr>
        <w:lastRenderedPageBreak/>
        <w:t>24</w:t>
      </w:r>
      <w:r w:rsidRPr="00046EA2">
        <w:rPr>
          <w:rFonts w:eastAsiaTheme="minorEastAsia"/>
          <w:sz w:val="20"/>
          <w:szCs w:val="20"/>
          <w:lang w:val="en-US" w:eastAsia="pt-BR"/>
        </w:rPr>
        <w:tab/>
      </w:r>
      <w:r w:rsidRPr="00046EA2">
        <w:rPr>
          <w:rFonts w:ascii="Arial" w:eastAsia="Arial" w:hAnsi="Arial" w:cs="Arial"/>
          <w:sz w:val="18"/>
          <w:szCs w:val="18"/>
          <w:lang w:val="en-US" w:eastAsia="pt-BR"/>
        </w:rPr>
        <w:t>exfm3</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6128" behindDoc="1" locked="0" layoutInCell="0" allowOverlap="1" wp14:anchorId="39602A2E" wp14:editId="393EF9F5">
                <wp:simplePos x="0" y="0"/>
                <wp:positionH relativeFrom="column">
                  <wp:posOffset>359410</wp:posOffset>
                </wp:positionH>
                <wp:positionV relativeFrom="paragraph">
                  <wp:posOffset>443865</wp:posOffset>
                </wp:positionV>
                <wp:extent cx="5229225" cy="0"/>
                <wp:effectExtent l="0" t="0" r="0" b="0"/>
                <wp:wrapNone/>
                <wp:docPr id="432" name="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692BA2D" id="Shape 37" o:spid="_x0000_s1026" style="position:absolute;z-index:-251620352;visibility:visible;mso-wrap-style:square;mso-wrap-distance-left:9pt;mso-wrap-distance-top:0;mso-wrap-distance-right:9pt;mso-wrap-distance-bottom:0;mso-position-horizontal:absolute;mso-position-horizontal-relative:text;mso-position-vertical:absolute;mso-position-vertical-relative:text" from="28.3pt,34.95pt" to="440.05pt,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6"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22</w:t>
      </w:r>
      <w:r w:rsidRPr="00046EA2">
        <w:rPr>
          <w:rFonts w:eastAsiaTheme="minorEastAsia"/>
          <w:sz w:val="20"/>
          <w:szCs w:val="20"/>
          <w:lang w:val="en-US" w:eastAsia="pt-BR"/>
        </w:rPr>
        <w:tab/>
      </w:r>
      <w:r w:rsidRPr="00046EA2">
        <w:rPr>
          <w:rFonts w:ascii="Arial" w:eastAsia="Arial" w:hAnsi="Arial" w:cs="Arial"/>
          <w:sz w:val="20"/>
          <w:szCs w:val="20"/>
          <w:lang w:val="en-US" w:eastAsia="pt-BR"/>
        </w:rPr>
        <w:t xml:space="preserve">Revenue data if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eucalyptus for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7152" behindDoc="1" locked="0" layoutInCell="0" allowOverlap="1" wp14:anchorId="4007FE47" wp14:editId="0DB2AE35">
                <wp:simplePos x="0" y="0"/>
                <wp:positionH relativeFrom="column">
                  <wp:posOffset>359410</wp:posOffset>
                </wp:positionH>
                <wp:positionV relativeFrom="paragraph">
                  <wp:posOffset>125095</wp:posOffset>
                </wp:positionV>
                <wp:extent cx="5229225" cy="0"/>
                <wp:effectExtent l="0" t="0" r="0" b="0"/>
                <wp:wrapNone/>
                <wp:docPr id="433" name="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DC87000" id="Shape 38" o:spid="_x0000_s1026" style="position:absolute;z-index:-25161932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klWJqr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the year’s revenue.</w:t>
      </w:r>
    </w:p>
    <w:p w:rsidR="00046EA2" w:rsidRPr="00046EA2" w:rsidRDefault="00046EA2" w:rsidP="00046EA2">
      <w:pPr>
        <w:widowControl/>
        <w:spacing w:line="29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22)</w:t>
      </w:r>
    </w:p>
    <w:p w:rsidR="00046EA2" w:rsidRPr="00046EA2" w:rsidRDefault="00046EA2" w:rsidP="00046EA2">
      <w:pPr>
        <w:widowControl/>
        <w:spacing w:line="3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8 observations and 3 variables:</w:t>
      </w:r>
    </w:p>
    <w:p w:rsidR="00046EA2" w:rsidRPr="00046EA2" w:rsidRDefault="00046EA2" w:rsidP="00046EA2">
      <w:pPr>
        <w:widowControl/>
        <w:spacing w:line="1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year Revenue year</w:t>
      </w:r>
    </w:p>
    <w:p w:rsidR="00046EA2" w:rsidRPr="00046EA2" w:rsidRDefault="00046EA2" w:rsidP="00046EA2">
      <w:pPr>
        <w:widowControl/>
        <w:spacing w:line="8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ost cost values for that year, in dollars</w:t>
      </w:r>
    </w:p>
    <w:p w:rsidR="00046EA2" w:rsidRPr="00046EA2" w:rsidRDefault="00046EA2" w:rsidP="00046EA2">
      <w:pPr>
        <w:widowControl/>
        <w:spacing w:line="9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venue revenue values for that year, in dollars</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698176" behindDoc="1" locked="0" layoutInCell="0" allowOverlap="1" wp14:anchorId="1AD1D483" wp14:editId="7ED27456">
                <wp:simplePos x="0" y="0"/>
                <wp:positionH relativeFrom="column">
                  <wp:posOffset>359410</wp:posOffset>
                </wp:positionH>
                <wp:positionV relativeFrom="paragraph">
                  <wp:posOffset>356235</wp:posOffset>
                </wp:positionV>
                <wp:extent cx="5229225" cy="0"/>
                <wp:effectExtent l="0" t="0" r="0" b="0"/>
                <wp:wrapNone/>
                <wp:docPr id="434" name="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41B27DC" id="Shape 39"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8.3pt,28.05pt" to="440.05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97"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3</w:t>
      </w:r>
      <w:r w:rsidRPr="00046EA2">
        <w:rPr>
          <w:rFonts w:eastAsiaTheme="minorEastAsia"/>
          <w:sz w:val="20"/>
          <w:szCs w:val="20"/>
          <w:lang w:val="en-US" w:eastAsia="pt-BR"/>
        </w:rPr>
        <w:tab/>
      </w:r>
      <w:r w:rsidRPr="00046EA2">
        <w:rPr>
          <w:rFonts w:ascii="Arial" w:eastAsia="Arial" w:hAnsi="Arial" w:cs="Arial"/>
          <w:sz w:val="20"/>
          <w:szCs w:val="20"/>
          <w:lang w:val="en-US" w:eastAsia="pt-BR"/>
        </w:rPr>
        <w:t>Simple random inventory pilot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699200" behindDoc="1" locked="0" layoutInCell="0" allowOverlap="1" wp14:anchorId="6AC603C5" wp14:editId="498B9893">
                <wp:simplePos x="0" y="0"/>
                <wp:positionH relativeFrom="column">
                  <wp:posOffset>359410</wp:posOffset>
                </wp:positionH>
                <wp:positionV relativeFrom="paragraph">
                  <wp:posOffset>125095</wp:posOffset>
                </wp:positionV>
                <wp:extent cx="5229225" cy="0"/>
                <wp:effectExtent l="0" t="0" r="0" b="0"/>
                <wp:wrapNone/>
                <wp:docPr id="435" name="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B5E9E84" id="Shape 40"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DeXLOr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29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3)</w:t>
      </w:r>
    </w:p>
    <w:p w:rsidR="00046EA2" w:rsidRPr="00046EA2" w:rsidRDefault="00046EA2" w:rsidP="00046EA2">
      <w:pPr>
        <w:widowControl/>
        <w:spacing w:line="3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0 observations and 3 variables:</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OTAL_AREA total area, in hectares</w:t>
      </w:r>
    </w:p>
    <w:p w:rsidR="00046EA2" w:rsidRPr="00046EA2" w:rsidRDefault="00046EA2" w:rsidP="00046EA2">
      <w:pPr>
        <w:widowControl/>
        <w:spacing w:line="9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9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80"/>
        <w:gridCol w:w="3960"/>
      </w:tblGrid>
      <w:tr w:rsidR="00046EA2" w:rsidRPr="00046EA2" w:rsidTr="00046EA2">
        <w:trPr>
          <w:trHeight w:val="237"/>
        </w:trPr>
        <w:tc>
          <w:tcPr>
            <w:tcW w:w="42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55" w:name="page25"/>
            <w:bookmarkEnd w:id="55"/>
            <w:r w:rsidRPr="00046EA2">
              <w:rPr>
                <w:rFonts w:ascii="Arial" w:eastAsia="Arial" w:hAnsi="Arial" w:cs="Arial"/>
                <w:sz w:val="20"/>
                <w:szCs w:val="20"/>
                <w:lang w:eastAsia="pt-BR"/>
              </w:rPr>
              <w:lastRenderedPageBreak/>
              <w:t>exfm4</w:t>
            </w:r>
          </w:p>
        </w:tc>
        <w:tc>
          <w:tcPr>
            <w:tcW w:w="39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25</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urce</w:t>
      </w:r>
    </w:p>
    <w:p w:rsidR="00046EA2" w:rsidRPr="00046EA2" w:rsidRDefault="00046EA2" w:rsidP="00046EA2">
      <w:pPr>
        <w:widowControl/>
        <w:spacing w:line="163"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0224" behindDoc="1" locked="0" layoutInCell="0" allowOverlap="1" wp14:anchorId="0B690A8F" wp14:editId="57C6CA8B">
                <wp:simplePos x="0" y="0"/>
                <wp:positionH relativeFrom="column">
                  <wp:posOffset>359410</wp:posOffset>
                </wp:positionH>
                <wp:positionV relativeFrom="paragraph">
                  <wp:posOffset>412115</wp:posOffset>
                </wp:positionV>
                <wp:extent cx="5229225" cy="0"/>
                <wp:effectExtent l="0" t="0" r="0" b="0"/>
                <wp:wrapNone/>
                <wp:docPr id="436" name="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BDDA954" id="Shape 41"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8.3pt,32.45pt" to="440.0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2"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4</w:t>
      </w:r>
      <w:r w:rsidRPr="00046EA2">
        <w:rPr>
          <w:rFonts w:eastAsiaTheme="minorEastAsia"/>
          <w:sz w:val="20"/>
          <w:szCs w:val="20"/>
          <w:lang w:val="en-US" w:eastAsia="pt-BR"/>
        </w:rPr>
        <w:tab/>
      </w:r>
      <w:r w:rsidRPr="00046EA2">
        <w:rPr>
          <w:rFonts w:ascii="Arial" w:eastAsia="Arial" w:hAnsi="Arial" w:cs="Arial"/>
          <w:sz w:val="20"/>
          <w:szCs w:val="20"/>
          <w:lang w:val="en-US" w:eastAsia="pt-BR"/>
        </w:rPr>
        <w:t>Simple random inventory definite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1248" behindDoc="1" locked="0" layoutInCell="0" allowOverlap="1" wp14:anchorId="005511FD" wp14:editId="5A9FC211">
                <wp:simplePos x="0" y="0"/>
                <wp:positionH relativeFrom="column">
                  <wp:posOffset>359410</wp:posOffset>
                </wp:positionH>
                <wp:positionV relativeFrom="paragraph">
                  <wp:posOffset>125095</wp:posOffset>
                </wp:positionV>
                <wp:extent cx="5229225" cy="0"/>
                <wp:effectExtent l="0" t="0" r="0" b="0"/>
                <wp:wrapNone/>
                <wp:docPr id="437" name="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FE7BBD7" id="Shape 42"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NOp/nG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3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4)</w:t>
      </w:r>
    </w:p>
    <w:p w:rsidR="00046EA2" w:rsidRPr="00046EA2" w:rsidRDefault="00046EA2" w:rsidP="00046EA2">
      <w:pPr>
        <w:widowControl/>
        <w:spacing w:line="3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25 observations and 3 variables:</w:t>
      </w:r>
    </w:p>
    <w:p w:rsidR="00046EA2" w:rsidRPr="00046EA2" w:rsidRDefault="00046EA2" w:rsidP="00046EA2">
      <w:pPr>
        <w:widowControl/>
        <w:spacing w:line="1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OTAL_AREA total area, in hectare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3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3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urce</w:t>
      </w:r>
    </w:p>
    <w:p w:rsidR="00046EA2" w:rsidRPr="00046EA2" w:rsidRDefault="00046EA2" w:rsidP="00046EA2">
      <w:pPr>
        <w:widowControl/>
        <w:spacing w:line="163"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2272" behindDoc="1" locked="0" layoutInCell="0" allowOverlap="1" wp14:anchorId="3DE4F7FE" wp14:editId="140AB021">
                <wp:simplePos x="0" y="0"/>
                <wp:positionH relativeFrom="column">
                  <wp:posOffset>359410</wp:posOffset>
                </wp:positionH>
                <wp:positionV relativeFrom="paragraph">
                  <wp:posOffset>412115</wp:posOffset>
                </wp:positionV>
                <wp:extent cx="5229225" cy="0"/>
                <wp:effectExtent l="0" t="0" r="0" b="0"/>
                <wp:wrapNone/>
                <wp:docPr id="438" name="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CBC0F56" id="Shape 43"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8.3pt,32.45pt" to="440.0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2"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5</w:t>
      </w:r>
      <w:r w:rsidRPr="00046EA2">
        <w:rPr>
          <w:rFonts w:eastAsiaTheme="minorEastAsia"/>
          <w:sz w:val="20"/>
          <w:szCs w:val="20"/>
          <w:lang w:val="en-US" w:eastAsia="pt-BR"/>
        </w:rPr>
        <w:tab/>
      </w:r>
      <w:r w:rsidRPr="00046EA2">
        <w:rPr>
          <w:rFonts w:ascii="Arial" w:eastAsia="Arial" w:hAnsi="Arial" w:cs="Arial"/>
          <w:sz w:val="20"/>
          <w:szCs w:val="20"/>
          <w:lang w:val="en-US" w:eastAsia="pt-BR"/>
        </w:rPr>
        <w:t>Systematic inventory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3296" behindDoc="1" locked="0" layoutInCell="0" allowOverlap="1" wp14:anchorId="7913A831" wp14:editId="02286793">
                <wp:simplePos x="0" y="0"/>
                <wp:positionH relativeFrom="column">
                  <wp:posOffset>359410</wp:posOffset>
                </wp:positionH>
                <wp:positionV relativeFrom="paragraph">
                  <wp:posOffset>125095</wp:posOffset>
                </wp:positionV>
                <wp:extent cx="5229225" cy="0"/>
                <wp:effectExtent l="0" t="0" r="0" b="0"/>
                <wp:wrapNone/>
                <wp:docPr id="439" name="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16AF334" id="Shape 44" o:spid="_x0000_s1026" style="position:absolute;z-index:-251613184;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Nkx2Om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3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5)</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280"/>
        </w:tabs>
        <w:spacing w:line="240" w:lineRule="auto"/>
        <w:ind w:firstLine="0"/>
        <w:jc w:val="left"/>
        <w:rPr>
          <w:rFonts w:eastAsiaTheme="minorEastAsia"/>
          <w:sz w:val="20"/>
          <w:szCs w:val="20"/>
          <w:lang w:val="en-US" w:eastAsia="pt-BR"/>
        </w:rPr>
      </w:pPr>
      <w:bookmarkStart w:id="56" w:name="page26"/>
      <w:bookmarkEnd w:id="56"/>
      <w:r w:rsidRPr="00046EA2">
        <w:rPr>
          <w:rFonts w:ascii="Arial" w:eastAsia="Arial" w:hAnsi="Arial" w:cs="Arial"/>
          <w:sz w:val="18"/>
          <w:szCs w:val="18"/>
          <w:lang w:val="en-US" w:eastAsia="pt-BR"/>
        </w:rPr>
        <w:lastRenderedPageBreak/>
        <w:t>26</w:t>
      </w:r>
      <w:r w:rsidRPr="00046EA2">
        <w:rPr>
          <w:rFonts w:eastAsiaTheme="minorEastAsia"/>
          <w:sz w:val="20"/>
          <w:szCs w:val="20"/>
          <w:lang w:val="en-US" w:eastAsia="pt-BR"/>
        </w:rPr>
        <w:tab/>
      </w:r>
      <w:r w:rsidRPr="00046EA2">
        <w:rPr>
          <w:rFonts w:ascii="Arial" w:eastAsia="Arial" w:hAnsi="Arial" w:cs="Arial"/>
          <w:sz w:val="18"/>
          <w:szCs w:val="18"/>
          <w:lang w:val="en-US" w:eastAsia="pt-BR"/>
        </w:rPr>
        <w:t>exfm6</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8 observations and 3 variables:</w:t>
      </w: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OTAL_AREA total area, in hectare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urc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4320" behindDoc="1" locked="0" layoutInCell="0" allowOverlap="1" wp14:anchorId="631A2AF9" wp14:editId="7DEF719D">
                <wp:simplePos x="0" y="0"/>
                <wp:positionH relativeFrom="column">
                  <wp:posOffset>359410</wp:posOffset>
                </wp:positionH>
                <wp:positionV relativeFrom="paragraph">
                  <wp:posOffset>254635</wp:posOffset>
                </wp:positionV>
                <wp:extent cx="5229225" cy="0"/>
                <wp:effectExtent l="0" t="0" r="0" b="0"/>
                <wp:wrapNone/>
                <wp:docPr id="440" name="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160BE4C" id="Shape 45" o:spid="_x0000_s1026" style="position:absolute;z-index:-251612160;visibility:visible;mso-wrap-style:square;mso-wrap-distance-left:9pt;mso-wrap-distance-top:0;mso-wrap-distance-right:9pt;mso-wrap-distance-bottom:0;mso-position-horizontal:absolute;mso-position-horizontal-relative:text;mso-position-vertical:absolute;mso-position-vertical-relative:text" from="28.3pt,20.05pt" to="440.0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7"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6</w:t>
      </w:r>
      <w:r w:rsidRPr="00046EA2">
        <w:rPr>
          <w:rFonts w:eastAsiaTheme="minorEastAsia"/>
          <w:sz w:val="20"/>
          <w:szCs w:val="20"/>
          <w:lang w:val="en-US" w:eastAsia="pt-BR"/>
        </w:rPr>
        <w:tab/>
      </w:r>
      <w:r w:rsidRPr="00046EA2">
        <w:rPr>
          <w:rFonts w:ascii="Arial" w:eastAsia="Arial" w:hAnsi="Arial" w:cs="Arial"/>
          <w:sz w:val="20"/>
          <w:szCs w:val="20"/>
          <w:lang w:val="en-US" w:eastAsia="pt-BR"/>
        </w:rPr>
        <w:t>Stratified random inventory definite data 2</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5344" behindDoc="1" locked="0" layoutInCell="0" allowOverlap="1" wp14:anchorId="65E69F1A" wp14:editId="5B728714">
                <wp:simplePos x="0" y="0"/>
                <wp:positionH relativeFrom="column">
                  <wp:posOffset>359410</wp:posOffset>
                </wp:positionH>
                <wp:positionV relativeFrom="paragraph">
                  <wp:posOffset>125095</wp:posOffset>
                </wp:positionV>
                <wp:extent cx="5229225" cy="0"/>
                <wp:effectExtent l="0" t="0" r="0" b="0"/>
                <wp:wrapNone/>
                <wp:docPr id="441" name="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3D06732" id="Shape 46"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PweMka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plot.</w:t>
      </w:r>
    </w:p>
    <w:p w:rsidR="00046EA2" w:rsidRPr="00046EA2" w:rsidRDefault="00046EA2" w:rsidP="00046EA2">
      <w:pPr>
        <w:widowControl/>
        <w:spacing w:line="2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6)</w:t>
      </w:r>
    </w:p>
    <w:p w:rsidR="00046EA2" w:rsidRPr="00046EA2" w:rsidRDefault="00046EA2" w:rsidP="00046EA2">
      <w:pPr>
        <w:widowControl/>
        <w:spacing w:line="2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0 observations and 14 variables:</w:t>
      </w: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ENCODE genetic code of plot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AP map number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 average age of plots, in month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76" w:lineRule="exact"/>
        <w:ind w:firstLine="0"/>
        <w:jc w:val="left"/>
        <w:rPr>
          <w:rFonts w:eastAsiaTheme="minorEastAsia"/>
          <w:sz w:val="20"/>
          <w:szCs w:val="20"/>
          <w:lang w:val="en-US" w:eastAsia="pt-BR"/>
        </w:rPr>
      </w:pPr>
    </w:p>
    <w:p w:rsidR="00046EA2" w:rsidRPr="00046EA2" w:rsidRDefault="00046EA2" w:rsidP="005A1944">
      <w:pPr>
        <w:widowControl/>
        <w:numPr>
          <w:ilvl w:val="0"/>
          <w:numId w:val="28"/>
        </w:numPr>
        <w:tabs>
          <w:tab w:val="left" w:pos="1140"/>
        </w:tabs>
        <w:spacing w:line="240" w:lineRule="auto"/>
        <w:ind w:left="1140" w:hanging="21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quadratic</w:t>
      </w:r>
      <w:proofErr w:type="gramEnd"/>
      <w:r w:rsidRPr="00046EA2">
        <w:rPr>
          <w:rFonts w:ascii="Arial" w:eastAsia="Arial" w:hAnsi="Arial" w:cs="Arial"/>
          <w:sz w:val="20"/>
          <w:szCs w:val="20"/>
          <w:lang w:eastAsia="pt-BR"/>
        </w:rPr>
        <w:t xml:space="preserve"> diameter, in meters</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68" w:lineRule="exact"/>
        <w:ind w:firstLine="0"/>
        <w:jc w:val="left"/>
        <w:rPr>
          <w:rFonts w:eastAsiaTheme="minorEastAsia"/>
          <w:sz w:val="20"/>
          <w:szCs w:val="20"/>
          <w:lang w:eastAsia="pt-BR"/>
        </w:rPr>
      </w:pPr>
    </w:p>
    <w:p w:rsidR="00046EA2" w:rsidRPr="00046EA2" w:rsidRDefault="00046EA2" w:rsidP="005A1944">
      <w:pPr>
        <w:widowControl/>
        <w:numPr>
          <w:ilvl w:val="0"/>
          <w:numId w:val="29"/>
        </w:numPr>
        <w:tabs>
          <w:tab w:val="left" w:pos="1180"/>
        </w:tabs>
        <w:spacing w:line="240" w:lineRule="auto"/>
        <w:ind w:left="1180" w:hanging="253"/>
        <w:jc w:val="left"/>
        <w:rPr>
          <w:rFonts w:ascii="Arial" w:eastAsia="Arial" w:hAnsi="Arial" w:cs="Arial"/>
          <w:sz w:val="20"/>
          <w:szCs w:val="20"/>
          <w:lang w:eastAsia="pt-BR"/>
        </w:rPr>
      </w:pPr>
      <w:proofErr w:type="gramStart"/>
      <w:r w:rsidRPr="00046EA2">
        <w:rPr>
          <w:rFonts w:ascii="Arial" w:eastAsia="Arial" w:hAnsi="Arial" w:cs="Arial"/>
          <w:sz w:val="20"/>
          <w:szCs w:val="20"/>
          <w:lang w:eastAsia="pt-BR"/>
        </w:rPr>
        <w:t>basal</w:t>
      </w:r>
      <w:proofErr w:type="gramEnd"/>
      <w:r w:rsidRPr="00046EA2">
        <w:rPr>
          <w:rFonts w:ascii="Arial" w:eastAsia="Arial" w:hAnsi="Arial" w:cs="Arial"/>
          <w:sz w:val="20"/>
          <w:szCs w:val="20"/>
          <w:lang w:eastAsia="pt-BR"/>
        </w:rPr>
        <w:t xml:space="preserve"> area, in square meters</w:t>
      </w:r>
    </w:p>
    <w:p w:rsidR="00046EA2" w:rsidRPr="00046EA2" w:rsidRDefault="00046EA2" w:rsidP="00046EA2">
      <w:pPr>
        <w:widowControl/>
        <w:spacing w:line="6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 volume with bark, in cubic meters</w:t>
      </w:r>
    </w:p>
    <w:p w:rsidR="00046EA2" w:rsidRPr="00046EA2" w:rsidRDefault="00046EA2" w:rsidP="00046EA2">
      <w:pPr>
        <w:widowControl/>
        <w:spacing w:line="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OB volume without bark, in cubic meter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80"/>
        <w:gridCol w:w="3960"/>
      </w:tblGrid>
      <w:tr w:rsidR="00046EA2" w:rsidRPr="00046EA2" w:rsidTr="00046EA2">
        <w:trPr>
          <w:trHeight w:val="237"/>
        </w:trPr>
        <w:tc>
          <w:tcPr>
            <w:tcW w:w="42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57" w:name="page27"/>
            <w:bookmarkEnd w:id="57"/>
            <w:r w:rsidRPr="00046EA2">
              <w:rPr>
                <w:rFonts w:ascii="Arial" w:eastAsia="Arial" w:hAnsi="Arial" w:cs="Arial"/>
                <w:sz w:val="20"/>
                <w:szCs w:val="20"/>
                <w:lang w:eastAsia="pt-BR"/>
              </w:rPr>
              <w:lastRenderedPageBreak/>
              <w:t>exfm7</w:t>
            </w:r>
          </w:p>
        </w:tc>
        <w:tc>
          <w:tcPr>
            <w:tcW w:w="39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27</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06368" behindDoc="1" locked="0" layoutInCell="0" allowOverlap="1" wp14:anchorId="53B4F3EA" wp14:editId="5FFE3631">
                <wp:simplePos x="0" y="0"/>
                <wp:positionH relativeFrom="column">
                  <wp:posOffset>359410</wp:posOffset>
                </wp:positionH>
                <wp:positionV relativeFrom="paragraph">
                  <wp:posOffset>630555</wp:posOffset>
                </wp:positionV>
                <wp:extent cx="5229225" cy="0"/>
                <wp:effectExtent l="0" t="0" r="0" b="0"/>
                <wp:wrapNone/>
                <wp:docPr id="442" name="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32094CF" id="Shape 47" o:spid="_x0000_s1026" style="position:absolute;z-index:-251610112;visibility:visible;mso-wrap-style:square;mso-wrap-distance-left:9pt;mso-wrap-distance-top:0;mso-wrap-distance-right:9pt;mso-wrap-distance-bottom:0;mso-position-horizontal:absolute;mso-position-horizontal-relative:text;mso-position-vertical:absolute;mso-position-vertical-relative:text" from="28.3pt,49.65pt" to="440.05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55"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7</w:t>
      </w:r>
      <w:r w:rsidRPr="00046EA2">
        <w:rPr>
          <w:rFonts w:eastAsiaTheme="minorEastAsia"/>
          <w:sz w:val="20"/>
          <w:szCs w:val="20"/>
          <w:lang w:val="en-US" w:eastAsia="pt-BR"/>
        </w:rPr>
        <w:tab/>
      </w:r>
      <w:r w:rsidRPr="00046EA2">
        <w:rPr>
          <w:rFonts w:ascii="Arial" w:eastAsia="Arial" w:hAnsi="Arial" w:cs="Arial"/>
          <w:sz w:val="20"/>
          <w:szCs w:val="20"/>
          <w:lang w:val="en-US" w:eastAsia="pt-BR"/>
        </w:rPr>
        <w:t>Data of felled trees sections, measured in the Smalian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7392" behindDoc="1" locked="0" layoutInCell="0" allowOverlap="1" wp14:anchorId="3671DC01" wp14:editId="4911E2E9">
                <wp:simplePos x="0" y="0"/>
                <wp:positionH relativeFrom="column">
                  <wp:posOffset>359410</wp:posOffset>
                </wp:positionH>
                <wp:positionV relativeFrom="paragraph">
                  <wp:posOffset>125095</wp:posOffset>
                </wp:positionV>
                <wp:extent cx="5229225" cy="0"/>
                <wp:effectExtent l="0" t="0" r="0" b="0"/>
                <wp:wrapNone/>
                <wp:docPr id="443" name="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B88857B" id="Shape 48" o:spid="_x0000_s1026" style="position:absolute;z-index:-25160908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O6eARe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section of a tre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7)</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1 observations and 3393 variables:</w:t>
      </w:r>
    </w:p>
    <w:p w:rsidR="00046EA2" w:rsidRPr="00046EA2" w:rsidRDefault="00046EA2" w:rsidP="00046EA2">
      <w:pPr>
        <w:widowControl/>
        <w:spacing w:line="26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AP map numb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ROJECT name of project</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ACING Spacing used in the plots, in met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ENCODE genetic code of plot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 number of tree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i height of sections, in meter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_wb diameter of sections with bark, in centimeters</w:t>
      </w: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ark_t bark of thickness, in millimeter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280"/>
        </w:tabs>
        <w:spacing w:line="240" w:lineRule="auto"/>
        <w:ind w:firstLine="0"/>
        <w:jc w:val="left"/>
        <w:rPr>
          <w:rFonts w:eastAsiaTheme="minorEastAsia"/>
          <w:sz w:val="20"/>
          <w:szCs w:val="20"/>
          <w:lang w:val="en-US" w:eastAsia="pt-BR"/>
        </w:rPr>
      </w:pPr>
      <w:bookmarkStart w:id="58" w:name="page28"/>
      <w:bookmarkEnd w:id="58"/>
      <w:r w:rsidRPr="00046EA2">
        <w:rPr>
          <w:rFonts w:ascii="Arial" w:eastAsia="Arial" w:hAnsi="Arial" w:cs="Arial"/>
          <w:sz w:val="18"/>
          <w:szCs w:val="18"/>
          <w:lang w:val="en-US" w:eastAsia="pt-BR"/>
        </w:rPr>
        <w:lastRenderedPageBreak/>
        <w:t>28</w:t>
      </w:r>
      <w:r w:rsidRPr="00046EA2">
        <w:rPr>
          <w:rFonts w:eastAsiaTheme="minorEastAsia"/>
          <w:sz w:val="20"/>
          <w:szCs w:val="20"/>
          <w:lang w:val="en-US" w:eastAsia="pt-BR"/>
        </w:rPr>
        <w:tab/>
      </w:r>
      <w:r w:rsidRPr="00046EA2">
        <w:rPr>
          <w:rFonts w:ascii="Arial" w:eastAsia="Arial" w:hAnsi="Arial" w:cs="Arial"/>
          <w:sz w:val="18"/>
          <w:szCs w:val="18"/>
          <w:lang w:val="en-US" w:eastAsia="pt-BR"/>
        </w:rPr>
        <w:t>exfm9</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8416" behindDoc="1" locked="0" layoutInCell="0" allowOverlap="1" wp14:anchorId="4E3AE899" wp14:editId="44FA1B42">
                <wp:simplePos x="0" y="0"/>
                <wp:positionH relativeFrom="column">
                  <wp:posOffset>359410</wp:posOffset>
                </wp:positionH>
                <wp:positionV relativeFrom="paragraph">
                  <wp:posOffset>457200</wp:posOffset>
                </wp:positionV>
                <wp:extent cx="5229225" cy="0"/>
                <wp:effectExtent l="0" t="0" r="0" b="0"/>
                <wp:wrapNone/>
                <wp:docPr id="444" name="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34E4EC4" id="Shape 49" o:spid="_x0000_s1026" style="position:absolute;z-index:-251608064;visibility:visible;mso-wrap-style:square;mso-wrap-distance-left:9pt;mso-wrap-distance-top:0;mso-wrap-distance-right:9pt;mso-wrap-distance-bottom:0;mso-position-horizontal:absolute;mso-position-horizontal-relative:text;mso-position-vertical:absolute;mso-position-vertical-relative:text" from="28.3pt,36pt" to="440.0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63"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8</w:t>
      </w:r>
      <w:r w:rsidRPr="00046EA2">
        <w:rPr>
          <w:rFonts w:eastAsiaTheme="minorEastAsia"/>
          <w:sz w:val="20"/>
          <w:szCs w:val="20"/>
          <w:lang w:val="en-US" w:eastAsia="pt-BR"/>
        </w:rPr>
        <w:tab/>
      </w:r>
      <w:r w:rsidRPr="00046EA2">
        <w:rPr>
          <w:rFonts w:ascii="Arial" w:eastAsia="Arial" w:hAnsi="Arial" w:cs="Arial"/>
          <w:sz w:val="20"/>
          <w:szCs w:val="20"/>
          <w:lang w:val="en-US" w:eastAsia="pt-BR"/>
        </w:rPr>
        <w:t>Data of felled trees sections, measured in the Huber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09440" behindDoc="1" locked="0" layoutInCell="0" allowOverlap="1" wp14:anchorId="49F49F79" wp14:editId="4896BF65">
                <wp:simplePos x="0" y="0"/>
                <wp:positionH relativeFrom="column">
                  <wp:posOffset>359410</wp:posOffset>
                </wp:positionH>
                <wp:positionV relativeFrom="paragraph">
                  <wp:posOffset>125095</wp:posOffset>
                </wp:positionV>
                <wp:extent cx="5229225" cy="0"/>
                <wp:effectExtent l="0" t="0" r="0" b="0"/>
                <wp:wrapNone/>
                <wp:docPr id="445" name="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0FD69C6" id="Shape 50" o:spid="_x0000_s1026" style="position:absolute;z-index:-25160704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BiLvpQ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section of a tree.</w:t>
      </w:r>
    </w:p>
    <w:p w:rsidR="00046EA2" w:rsidRPr="00046EA2" w:rsidRDefault="00046EA2" w:rsidP="00046EA2">
      <w:pPr>
        <w:widowControl/>
        <w:spacing w:line="3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exfm8)</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mat</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10 observations and 596 variables:</w:t>
      </w:r>
    </w:p>
    <w:p w:rsidR="00046EA2" w:rsidRPr="00046EA2" w:rsidRDefault="00046EA2" w:rsidP="00046EA2">
      <w:pPr>
        <w:widowControl/>
        <w:spacing w:line="19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LONE Clone number</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 number of tree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OG log number</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i height of sections, in meter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_wb diameter of sections with bark, in centimeters</w:t>
      </w:r>
    </w:p>
    <w:p w:rsidR="00046EA2" w:rsidRPr="00046EA2" w:rsidRDefault="00046EA2" w:rsidP="00046EA2">
      <w:pPr>
        <w:widowControl/>
        <w:spacing w:line="1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ark_t bark of thickness, in millimeters</w:t>
      </w:r>
    </w:p>
    <w:p w:rsidR="00046EA2" w:rsidRPr="00046EA2" w:rsidRDefault="00046EA2" w:rsidP="00046EA2">
      <w:pPr>
        <w:widowControl/>
        <w:spacing w:line="10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c_length section length, in meters</w:t>
      </w:r>
    </w:p>
    <w:p w:rsidR="00046EA2" w:rsidRPr="00046EA2" w:rsidRDefault="00046EA2" w:rsidP="00046EA2">
      <w:pPr>
        <w:widowControl/>
        <w:spacing w:line="3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10464" behindDoc="1" locked="0" layoutInCell="0" allowOverlap="1" wp14:anchorId="5A3968BF" wp14:editId="6774462B">
                <wp:simplePos x="0" y="0"/>
                <wp:positionH relativeFrom="column">
                  <wp:posOffset>359410</wp:posOffset>
                </wp:positionH>
                <wp:positionV relativeFrom="paragraph">
                  <wp:posOffset>428625</wp:posOffset>
                </wp:positionV>
                <wp:extent cx="5229225" cy="0"/>
                <wp:effectExtent l="0" t="0" r="0" b="0"/>
                <wp:wrapNone/>
                <wp:docPr id="446" name="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A299CD1" id="Shape 5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8.3pt,33.75pt" to="440.0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19"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fm9</w:t>
      </w:r>
      <w:r w:rsidRPr="00046EA2">
        <w:rPr>
          <w:rFonts w:eastAsiaTheme="minorEastAsia"/>
          <w:sz w:val="20"/>
          <w:szCs w:val="20"/>
          <w:lang w:val="en-US" w:eastAsia="pt-BR"/>
        </w:rPr>
        <w:tab/>
      </w:r>
      <w:r w:rsidRPr="00046EA2">
        <w:rPr>
          <w:rFonts w:ascii="Arial" w:eastAsia="Arial" w:hAnsi="Arial" w:cs="Arial"/>
          <w:sz w:val="20"/>
          <w:szCs w:val="20"/>
          <w:lang w:val="en-US" w:eastAsia="pt-BR"/>
        </w:rPr>
        <w:t xml:space="preserve">Inventory data of </w:t>
      </w:r>
      <w:proofErr w:type="gramStart"/>
      <w:r w:rsidRPr="00046EA2">
        <w:rPr>
          <w:rFonts w:ascii="Arial" w:eastAsia="Arial" w:hAnsi="Arial" w:cs="Arial"/>
          <w:sz w:val="20"/>
          <w:szCs w:val="20"/>
          <w:lang w:val="en-US" w:eastAsia="pt-BR"/>
        </w:rPr>
        <w:t>an</w:t>
      </w:r>
      <w:proofErr w:type="gramEnd"/>
      <w:r w:rsidRPr="00046EA2">
        <w:rPr>
          <w:rFonts w:ascii="Arial" w:eastAsia="Arial" w:hAnsi="Arial" w:cs="Arial"/>
          <w:sz w:val="20"/>
          <w:szCs w:val="20"/>
          <w:lang w:val="en-US" w:eastAsia="pt-BR"/>
        </w:rPr>
        <w:t xml:space="preserve"> eucalyptus forest in minas gerais, Brazi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1488" behindDoc="1" locked="0" layoutInCell="0" allowOverlap="1" wp14:anchorId="72B4D734" wp14:editId="1EB0E233">
                <wp:simplePos x="0" y="0"/>
                <wp:positionH relativeFrom="column">
                  <wp:posOffset>359410</wp:posOffset>
                </wp:positionH>
                <wp:positionV relativeFrom="paragraph">
                  <wp:posOffset>125095</wp:posOffset>
                </wp:positionV>
                <wp:extent cx="5229225" cy="0"/>
                <wp:effectExtent l="0" t="0" r="0" b="0"/>
                <wp:wrapNone/>
                <wp:docPr id="447" name="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F94294F" id="Shape 52"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b9u3ir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 this data, each observation is a tree.</w:t>
      </w:r>
    </w:p>
    <w:p w:rsidR="00046EA2" w:rsidRPr="00046EA2" w:rsidRDefault="00046EA2" w:rsidP="00046EA2">
      <w:pPr>
        <w:widowControl/>
        <w:spacing w:line="3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sage</w:t>
      </w:r>
    </w:p>
    <w:p w:rsidR="00046EA2" w:rsidRPr="00046EA2" w:rsidRDefault="00046EA2" w:rsidP="00046EA2">
      <w:pPr>
        <w:widowControl/>
        <w:spacing w:line="15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data(</w:t>
      </w:r>
      <w:proofErr w:type="gramEnd"/>
      <w:r w:rsidRPr="00046EA2">
        <w:rPr>
          <w:rFonts w:ascii="Arial" w:eastAsia="Arial" w:hAnsi="Arial" w:cs="Arial"/>
          <w:sz w:val="20"/>
          <w:szCs w:val="20"/>
          <w:lang w:eastAsia="pt-BR"/>
        </w:rPr>
        <w:t>exfm9)</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420"/>
        <w:gridCol w:w="3820"/>
      </w:tblGrid>
      <w:tr w:rsidR="00046EA2" w:rsidRPr="00046EA2" w:rsidTr="00046EA2">
        <w:trPr>
          <w:trHeight w:val="237"/>
        </w:trPr>
        <w:tc>
          <w:tcPr>
            <w:tcW w:w="44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59" w:name="page29"/>
            <w:bookmarkEnd w:id="59"/>
            <w:r w:rsidRPr="00046EA2">
              <w:rPr>
                <w:rFonts w:ascii="Arial" w:eastAsia="Arial" w:hAnsi="Arial" w:cs="Arial"/>
                <w:sz w:val="20"/>
                <w:szCs w:val="20"/>
                <w:lang w:eastAsia="pt-BR"/>
              </w:rPr>
              <w:lastRenderedPageBreak/>
              <w:t>fit_clutter</w:t>
            </w:r>
          </w:p>
        </w:tc>
        <w:tc>
          <w:tcPr>
            <w:tcW w:w="38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29</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Format</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900 observations and 14 variables:</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AP map numbers</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ROJECT project number</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ATA stratum number</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ENCODE genetic code of plots</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TRATA_AREA area of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in hectares</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ANTING_DATE date of planting</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ACING Spacing used in the plots, in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plot number</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EASUREMENT_DATE date of measurement</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 area of plots, in square meters</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IT pit number</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 diameter at breast height, in meters</w:t>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 total height, in meters</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OBS quality of trees, N = normal tree, D = dominant tree, F = a failure, or dead tree</w:t>
      </w:r>
    </w:p>
    <w:p w:rsidR="00046EA2" w:rsidRPr="00046EA2" w:rsidRDefault="00046EA2" w:rsidP="00046EA2">
      <w:pPr>
        <w:widowControl/>
        <w:spacing w:line="2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12512" behindDoc="1" locked="0" layoutInCell="0" allowOverlap="1" wp14:anchorId="02E27F32" wp14:editId="46364B46">
                <wp:simplePos x="0" y="0"/>
                <wp:positionH relativeFrom="column">
                  <wp:posOffset>359410</wp:posOffset>
                </wp:positionH>
                <wp:positionV relativeFrom="paragraph">
                  <wp:posOffset>327025</wp:posOffset>
                </wp:positionV>
                <wp:extent cx="5229225" cy="0"/>
                <wp:effectExtent l="0" t="0" r="0" b="0"/>
                <wp:wrapNone/>
                <wp:docPr id="448" name="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CA87522" id="Shape 53"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28.3pt,25.75pt" to="440.0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22"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it_clutter</w:t>
      </w:r>
      <w:r w:rsidRPr="00046EA2">
        <w:rPr>
          <w:rFonts w:eastAsiaTheme="minorEastAsia"/>
          <w:sz w:val="20"/>
          <w:szCs w:val="20"/>
          <w:lang w:val="en-US" w:eastAsia="pt-BR"/>
        </w:rPr>
        <w:tab/>
      </w:r>
      <w:r w:rsidRPr="00046EA2">
        <w:rPr>
          <w:rFonts w:ascii="Arial" w:eastAsia="Arial" w:hAnsi="Arial" w:cs="Arial"/>
          <w:sz w:val="18"/>
          <w:szCs w:val="18"/>
          <w:lang w:val="en-US" w:eastAsia="pt-BR"/>
        </w:rPr>
        <w:t>Fit the Clutter model for growth and yiel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3536" behindDoc="1" locked="0" layoutInCell="0" allowOverlap="1" wp14:anchorId="2BF2996B" wp14:editId="14F47850">
                <wp:simplePos x="0" y="0"/>
                <wp:positionH relativeFrom="column">
                  <wp:posOffset>359410</wp:posOffset>
                </wp:positionH>
                <wp:positionV relativeFrom="paragraph">
                  <wp:posOffset>139700</wp:posOffset>
                </wp:positionV>
                <wp:extent cx="5229225" cy="0"/>
                <wp:effectExtent l="0" t="0" r="0" b="0"/>
                <wp:wrapNone/>
                <wp:docPr id="449" name="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7C6409C" id="Shape 54"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Fit the Clutter model for growth and yield using the two stage least squares method (2SLS).</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460" w:firstLine="0"/>
        <w:jc w:val="left"/>
        <w:rPr>
          <w:rFonts w:eastAsiaTheme="minorEastAsia"/>
          <w:sz w:val="20"/>
          <w:szCs w:val="20"/>
          <w:lang w:val="en-US" w:eastAsia="pt-BR"/>
        </w:rPr>
      </w:pPr>
      <w:r w:rsidRPr="00046EA2">
        <w:rPr>
          <w:rFonts w:ascii="Arial" w:eastAsia="Arial" w:hAnsi="Arial" w:cs="Arial"/>
          <w:sz w:val="20"/>
          <w:szCs w:val="20"/>
          <w:lang w:val="en-US" w:eastAsia="pt-BR"/>
        </w:rPr>
        <w:t>fit_</w:t>
      </w:r>
      <w:proofErr w:type="gramStart"/>
      <w:r w:rsidRPr="00046EA2">
        <w:rPr>
          <w:rFonts w:ascii="Arial" w:eastAsia="Arial" w:hAnsi="Arial" w:cs="Arial"/>
          <w:sz w:val="20"/>
          <w:szCs w:val="20"/>
          <w:lang w:val="en-US" w:eastAsia="pt-BR"/>
        </w:rPr>
        <w:t>clutter(</w:t>
      </w:r>
      <w:proofErr w:type="gramEnd"/>
      <w:r w:rsidRPr="00046EA2">
        <w:rPr>
          <w:rFonts w:ascii="Arial" w:eastAsia="Arial" w:hAnsi="Arial" w:cs="Arial"/>
          <w:sz w:val="20"/>
          <w:szCs w:val="20"/>
          <w:lang w:val="en-US" w:eastAsia="pt-BR"/>
        </w:rPr>
        <w:t>df, age, dh, basal_area, volume, site, plot, .groups = NA, model = "full", keep_model = FALS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h</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asal_area</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volume</w:t>
      </w:r>
      <w:proofErr w:type="gramEnd"/>
    </w:p>
    <w:p w:rsidR="00046EA2" w:rsidRPr="00046EA2" w:rsidRDefault="00046EA2" w:rsidP="00046EA2">
      <w:pPr>
        <w:widowControl/>
        <w:spacing w:line="8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site</w:t>
      </w:r>
      <w:proofErr w:type="gramEnd"/>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sz w:val="20"/>
          <w:szCs w:val="20"/>
          <w:lang w:eastAsia="pt-BR"/>
        </w:rPr>
        <w:br w:type="column"/>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6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A data frame.</w:t>
      </w:r>
    </w:p>
    <w:p w:rsidR="00046EA2" w:rsidRPr="00046EA2" w:rsidRDefault="00046EA2" w:rsidP="00046EA2">
      <w:pPr>
        <w:widowControl/>
        <w:spacing w:line="8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for the age variable.</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for the dominant height variable.</w:t>
      </w:r>
    </w:p>
    <w:p w:rsidR="00046EA2" w:rsidRPr="00046EA2" w:rsidRDefault="00046EA2" w:rsidP="00046EA2">
      <w:pPr>
        <w:widowControl/>
        <w:spacing w:line="1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for the basal area variable.</w:t>
      </w:r>
    </w:p>
    <w:p w:rsidR="00046EA2" w:rsidRPr="00046EA2" w:rsidRDefault="00046EA2" w:rsidP="00046EA2">
      <w:pPr>
        <w:widowControl/>
        <w:spacing w:line="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Quoted name for the volume area variable.</w:t>
      </w:r>
    </w:p>
    <w:p w:rsidR="00046EA2" w:rsidRPr="00046EA2" w:rsidRDefault="00046EA2" w:rsidP="00046EA2">
      <w:pPr>
        <w:widowControl/>
        <w:spacing w:line="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for the site variabl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60" w:name="page30"/>
      <w:bookmarkEnd w:id="60"/>
      <w:r w:rsidRPr="00046EA2">
        <w:rPr>
          <w:rFonts w:ascii="Arial" w:eastAsia="Arial" w:hAnsi="Arial" w:cs="Arial"/>
          <w:sz w:val="17"/>
          <w:szCs w:val="17"/>
          <w:lang w:val="en-US" w:eastAsia="pt-BR"/>
        </w:rPr>
        <w:lastRenderedPageBreak/>
        <w:t>30</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fit_clutter</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300" w:space="720"/>
            <w:col w:w="1340"/>
          </w:cols>
        </w:sectPr>
      </w:pPr>
    </w:p>
    <w:p w:rsidR="00046EA2" w:rsidRPr="00046EA2" w:rsidRDefault="00046EA2" w:rsidP="00046EA2">
      <w:pPr>
        <w:widowControl/>
        <w:spacing w:line="12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for the plot variable.</w:t>
      </w:r>
    </w:p>
    <w:p w:rsidR="00046EA2" w:rsidRPr="00046EA2" w:rsidRDefault="00046EA2" w:rsidP="00046EA2">
      <w:pPr>
        <w:widowControl/>
        <w:spacing w:line="1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used to fit multiple regressions, one for each level of the provided variable(s). Default NA.</w:t>
      </w:r>
    </w:p>
    <w:p w:rsidR="00046EA2" w:rsidRPr="00046EA2" w:rsidRDefault="00046EA2" w:rsidP="00046EA2">
      <w:pPr>
        <w:widowControl/>
        <w:spacing w:line="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Character variable for the type of the model fitted. If "full", the full model will be used. if "mod", a modified model will be fitted, where the X3 variable is excluded from the regression. Default: full.</w:t>
      </w:r>
    </w:p>
    <w:p w:rsidR="00046EA2" w:rsidRPr="00046EA2" w:rsidRDefault="00046EA2" w:rsidP="00046EA2">
      <w:pPr>
        <w:widowControl/>
        <w:spacing w:line="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keep_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If </w:t>
      </w:r>
      <w:proofErr w:type="gramStart"/>
      <w:r w:rsidRPr="00046EA2">
        <w:rPr>
          <w:rFonts w:ascii="Arial" w:eastAsia="Arial" w:hAnsi="Arial" w:cs="Arial"/>
          <w:sz w:val="19"/>
          <w:szCs w:val="19"/>
          <w:lang w:val="en-US" w:eastAsia="pt-BR"/>
        </w:rPr>
        <w:t>TRUE</w:t>
      </w:r>
      <w:proofErr w:type="gramEnd"/>
      <w:r w:rsidRPr="00046EA2">
        <w:rPr>
          <w:rFonts w:ascii="Arial" w:eastAsia="Arial" w:hAnsi="Arial" w:cs="Arial"/>
          <w:sz w:val="19"/>
          <w:szCs w:val="19"/>
          <w:lang w:val="en-US" w:eastAsia="pt-BR"/>
        </w:rPr>
        <w:t xml:space="preserve"> a variable with the regression model will be kept in the data frame.</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regression coefficients.</w:t>
      </w:r>
    </w:p>
    <w:p w:rsidR="00046EA2" w:rsidRPr="00046EA2" w:rsidRDefault="00046EA2" w:rsidP="00046EA2">
      <w:pPr>
        <w:widowControl/>
        <w:spacing w:line="3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7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6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ferences</w:t>
      </w:r>
    </w:p>
    <w:p w:rsidR="00046EA2" w:rsidRPr="00046EA2" w:rsidRDefault="00046EA2" w:rsidP="00046EA2">
      <w:pPr>
        <w:widowControl/>
        <w:spacing w:line="174" w:lineRule="exact"/>
        <w:ind w:firstLine="0"/>
        <w:jc w:val="left"/>
        <w:rPr>
          <w:rFonts w:eastAsiaTheme="minorEastAsia"/>
          <w:sz w:val="20"/>
          <w:szCs w:val="20"/>
          <w:lang w:val="en-US" w:eastAsia="pt-BR"/>
        </w:rPr>
      </w:pPr>
    </w:p>
    <w:p w:rsidR="00046EA2" w:rsidRPr="00046EA2" w:rsidRDefault="00046EA2" w:rsidP="00046EA2">
      <w:pPr>
        <w:widowControl/>
        <w:spacing w:line="252"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Clutter, J. L. (1963) Compatible Growth </w:t>
      </w:r>
      <w:proofErr w:type="gramStart"/>
      <w:r w:rsidRPr="00046EA2">
        <w:rPr>
          <w:rFonts w:ascii="Arial" w:eastAsia="Arial" w:hAnsi="Arial" w:cs="Arial"/>
          <w:sz w:val="20"/>
          <w:szCs w:val="20"/>
          <w:lang w:val="en-US" w:eastAsia="pt-BR"/>
        </w:rPr>
        <w:t>For</w:t>
      </w:r>
      <w:proofErr w:type="gramEnd"/>
      <w:r w:rsidRPr="00046EA2">
        <w:rPr>
          <w:rFonts w:ascii="Arial" w:eastAsia="Arial" w:hAnsi="Arial" w:cs="Arial"/>
          <w:sz w:val="20"/>
          <w:szCs w:val="20"/>
          <w:lang w:val="en-US" w:eastAsia="pt-BR"/>
        </w:rPr>
        <w:t xml:space="preserve"> Loblolly by the Southeastern, Forest Science, 9(3), pp. 354–371. Sullivan, A. D. and Clutter, J. L. (1972) A Simultaneous Growth and Yield for Loblolly Pine, Forest Science, 18(1), pp. 76–86. </w:t>
      </w:r>
      <w:r w:rsidRPr="00046EA2">
        <w:rPr>
          <w:rFonts w:ascii="Arial" w:eastAsia="Arial" w:hAnsi="Arial" w:cs="Arial"/>
          <w:sz w:val="20"/>
          <w:szCs w:val="20"/>
          <w:lang w:eastAsia="pt-BR"/>
        </w:rPr>
        <w:t xml:space="preserve">Campos, J. C. C. and Leite, H. G. (2017) Mensuracao Florestal: Perguntas e Respostas. </w:t>
      </w:r>
      <w:r w:rsidRPr="00046EA2">
        <w:rPr>
          <w:rFonts w:ascii="Arial" w:eastAsia="Arial" w:hAnsi="Arial" w:cs="Arial"/>
          <w:sz w:val="20"/>
          <w:szCs w:val="20"/>
          <w:lang w:val="en-US" w:eastAsia="pt-BR"/>
        </w:rPr>
        <w:t>5a. Vicosa: UFV.</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74"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12">
        <w:r w:rsidRPr="00046EA2">
          <w:rPr>
            <w:rFonts w:ascii="Arial" w:eastAsia="Arial" w:hAnsi="Arial" w:cs="Arial"/>
            <w:color w:val="0000CC"/>
            <w:sz w:val="20"/>
            <w:szCs w:val="20"/>
            <w:lang w:val="en-US" w:eastAsia="pt-BR"/>
          </w:rPr>
          <w:t>est_clutter</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estimating the Clutter growth and yield model variables, and </w:t>
      </w:r>
      <w:hyperlink w:anchor="page7">
        <w:r w:rsidRPr="00046EA2">
          <w:rPr>
            <w:rFonts w:ascii="Arial" w:eastAsia="Arial" w:hAnsi="Arial" w:cs="Arial"/>
            <w:color w:val="0000CC"/>
            <w:sz w:val="20"/>
            <w:szCs w:val="20"/>
            <w:lang w:val="en-US" w:eastAsia="pt-BR"/>
          </w:rPr>
          <w:t>classify_site</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for classifying data according to site.</w:t>
      </w:r>
    </w:p>
    <w:p w:rsidR="00046EA2" w:rsidRPr="00046EA2" w:rsidRDefault="00046EA2" w:rsidP="00046EA2">
      <w:pPr>
        <w:widowControl/>
        <w:spacing w:line="3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3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7")</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7</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3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To fit the Clutter </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 xml:space="preserve"> we just need to define the data, and age, dominant heigh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asal area, volume, site and plot variabl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i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fm17, "age", "DH", "B", "V", "S", "plot")</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31"/>
        </w:numPr>
        <w:tabs>
          <w:tab w:val="left" w:pos="1099"/>
        </w:tabs>
        <w:spacing w:line="231" w:lineRule="auto"/>
        <w:ind w:left="920" w:right="24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fit the alternate model (without a1) just use model="mod": fi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fm17, "age", "DH", "B", "V", "S", "plot",model="mod")</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keep the regression model, use keep_model=TRU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it_</w:t>
      </w:r>
      <w:proofErr w:type="gramStart"/>
      <w:r w:rsidRPr="00046EA2">
        <w:rPr>
          <w:rFonts w:ascii="Arial" w:eastAsia="Arial" w:hAnsi="Arial" w:cs="Arial"/>
          <w:sz w:val="18"/>
          <w:szCs w:val="18"/>
          <w:lang w:val="en-US" w:eastAsia="pt-BR"/>
        </w:rPr>
        <w:t>clutter(</w:t>
      </w:r>
      <w:proofErr w:type="gramEnd"/>
      <w:r w:rsidRPr="00046EA2">
        <w:rPr>
          <w:rFonts w:ascii="Arial" w:eastAsia="Arial" w:hAnsi="Arial" w:cs="Arial"/>
          <w:sz w:val="18"/>
          <w:szCs w:val="18"/>
          <w:lang w:val="en-US" w:eastAsia="pt-BR"/>
        </w:rPr>
        <w:t>exfm17, "age", "DH", "B", "V", "S", "plot", keep_model=TRU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660"/>
        <w:gridCol w:w="3580"/>
      </w:tblGrid>
      <w:tr w:rsidR="00046EA2" w:rsidRPr="00046EA2" w:rsidTr="00046EA2">
        <w:trPr>
          <w:trHeight w:val="237"/>
        </w:trPr>
        <w:tc>
          <w:tcPr>
            <w:tcW w:w="466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61" w:name="page31"/>
            <w:bookmarkEnd w:id="61"/>
            <w:r w:rsidRPr="00046EA2">
              <w:rPr>
                <w:rFonts w:ascii="Arial" w:eastAsia="Arial" w:hAnsi="Arial" w:cs="Arial"/>
                <w:sz w:val="20"/>
                <w:szCs w:val="20"/>
                <w:lang w:eastAsia="pt-BR"/>
              </w:rPr>
              <w:lastRenderedPageBreak/>
              <w:t>forest_structure</w:t>
            </w:r>
          </w:p>
        </w:tc>
        <w:tc>
          <w:tcPr>
            <w:tcW w:w="358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1</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14560" behindDoc="1" locked="0" layoutInCell="0" allowOverlap="1" wp14:anchorId="01B851C2" wp14:editId="172537E6">
                <wp:simplePos x="0" y="0"/>
                <wp:positionH relativeFrom="column">
                  <wp:posOffset>359410</wp:posOffset>
                </wp:positionH>
                <wp:positionV relativeFrom="paragraph">
                  <wp:posOffset>427355</wp:posOffset>
                </wp:positionV>
                <wp:extent cx="5229225" cy="0"/>
                <wp:effectExtent l="0" t="0" r="0" b="0"/>
                <wp:wrapNone/>
                <wp:docPr id="450" name="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CBD1ECC" id="Shape 55"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28.3pt,33.65pt" to="440.0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81"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rest_structure</w:t>
      </w:r>
      <w:r w:rsidRPr="00046EA2">
        <w:rPr>
          <w:rFonts w:eastAsiaTheme="minorEastAsia"/>
          <w:sz w:val="20"/>
          <w:szCs w:val="20"/>
          <w:lang w:val="en-US" w:eastAsia="pt-BR"/>
        </w:rPr>
        <w:tab/>
      </w:r>
      <w:r w:rsidRPr="00046EA2">
        <w:rPr>
          <w:rFonts w:ascii="Arial" w:eastAsia="Arial" w:hAnsi="Arial" w:cs="Arial"/>
          <w:sz w:val="18"/>
          <w:szCs w:val="18"/>
          <w:lang w:val="en-US" w:eastAsia="pt-BR"/>
        </w:rPr>
        <w:t>Get the forest horizontal, vertical and internal structur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5584" behindDoc="1" locked="0" layoutInCell="0" allowOverlap="1" wp14:anchorId="09DE43C8" wp14:editId="2EDB163D">
                <wp:simplePos x="0" y="0"/>
                <wp:positionH relativeFrom="column">
                  <wp:posOffset>359410</wp:posOffset>
                </wp:positionH>
                <wp:positionV relativeFrom="paragraph">
                  <wp:posOffset>139700</wp:posOffset>
                </wp:positionV>
                <wp:extent cx="5229225" cy="0"/>
                <wp:effectExtent l="0" t="0" r="0" b="0"/>
                <wp:wrapNone/>
                <wp:docPr id="451" name="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2AC97B3" id="Shape 5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69"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This function calculates the horizontal structure of a given forest inventory data, with information like absolute frequency, relative frequency, absolute density, relative density, absolute dominance, relative dominance, importance value index, and coverage value index. If additional variables are supplied, the vertical and internal structures are also provided.</w:t>
      </w: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0"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460" w:firstLine="0"/>
        <w:jc w:val="left"/>
        <w:rPr>
          <w:rFonts w:eastAsiaTheme="minorEastAsia"/>
          <w:sz w:val="20"/>
          <w:szCs w:val="20"/>
          <w:lang w:val="en-US" w:eastAsia="pt-BR"/>
        </w:rPr>
      </w:pPr>
      <w:r w:rsidRPr="00046EA2">
        <w:rPr>
          <w:rFonts w:ascii="Arial" w:eastAsia="Arial" w:hAnsi="Arial" w:cs="Arial"/>
          <w:sz w:val="20"/>
          <w:szCs w:val="20"/>
          <w:lang w:val="en-US" w:eastAsia="pt-BR"/>
        </w:rPr>
        <w:t>forest_</w:t>
      </w:r>
      <w:proofErr w:type="gramStart"/>
      <w:r w:rsidRPr="00046EA2">
        <w:rPr>
          <w:rFonts w:ascii="Arial" w:eastAsia="Arial" w:hAnsi="Arial" w:cs="Arial"/>
          <w:sz w:val="20"/>
          <w:szCs w:val="20"/>
          <w:lang w:val="en-US" w:eastAsia="pt-BR"/>
        </w:rPr>
        <w:t>structure(</w:t>
      </w:r>
      <w:proofErr w:type="gramEnd"/>
      <w:r w:rsidRPr="00046EA2">
        <w:rPr>
          <w:rFonts w:ascii="Arial" w:eastAsia="Arial" w:hAnsi="Arial" w:cs="Arial"/>
          <w:sz w:val="20"/>
          <w:szCs w:val="20"/>
          <w:lang w:val="en-US" w:eastAsia="pt-BR"/>
        </w:rPr>
        <w:t>df, species, dbh, plot, plot_area, vertical_est = NA, internal_est = NA, NI_label = "")</w:t>
      </w:r>
    </w:p>
    <w:p w:rsidR="00046EA2" w:rsidRPr="00046EA2" w:rsidRDefault="00046EA2" w:rsidP="00046EA2">
      <w:pPr>
        <w:widowControl/>
        <w:spacing w:line="3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0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speci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scientific names variable, or any variable used to differenti-ate the different species found in data.</w:t>
      </w:r>
    </w:p>
    <w:p w:rsidR="00046EA2" w:rsidRPr="00046EA2" w:rsidRDefault="00046EA2" w:rsidP="00046EA2">
      <w:pPr>
        <w:widowControl/>
        <w:spacing w:line="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diameter at breast height variable, in cm.</w:t>
      </w:r>
    </w:p>
    <w:p w:rsidR="00046EA2" w:rsidRPr="00046EA2" w:rsidRDefault="00046EA2" w:rsidP="00046EA2">
      <w:pPr>
        <w:widowControl/>
        <w:spacing w:line="1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variable. used to differentiate the plot’s trees, and calculate the number of sampled plots.</w:t>
      </w:r>
    </w:p>
    <w:p w:rsidR="00046EA2" w:rsidRPr="00046EA2" w:rsidRDefault="00046EA2" w:rsidP="00046EA2">
      <w:pPr>
        <w:widowControl/>
        <w:spacing w:line="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area variable, or a numeric vector with the plot area value. The plot area value must be in square meters.</w:t>
      </w:r>
    </w:p>
    <w:p w:rsidR="00046EA2" w:rsidRPr="00046EA2" w:rsidRDefault="00046EA2" w:rsidP="00046EA2">
      <w:pPr>
        <w:widowControl/>
        <w:spacing w:line="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vertical_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69"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Optional argument. Quoted name of the vertical strata variable, or the height variable. If this is a factor variable, it’s levels will be used to classify the forest vertically. If it’s a height variable, the vertical strata will be created based on it’s mean and standard deviation values. Default: NA.</w:t>
      </w:r>
    </w:p>
    <w:p w:rsidR="00046EA2" w:rsidRPr="00046EA2" w:rsidRDefault="00046EA2" w:rsidP="00046EA2">
      <w:pPr>
        <w:widowControl/>
        <w:spacing w:line="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120" w:space="3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internal_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 of the internal strata variable. Default: NA.</w:t>
      </w:r>
    </w:p>
    <w:p w:rsidR="00046EA2" w:rsidRPr="00046EA2" w:rsidRDefault="00046EA2" w:rsidP="00046EA2">
      <w:pPr>
        <w:widowControl/>
        <w:spacing w:line="10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120" w:space="3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NI_lab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abel used for Species not identified. This parameter works along with speci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level supplied here will not be considered in the classification. Default "".</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2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forest’s structure.</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uthor(s)</w:t>
      </w:r>
    </w:p>
    <w:p w:rsidR="00046EA2" w:rsidRPr="00046EA2" w:rsidRDefault="00046EA2" w:rsidP="00046EA2">
      <w:pPr>
        <w:widowControl/>
        <w:spacing w:line="1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30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eastAsia="pt-BR"/>
        </w:rPr>
        <w:t xml:space="preserve">Souza, A. L. and Soares, C. P. B. (2013) Florestas Nativas: estrutura, dinamica e manejo. </w:t>
      </w:r>
      <w:r w:rsidRPr="00046EA2">
        <w:rPr>
          <w:rFonts w:ascii="Arial" w:eastAsia="Arial" w:hAnsi="Arial" w:cs="Arial"/>
          <w:sz w:val="18"/>
          <w:szCs w:val="18"/>
          <w:lang w:val="en-US" w:eastAsia="pt-BR"/>
        </w:rPr>
        <w:t>Vicos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8000"/>
        </w:tabs>
        <w:spacing w:line="240" w:lineRule="auto"/>
        <w:ind w:firstLine="0"/>
        <w:jc w:val="left"/>
        <w:rPr>
          <w:rFonts w:eastAsiaTheme="minorEastAsia"/>
          <w:sz w:val="20"/>
          <w:szCs w:val="20"/>
          <w:lang w:val="en-US" w:eastAsia="pt-BR"/>
        </w:rPr>
      </w:pPr>
      <w:bookmarkStart w:id="62" w:name="page32"/>
      <w:bookmarkEnd w:id="62"/>
      <w:r w:rsidRPr="00046EA2">
        <w:rPr>
          <w:rFonts w:ascii="Arial" w:eastAsia="Arial" w:hAnsi="Arial" w:cs="Arial"/>
          <w:sz w:val="20"/>
          <w:szCs w:val="20"/>
          <w:lang w:val="en-US" w:eastAsia="pt-BR"/>
        </w:rPr>
        <w:lastRenderedPageBreak/>
        <w:t>32</w:t>
      </w:r>
      <w:r w:rsidRPr="00046EA2">
        <w:rPr>
          <w:rFonts w:eastAsiaTheme="minorEastAsia"/>
          <w:sz w:val="20"/>
          <w:szCs w:val="20"/>
          <w:lang w:val="en-US" w:eastAsia="pt-BR"/>
        </w:rPr>
        <w:tab/>
      </w:r>
      <w:r w:rsidRPr="00046EA2">
        <w:rPr>
          <w:rFonts w:ascii="Arial" w:eastAsia="Arial" w:hAnsi="Arial" w:cs="Arial"/>
          <w:sz w:val="20"/>
          <w:szCs w:val="20"/>
          <w:lang w:val="en-US" w:eastAsia="pt-BR"/>
        </w:rPr>
        <w:t>graybill_f</w:t>
      </w:r>
    </w:p>
    <w:p w:rsidR="00046EA2" w:rsidRPr="00046EA2" w:rsidRDefault="00046EA2" w:rsidP="00046EA2">
      <w:pPr>
        <w:widowControl/>
        <w:spacing w:line="3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0")</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20</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Get the forest's horizontal structur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rest_</w:t>
      </w:r>
      <w:proofErr w:type="gramStart"/>
      <w:r w:rsidRPr="00046EA2">
        <w:rPr>
          <w:rFonts w:ascii="Arial" w:eastAsia="Arial" w:hAnsi="Arial" w:cs="Arial"/>
          <w:sz w:val="18"/>
          <w:szCs w:val="18"/>
          <w:lang w:val="en-US" w:eastAsia="pt-BR"/>
        </w:rPr>
        <w:t>structure(</w:t>
      </w:r>
      <w:proofErr w:type="gramEnd"/>
      <w:r w:rsidRPr="00046EA2">
        <w:rPr>
          <w:rFonts w:ascii="Arial" w:eastAsia="Arial" w:hAnsi="Arial" w:cs="Arial"/>
          <w:sz w:val="18"/>
          <w:szCs w:val="18"/>
          <w:lang w:val="en-US" w:eastAsia="pt-BR"/>
        </w:rPr>
        <w:t>exfm20, "scientific.name", "dbh", "transect", 10000)</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area plot as a variable nam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rest_</w:t>
      </w:r>
      <w:proofErr w:type="gramStart"/>
      <w:r w:rsidRPr="00046EA2">
        <w:rPr>
          <w:rFonts w:ascii="Arial" w:eastAsia="Arial" w:hAnsi="Arial" w:cs="Arial"/>
          <w:sz w:val="18"/>
          <w:szCs w:val="18"/>
          <w:lang w:val="en-US" w:eastAsia="pt-BR"/>
        </w:rPr>
        <w:t>structure(</w:t>
      </w:r>
      <w:proofErr w:type="gramEnd"/>
      <w:r w:rsidRPr="00046EA2">
        <w:rPr>
          <w:rFonts w:ascii="Arial" w:eastAsia="Arial" w:hAnsi="Arial" w:cs="Arial"/>
          <w:sz w:val="18"/>
          <w:szCs w:val="18"/>
          <w:lang w:val="en-US" w:eastAsia="pt-BR"/>
        </w:rPr>
        <w:t>exfm20, "scientific.name", "dbh", "transect", "plot.are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3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Get the forest's horizontal and vertical structur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vertical structure variable can either be the height variabl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r a factor variable with the horizontal strata:</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rest_</w:t>
      </w:r>
      <w:proofErr w:type="gramStart"/>
      <w:r w:rsidRPr="00046EA2">
        <w:rPr>
          <w:rFonts w:ascii="Arial" w:eastAsia="Arial" w:hAnsi="Arial" w:cs="Arial"/>
          <w:sz w:val="18"/>
          <w:szCs w:val="18"/>
          <w:lang w:val="en-US" w:eastAsia="pt-BR"/>
        </w:rPr>
        <w:t>structure(</w:t>
      </w:r>
      <w:proofErr w:type="gramEnd"/>
      <w:r w:rsidRPr="00046EA2">
        <w:rPr>
          <w:rFonts w:ascii="Arial" w:eastAsia="Arial" w:hAnsi="Arial" w:cs="Arial"/>
          <w:sz w:val="18"/>
          <w:szCs w:val="18"/>
          <w:lang w:val="en-US" w:eastAsia="pt-BR"/>
        </w:rPr>
        <w:t>exfm20, "scientific.name", "dbh", "transect", 10000, "canopy.pos")</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Get the forest's horizontal, vertical and internal structur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rest_</w:t>
      </w:r>
      <w:proofErr w:type="gramStart"/>
      <w:r w:rsidRPr="00046EA2">
        <w:rPr>
          <w:rFonts w:ascii="Arial" w:eastAsia="Arial" w:hAnsi="Arial" w:cs="Arial"/>
          <w:sz w:val="18"/>
          <w:szCs w:val="18"/>
          <w:lang w:val="en-US" w:eastAsia="pt-BR"/>
        </w:rPr>
        <w:t>structure(</w:t>
      </w:r>
      <w:proofErr w:type="gramEnd"/>
      <w:r w:rsidRPr="00046EA2">
        <w:rPr>
          <w:rFonts w:ascii="Arial" w:eastAsia="Arial" w:hAnsi="Arial" w:cs="Arial"/>
          <w:sz w:val="18"/>
          <w:szCs w:val="18"/>
          <w:lang w:val="en-US" w:eastAsia="pt-BR"/>
        </w:rPr>
        <w:t>exfm20, "scientific.name", "dbh", "transect", 10000, "canopy.pos", "ligh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6608" behindDoc="1" locked="0" layoutInCell="0" allowOverlap="1" wp14:anchorId="25F1000C" wp14:editId="299B96B1">
                <wp:simplePos x="0" y="0"/>
                <wp:positionH relativeFrom="column">
                  <wp:posOffset>359410</wp:posOffset>
                </wp:positionH>
                <wp:positionV relativeFrom="paragraph">
                  <wp:posOffset>786765</wp:posOffset>
                </wp:positionV>
                <wp:extent cx="5229225" cy="0"/>
                <wp:effectExtent l="0" t="0" r="0" b="0"/>
                <wp:wrapNone/>
                <wp:docPr id="452" name="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1DFF4A9" id="Shape 57"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3pt,61.95pt" to="440.05pt,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2"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raybill_f</w:t>
      </w:r>
      <w:r w:rsidRPr="00046EA2">
        <w:rPr>
          <w:rFonts w:eastAsiaTheme="minorEastAsia"/>
          <w:sz w:val="20"/>
          <w:szCs w:val="20"/>
          <w:lang w:val="en-US" w:eastAsia="pt-BR"/>
        </w:rPr>
        <w:tab/>
      </w:r>
      <w:r w:rsidRPr="00046EA2">
        <w:rPr>
          <w:rFonts w:ascii="Arial" w:eastAsia="Arial" w:hAnsi="Arial" w:cs="Arial"/>
          <w:sz w:val="18"/>
          <w:szCs w:val="18"/>
          <w:lang w:val="en-US" w:eastAsia="pt-BR"/>
        </w:rPr>
        <w:t>Graybill F T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7632" behindDoc="1" locked="0" layoutInCell="0" allowOverlap="1" wp14:anchorId="50F0BEF8" wp14:editId="3EDB128D">
                <wp:simplePos x="0" y="0"/>
                <wp:positionH relativeFrom="column">
                  <wp:posOffset>359410</wp:posOffset>
                </wp:positionH>
                <wp:positionV relativeFrom="paragraph">
                  <wp:posOffset>139700</wp:posOffset>
                </wp:positionV>
                <wp:extent cx="5229225" cy="0"/>
                <wp:effectExtent l="0" t="0" r="0" b="0"/>
                <wp:wrapNone/>
                <wp:docPr id="453" name="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E99162D" id="Shape 58"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ypothesis test as described by Graybill (1976).</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raybill_</w:t>
      </w:r>
      <w:proofErr w:type="gramStart"/>
      <w:r w:rsidRPr="00046EA2">
        <w:rPr>
          <w:rFonts w:ascii="Arial" w:eastAsia="Arial" w:hAnsi="Arial" w:cs="Arial"/>
          <w:sz w:val="20"/>
          <w:szCs w:val="20"/>
          <w:lang w:val="en-US" w:eastAsia="pt-BR"/>
        </w:rPr>
        <w:t>f(</w:t>
      </w:r>
      <w:proofErr w:type="gramEnd"/>
      <w:r w:rsidRPr="00046EA2">
        <w:rPr>
          <w:rFonts w:ascii="Arial" w:eastAsia="Arial" w:hAnsi="Arial" w:cs="Arial"/>
          <w:sz w:val="20"/>
          <w:szCs w:val="20"/>
          <w:lang w:val="en-US" w:eastAsia="pt-BR"/>
        </w:rPr>
        <w:t>df, Y1, Yj, signif = 0.05, output = "simpl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8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6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5"/>
          <w:szCs w:val="15"/>
          <w:lang w:val="en-US" w:eastAsia="pt-BR"/>
        </w:rPr>
        <w:t>Y1</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tandard variable.</w:t>
      </w:r>
    </w:p>
    <w:p w:rsidR="00046EA2" w:rsidRPr="00046EA2" w:rsidRDefault="00046EA2" w:rsidP="00046EA2">
      <w:pPr>
        <w:widowControl/>
        <w:spacing w:line="1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j</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proposed variable.</w:t>
      </w:r>
    </w:p>
    <w:p w:rsidR="00046EA2" w:rsidRPr="00046EA2" w:rsidRDefault="00046EA2" w:rsidP="00046EA2">
      <w:pPr>
        <w:widowControl/>
        <w:spacing w:line="1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signi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significance level used in the test. Default: 0.05.</w:t>
      </w:r>
    </w:p>
    <w:p w:rsidR="00046EA2" w:rsidRPr="00046EA2" w:rsidRDefault="00046EA2" w:rsidP="00046EA2">
      <w:pPr>
        <w:widowControl/>
        <w:spacing w:line="1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1" w:lineRule="auto"/>
        <w:ind w:right="560" w:firstLine="0"/>
        <w:rPr>
          <w:rFonts w:eastAsiaTheme="minorEastAsia"/>
          <w:sz w:val="20"/>
          <w:szCs w:val="20"/>
          <w:lang w:eastAsia="pt-BR"/>
        </w:rPr>
      </w:pPr>
      <w:r w:rsidRPr="00046EA2">
        <w:rPr>
          <w:rFonts w:ascii="Arial" w:eastAsia="Arial" w:hAnsi="Arial" w:cs="Arial"/>
          <w:sz w:val="20"/>
          <w:szCs w:val="20"/>
          <w:lang w:val="en-US" w:eastAsia="pt-BR"/>
        </w:rPr>
        <w:t xml:space="preserve">Defines the type of output. If "simple", a simple data frame is created, with only essential information about the test. If "table", more information is pro-vided, and if "full", a data frame with informations about the test and both variables </w:t>
      </w:r>
      <w:proofErr w:type="gramStart"/>
      <w:r w:rsidRPr="00046EA2">
        <w:rPr>
          <w:rFonts w:ascii="Arial" w:eastAsia="Arial" w:hAnsi="Arial" w:cs="Arial"/>
          <w:sz w:val="20"/>
          <w:szCs w:val="20"/>
          <w:lang w:val="en-US" w:eastAsia="pt-BR"/>
        </w:rPr>
        <w:t>is</w:t>
      </w:r>
      <w:proofErr w:type="gramEnd"/>
      <w:r w:rsidRPr="00046EA2">
        <w:rPr>
          <w:rFonts w:ascii="Arial" w:eastAsia="Arial" w:hAnsi="Arial" w:cs="Arial"/>
          <w:sz w:val="20"/>
          <w:szCs w:val="20"/>
          <w:lang w:val="en-US" w:eastAsia="pt-BR"/>
        </w:rPr>
        <w:t xml:space="preserve"> created. </w:t>
      </w:r>
      <w:r w:rsidRPr="00046EA2">
        <w:rPr>
          <w:rFonts w:ascii="Arial" w:eastAsia="Arial" w:hAnsi="Arial" w:cs="Arial"/>
          <w:sz w:val="20"/>
          <w:szCs w:val="20"/>
          <w:lang w:eastAsia="pt-BR"/>
        </w:rPr>
        <w:t>Default: "simpl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1740" w:space="72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420"/>
        <w:gridCol w:w="3820"/>
      </w:tblGrid>
      <w:tr w:rsidR="00046EA2" w:rsidRPr="00046EA2" w:rsidTr="00046EA2">
        <w:trPr>
          <w:trHeight w:val="237"/>
        </w:trPr>
        <w:tc>
          <w:tcPr>
            <w:tcW w:w="44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63" w:name="page33"/>
            <w:bookmarkEnd w:id="63"/>
            <w:r w:rsidRPr="00046EA2">
              <w:rPr>
                <w:rFonts w:ascii="Arial" w:eastAsia="Arial" w:hAnsi="Arial" w:cs="Arial"/>
                <w:sz w:val="20"/>
                <w:szCs w:val="20"/>
                <w:lang w:eastAsia="pt-BR"/>
              </w:rPr>
              <w:lastRenderedPageBreak/>
              <w:t>graybill_f</w:t>
            </w:r>
          </w:p>
        </w:tc>
        <w:tc>
          <w:tcPr>
            <w:tcW w:w="38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3</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tails</w:t>
      </w:r>
    </w:p>
    <w:p w:rsidR="00046EA2" w:rsidRPr="00046EA2" w:rsidRDefault="00046EA2" w:rsidP="00046EA2">
      <w:pPr>
        <w:widowControl/>
        <w:spacing w:line="181" w:lineRule="exact"/>
        <w:ind w:firstLine="0"/>
        <w:jc w:val="left"/>
        <w:rPr>
          <w:rFonts w:eastAsiaTheme="minorEastAsia"/>
          <w:sz w:val="20"/>
          <w:szCs w:val="20"/>
          <w:lang w:eastAsia="pt-BR"/>
        </w:rPr>
      </w:pPr>
    </w:p>
    <w:p w:rsidR="00046EA2" w:rsidRPr="00046EA2" w:rsidRDefault="00046EA2" w:rsidP="00046EA2">
      <w:pPr>
        <w:widowControl/>
        <w:spacing w:line="310" w:lineRule="auto"/>
        <w:ind w:right="560" w:firstLine="0"/>
        <w:rPr>
          <w:rFonts w:eastAsiaTheme="minorEastAsia"/>
          <w:sz w:val="20"/>
          <w:szCs w:val="20"/>
          <w:lang w:val="en-US" w:eastAsia="pt-BR"/>
        </w:rPr>
      </w:pPr>
      <w:r w:rsidRPr="00046EA2">
        <w:rPr>
          <w:rFonts w:ascii="Arial" w:eastAsia="Arial" w:hAnsi="Arial" w:cs="Arial"/>
          <w:sz w:val="17"/>
          <w:szCs w:val="17"/>
          <w:lang w:val="en-US" w:eastAsia="pt-BR"/>
        </w:rPr>
        <w:t xml:space="preserve">This test is used to compare two variables, usually a proposed method, and a standard </w:t>
      </w:r>
      <w:proofErr w:type="gramStart"/>
      <w:r w:rsidRPr="00046EA2">
        <w:rPr>
          <w:rFonts w:ascii="Arial" w:eastAsia="Arial" w:hAnsi="Arial" w:cs="Arial"/>
          <w:sz w:val="17"/>
          <w:szCs w:val="17"/>
          <w:lang w:val="en-US" w:eastAsia="pt-BR"/>
        </w:rPr>
        <w:t>variable.This</w:t>
      </w:r>
      <w:proofErr w:type="gramEnd"/>
      <w:r w:rsidRPr="00046EA2">
        <w:rPr>
          <w:rFonts w:ascii="Arial" w:eastAsia="Arial" w:hAnsi="Arial" w:cs="Arial"/>
          <w:sz w:val="17"/>
          <w:szCs w:val="17"/>
          <w:lang w:val="en-US" w:eastAsia="pt-BR"/>
        </w:rPr>
        <w:t xml:space="preserve"> test is popular among forestry engineers, specially because, since it considers all data in it’s analysis, it’s usually more precise than a standard mean t-test. If the data has outliers, the mean may not represent the data correctly, so Graybill F test is </w:t>
      </w:r>
      <w:proofErr w:type="gramStart"/>
      <w:r w:rsidRPr="00046EA2">
        <w:rPr>
          <w:rFonts w:ascii="Arial" w:eastAsia="Arial" w:hAnsi="Arial" w:cs="Arial"/>
          <w:sz w:val="17"/>
          <w:szCs w:val="17"/>
          <w:lang w:val="en-US" w:eastAsia="pt-BR"/>
        </w:rPr>
        <w:t>specially</w:t>
      </w:r>
      <w:proofErr w:type="gramEnd"/>
      <w:r w:rsidRPr="00046EA2">
        <w:rPr>
          <w:rFonts w:ascii="Arial" w:eastAsia="Arial" w:hAnsi="Arial" w:cs="Arial"/>
          <w:sz w:val="17"/>
          <w:szCs w:val="17"/>
          <w:lang w:val="en-US" w:eastAsia="pt-BR"/>
        </w:rPr>
        <w:t xml:space="preserve"> useful for heterogeneous data.</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83"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 xml:space="preserve">A simple model regression is applied, and </w:t>
      </w:r>
      <w:proofErr w:type="gramStart"/>
      <w:r w:rsidRPr="00046EA2">
        <w:rPr>
          <w:rFonts w:ascii="Arial" w:eastAsia="Arial" w:hAnsi="Arial" w:cs="Arial"/>
          <w:sz w:val="19"/>
          <w:szCs w:val="19"/>
          <w:lang w:val="en-US" w:eastAsia="pt-BR"/>
        </w:rPr>
        <w:t>it’s</w:t>
      </w:r>
      <w:proofErr w:type="gramEnd"/>
      <w:r w:rsidRPr="00046EA2">
        <w:rPr>
          <w:rFonts w:ascii="Arial" w:eastAsia="Arial" w:hAnsi="Arial" w:cs="Arial"/>
          <w:sz w:val="19"/>
          <w:szCs w:val="19"/>
          <w:lang w:val="en-US" w:eastAsia="pt-BR"/>
        </w:rPr>
        <w:t xml:space="preserve"> significance is evaluated by applying Graybill F test for the parameters estimate, according to the methodology described by Graybill (1976).</w:t>
      </w:r>
    </w:p>
    <w:p w:rsidR="00046EA2" w:rsidRPr="00046EA2" w:rsidRDefault="00046EA2" w:rsidP="00046EA2">
      <w:pPr>
        <w:widowControl/>
        <w:spacing w:line="3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Its dimensions will vary, according to the output argument.</w:t>
      </w:r>
    </w:p>
    <w:p w:rsidR="00046EA2" w:rsidRPr="00046EA2" w:rsidRDefault="00046EA2" w:rsidP="00046EA2">
      <w:pPr>
        <w:widowControl/>
        <w:spacing w:line="3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8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8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8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eastAsia="pt-BR"/>
        </w:rPr>
        <w:t xml:space="preserve">Campos, J. C. C. and Leite, H. G. (2017) Mensuracao Florestal: Perguntas e Respostas. </w:t>
      </w:r>
      <w:r w:rsidRPr="00046EA2">
        <w:rPr>
          <w:rFonts w:ascii="Arial" w:eastAsia="Arial" w:hAnsi="Arial" w:cs="Arial"/>
          <w:sz w:val="18"/>
          <w:szCs w:val="18"/>
          <w:lang w:val="en-US" w:eastAsia="pt-BR"/>
        </w:rPr>
        <w:t>5a. Vicos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Graybill, F. A. (1976) Theory and application of the linear model. Massachusets: Ouxburg 239 Press.</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312"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Leite, H. G. and Oliveira, F. H. T. (2006) Statistical procedure to test identity between analytical methods, Communications in Soil Science and Plant Analysis, 33(7–8), pp. 1105–1118.</w:t>
      </w:r>
    </w:p>
    <w:p w:rsidR="00046EA2" w:rsidRPr="00046EA2" w:rsidRDefault="00046EA2" w:rsidP="00046EA2">
      <w:pPr>
        <w:widowControl/>
        <w:spacing w:line="3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1</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33"/>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val="en-US" w:eastAsia="pt-BR"/>
        </w:rPr>
        <w:t xml:space="preserve">The data frame exfm11 contains a height variable called "TH". </w:t>
      </w:r>
      <w:r w:rsidRPr="00046EA2">
        <w:rPr>
          <w:rFonts w:ascii="Arial" w:eastAsia="Arial" w:hAnsi="Arial" w:cs="Arial"/>
          <w:sz w:val="18"/>
          <w:szCs w:val="18"/>
          <w:lang w:eastAsia="pt-BR"/>
        </w:rPr>
        <w:t>This will be our</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33"/>
        </w:numPr>
        <w:tabs>
          <w:tab w:val="left" w:pos="1080"/>
        </w:tabs>
        <w:spacing w:line="240" w:lineRule="auto"/>
        <w:ind w:left="1080" w:hanging="15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standard value. We'll compare it to height estimated using different hypsometric equation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3"/>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se are variables "TH_EST1" and "TH_EST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raybill_</w:t>
      </w:r>
      <w:proofErr w:type="gramStart"/>
      <w:r w:rsidRPr="00046EA2">
        <w:rPr>
          <w:rFonts w:ascii="Arial" w:eastAsia="Arial" w:hAnsi="Arial" w:cs="Arial"/>
          <w:sz w:val="18"/>
          <w:szCs w:val="18"/>
          <w:lang w:val="en-US" w:eastAsia="pt-BR"/>
        </w:rPr>
        <w:t>f( exfm</w:t>
      </w:r>
      <w:proofErr w:type="gramEnd"/>
      <w:r w:rsidRPr="00046EA2">
        <w:rPr>
          <w:rFonts w:ascii="Arial" w:eastAsia="Arial" w:hAnsi="Arial" w:cs="Arial"/>
          <w:sz w:val="18"/>
          <w:szCs w:val="18"/>
          <w:lang w:val="en-US" w:eastAsia="pt-BR"/>
        </w:rPr>
        <w:t>11,"TH", "TH_EST1")</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3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_EST1 is statistically different from "TH".</w:t>
      </w:r>
    </w:p>
    <w:p w:rsidR="00046EA2" w:rsidRPr="00046EA2" w:rsidRDefault="00046EA2" w:rsidP="00046EA2">
      <w:pPr>
        <w:widowControl/>
        <w:spacing w:line="258"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4"/>
        </w:numPr>
        <w:tabs>
          <w:tab w:val="left" w:pos="1099"/>
        </w:tabs>
        <w:spacing w:line="231" w:lineRule="auto"/>
        <w:ind w:left="920" w:right="11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alter the test's significance level using the signif argument: graybill_</w:t>
      </w:r>
      <w:proofErr w:type="gramStart"/>
      <w:r w:rsidRPr="00046EA2">
        <w:rPr>
          <w:rFonts w:ascii="Arial" w:eastAsia="Arial" w:hAnsi="Arial" w:cs="Arial"/>
          <w:sz w:val="18"/>
          <w:szCs w:val="18"/>
          <w:lang w:val="en-US" w:eastAsia="pt-BR"/>
        </w:rPr>
        <w:t>f( exfm</w:t>
      </w:r>
      <w:proofErr w:type="gramEnd"/>
      <w:r w:rsidRPr="00046EA2">
        <w:rPr>
          <w:rFonts w:ascii="Arial" w:eastAsia="Arial" w:hAnsi="Arial" w:cs="Arial"/>
          <w:sz w:val="18"/>
          <w:szCs w:val="18"/>
          <w:lang w:val="en-US" w:eastAsia="pt-BR"/>
        </w:rPr>
        <w:t>11,"TH", "TH_EST1", signif = 0.01)</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Different output options are available through the output argumen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raybill_</w:t>
      </w:r>
      <w:proofErr w:type="gramStart"/>
      <w:r w:rsidRPr="00046EA2">
        <w:rPr>
          <w:rFonts w:ascii="Arial" w:eastAsia="Arial" w:hAnsi="Arial" w:cs="Arial"/>
          <w:sz w:val="18"/>
          <w:szCs w:val="18"/>
          <w:lang w:val="en-US" w:eastAsia="pt-BR"/>
        </w:rPr>
        <w:t>f( exfm</w:t>
      </w:r>
      <w:proofErr w:type="gramEnd"/>
      <w:r w:rsidRPr="00046EA2">
        <w:rPr>
          <w:rFonts w:ascii="Arial" w:eastAsia="Arial" w:hAnsi="Arial" w:cs="Arial"/>
          <w:sz w:val="18"/>
          <w:szCs w:val="18"/>
          <w:lang w:val="en-US" w:eastAsia="pt-BR"/>
        </w:rPr>
        <w:t>11,"TH", "TH_EST2", output="tabl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raybill_</w:t>
      </w:r>
      <w:proofErr w:type="gramStart"/>
      <w:r w:rsidRPr="00046EA2">
        <w:rPr>
          <w:rFonts w:ascii="Arial" w:eastAsia="Arial" w:hAnsi="Arial" w:cs="Arial"/>
          <w:sz w:val="18"/>
          <w:szCs w:val="18"/>
          <w:lang w:val="en-US" w:eastAsia="pt-BR"/>
        </w:rPr>
        <w:t>f( exfm</w:t>
      </w:r>
      <w:proofErr w:type="gramEnd"/>
      <w:r w:rsidRPr="00046EA2">
        <w:rPr>
          <w:rFonts w:ascii="Arial" w:eastAsia="Arial" w:hAnsi="Arial" w:cs="Arial"/>
          <w:sz w:val="18"/>
          <w:szCs w:val="18"/>
          <w:lang w:val="en-US" w:eastAsia="pt-BR"/>
        </w:rPr>
        <w:t>11,"TH", "TH_EST2", output="full")</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7800"/>
        </w:tabs>
        <w:spacing w:line="240" w:lineRule="auto"/>
        <w:ind w:firstLine="0"/>
        <w:jc w:val="left"/>
        <w:rPr>
          <w:rFonts w:eastAsiaTheme="minorEastAsia"/>
          <w:sz w:val="20"/>
          <w:szCs w:val="20"/>
          <w:lang w:val="en-US" w:eastAsia="pt-BR"/>
        </w:rPr>
      </w:pPr>
      <w:bookmarkStart w:id="64" w:name="page34"/>
      <w:bookmarkEnd w:id="64"/>
      <w:r w:rsidRPr="00046EA2">
        <w:rPr>
          <w:rFonts w:ascii="Arial" w:eastAsia="Arial" w:hAnsi="Arial" w:cs="Arial"/>
          <w:sz w:val="17"/>
          <w:szCs w:val="17"/>
          <w:lang w:val="en-US" w:eastAsia="pt-BR"/>
        </w:rPr>
        <w:lastRenderedPageBreak/>
        <w:t>34</w:t>
      </w:r>
      <w:r w:rsidRPr="00046EA2">
        <w:rPr>
          <w:rFonts w:eastAsiaTheme="minorEastAsia"/>
          <w:sz w:val="20"/>
          <w:szCs w:val="20"/>
          <w:lang w:val="en-US" w:eastAsia="pt-BR"/>
        </w:rPr>
        <w:tab/>
      </w:r>
      <w:r w:rsidRPr="00046EA2">
        <w:rPr>
          <w:rFonts w:ascii="Arial" w:eastAsia="Arial" w:hAnsi="Arial" w:cs="Arial"/>
          <w:sz w:val="17"/>
          <w:szCs w:val="17"/>
          <w:lang w:val="en-US" w:eastAsia="pt-BR"/>
        </w:rPr>
        <w:t>guide_curv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8656" behindDoc="1" locked="0" layoutInCell="0" allowOverlap="1" wp14:anchorId="7563789F" wp14:editId="04175DF5">
                <wp:simplePos x="0" y="0"/>
                <wp:positionH relativeFrom="column">
                  <wp:posOffset>359410</wp:posOffset>
                </wp:positionH>
                <wp:positionV relativeFrom="paragraph">
                  <wp:posOffset>455930</wp:posOffset>
                </wp:positionV>
                <wp:extent cx="5229225" cy="0"/>
                <wp:effectExtent l="0" t="0" r="0" b="0"/>
                <wp:wrapNone/>
                <wp:docPr id="454" name="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D79315F" id="Shape 59"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8.3pt,35.9pt" to="440.05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6"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55" w:lineRule="auto"/>
        <w:ind w:right="1500" w:firstLine="0"/>
        <w:jc w:val="left"/>
        <w:rPr>
          <w:rFonts w:eastAsiaTheme="minorEastAsia"/>
          <w:sz w:val="20"/>
          <w:szCs w:val="20"/>
          <w:lang w:val="en-US" w:eastAsia="pt-BR"/>
        </w:rPr>
      </w:pPr>
      <w:r w:rsidRPr="00046EA2">
        <w:rPr>
          <w:rFonts w:ascii="Arial" w:eastAsia="Arial" w:hAnsi="Arial" w:cs="Arial"/>
          <w:sz w:val="20"/>
          <w:szCs w:val="20"/>
          <w:lang w:val="en-US" w:eastAsia="pt-BR"/>
        </w:rPr>
        <w:t>guide_curve</w:t>
      </w:r>
      <w:r w:rsidRPr="00046EA2">
        <w:rPr>
          <w:rFonts w:eastAsiaTheme="minorEastAsia"/>
          <w:sz w:val="20"/>
          <w:szCs w:val="20"/>
          <w:lang w:val="en-US" w:eastAsia="pt-BR"/>
        </w:rPr>
        <w:tab/>
      </w:r>
      <w:r w:rsidRPr="00046EA2">
        <w:rPr>
          <w:rFonts w:ascii="Arial" w:eastAsia="Arial" w:hAnsi="Arial" w:cs="Arial"/>
          <w:sz w:val="20"/>
          <w:szCs w:val="20"/>
          <w:lang w:val="en-US" w:eastAsia="pt-BR"/>
        </w:rPr>
        <w:t>Get the guide curve plot for growth and yield analysis of inventory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19680" behindDoc="1" locked="0" layoutInCell="0" allowOverlap="1" wp14:anchorId="0F7C2C97" wp14:editId="29C75341">
                <wp:simplePos x="0" y="0"/>
                <wp:positionH relativeFrom="column">
                  <wp:posOffset>359410</wp:posOffset>
                </wp:positionH>
                <wp:positionV relativeFrom="paragraph">
                  <wp:posOffset>88265</wp:posOffset>
                </wp:positionV>
                <wp:extent cx="5229225" cy="0"/>
                <wp:effectExtent l="0" t="0" r="0" b="0"/>
                <wp:wrapNone/>
                <wp:docPr id="455" name="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DDE3B3D" id="Shape 60" o:spid="_x0000_s1026" style="position:absolute;z-index:-251596800;visibility:visible;mso-wrap-style:square;mso-wrap-distance-left:9pt;mso-wrap-distance-top:0;mso-wrap-distance-right:9pt;mso-wrap-distance-bottom:0;mso-position-horizontal:absolute;mso-position-horizontal-relative:text;mso-position-vertical:absolute;mso-position-vertical-relative:text" from="28.3pt,6.95pt" to="440.0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1300" w:firstLine="0"/>
        <w:jc w:val="left"/>
        <w:rPr>
          <w:rFonts w:eastAsiaTheme="minorEastAsia"/>
          <w:sz w:val="20"/>
          <w:szCs w:val="20"/>
          <w:lang w:val="en-US" w:eastAsia="pt-BR"/>
        </w:rPr>
      </w:pPr>
      <w:r w:rsidRPr="00046EA2">
        <w:rPr>
          <w:rFonts w:ascii="Arial" w:eastAsia="Arial" w:hAnsi="Arial" w:cs="Arial"/>
          <w:sz w:val="20"/>
          <w:szCs w:val="20"/>
          <w:lang w:val="en-US" w:eastAsia="pt-BR"/>
        </w:rPr>
        <w:t>Get the guide curve for growth and yield analysis of inventory data using the factor method, and different statistical models.</w:t>
      </w:r>
    </w:p>
    <w:p w:rsidR="00046EA2" w:rsidRPr="00046EA2" w:rsidRDefault="00046EA2" w:rsidP="00046EA2">
      <w:pPr>
        <w:widowControl/>
        <w:spacing w:line="28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2" w:lineRule="exact"/>
        <w:ind w:firstLine="0"/>
        <w:jc w:val="left"/>
        <w:rPr>
          <w:rFonts w:eastAsiaTheme="minorEastAsia"/>
          <w:sz w:val="20"/>
          <w:szCs w:val="20"/>
          <w:lang w:val="en-US" w:eastAsia="pt-BR"/>
        </w:rPr>
      </w:pPr>
    </w:p>
    <w:p w:rsidR="00046EA2" w:rsidRPr="00046EA2" w:rsidRDefault="00046EA2" w:rsidP="00046EA2">
      <w:pPr>
        <w:widowControl/>
        <w:spacing w:line="239" w:lineRule="auto"/>
        <w:ind w:right="2200" w:firstLine="0"/>
        <w:jc w:val="left"/>
        <w:rPr>
          <w:rFonts w:eastAsiaTheme="minorEastAsia"/>
          <w:sz w:val="20"/>
          <w:szCs w:val="20"/>
          <w:lang w:val="en-US" w:eastAsia="pt-BR"/>
        </w:rPr>
      </w:pPr>
      <w:r w:rsidRPr="00046EA2">
        <w:rPr>
          <w:rFonts w:ascii="Arial" w:eastAsia="Arial" w:hAnsi="Arial" w:cs="Arial"/>
          <w:sz w:val="20"/>
          <w:szCs w:val="20"/>
          <w:lang w:val="en-US" w:eastAsia="pt-BR"/>
        </w:rPr>
        <w:t>guide_</w:t>
      </w:r>
      <w:proofErr w:type="gramStart"/>
      <w:r w:rsidRPr="00046EA2">
        <w:rPr>
          <w:rFonts w:ascii="Arial" w:eastAsia="Arial" w:hAnsi="Arial" w:cs="Arial"/>
          <w:sz w:val="20"/>
          <w:szCs w:val="20"/>
          <w:lang w:val="en-US" w:eastAsia="pt-BR"/>
        </w:rPr>
        <w:t>curve(</w:t>
      </w:r>
      <w:proofErr w:type="gramEnd"/>
      <w:r w:rsidRPr="00046EA2">
        <w:rPr>
          <w:rFonts w:ascii="Arial" w:eastAsia="Arial" w:hAnsi="Arial" w:cs="Arial"/>
          <w:sz w:val="20"/>
          <w:szCs w:val="20"/>
          <w:lang w:val="en-US" w:eastAsia="pt-BR"/>
        </w:rPr>
        <w:t>df, dh, age, age_index, n_class = 4, model = "Schumacher", start_chap = c(b0 = 23, b1 = 0.03, b2 = 1.3), start_bailey = c(b0 = 3, b1 = -130, b2 = 1.5), round_classes = FALSE, font = "serif", gray_scale = TRUE, output = "plot")</w:t>
      </w:r>
    </w:p>
    <w:p w:rsidR="00046EA2" w:rsidRPr="00046EA2" w:rsidRDefault="00046EA2" w:rsidP="00046EA2">
      <w:pPr>
        <w:widowControl/>
        <w:spacing w:line="3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700" w:bottom="1440" w:left="1440" w:header="0" w:footer="0" w:gutter="0"/>
          <w:cols w:space="720" w:equalWidth="0">
            <w:col w:w="10100"/>
          </w:cols>
        </w:sectPr>
      </w:pPr>
    </w:p>
    <w:p w:rsidR="00046EA2" w:rsidRPr="00046EA2" w:rsidRDefault="00046EA2" w:rsidP="00046EA2">
      <w:pPr>
        <w:widowControl/>
        <w:spacing w:line="1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for the dominant height variable.</w:t>
      </w:r>
    </w:p>
    <w:p w:rsidR="00046EA2" w:rsidRPr="00046EA2" w:rsidRDefault="00046EA2" w:rsidP="00046EA2">
      <w:pPr>
        <w:widowControl/>
        <w:spacing w:line="1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for the age variable.</w:t>
      </w:r>
    </w:p>
    <w:p w:rsidR="00046EA2" w:rsidRPr="00046EA2" w:rsidRDefault="00046EA2" w:rsidP="00046EA2">
      <w:pPr>
        <w:widowControl/>
        <w:spacing w:line="12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age_inde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age index.</w:t>
      </w:r>
    </w:p>
    <w:p w:rsidR="00046EA2" w:rsidRPr="00046EA2" w:rsidRDefault="00046EA2" w:rsidP="00046EA2">
      <w:pPr>
        <w:widowControl/>
        <w:spacing w:line="1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820" w:space="640"/>
            <w:col w:w="764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n_clas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number of classes used to divide the data. Default 4.</w:t>
      </w:r>
    </w:p>
    <w:p w:rsidR="00046EA2" w:rsidRPr="00046EA2" w:rsidRDefault="00046EA2" w:rsidP="00046EA2">
      <w:pPr>
        <w:widowControl/>
        <w:spacing w:line="1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12" w:lineRule="auto"/>
        <w:ind w:right="940" w:firstLine="0"/>
        <w:jc w:val="left"/>
        <w:rPr>
          <w:rFonts w:eastAsiaTheme="minorEastAsia"/>
          <w:sz w:val="20"/>
          <w:szCs w:val="20"/>
          <w:lang w:val="en-US" w:eastAsia="pt-BR"/>
        </w:rPr>
      </w:pPr>
      <w:r w:rsidRPr="00046EA2">
        <w:rPr>
          <w:rFonts w:ascii="Arial" w:eastAsia="Arial" w:hAnsi="Arial" w:cs="Arial"/>
          <w:sz w:val="18"/>
          <w:szCs w:val="18"/>
          <w:lang w:val="en-US" w:eastAsia="pt-BR"/>
        </w:rPr>
        <w:t>model used to fit dh as a function of age. The models available are "Schumacher", "Curtis", "Chapman-Richards" and "Bailey-Clutter". Default: "Schumache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tart_chap</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ector with the start values for the Chapman-Richards 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his</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3" w:space="720" w:equalWidth="0">
            <w:col w:w="1920" w:space="540"/>
            <w:col w:w="5860" w:space="120"/>
            <w:col w:w="16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lastRenderedPageBreak/>
        <w:t>must be a named vector, with b0, b1 and b2 as parameter nam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c(</w:t>
      </w:r>
      <w:proofErr w:type="gramEnd"/>
      <w:r w:rsidRPr="00046EA2">
        <w:rPr>
          <w:rFonts w:ascii="Arial" w:eastAsia="Arial" w:hAnsi="Arial" w:cs="Arial"/>
          <w:sz w:val="20"/>
          <w:szCs w:val="20"/>
          <w:lang w:val="en-US" w:eastAsia="pt-BR"/>
        </w:rPr>
        <w:t>b0=23, b1=0.03, b2 = 1.3).</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efault:</w:t>
      </w:r>
    </w:p>
    <w:p w:rsidR="00046EA2" w:rsidRPr="00046EA2" w:rsidRDefault="00046EA2" w:rsidP="00046EA2">
      <w:pPr>
        <w:widowControl/>
        <w:spacing w:line="3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8000" w:space="160"/>
            <w:col w:w="19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tart_baile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ector with the start values for the Bailey-Clutter model. This must be a</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named vector, with b0, b1 and b2 as parameter names. Default: </w:t>
      </w:r>
      <w:proofErr w:type="gramStart"/>
      <w:r w:rsidRPr="00046EA2">
        <w:rPr>
          <w:rFonts w:ascii="Arial" w:eastAsia="Arial" w:hAnsi="Arial" w:cs="Arial"/>
          <w:sz w:val="18"/>
          <w:szCs w:val="18"/>
          <w:lang w:val="en-US" w:eastAsia="pt-BR"/>
        </w:rPr>
        <w:t>c( b</w:t>
      </w:r>
      <w:proofErr w:type="gramEnd"/>
      <w:r w:rsidRPr="00046EA2">
        <w:rPr>
          <w:rFonts w:ascii="Arial" w:eastAsia="Arial" w:hAnsi="Arial" w:cs="Arial"/>
          <w:sz w:val="18"/>
          <w:szCs w:val="18"/>
          <w:lang w:val="en-US" w:eastAsia="pt-BR"/>
        </w:rPr>
        <w:t>0=3, b1=-130, b2 = 1.5).</w:t>
      </w:r>
    </w:p>
    <w:p w:rsidR="00046EA2" w:rsidRPr="00046EA2" w:rsidRDefault="00046EA2" w:rsidP="00046EA2">
      <w:pPr>
        <w:widowControl/>
        <w:spacing w:line="1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2120" w:space="34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round_class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class values will be rounded to the nearest 5. Default TRUE.</w:t>
      </w:r>
    </w:p>
    <w:p w:rsidR="00046EA2" w:rsidRPr="00046EA2" w:rsidRDefault="00046EA2" w:rsidP="00046EA2">
      <w:pPr>
        <w:widowControl/>
        <w:spacing w:line="1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2220" w:space="24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fon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ype of font used in the plot. Default: "serif".</w:t>
      </w:r>
    </w:p>
    <w:p w:rsidR="00046EA2" w:rsidRPr="00046EA2" w:rsidRDefault="00046EA2" w:rsidP="00046EA2">
      <w:pPr>
        <w:widowControl/>
        <w:spacing w:line="9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gray_scal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the plot will be rendered in a gray scale. Default: "TRUE".</w:t>
      </w:r>
    </w:p>
    <w:p w:rsidR="00046EA2" w:rsidRPr="00046EA2" w:rsidRDefault="00046EA2" w:rsidP="00046EA2">
      <w:pPr>
        <w:widowControl/>
        <w:spacing w:line="1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920" w:space="540"/>
            <w:col w:w="764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77" w:lineRule="auto"/>
        <w:ind w:right="1300" w:firstLine="0"/>
        <w:rPr>
          <w:rFonts w:eastAsiaTheme="minorEastAsia"/>
          <w:sz w:val="20"/>
          <w:szCs w:val="20"/>
          <w:lang w:val="en-US" w:eastAsia="pt-BR"/>
        </w:rPr>
      </w:pPr>
      <w:r w:rsidRPr="00046EA2">
        <w:rPr>
          <w:rFonts w:ascii="Arial" w:eastAsia="Arial" w:hAnsi="Arial" w:cs="Arial"/>
          <w:sz w:val="18"/>
          <w:szCs w:val="18"/>
          <w:lang w:val="en-US" w:eastAsia="pt-BR"/>
        </w:rPr>
        <w:t>Type of output the function should return. This can either be "plot", for the guide curve plot, "table", for a data frame with the data used on the guide curve plot, and "full" for a list with 2 ggplot2 objects, one for residual plot and</w:t>
      </w:r>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num="2" w:space="720" w:equalWidth="0">
            <w:col w:w="1740" w:space="720"/>
            <w:col w:w="764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lastRenderedPageBreak/>
        <w:t>other for plot curves, a lm object for the regression, a data frame with quality o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1300" w:firstLine="0"/>
        <w:jc w:val="left"/>
        <w:rPr>
          <w:rFonts w:eastAsiaTheme="minorEastAsia"/>
          <w:sz w:val="20"/>
          <w:szCs w:val="20"/>
          <w:lang w:val="en-US" w:eastAsia="pt-BR"/>
        </w:rPr>
      </w:pPr>
      <w:r w:rsidRPr="00046EA2">
        <w:rPr>
          <w:rFonts w:ascii="Arial" w:eastAsia="Arial" w:hAnsi="Arial" w:cs="Arial"/>
          <w:sz w:val="20"/>
          <w:szCs w:val="20"/>
          <w:lang w:val="en-US" w:eastAsia="pt-BR"/>
        </w:rPr>
        <w:t>fit variables, the dominant height index, the class table used, and the table used for the guide curve plot. Default "plo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space="720" w:equalWidth="0">
            <w:col w:w="10100"/>
          </w:cols>
        </w:sectPr>
      </w:pPr>
    </w:p>
    <w:p w:rsidR="00046EA2" w:rsidRPr="00046EA2" w:rsidRDefault="00046EA2" w:rsidP="00046EA2">
      <w:pPr>
        <w:widowControl/>
        <w:spacing w:line="28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 a ggplot object, or a list, varying according to the "output" argumen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700" w:bottom="1440" w:left="1440" w:header="0" w:footer="0" w:gutter="0"/>
          <w:cols w:space="720" w:equalWidth="0">
            <w:col w:w="10100"/>
          </w:cols>
        </w:sectPr>
      </w:pPr>
    </w:p>
    <w:tbl>
      <w:tblPr>
        <w:tblW w:w="0" w:type="auto"/>
        <w:tblInd w:w="560" w:type="dxa"/>
        <w:tblLayout w:type="fixed"/>
        <w:tblCellMar>
          <w:left w:w="0" w:type="dxa"/>
          <w:right w:w="0" w:type="dxa"/>
        </w:tblCellMar>
        <w:tblLook w:val="04A0" w:firstRow="1" w:lastRow="0" w:firstColumn="1" w:lastColumn="0" w:noHBand="0" w:noVBand="1"/>
      </w:tblPr>
      <w:tblGrid>
        <w:gridCol w:w="4380"/>
        <w:gridCol w:w="3860"/>
      </w:tblGrid>
      <w:tr w:rsidR="00046EA2" w:rsidRPr="00046EA2" w:rsidTr="00046EA2">
        <w:trPr>
          <w:trHeight w:val="237"/>
        </w:trPr>
        <w:tc>
          <w:tcPr>
            <w:tcW w:w="43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65" w:name="page35"/>
            <w:bookmarkEnd w:id="65"/>
            <w:r w:rsidRPr="00046EA2">
              <w:rPr>
                <w:rFonts w:ascii="Arial" w:eastAsia="Arial" w:hAnsi="Arial" w:cs="Arial"/>
                <w:sz w:val="20"/>
                <w:szCs w:val="20"/>
                <w:lang w:eastAsia="pt-BR"/>
              </w:rPr>
              <w:lastRenderedPageBreak/>
              <w:t>huberwb</w:t>
            </w:r>
          </w:p>
        </w:tc>
        <w:tc>
          <w:tcPr>
            <w:tcW w:w="38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5</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2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4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14")</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4</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3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get a guide curve plot for this data, we simply need to input</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5"/>
        </w:numPr>
        <w:tabs>
          <w:tab w:val="left" w:pos="1099"/>
        </w:tabs>
        <w:spacing w:line="231" w:lineRule="auto"/>
        <w:ind w:left="920" w:right="11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dominant height and age variables, age index, and number of classes to be used: guid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exfm14, "dh", "age", 72, 5)</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5"/>
        </w:numPr>
        <w:tabs>
          <w:tab w:val="left" w:pos="1099"/>
        </w:tabs>
        <w:spacing w:line="231" w:lineRule="auto"/>
        <w:ind w:left="920" w:right="8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f we want to get the table used to get the plot, we can choose the output "table": guid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exfm14, "dh", "age", 72, 5, output = "tabl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ther models are available for use, such as Curtis, Chapman Richards, and Bailey:</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5"/>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val="en-US" w:eastAsia="pt-BR"/>
        </w:rPr>
        <w:t xml:space="preserve">CR and BC models are non linear, and thus need start values. </w:t>
      </w:r>
      <w:r w:rsidRPr="00046EA2">
        <w:rPr>
          <w:rFonts w:ascii="Arial" w:eastAsia="Arial" w:hAnsi="Arial" w:cs="Arial"/>
          <w:sz w:val="18"/>
          <w:szCs w:val="18"/>
          <w:lang w:eastAsia="pt-BR"/>
        </w:rPr>
        <w:t>There are default values,</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35"/>
        </w:numPr>
        <w:tabs>
          <w:tab w:val="left" w:pos="1080"/>
        </w:tabs>
        <w:spacing w:line="240" w:lineRule="auto"/>
        <w:ind w:left="1080" w:hanging="15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ut they may fail, depending on the data used, so it's recommended to try start values tha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re ideal for the data used:</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uid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exfm14, "dh", "age", 72, 5,</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model = "Chapman-Richards", start_chap = </w:t>
      </w:r>
      <w:proofErr w:type="gramStart"/>
      <w:r w:rsidRPr="00046EA2">
        <w:rPr>
          <w:rFonts w:ascii="Arial" w:eastAsia="Arial" w:hAnsi="Arial" w:cs="Arial"/>
          <w:sz w:val="18"/>
          <w:szCs w:val="18"/>
          <w:lang w:val="en-US" w:eastAsia="pt-BR"/>
        </w:rPr>
        <w:t>c(</w:t>
      </w:r>
      <w:proofErr w:type="gramEnd"/>
      <w:r w:rsidRPr="00046EA2">
        <w:rPr>
          <w:rFonts w:ascii="Arial" w:eastAsia="Arial" w:hAnsi="Arial" w:cs="Arial"/>
          <w:sz w:val="18"/>
          <w:szCs w:val="18"/>
          <w:lang w:val="en-US" w:eastAsia="pt-BR"/>
        </w:rPr>
        <w:t>b0=23, b1=0.03, b2 = 1.3))</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3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r, to get more information on the analysis, such as details on the regression,</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ias, rmse, plot for residuals and more (cpu taxing):</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Not run:</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uide_</w:t>
      </w:r>
      <w:proofErr w:type="gramStart"/>
      <w:r w:rsidRPr="00046EA2">
        <w:rPr>
          <w:rFonts w:ascii="Arial" w:eastAsia="Arial" w:hAnsi="Arial" w:cs="Arial"/>
          <w:sz w:val="18"/>
          <w:szCs w:val="18"/>
          <w:lang w:val="en-US" w:eastAsia="pt-BR"/>
        </w:rPr>
        <w:t>curve(</w:t>
      </w:r>
      <w:proofErr w:type="gramEnd"/>
      <w:r w:rsidRPr="00046EA2">
        <w:rPr>
          <w:rFonts w:ascii="Arial" w:eastAsia="Arial" w:hAnsi="Arial" w:cs="Arial"/>
          <w:sz w:val="18"/>
          <w:szCs w:val="18"/>
          <w:lang w:val="en-US" w:eastAsia="pt-BR"/>
        </w:rPr>
        <w:t>exfm14, "dh", "age", 72, 5, output = "ful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 </w:t>
      </w:r>
      <w:proofErr w:type="gramStart"/>
      <w:r w:rsidRPr="00046EA2">
        <w:rPr>
          <w:rFonts w:ascii="Arial" w:eastAsia="Arial" w:hAnsi="Arial" w:cs="Arial"/>
          <w:sz w:val="18"/>
          <w:szCs w:val="18"/>
          <w:lang w:val="en-US" w:eastAsia="pt-BR"/>
        </w:rPr>
        <w:t>End(</w:t>
      </w:r>
      <w:proofErr w:type="gramEnd"/>
      <w:r w:rsidRPr="00046EA2">
        <w:rPr>
          <w:rFonts w:ascii="Arial" w:eastAsia="Arial" w:hAnsi="Arial" w:cs="Arial"/>
          <w:sz w:val="18"/>
          <w:szCs w:val="18"/>
          <w:lang w:val="en-US" w:eastAsia="pt-BR"/>
        </w:rPr>
        <w:t>Not run)</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0704" behindDoc="1" locked="0" layoutInCell="0" allowOverlap="1" wp14:anchorId="5ED1B981" wp14:editId="2EC68259">
                <wp:simplePos x="0" y="0"/>
                <wp:positionH relativeFrom="column">
                  <wp:posOffset>359410</wp:posOffset>
                </wp:positionH>
                <wp:positionV relativeFrom="paragraph">
                  <wp:posOffset>418465</wp:posOffset>
                </wp:positionV>
                <wp:extent cx="5229225" cy="0"/>
                <wp:effectExtent l="0" t="0" r="0" b="0"/>
                <wp:wrapNone/>
                <wp:docPr id="456" name="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E3DA45E" id="Shape 61" o:spid="_x0000_s1026" style="position:absolute;z-index:-251595776;visibility:visible;mso-wrap-style:square;mso-wrap-distance-left:9pt;mso-wrap-distance-top:0;mso-wrap-distance-right:9pt;mso-wrap-distance-bottom:0;mso-position-horizontal:absolute;mso-position-horizontal-relative:text;mso-position-vertical:absolute;mso-position-vertical-relative:text" from="28.3pt,32.95pt" to="440.0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400"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uberwb</w:t>
      </w:r>
      <w:r w:rsidRPr="00046EA2">
        <w:rPr>
          <w:rFonts w:eastAsiaTheme="minorEastAsia"/>
          <w:sz w:val="20"/>
          <w:szCs w:val="20"/>
          <w:lang w:val="en-US" w:eastAsia="pt-BR"/>
        </w:rPr>
        <w:tab/>
      </w:r>
      <w:r w:rsidRPr="00046EA2">
        <w:rPr>
          <w:rFonts w:ascii="Arial" w:eastAsia="Arial" w:hAnsi="Arial" w:cs="Arial"/>
          <w:sz w:val="20"/>
          <w:szCs w:val="20"/>
          <w:lang w:val="en-US" w:eastAsia="pt-BR"/>
        </w:rPr>
        <w:t>Calculate the volume with bark of trees using the Huber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1728" behindDoc="1" locked="0" layoutInCell="0" allowOverlap="1" wp14:anchorId="10836D2C" wp14:editId="1CFFE67C">
                <wp:simplePos x="0" y="0"/>
                <wp:positionH relativeFrom="column">
                  <wp:posOffset>359410</wp:posOffset>
                </wp:positionH>
                <wp:positionV relativeFrom="paragraph">
                  <wp:posOffset>125095</wp:posOffset>
                </wp:positionV>
                <wp:extent cx="5229225" cy="0"/>
                <wp:effectExtent l="0" t="0" r="0" b="0"/>
                <wp:wrapNone/>
                <wp:docPr id="457" name="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45D1BA8" id="Shape 62" o:spid="_x0000_s1026" style="position:absolute;z-index:-251594752;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0" w:lineRule="exact"/>
        <w:ind w:firstLine="0"/>
        <w:jc w:val="left"/>
        <w:rPr>
          <w:rFonts w:eastAsiaTheme="minorEastAsia"/>
          <w:sz w:val="20"/>
          <w:szCs w:val="20"/>
          <w:lang w:val="en-US" w:eastAsia="pt-BR"/>
        </w:rPr>
      </w:pP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Function used to calculate the volume with bark of trees using the Huber method. This function has integration with dplyr, so it can be used inside a pipe, along with the group_by function.</w:t>
      </w:r>
    </w:p>
    <w:p w:rsidR="00046EA2" w:rsidRPr="00046EA2" w:rsidRDefault="00046EA2" w:rsidP="00046EA2">
      <w:pPr>
        <w:widowControl/>
        <w:spacing w:line="2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33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huberwb(</w:t>
      </w:r>
      <w:proofErr w:type="gramEnd"/>
      <w:r w:rsidRPr="00046EA2">
        <w:rPr>
          <w:rFonts w:ascii="Arial" w:eastAsia="Arial" w:hAnsi="Arial" w:cs="Arial"/>
          <w:sz w:val="20"/>
          <w:szCs w:val="20"/>
          <w:lang w:val="en-US" w:eastAsia="pt-BR"/>
        </w:rPr>
        <w:t>df, di, section_length, tree, .groups = NA, di_mm_to_cm = FALSE)</w:t>
      </w:r>
    </w:p>
    <w:p w:rsidR="00046EA2" w:rsidRPr="00046EA2" w:rsidRDefault="00046EA2" w:rsidP="00046EA2">
      <w:pPr>
        <w:widowControl/>
        <w:spacing w:line="3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d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diameter variable, in centimeters.</w:t>
      </w:r>
    </w:p>
    <w:p w:rsidR="00046EA2" w:rsidRPr="00046EA2" w:rsidRDefault="00046EA2" w:rsidP="00046EA2">
      <w:pPr>
        <w:widowControl/>
        <w:spacing w:line="1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lastRenderedPageBreak/>
        <w:t>section_</w:t>
      </w:r>
      <w:proofErr w:type="gramStart"/>
      <w:r w:rsidRPr="00046EA2">
        <w:rPr>
          <w:rFonts w:ascii="Arial" w:eastAsia="Arial" w:hAnsi="Arial" w:cs="Arial"/>
          <w:sz w:val="18"/>
          <w:szCs w:val="18"/>
          <w:lang w:val="en-US" w:eastAsia="pt-BR"/>
        </w:rPr>
        <w:t>length  Quoted</w:t>
      </w:r>
      <w:proofErr w:type="gramEnd"/>
      <w:r w:rsidRPr="00046EA2">
        <w:rPr>
          <w:rFonts w:ascii="Arial" w:eastAsia="Arial" w:hAnsi="Arial" w:cs="Arial"/>
          <w:sz w:val="18"/>
          <w:szCs w:val="18"/>
          <w:lang w:val="en-US" w:eastAsia="pt-BR"/>
        </w:rPr>
        <w:t xml:space="preserve"> name of the section length variable, in meter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66" w:name="page36"/>
      <w:bookmarkEnd w:id="66"/>
      <w:r w:rsidRPr="00046EA2">
        <w:rPr>
          <w:rFonts w:ascii="Arial" w:eastAsia="Arial" w:hAnsi="Arial" w:cs="Arial"/>
          <w:sz w:val="17"/>
          <w:szCs w:val="17"/>
          <w:lang w:val="en-US" w:eastAsia="pt-BR"/>
        </w:rPr>
        <w:lastRenderedPageBreak/>
        <w:t>36</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huberwb</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380" w:space="720"/>
            <w:col w:w="1260"/>
          </w:cols>
        </w:sectPr>
      </w:pPr>
    </w:p>
    <w:p w:rsidR="00046EA2" w:rsidRPr="00046EA2" w:rsidRDefault="00046EA2" w:rsidP="00046EA2">
      <w:pPr>
        <w:widowControl/>
        <w:spacing w:line="1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2" w:lineRule="exact"/>
        <w:ind w:firstLine="0"/>
        <w:jc w:val="left"/>
        <w:rPr>
          <w:rFonts w:eastAsiaTheme="minorEastAsia"/>
          <w:sz w:val="20"/>
          <w:szCs w:val="20"/>
          <w:lang w:val="en-US" w:eastAsia="pt-BR"/>
        </w:rPr>
      </w:pPr>
    </w:p>
    <w:p w:rsidR="00046EA2" w:rsidRPr="00046EA2" w:rsidRDefault="00046EA2" w:rsidP="00046EA2">
      <w:pPr>
        <w:widowControl/>
        <w:spacing w:line="344" w:lineRule="auto"/>
        <w:ind w:right="560"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tree variable. used to differentiate the trees’ sections. If this argument is NA, the defined groups in the data frame will be used. Default: NA.</w:t>
      </w:r>
    </w:p>
    <w:p w:rsidR="00046EA2" w:rsidRPr="00046EA2" w:rsidRDefault="00046EA2" w:rsidP="00046EA2">
      <w:pPr>
        <w:widowControl/>
        <w:spacing w:line="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72"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Optional argument. Quoted name(s) of additional grouping variables that can be added to differentiate subdivisions of the data. If this argument is NA, the defined groups in the data frame will be used. Default: NA.</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i_mm_to_c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argument that, if TRUE, converts the di argument from milliliters to centimeters. 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020" w:space="440"/>
            <w:col w:w="6900"/>
          </w:cols>
        </w:sectPr>
      </w:pPr>
    </w:p>
    <w:p w:rsidR="00046EA2" w:rsidRPr="00046EA2" w:rsidRDefault="00046EA2" w:rsidP="00046EA2">
      <w:pPr>
        <w:widowControl/>
        <w:spacing w:line="2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20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 frame with volume values by section.</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20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4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20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eastAsia="pt-BR"/>
        </w:rPr>
        <w:t xml:space="preserve">Campos, J. C. C. and Leite, H. G. (2017) Mensuracao Florestal: Perguntas e Respostas. </w:t>
      </w:r>
      <w:r w:rsidRPr="00046EA2">
        <w:rPr>
          <w:rFonts w:ascii="Arial" w:eastAsia="Arial" w:hAnsi="Arial" w:cs="Arial"/>
          <w:sz w:val="17"/>
          <w:szCs w:val="17"/>
          <w:lang w:val="en-US" w:eastAsia="pt-BR"/>
        </w:rPr>
        <w:t>5a. Vicosa:</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202"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omplementary functions: </w:t>
      </w:r>
      <w:hyperlink w:anchor="page37">
        <w:r w:rsidRPr="00046EA2">
          <w:rPr>
            <w:rFonts w:ascii="Arial" w:eastAsia="Arial" w:hAnsi="Arial" w:cs="Arial"/>
            <w:color w:val="0000CC"/>
            <w:sz w:val="20"/>
            <w:szCs w:val="20"/>
            <w:lang w:val="en-US" w:eastAsia="pt-BR"/>
          </w:rPr>
          <w:t>huberwob</w:t>
        </w:r>
      </w:hyperlink>
      <w:r w:rsidRPr="00046EA2">
        <w:rPr>
          <w:rFonts w:ascii="Arial" w:eastAsia="Arial" w:hAnsi="Arial" w:cs="Arial"/>
          <w:sz w:val="20"/>
          <w:szCs w:val="20"/>
          <w:lang w:val="en-US" w:eastAsia="pt-BR"/>
        </w:rPr>
        <w:t xml:space="preserve">, For calculation of volume without bark using the Huber method, </w:t>
      </w:r>
      <w:hyperlink w:anchor="page55">
        <w:r w:rsidRPr="00046EA2">
          <w:rPr>
            <w:rFonts w:ascii="Arial" w:eastAsia="Arial" w:hAnsi="Arial" w:cs="Arial"/>
            <w:color w:val="0000CC"/>
            <w:sz w:val="20"/>
            <w:szCs w:val="20"/>
            <w:lang w:val="en-US" w:eastAsia="pt-BR"/>
          </w:rPr>
          <w:t>smalianwb</w:t>
        </w:r>
      </w:hyperlink>
      <w:r w:rsidRPr="00046EA2">
        <w:rPr>
          <w:rFonts w:ascii="Arial" w:eastAsia="Arial" w:hAnsi="Arial" w:cs="Arial"/>
          <w:sz w:val="20"/>
          <w:szCs w:val="20"/>
          <w:lang w:val="en-US" w:eastAsia="pt-BR"/>
        </w:rPr>
        <w:t xml:space="preserve">, for calculation of volume with bark using the Smalian method, </w:t>
      </w:r>
      <w:hyperlink w:anchor="page56">
        <w:r w:rsidRPr="00046EA2">
          <w:rPr>
            <w:rFonts w:ascii="Arial" w:eastAsia="Arial" w:hAnsi="Arial" w:cs="Arial"/>
            <w:color w:val="0000CC"/>
            <w:sz w:val="20"/>
            <w:szCs w:val="20"/>
            <w:lang w:val="en-US" w:eastAsia="pt-BR"/>
          </w:rPr>
          <w:t>smalianwob</w:t>
        </w:r>
      </w:hyperlink>
      <w:r w:rsidRPr="00046EA2">
        <w:rPr>
          <w:rFonts w:ascii="Arial" w:eastAsia="Arial" w:hAnsi="Arial" w:cs="Arial"/>
          <w:sz w:val="20"/>
          <w:szCs w:val="20"/>
          <w:lang w:val="en-US" w:eastAsia="pt-BR"/>
        </w:rPr>
        <w:t>, for calculation of volume without bark the Smalian method.</w:t>
      </w: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27"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8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8")</w:t>
      </w:r>
    </w:p>
    <w:p w:rsidR="00046EA2" w:rsidRPr="00046EA2" w:rsidRDefault="00046EA2" w:rsidP="00046EA2">
      <w:pPr>
        <w:widowControl/>
        <w:spacing w:line="12"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8</w:t>
      </w:r>
    </w:p>
    <w:p w:rsidR="00046EA2" w:rsidRPr="00046EA2" w:rsidRDefault="00046EA2" w:rsidP="00046EA2">
      <w:pPr>
        <w:widowControl/>
        <w:spacing w:line="259" w:lineRule="exact"/>
        <w:ind w:firstLine="0"/>
        <w:jc w:val="left"/>
        <w:rPr>
          <w:rFonts w:ascii="Arial" w:eastAsia="Arial" w:hAnsi="Arial" w:cs="Arial"/>
          <w:sz w:val="20"/>
          <w:szCs w:val="20"/>
          <w:lang w:eastAsia="pt-BR"/>
        </w:rPr>
      </w:pPr>
    </w:p>
    <w:p w:rsidR="00046EA2" w:rsidRPr="00046EA2" w:rsidRDefault="00046EA2" w:rsidP="005A1944">
      <w:pPr>
        <w:widowControl/>
        <w:numPr>
          <w:ilvl w:val="0"/>
          <w:numId w:val="37"/>
        </w:numPr>
        <w:tabs>
          <w:tab w:val="left" w:pos="1099"/>
        </w:tabs>
        <w:spacing w:line="231" w:lineRule="auto"/>
        <w:ind w:left="920" w:right="34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Calculate the volume with bark using the Huber method: </w:t>
      </w:r>
      <w:proofErr w:type="gramStart"/>
      <w:r w:rsidRPr="00046EA2">
        <w:rPr>
          <w:rFonts w:ascii="Arial" w:eastAsia="Arial" w:hAnsi="Arial" w:cs="Arial"/>
          <w:sz w:val="18"/>
          <w:szCs w:val="18"/>
          <w:lang w:val="en-US" w:eastAsia="pt-BR"/>
        </w:rPr>
        <w:t>huberwb(</w:t>
      </w:r>
      <w:proofErr w:type="gramEnd"/>
      <w:r w:rsidRPr="00046EA2">
        <w:rPr>
          <w:rFonts w:ascii="Arial" w:eastAsia="Arial" w:hAnsi="Arial" w:cs="Arial"/>
          <w:sz w:val="18"/>
          <w:szCs w:val="18"/>
          <w:lang w:val="en-US" w:eastAsia="pt-BR"/>
        </w:rPr>
        <w:t>exfm8,"di_wb", "sec_length", "TRE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7"/>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Using pipes:</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dplyr)</w:t>
      </w:r>
    </w:p>
    <w:p w:rsidR="00046EA2" w:rsidRPr="00046EA2" w:rsidRDefault="00046EA2" w:rsidP="00046EA2">
      <w:pPr>
        <w:widowControl/>
        <w:spacing w:line="231"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8 %&gt;%</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group</w:t>
      </w:r>
      <w:proofErr w:type="gramEnd"/>
      <w:r w:rsidRPr="00046EA2">
        <w:rPr>
          <w:rFonts w:ascii="Arial" w:eastAsia="Arial" w:hAnsi="Arial" w:cs="Arial"/>
          <w:sz w:val="18"/>
          <w:szCs w:val="18"/>
          <w:lang w:eastAsia="pt-BR"/>
        </w:rPr>
        <w:t>_by(TREE) %&gt;%</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huberwb(</w:t>
      </w:r>
      <w:proofErr w:type="gramEnd"/>
      <w:r w:rsidRPr="00046EA2">
        <w:rPr>
          <w:rFonts w:ascii="Arial" w:eastAsia="Arial" w:hAnsi="Arial" w:cs="Arial"/>
          <w:sz w:val="18"/>
          <w:szCs w:val="18"/>
          <w:lang w:val="en-US" w:eastAsia="pt-BR"/>
        </w:rPr>
        <w:t>"di_wb", "sec_length")</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420"/>
        <w:gridCol w:w="3820"/>
      </w:tblGrid>
      <w:tr w:rsidR="00046EA2" w:rsidRPr="00046EA2" w:rsidTr="00046EA2">
        <w:trPr>
          <w:trHeight w:val="237"/>
        </w:trPr>
        <w:tc>
          <w:tcPr>
            <w:tcW w:w="44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67" w:name="page37"/>
            <w:bookmarkEnd w:id="67"/>
            <w:r w:rsidRPr="00046EA2">
              <w:rPr>
                <w:rFonts w:ascii="Arial" w:eastAsia="Arial" w:hAnsi="Arial" w:cs="Arial"/>
                <w:sz w:val="20"/>
                <w:szCs w:val="20"/>
                <w:lang w:eastAsia="pt-BR"/>
              </w:rPr>
              <w:lastRenderedPageBreak/>
              <w:t>huberwob</w:t>
            </w:r>
          </w:p>
        </w:tc>
        <w:tc>
          <w:tcPr>
            <w:tcW w:w="38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7</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22752" behindDoc="1" locked="0" layoutInCell="0" allowOverlap="1" wp14:anchorId="2039F10D" wp14:editId="69E13691">
                <wp:simplePos x="0" y="0"/>
                <wp:positionH relativeFrom="column">
                  <wp:posOffset>359410</wp:posOffset>
                </wp:positionH>
                <wp:positionV relativeFrom="paragraph">
                  <wp:posOffset>395605</wp:posOffset>
                </wp:positionV>
                <wp:extent cx="5229225" cy="0"/>
                <wp:effectExtent l="0" t="0" r="0" b="0"/>
                <wp:wrapNone/>
                <wp:docPr id="458" name="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08D2CF2" id="Shape 63" o:spid="_x0000_s1026" style="position:absolute;z-index:-251593728;visibility:visible;mso-wrap-style:square;mso-wrap-distance-left:9pt;mso-wrap-distance-top:0;mso-wrap-distance-right:9pt;mso-wrap-distance-bottom:0;mso-position-horizontal:absolute;mso-position-horizontal-relative:text;mso-position-vertical:absolute;mso-position-vertical-relative:text" from="28.3pt,31.15pt" to="440.0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58"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huberwob</w:t>
      </w:r>
      <w:r w:rsidRPr="00046EA2">
        <w:rPr>
          <w:rFonts w:eastAsiaTheme="minorEastAsia"/>
          <w:sz w:val="20"/>
          <w:szCs w:val="20"/>
          <w:lang w:val="en-US" w:eastAsia="pt-BR"/>
        </w:rPr>
        <w:tab/>
      </w:r>
      <w:r w:rsidRPr="00046EA2">
        <w:rPr>
          <w:rFonts w:ascii="Arial" w:eastAsia="Arial" w:hAnsi="Arial" w:cs="Arial"/>
          <w:sz w:val="19"/>
          <w:szCs w:val="19"/>
          <w:lang w:val="en-US" w:eastAsia="pt-BR"/>
        </w:rPr>
        <w:t>Calculate the volume without bark of trees using the Huber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3776" behindDoc="1" locked="0" layoutInCell="0" allowOverlap="1" wp14:anchorId="7FF75760" wp14:editId="4EE003FF">
                <wp:simplePos x="0" y="0"/>
                <wp:positionH relativeFrom="column">
                  <wp:posOffset>359410</wp:posOffset>
                </wp:positionH>
                <wp:positionV relativeFrom="paragraph">
                  <wp:posOffset>132080</wp:posOffset>
                </wp:positionV>
                <wp:extent cx="5229225" cy="0"/>
                <wp:effectExtent l="0" t="0" r="0" b="0"/>
                <wp:wrapNone/>
                <wp:docPr id="459" name="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25A7B4C" id="Shape 64"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28.3pt,10.4pt" to="440.0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Function used to calculate the volume without bark of trees using the Huber method. This function has integration without dplyr, so it can be used inside a pipe, along with the group_by function.</w:t>
      </w:r>
    </w:p>
    <w:p w:rsidR="00046EA2" w:rsidRPr="00046EA2" w:rsidRDefault="00046EA2" w:rsidP="00046EA2">
      <w:pPr>
        <w:widowControl/>
        <w:spacing w:line="2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28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huberwob(</w:t>
      </w:r>
      <w:proofErr w:type="gramEnd"/>
      <w:r w:rsidRPr="00046EA2">
        <w:rPr>
          <w:rFonts w:ascii="Arial" w:eastAsia="Arial" w:hAnsi="Arial" w:cs="Arial"/>
          <w:sz w:val="20"/>
          <w:szCs w:val="20"/>
          <w:lang w:val="en-US" w:eastAsia="pt-BR"/>
        </w:rPr>
        <w:t>df, di, section_length, bt, tree, .groups = NA, di_mm_to_cm = FALSE, bt_mm_to_cm = FALS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ction_length</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t</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groups</w:t>
      </w:r>
      <w:proofErr w:type="gramEnd"/>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_mm_to_cm</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bt_mm_to_c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section diameter variable, in centimeters.</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section length variable, in meters</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bark thickness variable, in centimeters.</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tree variable. used to differentiate the trees’ sections. If this</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rgument is NA, the defined groups in the data frame will be used. Default: NA.</w:t>
      </w:r>
    </w:p>
    <w:p w:rsidR="00046EA2" w:rsidRPr="00046EA2" w:rsidRDefault="00046EA2" w:rsidP="00046EA2">
      <w:pPr>
        <w:widowControl/>
        <w:spacing w:line="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Optional argument. Quoted name(s) of additional grouping variables that can b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dded to differentiate subdivisions of the data. If this argument is NA, the defined</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roups in the data frame will be used.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Boolean argument that, if TRUE, converts the di argument from milliliters to</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entimeters. Default: FALS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Boolean argument that, if TRUE, converts the bt argument from milliliters to</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entimeters. 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320" w:space="140"/>
            <w:col w:w="6900"/>
          </w:cols>
        </w:sectPr>
      </w:pPr>
    </w:p>
    <w:p w:rsidR="00046EA2" w:rsidRPr="00046EA2" w:rsidRDefault="00046EA2" w:rsidP="00046EA2">
      <w:pPr>
        <w:widowControl/>
        <w:spacing w:line="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 frame with volume values by section.</w:t>
      </w: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8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eastAsia="pt-BR"/>
        </w:rPr>
        <w:t xml:space="preserve">Campos, J. C. C. and Leite, H. G. (2017) Mensuracao Florestal: Perguntas e Respostas. </w:t>
      </w:r>
      <w:r w:rsidRPr="00046EA2">
        <w:rPr>
          <w:rFonts w:ascii="Arial" w:eastAsia="Arial" w:hAnsi="Arial" w:cs="Arial"/>
          <w:sz w:val="17"/>
          <w:szCs w:val="17"/>
          <w:lang w:val="en-US" w:eastAsia="pt-BR"/>
        </w:rPr>
        <w:t>5a. Vicosa:</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ascii="Arial" w:eastAsia="Arial" w:hAnsi="Arial" w:cs="Arial"/>
          <w:color w:val="0000CC"/>
          <w:sz w:val="20"/>
          <w:szCs w:val="20"/>
          <w:lang w:val="en-US" w:eastAsia="pt-BR"/>
        </w:rPr>
      </w:pPr>
      <w:r w:rsidRPr="00046EA2">
        <w:rPr>
          <w:rFonts w:ascii="Arial" w:eastAsia="Arial" w:hAnsi="Arial" w:cs="Arial"/>
          <w:sz w:val="20"/>
          <w:szCs w:val="20"/>
          <w:lang w:val="en-US" w:eastAsia="pt-BR"/>
        </w:rPr>
        <w:t xml:space="preserve">Complementary functions: </w:t>
      </w:r>
      <w:hyperlink w:anchor="page35">
        <w:r w:rsidRPr="00046EA2">
          <w:rPr>
            <w:rFonts w:ascii="Arial" w:eastAsia="Arial" w:hAnsi="Arial" w:cs="Arial"/>
            <w:color w:val="0000CC"/>
            <w:sz w:val="20"/>
            <w:szCs w:val="20"/>
            <w:lang w:val="en-US" w:eastAsia="pt-BR"/>
          </w:rPr>
          <w:t>huberwb</w:t>
        </w:r>
      </w:hyperlink>
      <w:r w:rsidRPr="00046EA2">
        <w:rPr>
          <w:rFonts w:ascii="Arial" w:eastAsia="Arial" w:hAnsi="Arial" w:cs="Arial"/>
          <w:sz w:val="20"/>
          <w:szCs w:val="20"/>
          <w:lang w:val="en-US" w:eastAsia="pt-BR"/>
        </w:rPr>
        <w:t xml:space="preserve">, For calculation of volume with bark using the Huber method, </w:t>
      </w:r>
      <w:hyperlink w:anchor="page55">
        <w:r w:rsidRPr="00046EA2">
          <w:rPr>
            <w:rFonts w:ascii="Arial" w:eastAsia="Arial" w:hAnsi="Arial" w:cs="Arial"/>
            <w:color w:val="0000CC"/>
            <w:sz w:val="20"/>
            <w:szCs w:val="20"/>
            <w:lang w:val="en-US" w:eastAsia="pt-BR"/>
          </w:rPr>
          <w:t>smalianwb</w:t>
        </w:r>
      </w:hyperlink>
      <w:r w:rsidRPr="00046EA2">
        <w:rPr>
          <w:rFonts w:ascii="Arial" w:eastAsia="Arial" w:hAnsi="Arial" w:cs="Arial"/>
          <w:color w:val="000000"/>
          <w:sz w:val="20"/>
          <w:szCs w:val="20"/>
          <w:lang w:val="en-US" w:eastAsia="pt-BR"/>
        </w:rPr>
        <w:t>,</w:t>
      </w:r>
      <w:r w:rsidRPr="00046EA2">
        <w:rPr>
          <w:rFonts w:ascii="Arial" w:eastAsia="Arial" w:hAnsi="Arial" w:cs="Arial"/>
          <w:color w:val="0000CC"/>
          <w:sz w:val="20"/>
          <w:szCs w:val="20"/>
          <w:lang w:val="en-US" w:eastAsia="pt-BR"/>
        </w:rPr>
        <w:t xml:space="preserve"> </w:t>
      </w:r>
      <w:r w:rsidRPr="00046EA2">
        <w:rPr>
          <w:rFonts w:ascii="Arial" w:eastAsia="Arial" w:hAnsi="Arial" w:cs="Arial"/>
          <w:color w:val="000000"/>
          <w:sz w:val="20"/>
          <w:szCs w:val="20"/>
          <w:lang w:val="en-US" w:eastAsia="pt-BR"/>
        </w:rPr>
        <w:t>for calculation of volume with bark using the Smalian method,</w:t>
      </w:r>
      <w:r w:rsidRPr="00046EA2">
        <w:rPr>
          <w:rFonts w:ascii="Arial" w:eastAsia="Arial" w:hAnsi="Arial" w:cs="Arial"/>
          <w:color w:val="0000CC"/>
          <w:sz w:val="20"/>
          <w:szCs w:val="20"/>
          <w:lang w:val="en-US" w:eastAsia="pt-BR"/>
        </w:rPr>
        <w:t xml:space="preserve"> </w:t>
      </w:r>
      <w:hyperlink w:anchor="page56">
        <w:r w:rsidRPr="00046EA2">
          <w:rPr>
            <w:rFonts w:ascii="Arial" w:eastAsia="Arial" w:hAnsi="Arial" w:cs="Arial"/>
            <w:color w:val="0000CC"/>
            <w:sz w:val="20"/>
            <w:szCs w:val="20"/>
            <w:lang w:val="en-US" w:eastAsia="pt-BR"/>
          </w:rPr>
          <w:t>smalianwob</w:t>
        </w:r>
      </w:hyperlink>
      <w:r w:rsidRPr="00046EA2">
        <w:rPr>
          <w:rFonts w:ascii="Arial" w:eastAsia="Arial" w:hAnsi="Arial" w:cs="Arial"/>
          <w:color w:val="000000"/>
          <w:sz w:val="20"/>
          <w:szCs w:val="20"/>
          <w:lang w:val="en-US" w:eastAsia="pt-BR"/>
        </w:rPr>
        <w:t>,</w:t>
      </w:r>
      <w:r w:rsidRPr="00046EA2">
        <w:rPr>
          <w:rFonts w:ascii="Arial" w:eastAsia="Arial" w:hAnsi="Arial" w:cs="Arial"/>
          <w:color w:val="0000CC"/>
          <w:sz w:val="20"/>
          <w:szCs w:val="20"/>
          <w:lang w:val="en-US" w:eastAsia="pt-BR"/>
        </w:rPr>
        <w:t xml:space="preserve"> </w:t>
      </w:r>
      <w:r w:rsidRPr="00046EA2">
        <w:rPr>
          <w:rFonts w:ascii="Arial" w:eastAsia="Arial" w:hAnsi="Arial" w:cs="Arial"/>
          <w:color w:val="000000"/>
          <w:sz w:val="20"/>
          <w:szCs w:val="20"/>
          <w:lang w:val="en-US" w:eastAsia="pt-BR"/>
        </w:rPr>
        <w:t>for calcu-lation of volume without bark the Smalian method.</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780"/>
        </w:tabs>
        <w:spacing w:line="240" w:lineRule="auto"/>
        <w:ind w:firstLine="0"/>
        <w:jc w:val="left"/>
        <w:rPr>
          <w:rFonts w:eastAsiaTheme="minorEastAsia"/>
          <w:sz w:val="20"/>
          <w:szCs w:val="20"/>
          <w:lang w:val="en-US" w:eastAsia="pt-BR"/>
        </w:rPr>
      </w:pPr>
      <w:bookmarkStart w:id="68" w:name="page38"/>
      <w:bookmarkEnd w:id="68"/>
      <w:r w:rsidRPr="00046EA2">
        <w:rPr>
          <w:rFonts w:ascii="Arial" w:eastAsia="Arial" w:hAnsi="Arial" w:cs="Arial"/>
          <w:sz w:val="18"/>
          <w:szCs w:val="18"/>
          <w:lang w:val="en-US" w:eastAsia="pt-BR"/>
        </w:rPr>
        <w:lastRenderedPageBreak/>
        <w:t>38</w:t>
      </w:r>
      <w:r w:rsidRPr="00046EA2">
        <w:rPr>
          <w:rFonts w:eastAsiaTheme="minorEastAsia"/>
          <w:sz w:val="20"/>
          <w:szCs w:val="20"/>
          <w:lang w:val="en-US" w:eastAsia="pt-BR"/>
        </w:rPr>
        <w:tab/>
      </w:r>
      <w:proofErr w:type="gramStart"/>
      <w:r w:rsidRPr="00046EA2">
        <w:rPr>
          <w:rFonts w:ascii="Arial" w:eastAsia="Arial" w:hAnsi="Arial" w:cs="Arial"/>
          <w:sz w:val="18"/>
          <w:szCs w:val="18"/>
          <w:lang w:val="en-US" w:eastAsia="pt-BR"/>
        </w:rPr>
        <w:t>ident</w:t>
      </w:r>
      <w:proofErr w:type="gramEnd"/>
      <w:r w:rsidRPr="00046EA2">
        <w:rPr>
          <w:rFonts w:ascii="Arial" w:eastAsia="Arial" w:hAnsi="Arial" w:cs="Arial"/>
          <w:sz w:val="18"/>
          <w:szCs w:val="18"/>
          <w:lang w:val="en-US" w:eastAsia="pt-BR"/>
        </w:rPr>
        <w:t>_model</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8")</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8</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38"/>
        </w:numPr>
        <w:tabs>
          <w:tab w:val="left" w:pos="1099"/>
        </w:tabs>
        <w:spacing w:line="231" w:lineRule="auto"/>
        <w:ind w:left="920" w:right="31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Calculate the volume without bark using the Huber method: </w:t>
      </w:r>
      <w:proofErr w:type="gramStart"/>
      <w:r w:rsidRPr="00046EA2">
        <w:rPr>
          <w:rFonts w:ascii="Arial" w:eastAsia="Arial" w:hAnsi="Arial" w:cs="Arial"/>
          <w:sz w:val="18"/>
          <w:szCs w:val="18"/>
          <w:lang w:val="en-US" w:eastAsia="pt-BR"/>
        </w:rPr>
        <w:t>huberwob(</w:t>
      </w:r>
      <w:proofErr w:type="gramEnd"/>
      <w:r w:rsidRPr="00046EA2">
        <w:rPr>
          <w:rFonts w:ascii="Arial" w:eastAsia="Arial" w:hAnsi="Arial" w:cs="Arial"/>
          <w:sz w:val="18"/>
          <w:szCs w:val="18"/>
          <w:lang w:val="en-US" w:eastAsia="pt-BR"/>
        </w:rPr>
        <w:t>exfm8,"di_wb", "sec_length", "bark_t", "TRE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8"/>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Using pipes:</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dplyr)</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8 %&gt;%</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group</w:t>
      </w:r>
      <w:proofErr w:type="gramEnd"/>
      <w:r w:rsidRPr="00046EA2">
        <w:rPr>
          <w:rFonts w:ascii="Arial" w:eastAsia="Arial" w:hAnsi="Arial" w:cs="Arial"/>
          <w:sz w:val="18"/>
          <w:szCs w:val="18"/>
          <w:lang w:eastAsia="pt-BR"/>
        </w:rPr>
        <w:t>_by(TREE) %&gt;%</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huberwob(</w:t>
      </w:r>
      <w:proofErr w:type="gramEnd"/>
      <w:r w:rsidRPr="00046EA2">
        <w:rPr>
          <w:rFonts w:ascii="Arial" w:eastAsia="Arial" w:hAnsi="Arial" w:cs="Arial"/>
          <w:sz w:val="18"/>
          <w:szCs w:val="18"/>
          <w:lang w:val="en-US" w:eastAsia="pt-BR"/>
        </w:rPr>
        <w:t>"di_wb", "sec_length", "bark_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4800" behindDoc="1" locked="0" layoutInCell="0" allowOverlap="1" wp14:anchorId="03062CE0" wp14:editId="1EF43BAF">
                <wp:simplePos x="0" y="0"/>
                <wp:positionH relativeFrom="column">
                  <wp:posOffset>359410</wp:posOffset>
                </wp:positionH>
                <wp:positionV relativeFrom="paragraph">
                  <wp:posOffset>405130</wp:posOffset>
                </wp:positionV>
                <wp:extent cx="5229225" cy="0"/>
                <wp:effectExtent l="0" t="0" r="0" b="0"/>
                <wp:wrapNone/>
                <wp:docPr id="460" name="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6C4081F" id="Shape 65" o:spid="_x0000_s1026" style="position:absolute;z-index:-251591680;visibility:visible;mso-wrap-style:square;mso-wrap-distance-left:9pt;mso-wrap-distance-top:0;mso-wrap-distance-right:9pt;mso-wrap-distance-bottom:0;mso-position-horizontal:absolute;mso-position-horizontal-relative:text;mso-position-vertical:absolute;mso-position-vertical-relative:text" from="28.3pt,31.9pt" to="440.05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dent_model</w:t>
      </w:r>
      <w:r w:rsidRPr="00046EA2">
        <w:rPr>
          <w:rFonts w:eastAsiaTheme="minorEastAsia"/>
          <w:sz w:val="20"/>
          <w:szCs w:val="20"/>
          <w:lang w:val="en-US" w:eastAsia="pt-BR"/>
        </w:rPr>
        <w:tab/>
      </w:r>
      <w:r w:rsidRPr="00046EA2">
        <w:rPr>
          <w:rFonts w:ascii="Arial" w:eastAsia="Arial" w:hAnsi="Arial" w:cs="Arial"/>
          <w:sz w:val="18"/>
          <w:szCs w:val="18"/>
          <w:lang w:val="en-US" w:eastAsia="pt-BR"/>
        </w:rPr>
        <w:t>Identity of a Model T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5824" behindDoc="1" locked="0" layoutInCell="0" allowOverlap="1" wp14:anchorId="1AA265CC" wp14:editId="6327F695">
                <wp:simplePos x="0" y="0"/>
                <wp:positionH relativeFrom="column">
                  <wp:posOffset>359410</wp:posOffset>
                </wp:positionH>
                <wp:positionV relativeFrom="paragraph">
                  <wp:posOffset>139700</wp:posOffset>
                </wp:positionV>
                <wp:extent cx="5229225" cy="0"/>
                <wp:effectExtent l="0" t="0" r="0" b="0"/>
                <wp:wrapNone/>
                <wp:docPr id="461" name="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3270EE4" id="Shape 66"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using the Identity of a Model test, as described by Regazzi (1999).</w:t>
      </w: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460" w:firstLine="0"/>
        <w:jc w:val="left"/>
        <w:rPr>
          <w:rFonts w:eastAsiaTheme="minorEastAsia"/>
          <w:sz w:val="20"/>
          <w:szCs w:val="20"/>
          <w:lang w:val="en-US" w:eastAsia="pt-BR"/>
        </w:rPr>
      </w:pPr>
      <w:r w:rsidRPr="00046EA2">
        <w:rPr>
          <w:rFonts w:ascii="Arial" w:eastAsia="Arial" w:hAnsi="Arial" w:cs="Arial"/>
          <w:sz w:val="20"/>
          <w:szCs w:val="20"/>
          <w:lang w:val="en-US" w:eastAsia="pt-BR"/>
        </w:rPr>
        <w:t>ident_</w:t>
      </w:r>
      <w:proofErr w:type="gramStart"/>
      <w:r w:rsidRPr="00046EA2">
        <w:rPr>
          <w:rFonts w:ascii="Arial" w:eastAsia="Arial" w:hAnsi="Arial" w:cs="Arial"/>
          <w:sz w:val="20"/>
          <w:szCs w:val="20"/>
          <w:lang w:val="en-US" w:eastAsia="pt-BR"/>
        </w:rPr>
        <w:t>model(</w:t>
      </w:r>
      <w:proofErr w:type="gramEnd"/>
      <w:r w:rsidRPr="00046EA2">
        <w:rPr>
          <w:rFonts w:ascii="Arial" w:eastAsia="Arial" w:hAnsi="Arial" w:cs="Arial"/>
          <w:sz w:val="20"/>
          <w:szCs w:val="20"/>
          <w:lang w:val="en-US" w:eastAsia="pt-BR"/>
        </w:rPr>
        <w:t>df, factor, reduced_model, filter = NA, gray_scale = TRUE, signif = 0.05, font = "serif", output = "tabl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actor</w:t>
      </w:r>
    </w:p>
    <w:p w:rsidR="00046EA2" w:rsidRPr="00046EA2" w:rsidRDefault="00046EA2" w:rsidP="00046EA2">
      <w:pPr>
        <w:widowControl/>
        <w:spacing w:line="32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reduced_model</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ilter</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ray_scal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ignif</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ont</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factor variable used to differentiate the data projects in th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est.</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or unquoted reduced model used in the test. The variables mentioned in</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model must exist in the provided data frame. X and Y sides of the model</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ust be separated by "~".</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If supplied with levels present in factor, only these level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will be used in the tes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If </w:t>
      </w:r>
      <w:proofErr w:type="gramStart"/>
      <w:r w:rsidRPr="00046EA2">
        <w:rPr>
          <w:rFonts w:ascii="Arial" w:eastAsia="Arial" w:hAnsi="Arial" w:cs="Arial"/>
          <w:sz w:val="20"/>
          <w:szCs w:val="20"/>
          <w:lang w:val="en-US" w:eastAsia="pt-BR"/>
        </w:rPr>
        <w:t>TRUE</w:t>
      </w:r>
      <w:proofErr w:type="gramEnd"/>
      <w:r w:rsidRPr="00046EA2">
        <w:rPr>
          <w:rFonts w:ascii="Arial" w:eastAsia="Arial" w:hAnsi="Arial" w:cs="Arial"/>
          <w:sz w:val="20"/>
          <w:szCs w:val="20"/>
          <w:lang w:val="en-US" w:eastAsia="pt-BR"/>
        </w:rPr>
        <w:t xml:space="preserve"> a gray scale will be used in the plots. Default: FALS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significance level used in the test. Default: 0.05.</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font family used in the plots. Can be either "serif" for Times New Roman or</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ans" for arial unicode MS. Default: "serif".</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efines the type of output. If "table" an anova table with the identity of model</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est is provided, if "plot" a ggplot plot/object representing the test is created, i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able_plot", both anova table and plot are provided, and if "full", a list is</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provided, with details on the dummies variables created, the reduced and com-</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val="en-US" w:eastAsia="pt-BR"/>
        </w:rPr>
        <w:t xml:space="preserve">plete models, the anova table and the plot. </w:t>
      </w:r>
      <w:r w:rsidRPr="00046EA2">
        <w:rPr>
          <w:rFonts w:ascii="Arial" w:eastAsia="Arial" w:hAnsi="Arial" w:cs="Arial"/>
          <w:sz w:val="20"/>
          <w:szCs w:val="20"/>
          <w:lang w:eastAsia="pt-BR"/>
        </w:rPr>
        <w:t>Default: "tabl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2220" w:space="24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520"/>
        <w:gridCol w:w="3720"/>
      </w:tblGrid>
      <w:tr w:rsidR="00046EA2" w:rsidRPr="00046EA2" w:rsidTr="00046EA2">
        <w:trPr>
          <w:trHeight w:val="237"/>
        </w:trPr>
        <w:tc>
          <w:tcPr>
            <w:tcW w:w="45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69" w:name="page39"/>
            <w:bookmarkEnd w:id="69"/>
            <w:r w:rsidRPr="00046EA2">
              <w:rPr>
                <w:rFonts w:ascii="Arial" w:eastAsia="Arial" w:hAnsi="Arial" w:cs="Arial"/>
                <w:sz w:val="20"/>
                <w:szCs w:val="20"/>
                <w:lang w:eastAsia="pt-BR"/>
              </w:rPr>
              <w:lastRenderedPageBreak/>
              <w:t>ident_model</w:t>
            </w:r>
          </w:p>
        </w:tc>
        <w:tc>
          <w:tcPr>
            <w:tcW w:w="37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39</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6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a ggplot object, or a list, varying according to the output argument.</w:t>
      </w:r>
    </w:p>
    <w:p w:rsidR="00046EA2" w:rsidRPr="00046EA2" w:rsidRDefault="00046EA2" w:rsidP="00046EA2">
      <w:pPr>
        <w:widowControl/>
        <w:spacing w:line="32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6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10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Marcio leles Romarco de Oliveira &lt;marcioromarco@gmail.com&gt;</w:t>
      </w:r>
    </w:p>
    <w:p w:rsidR="00046EA2" w:rsidRPr="00046EA2" w:rsidRDefault="00046EA2" w:rsidP="00046EA2">
      <w:pPr>
        <w:widowControl/>
        <w:spacing w:line="32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61" w:lineRule="exact"/>
        <w:ind w:firstLine="0"/>
        <w:jc w:val="left"/>
        <w:rPr>
          <w:rFonts w:eastAsiaTheme="minorEastAsia"/>
          <w:sz w:val="20"/>
          <w:szCs w:val="20"/>
          <w:lang w:eastAsia="pt-BR"/>
        </w:rPr>
      </w:pPr>
    </w:p>
    <w:p w:rsidR="00046EA2" w:rsidRPr="00046EA2" w:rsidRDefault="00046EA2" w:rsidP="00046EA2">
      <w:pPr>
        <w:widowControl/>
        <w:spacing w:line="312" w:lineRule="auto"/>
        <w:ind w:right="560" w:firstLine="0"/>
        <w:jc w:val="left"/>
        <w:rPr>
          <w:rFonts w:eastAsiaTheme="minorEastAsia"/>
          <w:sz w:val="20"/>
          <w:szCs w:val="20"/>
          <w:lang w:eastAsia="pt-BR"/>
        </w:rPr>
      </w:pPr>
      <w:r w:rsidRPr="00046EA2">
        <w:rPr>
          <w:rFonts w:ascii="Arial" w:eastAsia="Arial" w:hAnsi="Arial" w:cs="Arial"/>
          <w:sz w:val="18"/>
          <w:szCs w:val="18"/>
          <w:lang w:eastAsia="pt-BR"/>
        </w:rPr>
        <w:t>Regazzi, A. J. (1999</w:t>
      </w:r>
      <w:proofErr w:type="gramStart"/>
      <w:r w:rsidRPr="00046EA2">
        <w:rPr>
          <w:rFonts w:ascii="Arial" w:eastAsia="Arial" w:hAnsi="Arial" w:cs="Arial"/>
          <w:sz w:val="18"/>
          <w:szCs w:val="18"/>
          <w:lang w:eastAsia="pt-BR"/>
        </w:rPr>
        <w:t>) Teste</w:t>
      </w:r>
      <w:proofErr w:type="gramEnd"/>
      <w:r w:rsidRPr="00046EA2">
        <w:rPr>
          <w:rFonts w:ascii="Arial" w:eastAsia="Arial" w:hAnsi="Arial" w:cs="Arial"/>
          <w:sz w:val="18"/>
          <w:szCs w:val="18"/>
          <w:lang w:eastAsia="pt-BR"/>
        </w:rPr>
        <w:t xml:space="preserve"> para verificar a identidade de modelos de regressao e a igualdade de parametros no caso de dados de delineamentos experimentais, Ceres, 46(266), pp. 383–409.</w:t>
      </w:r>
    </w:p>
    <w:p w:rsidR="00046EA2" w:rsidRPr="00046EA2" w:rsidRDefault="00046EA2" w:rsidP="00046EA2">
      <w:pPr>
        <w:widowControl/>
        <w:spacing w:line="25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4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3")</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3</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3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objective is to know if the diameter's behavior is similar among 3 specie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3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or this we'll use a quadratic model. We'll use nitrogen (N) as our X variable.</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ident</w:t>
      </w:r>
      <w:proofErr w:type="gramEnd"/>
      <w:r w:rsidRPr="00046EA2">
        <w:rPr>
          <w:rFonts w:ascii="Arial" w:eastAsia="Arial" w:hAnsi="Arial" w:cs="Arial"/>
          <w:sz w:val="18"/>
          <w:szCs w:val="18"/>
          <w:lang w:eastAsia="pt-BR"/>
        </w:rPr>
        <w:t>_model(exfm13, "species", dbh ~ N + N2)</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4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is test shows that there are differences between the specie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e can get more details on this using a different output, that will also</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0"/>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give</w:t>
      </w:r>
      <w:proofErr w:type="gramEnd"/>
      <w:r w:rsidRPr="00046EA2">
        <w:rPr>
          <w:rFonts w:ascii="Arial" w:eastAsia="Arial" w:hAnsi="Arial" w:cs="Arial"/>
          <w:sz w:val="18"/>
          <w:szCs w:val="18"/>
          <w:lang w:eastAsia="pt-BR"/>
        </w:rPr>
        <w:t xml:space="preserve"> us a plot:</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 output = "table_plo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This gives us only the plo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 output = "table_plo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And this gives us additional information on the tes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 output = "ful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4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Looking at the plot, it seems that 2 species are behaving very similar, whil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Pequi species is different from the other 2. We can confirm this by running</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test in a paired fashion, using the filter argumen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filter = </w:t>
      </w:r>
      <w:proofErr w:type="gramStart"/>
      <w:r w:rsidRPr="00046EA2">
        <w:rPr>
          <w:rFonts w:ascii="Arial" w:eastAsia="Arial" w:hAnsi="Arial" w:cs="Arial"/>
          <w:sz w:val="18"/>
          <w:szCs w:val="18"/>
          <w:lang w:val="en-US" w:eastAsia="pt-BR"/>
        </w:rPr>
        <w:t>c(</w:t>
      </w:r>
      <w:proofErr w:type="gramEnd"/>
      <w:r w:rsidRPr="00046EA2">
        <w:rPr>
          <w:rFonts w:ascii="Arial" w:eastAsia="Arial" w:hAnsi="Arial" w:cs="Arial"/>
          <w:sz w:val="18"/>
          <w:szCs w:val="18"/>
          <w:lang w:val="en-US" w:eastAsia="pt-BR"/>
        </w:rPr>
        <w:t>"PEQUI", "SUCUPIRA-PRETA"), output = "table_plo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filter = </w:t>
      </w:r>
      <w:proofErr w:type="gramStart"/>
      <w:r w:rsidRPr="00046EA2">
        <w:rPr>
          <w:rFonts w:ascii="Arial" w:eastAsia="Arial" w:hAnsi="Arial" w:cs="Arial"/>
          <w:sz w:val="18"/>
          <w:szCs w:val="18"/>
          <w:lang w:val="en-US" w:eastAsia="pt-BR"/>
        </w:rPr>
        <w:t>c(</w:t>
      </w:r>
      <w:proofErr w:type="gramEnd"/>
      <w:r w:rsidRPr="00046EA2">
        <w:rPr>
          <w:rFonts w:ascii="Arial" w:eastAsia="Arial" w:hAnsi="Arial" w:cs="Arial"/>
          <w:sz w:val="18"/>
          <w:szCs w:val="18"/>
          <w:lang w:val="en-US" w:eastAsia="pt-BR"/>
        </w:rPr>
        <w:t>"PEQUI", "VINHATICO"), output = "table_plo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w:t>
      </w:r>
      <w:r w:rsidRPr="00046EA2">
        <w:rPr>
          <w:rFonts w:ascii="Arial" w:eastAsia="Arial" w:hAnsi="Arial" w:cs="Arial"/>
          <w:sz w:val="18"/>
          <w:szCs w:val="18"/>
          <w:lang w:val="en-US" w:eastAsia="pt-BR"/>
        </w:rPr>
        <w:tab/>
        <w:t>N + N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filter = </w:t>
      </w:r>
      <w:proofErr w:type="gramStart"/>
      <w:r w:rsidRPr="00046EA2">
        <w:rPr>
          <w:rFonts w:ascii="Arial" w:eastAsia="Arial" w:hAnsi="Arial" w:cs="Arial"/>
          <w:sz w:val="18"/>
          <w:szCs w:val="18"/>
          <w:lang w:val="en-US" w:eastAsia="pt-BR"/>
        </w:rPr>
        <w:t>c(</w:t>
      </w:r>
      <w:proofErr w:type="gramEnd"/>
      <w:r w:rsidRPr="00046EA2">
        <w:rPr>
          <w:rFonts w:ascii="Arial" w:eastAsia="Arial" w:hAnsi="Arial" w:cs="Arial"/>
          <w:sz w:val="18"/>
          <w:szCs w:val="18"/>
          <w:lang w:val="en-US" w:eastAsia="pt-BR"/>
        </w:rPr>
        <w:t>"SUCUPIRA-PRETA", "PEQUI"), output = "table_plot")</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tabs>
          <w:tab w:val="left" w:pos="4320"/>
        </w:tabs>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ident</w:t>
      </w:r>
      <w:proofErr w:type="gramEnd"/>
      <w:r w:rsidRPr="00046EA2">
        <w:rPr>
          <w:rFonts w:ascii="Arial" w:eastAsia="Arial" w:hAnsi="Arial" w:cs="Arial"/>
          <w:sz w:val="18"/>
          <w:szCs w:val="18"/>
          <w:lang w:eastAsia="pt-BR"/>
        </w:rPr>
        <w:t>_model(exfm13, "species", dbh ~</w:t>
      </w:r>
      <w:r w:rsidRPr="00046EA2">
        <w:rPr>
          <w:rFonts w:ascii="Arial" w:eastAsia="Arial" w:hAnsi="Arial" w:cs="Arial"/>
          <w:sz w:val="18"/>
          <w:szCs w:val="18"/>
          <w:lang w:eastAsia="pt-BR"/>
        </w:rPr>
        <w:tab/>
        <w:t>N + N2,</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filter</w:t>
      </w:r>
      <w:proofErr w:type="gramEnd"/>
      <w:r w:rsidRPr="00046EA2">
        <w:rPr>
          <w:rFonts w:ascii="Arial" w:eastAsia="Arial" w:hAnsi="Arial" w:cs="Arial"/>
          <w:sz w:val="18"/>
          <w:szCs w:val="18"/>
          <w:lang w:eastAsia="pt-BR"/>
        </w:rPr>
        <w:t xml:space="preserve"> = c("SUCUPIRA-PRETA", "VINHATICO"), output = "table_plot")</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540"/>
        </w:tabs>
        <w:spacing w:line="240" w:lineRule="auto"/>
        <w:ind w:firstLine="0"/>
        <w:jc w:val="left"/>
        <w:rPr>
          <w:rFonts w:eastAsiaTheme="minorEastAsia"/>
          <w:sz w:val="20"/>
          <w:szCs w:val="20"/>
          <w:lang w:eastAsia="pt-BR"/>
        </w:rPr>
      </w:pPr>
      <w:bookmarkStart w:id="70" w:name="page40"/>
      <w:bookmarkEnd w:id="70"/>
      <w:r w:rsidRPr="00046EA2">
        <w:rPr>
          <w:rFonts w:ascii="Arial" w:eastAsia="Arial" w:hAnsi="Arial" w:cs="Arial"/>
          <w:sz w:val="18"/>
          <w:szCs w:val="18"/>
          <w:lang w:eastAsia="pt-BR"/>
        </w:rPr>
        <w:lastRenderedPageBreak/>
        <w:t>40</w:t>
      </w:r>
      <w:r w:rsidRPr="00046EA2">
        <w:rPr>
          <w:rFonts w:eastAsiaTheme="minorEastAsia"/>
          <w:sz w:val="20"/>
          <w:szCs w:val="20"/>
          <w:lang w:eastAsia="pt-BR"/>
        </w:rPr>
        <w:tab/>
      </w:r>
      <w:r w:rsidRPr="00046EA2">
        <w:rPr>
          <w:rFonts w:ascii="Arial" w:eastAsia="Arial" w:hAnsi="Arial" w:cs="Arial"/>
          <w:sz w:val="18"/>
          <w:szCs w:val="18"/>
          <w:lang w:eastAsia="pt-BR"/>
        </w:rPr>
        <w:t>inv</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78" w:lineRule="exact"/>
        <w:ind w:firstLine="0"/>
        <w:jc w:val="left"/>
        <w:rPr>
          <w:rFonts w:eastAsiaTheme="minorEastAsia"/>
          <w:sz w:val="20"/>
          <w:szCs w:val="20"/>
          <w:lang w:eastAsia="pt-BR"/>
        </w:rPr>
      </w:pPr>
    </w:p>
    <w:p w:rsidR="00046EA2" w:rsidRPr="00046EA2" w:rsidRDefault="00046EA2" w:rsidP="005A1944">
      <w:pPr>
        <w:widowControl/>
        <w:numPr>
          <w:ilvl w:val="0"/>
          <w:numId w:val="4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s we imagined, a single model can be used to describe the behavior of</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Sucupira-preta" and "Vinhatico" specie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nd a second model is needed to explain the Pequi Variable.</w:t>
      </w:r>
    </w:p>
    <w:p w:rsidR="00046EA2" w:rsidRPr="00046EA2" w:rsidRDefault="00046EA2" w:rsidP="00046EA2">
      <w:pPr>
        <w:widowControl/>
        <w:spacing w:line="258"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2"/>
        </w:numPr>
        <w:tabs>
          <w:tab w:val="left" w:pos="1098"/>
        </w:tabs>
        <w:spacing w:line="476" w:lineRule="auto"/>
        <w:ind w:left="920" w:right="5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apply a color scale to the plots, and also change it's font to arial: ident_</w:t>
      </w:r>
      <w:proofErr w:type="gramStart"/>
      <w:r w:rsidRPr="00046EA2">
        <w:rPr>
          <w:rFonts w:ascii="Arial" w:eastAsia="Arial" w:hAnsi="Arial" w:cs="Arial"/>
          <w:sz w:val="18"/>
          <w:szCs w:val="18"/>
          <w:lang w:val="en-US" w:eastAsia="pt-BR"/>
        </w:rPr>
        <w:t>model(</w:t>
      </w:r>
      <w:proofErr w:type="gramEnd"/>
      <w:r w:rsidRPr="00046EA2">
        <w:rPr>
          <w:rFonts w:ascii="Arial" w:eastAsia="Arial" w:hAnsi="Arial" w:cs="Arial"/>
          <w:sz w:val="18"/>
          <w:szCs w:val="18"/>
          <w:lang w:val="en-US" w:eastAsia="pt-BR"/>
        </w:rPr>
        <w:t>exfm13, "species", dbh ~ N + N2,output="plot",gray_scale=FALSE,font="san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6848" behindDoc="1" locked="0" layoutInCell="0" allowOverlap="1" wp14:anchorId="0F2BAA2B" wp14:editId="192BE6A6">
                <wp:simplePos x="0" y="0"/>
                <wp:positionH relativeFrom="column">
                  <wp:posOffset>359410</wp:posOffset>
                </wp:positionH>
                <wp:positionV relativeFrom="paragraph">
                  <wp:posOffset>384810</wp:posOffset>
                </wp:positionV>
                <wp:extent cx="5229225" cy="0"/>
                <wp:effectExtent l="0" t="0" r="0" b="0"/>
                <wp:wrapNone/>
                <wp:docPr id="462" name="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50EBA36" id="Shape 67"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28.3pt,30.3pt" to="440.05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3"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v</w:t>
      </w:r>
      <w:r w:rsidRPr="00046EA2">
        <w:rPr>
          <w:rFonts w:eastAsiaTheme="minorEastAsia"/>
          <w:sz w:val="20"/>
          <w:szCs w:val="20"/>
          <w:lang w:val="en-US" w:eastAsia="pt-BR"/>
        </w:rPr>
        <w:tab/>
      </w:r>
      <w:r w:rsidRPr="00046EA2">
        <w:rPr>
          <w:rFonts w:ascii="Arial" w:eastAsia="Arial" w:hAnsi="Arial" w:cs="Arial"/>
          <w:sz w:val="20"/>
          <w:szCs w:val="20"/>
          <w:lang w:val="en-US" w:eastAsia="pt-BR"/>
        </w:rPr>
        <w:t>Calculate the inverse of a numbe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7872" behindDoc="1" locked="0" layoutInCell="0" allowOverlap="1" wp14:anchorId="443C3C88" wp14:editId="55EAF928">
                <wp:simplePos x="0" y="0"/>
                <wp:positionH relativeFrom="column">
                  <wp:posOffset>359410</wp:posOffset>
                </wp:positionH>
                <wp:positionV relativeFrom="paragraph">
                  <wp:posOffset>125095</wp:posOffset>
                </wp:positionV>
                <wp:extent cx="5229225" cy="0"/>
                <wp:effectExtent l="0" t="0" r="0" b="0"/>
                <wp:wrapNone/>
                <wp:docPr id="463" name="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D2BF1BD" id="Shape 68" o:spid="_x0000_s1026" style="position:absolute;z-index:-25158860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is function returns the inverse of a numeric vector.</w:t>
      </w:r>
    </w:p>
    <w:p w:rsidR="00046EA2" w:rsidRPr="00046EA2" w:rsidRDefault="00046EA2" w:rsidP="00046EA2">
      <w:pPr>
        <w:widowControl/>
        <w:spacing w:line="3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v(x)</w:t>
      </w:r>
    </w:p>
    <w:p w:rsidR="00046EA2" w:rsidRPr="00046EA2" w:rsidRDefault="00046EA2" w:rsidP="00046EA2">
      <w:pPr>
        <w:widowControl/>
        <w:spacing w:line="3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52" w:lineRule="exact"/>
        <w:ind w:firstLine="0"/>
        <w:jc w:val="left"/>
        <w:rPr>
          <w:rFonts w:eastAsiaTheme="minorEastAsia"/>
          <w:sz w:val="20"/>
          <w:szCs w:val="20"/>
          <w:lang w:val="en-US" w:eastAsia="pt-BR"/>
        </w:rPr>
      </w:pPr>
    </w:p>
    <w:p w:rsidR="00046EA2" w:rsidRPr="00046EA2" w:rsidRDefault="00046EA2" w:rsidP="00046EA2">
      <w:pPr>
        <w:widowControl/>
        <w:tabs>
          <w:tab w:val="left" w:pos="244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x</w:t>
      </w:r>
      <w:r w:rsidRPr="00046EA2">
        <w:rPr>
          <w:rFonts w:eastAsiaTheme="minorEastAsia"/>
          <w:sz w:val="20"/>
          <w:szCs w:val="20"/>
          <w:lang w:val="en-US" w:eastAsia="pt-BR"/>
        </w:rPr>
        <w:tab/>
      </w:r>
      <w:r w:rsidRPr="00046EA2">
        <w:rPr>
          <w:rFonts w:ascii="Arial" w:eastAsia="Arial" w:hAnsi="Arial" w:cs="Arial"/>
          <w:sz w:val="20"/>
          <w:szCs w:val="20"/>
          <w:lang w:val="en-US" w:eastAsia="pt-BR"/>
        </w:rPr>
        <w:t>A numeric vector</w:t>
      </w:r>
    </w:p>
    <w:p w:rsidR="00046EA2" w:rsidRPr="00046EA2" w:rsidRDefault="00046EA2" w:rsidP="00046EA2">
      <w:pPr>
        <w:widowControl/>
        <w:spacing w:line="3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2" w:lineRule="exact"/>
        <w:ind w:firstLine="0"/>
        <w:jc w:val="left"/>
        <w:rPr>
          <w:rFonts w:eastAsiaTheme="minorEastAsia"/>
          <w:sz w:val="20"/>
          <w:szCs w:val="20"/>
          <w:lang w:val="en-US" w:eastAsia="pt-BR"/>
        </w:rPr>
      </w:pP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This function is manly used when fitting statistical models. If one of the variables in a model is an inverse of a vector, the lm function does not properly compute the variable, if 1/vector is inserted directly in the model, leading to the need of creating a separate variable. This function allows the user to get the inverse of a given numeric vector inside the model, without the need to create a new variable.</w:t>
      </w: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numeric vector containing the inverse of x.</w:t>
      </w:r>
    </w:p>
    <w:p w:rsidR="00046EA2" w:rsidRPr="00046EA2" w:rsidRDefault="00046EA2" w:rsidP="00046EA2">
      <w:pPr>
        <w:widowControl/>
        <w:spacing w:line="3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0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5")</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5</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43"/>
        </w:numPr>
        <w:tabs>
          <w:tab w:val="left" w:pos="1099"/>
        </w:tabs>
        <w:spacing w:line="231" w:lineRule="auto"/>
        <w:ind w:left="920" w:right="58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Get the inverse of a vector </w:t>
      </w:r>
      <w:proofErr w:type="gramStart"/>
      <w:r w:rsidRPr="00046EA2">
        <w:rPr>
          <w:rFonts w:ascii="Arial" w:eastAsia="Arial" w:hAnsi="Arial" w:cs="Arial"/>
          <w:sz w:val="18"/>
          <w:szCs w:val="18"/>
          <w:lang w:val="en-US" w:eastAsia="pt-BR"/>
        </w:rPr>
        <w:t>inv(</w:t>
      </w:r>
      <w:proofErr w:type="gramEnd"/>
      <w:r w:rsidRPr="00046EA2">
        <w:rPr>
          <w:rFonts w:ascii="Arial" w:eastAsia="Arial" w:hAnsi="Arial" w:cs="Arial"/>
          <w:sz w:val="18"/>
          <w:szCs w:val="18"/>
          <w:lang w:val="en-US" w:eastAsia="pt-BR"/>
        </w:rPr>
        <w:t>iris$Petal.Length)</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80"/>
        <w:gridCol w:w="3860"/>
      </w:tblGrid>
      <w:tr w:rsidR="00046EA2" w:rsidRPr="00046EA2" w:rsidTr="00046EA2">
        <w:trPr>
          <w:trHeight w:val="237"/>
        </w:trPr>
        <w:tc>
          <w:tcPr>
            <w:tcW w:w="43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71" w:name="page41"/>
            <w:bookmarkEnd w:id="71"/>
            <w:r w:rsidRPr="00046EA2">
              <w:rPr>
                <w:rFonts w:ascii="Arial" w:eastAsia="Arial" w:hAnsi="Arial" w:cs="Arial"/>
                <w:sz w:val="20"/>
                <w:szCs w:val="20"/>
                <w:lang w:eastAsia="pt-BR"/>
              </w:rPr>
              <w:lastRenderedPageBreak/>
              <w:t>lm_table</w:t>
            </w:r>
          </w:p>
        </w:tc>
        <w:tc>
          <w:tcPr>
            <w:tcW w:w="38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41</w:t>
            </w: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47" w:lineRule="exact"/>
        <w:ind w:firstLine="0"/>
        <w:jc w:val="left"/>
        <w:rPr>
          <w:rFonts w:eastAsiaTheme="minorEastAsia"/>
          <w:sz w:val="20"/>
          <w:szCs w:val="20"/>
          <w:lang w:eastAsia="pt-BR"/>
        </w:rPr>
      </w:pPr>
    </w:p>
    <w:p w:rsidR="00046EA2" w:rsidRPr="00046EA2" w:rsidRDefault="00046EA2" w:rsidP="005A1944">
      <w:pPr>
        <w:widowControl/>
        <w:numPr>
          <w:ilvl w:val="0"/>
          <w:numId w:val="4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t a model that contains the inverse of a variable, without the need to</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create a new variable for the invers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m(log(TH) ~ inv(DBH), exfm</w:t>
      </w:r>
      <w:proofErr w:type="gramStart"/>
      <w:r w:rsidRPr="00046EA2">
        <w:rPr>
          <w:rFonts w:ascii="Arial" w:eastAsia="Arial" w:hAnsi="Arial" w:cs="Arial"/>
          <w:sz w:val="18"/>
          <w:szCs w:val="18"/>
          <w:lang w:val="en-US" w:eastAsia="pt-BR"/>
        </w:rPr>
        <w:t>15 )</w:t>
      </w:r>
      <w:proofErr w:type="gramEnd"/>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o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5, log(TH) ~ inv(DBH) )</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8896" behindDoc="1" locked="0" layoutInCell="0" allowOverlap="1" wp14:anchorId="326565DF" wp14:editId="7701FCE4">
                <wp:simplePos x="0" y="0"/>
                <wp:positionH relativeFrom="column">
                  <wp:posOffset>359410</wp:posOffset>
                </wp:positionH>
                <wp:positionV relativeFrom="paragraph">
                  <wp:posOffset>346710</wp:posOffset>
                </wp:positionV>
                <wp:extent cx="5229225" cy="0"/>
                <wp:effectExtent l="0" t="0" r="0" b="0"/>
                <wp:wrapNone/>
                <wp:docPr id="464" name="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911F8E6" id="Shape 69" o:spid="_x0000_s1026" style="position:absolute;z-index:-251587584;visibility:visible;mso-wrap-style:square;mso-wrap-distance-left:9pt;mso-wrap-distance-top:0;mso-wrap-distance-right:9pt;mso-wrap-distance-bottom:0;mso-position-horizontal:absolute;mso-position-horizontal-relative:text;mso-position-vertical:absolute;mso-position-vertical-relative:text" from="28.3pt,27.3pt" to="440.05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2"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m_table</w:t>
      </w:r>
      <w:r w:rsidRPr="00046EA2">
        <w:rPr>
          <w:rFonts w:eastAsiaTheme="minorEastAsia"/>
          <w:sz w:val="20"/>
          <w:szCs w:val="20"/>
          <w:lang w:val="en-US" w:eastAsia="pt-BR"/>
        </w:rPr>
        <w:tab/>
      </w:r>
      <w:r w:rsidRPr="00046EA2">
        <w:rPr>
          <w:rFonts w:ascii="Arial" w:eastAsia="Arial" w:hAnsi="Arial" w:cs="Arial"/>
          <w:sz w:val="18"/>
          <w:szCs w:val="18"/>
          <w:lang w:val="en-US" w:eastAsia="pt-BR"/>
        </w:rPr>
        <w:t>Fit linear regressions by group, and get different output option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29920" behindDoc="1" locked="0" layoutInCell="0" allowOverlap="1" wp14:anchorId="224FB1B6" wp14:editId="666168C2">
                <wp:simplePos x="0" y="0"/>
                <wp:positionH relativeFrom="column">
                  <wp:posOffset>359410</wp:posOffset>
                </wp:positionH>
                <wp:positionV relativeFrom="paragraph">
                  <wp:posOffset>139700</wp:posOffset>
                </wp:positionV>
                <wp:extent cx="5229225" cy="0"/>
                <wp:effectExtent l="0" t="0" r="0" b="0"/>
                <wp:wrapNone/>
                <wp:docPr id="465" name="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D4321FF" id="Shape 70" o:spid="_x0000_s1026" style="position:absolute;z-index:-251586560;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CofkS65AQAAgg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1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With this function it’s possible to fit linear regressions by a grouping variable, and get a data frame with each column as a coefficient and quality of fit variables, and other output options. Works with dplyr grouping functions.</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560" w:firstLine="0"/>
        <w:jc w:val="left"/>
        <w:rPr>
          <w:rFonts w:eastAsiaTheme="minorEastAsia"/>
          <w:sz w:val="20"/>
          <w:szCs w:val="20"/>
          <w:lang w:val="en-US" w:eastAsia="pt-BR"/>
        </w:rPr>
      </w:pPr>
      <w:r w:rsidRPr="00046EA2">
        <w:rPr>
          <w:rFonts w:ascii="Arial" w:eastAsia="Arial" w:hAnsi="Arial" w:cs="Arial"/>
          <w:sz w:val="20"/>
          <w:szCs w:val="20"/>
          <w:lang w:val="en-US" w:eastAsia="pt-BR"/>
        </w:rPr>
        <w:t>lm_</w:t>
      </w:r>
      <w:proofErr w:type="gramStart"/>
      <w:r w:rsidRPr="00046EA2">
        <w:rPr>
          <w:rFonts w:ascii="Arial" w:eastAsia="Arial" w:hAnsi="Arial" w:cs="Arial"/>
          <w:sz w:val="20"/>
          <w:szCs w:val="20"/>
          <w:lang w:val="en-US" w:eastAsia="pt-BR"/>
        </w:rPr>
        <w:t>table(</w:t>
      </w:r>
      <w:proofErr w:type="gramEnd"/>
      <w:r w:rsidRPr="00046EA2">
        <w:rPr>
          <w:rFonts w:ascii="Arial" w:eastAsia="Arial" w:hAnsi="Arial" w:cs="Arial"/>
          <w:sz w:val="20"/>
          <w:szCs w:val="20"/>
          <w:lang w:val="en-US" w:eastAsia="pt-BR"/>
        </w:rPr>
        <w:t>df, model, .groups = NA, output = "table", est.name = "est", keep_model = FALSE)</w:t>
      </w:r>
    </w:p>
    <w:p w:rsidR="00046EA2" w:rsidRPr="00046EA2" w:rsidRDefault="00046EA2" w:rsidP="00046EA2">
      <w:pPr>
        <w:widowControl/>
        <w:spacing w:line="29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odel</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groups</w:t>
      </w:r>
      <w:proofErr w:type="gramEnd"/>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output</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st.name</w:t>
      </w:r>
    </w:p>
    <w:p w:rsidR="00046EA2" w:rsidRPr="00046EA2" w:rsidRDefault="00046EA2" w:rsidP="00046EA2">
      <w:pPr>
        <w:widowControl/>
        <w:spacing w:line="7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keep_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linear regression model, with or without quotes. The variables mentioned in</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model must exist in the provided data frame. X and Y sides of the model</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must be separated by "~".</w:t>
      </w:r>
    </w:p>
    <w:p w:rsidR="00046EA2" w:rsidRPr="00046EA2" w:rsidRDefault="00046EA2" w:rsidP="00046EA2">
      <w:pPr>
        <w:widowControl/>
        <w:spacing w:line="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used to fit multipl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gressions, one for each level of the provided variable(s). Default NA.</w:t>
      </w:r>
    </w:p>
    <w:p w:rsidR="00046EA2" w:rsidRPr="00046EA2" w:rsidRDefault="00046EA2" w:rsidP="00046EA2">
      <w:pPr>
        <w:widowControl/>
        <w:spacing w:line="5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elects different output options. Can be either "table", "merge", "merge_est"</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nd "nest". See details for explanations for each option. Default: "table".</w:t>
      </w:r>
    </w:p>
    <w:p w:rsidR="00046EA2" w:rsidRPr="00046EA2" w:rsidRDefault="00046EA2" w:rsidP="00046EA2">
      <w:pPr>
        <w:widowControl/>
        <w:spacing w:line="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ame of the estimated y value. Used only if est.name = TRUE. Default: "est".</w:t>
      </w:r>
    </w:p>
    <w:p w:rsidR="00046EA2" w:rsidRPr="00046EA2" w:rsidRDefault="00046EA2" w:rsidP="00046EA2">
      <w:pPr>
        <w:widowControl/>
        <w:spacing w:line="7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a column containing lm object(s) is kept in the output. Useful if the user</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desires to get more information on the </w:t>
      </w:r>
      <w:proofErr w:type="gramStart"/>
      <w:r w:rsidRPr="00046EA2">
        <w:rPr>
          <w:rFonts w:ascii="Arial" w:eastAsia="Arial" w:hAnsi="Arial" w:cs="Arial"/>
          <w:sz w:val="20"/>
          <w:szCs w:val="20"/>
          <w:lang w:val="en-US" w:eastAsia="pt-BR"/>
        </w:rPr>
        <w:t>regression.Default</w:t>
      </w:r>
      <w:proofErr w:type="gramEnd"/>
      <w:r w:rsidRPr="00046EA2">
        <w:rPr>
          <w:rFonts w:ascii="Arial" w:eastAsia="Arial" w:hAnsi="Arial" w:cs="Arial"/>
          <w:sz w:val="20"/>
          <w:szCs w:val="20"/>
          <w:lang w:val="en-US" w:eastAsia="pt-BR"/>
        </w:rPr>
        <w: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69"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With this function there’s no more need to use the do function when fitting a linear regression in a pipe line. It’s also possible to easily make fit multiple regressions, specifying a grouping variable. In addition to that, the default output sets each coefficient as a column, making it easy to call coefficients by name or position when estimating values.</w:t>
      </w:r>
    </w:p>
    <w:p w:rsidR="00046EA2" w:rsidRPr="00046EA2" w:rsidRDefault="00046EA2" w:rsidP="00046EA2">
      <w:pPr>
        <w:widowControl/>
        <w:spacing w:line="38" w:lineRule="exact"/>
        <w:ind w:firstLine="0"/>
        <w:jc w:val="left"/>
        <w:rPr>
          <w:rFonts w:eastAsiaTheme="minorEastAsia"/>
          <w:sz w:val="20"/>
          <w:szCs w:val="20"/>
          <w:lang w:val="en-US" w:eastAsia="pt-BR"/>
        </w:rPr>
      </w:pP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It’s possible to use the output argument to get a merged table if output="merge", that binds the original data frame and the fitted coefficients. If output="merge_est" we get a merged table as well, but with y estimated using the coefficients. If the fit is made using groups, this is taken into account, i.e. the estimation is made by group.</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If output="nest", a data frame with nested columns is provided. This can be used if the user desires to get a customized outpu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8060"/>
        </w:tabs>
        <w:spacing w:line="240" w:lineRule="auto"/>
        <w:ind w:firstLine="0"/>
        <w:jc w:val="left"/>
        <w:rPr>
          <w:rFonts w:eastAsiaTheme="minorEastAsia"/>
          <w:sz w:val="20"/>
          <w:szCs w:val="20"/>
          <w:lang w:val="en-US" w:eastAsia="pt-BR"/>
        </w:rPr>
      </w:pPr>
      <w:bookmarkStart w:id="72" w:name="page42"/>
      <w:bookmarkEnd w:id="72"/>
      <w:r w:rsidRPr="00046EA2">
        <w:rPr>
          <w:rFonts w:ascii="Arial" w:eastAsia="Arial" w:hAnsi="Arial" w:cs="Arial"/>
          <w:sz w:val="17"/>
          <w:szCs w:val="17"/>
          <w:lang w:val="en-US" w:eastAsia="pt-BR"/>
        </w:rPr>
        <w:lastRenderedPageBreak/>
        <w:t>42</w:t>
      </w:r>
      <w:r w:rsidRPr="00046EA2">
        <w:rPr>
          <w:rFonts w:eastAsiaTheme="minorEastAsia"/>
          <w:sz w:val="20"/>
          <w:szCs w:val="20"/>
          <w:lang w:val="en-US" w:eastAsia="pt-BR"/>
        </w:rPr>
        <w:tab/>
      </w:r>
      <w:r w:rsidRPr="00046EA2">
        <w:rPr>
          <w:rFonts w:ascii="Arial" w:eastAsia="Arial" w:hAnsi="Arial" w:cs="Arial"/>
          <w:sz w:val="17"/>
          <w:szCs w:val="17"/>
          <w:lang w:val="en-US" w:eastAsia="pt-BR"/>
        </w:rPr>
        <w:t>nls_table</w:t>
      </w:r>
    </w:p>
    <w:p w:rsidR="00046EA2" w:rsidRPr="00046EA2" w:rsidRDefault="00046EA2" w:rsidP="00046EA2">
      <w:pPr>
        <w:widowControl/>
        <w:spacing w:line="3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Different data frame options are available using the output argument.</w:t>
      </w:r>
    </w:p>
    <w:p w:rsidR="00046EA2" w:rsidRPr="00046EA2" w:rsidRDefault="00046EA2" w:rsidP="00046EA2">
      <w:pPr>
        <w:widowControl/>
        <w:spacing w:line="3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7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6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6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dplyr)</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19")</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9</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4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t Schumacher and Hall model for volume estimation, and ge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coefficient, R2 and error values:</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tabs>
          <w:tab w:val="left" w:pos="350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9, log(VWB) ~</w:t>
      </w:r>
      <w:r w:rsidRPr="00046EA2">
        <w:rPr>
          <w:rFonts w:ascii="Arial" w:eastAsia="Arial" w:hAnsi="Arial" w:cs="Arial"/>
          <w:sz w:val="18"/>
          <w:szCs w:val="18"/>
          <w:lang w:val="en-US" w:eastAsia="pt-BR"/>
        </w:rPr>
        <w:tab/>
        <w:t>log(DBH) + log(TH))</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Fit SH model by group:</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350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9, log(VWB) ~</w:t>
      </w:r>
      <w:r w:rsidRPr="00046EA2">
        <w:rPr>
          <w:rFonts w:ascii="Arial" w:eastAsia="Arial" w:hAnsi="Arial" w:cs="Arial"/>
          <w:sz w:val="18"/>
          <w:szCs w:val="18"/>
          <w:lang w:val="en-US" w:eastAsia="pt-BR"/>
        </w:rPr>
        <w:tab/>
        <w:t>log(DBH) + log(TH), "STRATA")</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46"/>
        </w:numPr>
        <w:tabs>
          <w:tab w:val="left" w:pos="1099"/>
        </w:tabs>
        <w:spacing w:line="231" w:lineRule="auto"/>
        <w:ind w:left="920" w:right="43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This can also be done using </w:t>
      </w:r>
      <w:proofErr w:type="gramStart"/>
      <w:r w:rsidRPr="00046EA2">
        <w:rPr>
          <w:rFonts w:ascii="Arial" w:eastAsia="Arial" w:hAnsi="Arial" w:cs="Arial"/>
          <w:sz w:val="18"/>
          <w:szCs w:val="18"/>
          <w:lang w:val="en-US" w:eastAsia="pt-BR"/>
        </w:rPr>
        <w:t>dplyr::</w:t>
      </w:r>
      <w:proofErr w:type="gramEnd"/>
      <w:r w:rsidRPr="00046EA2">
        <w:rPr>
          <w:rFonts w:ascii="Arial" w:eastAsia="Arial" w:hAnsi="Arial" w:cs="Arial"/>
          <w:sz w:val="18"/>
          <w:szCs w:val="18"/>
          <w:lang w:val="en-US" w:eastAsia="pt-BR"/>
        </w:rPr>
        <w:t>group_by: exfm19 %&g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group_by(STRATA) %&g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lm_table(log(VWB) </w:t>
      </w:r>
      <w:proofErr w:type="gramStart"/>
      <w:r w:rsidRPr="00046EA2">
        <w:rPr>
          <w:rFonts w:ascii="Arial" w:eastAsia="Arial" w:hAnsi="Arial" w:cs="Arial"/>
          <w:sz w:val="18"/>
          <w:szCs w:val="18"/>
          <w:lang w:val="en-US" w:eastAsia="pt-BR"/>
        </w:rPr>
        <w:t>~  log</w:t>
      </w:r>
      <w:proofErr w:type="gramEnd"/>
      <w:r w:rsidRPr="00046EA2">
        <w:rPr>
          <w:rFonts w:ascii="Arial" w:eastAsia="Arial" w:hAnsi="Arial" w:cs="Arial"/>
          <w:sz w:val="18"/>
          <w:szCs w:val="18"/>
          <w:lang w:val="en-US" w:eastAsia="pt-BR"/>
        </w:rPr>
        <w:t>(DBH) + log(TH) )</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merge the original data with the table containg the coefficient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6"/>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using</w:t>
      </w:r>
      <w:proofErr w:type="gramEnd"/>
      <w:r w:rsidRPr="00046EA2">
        <w:rPr>
          <w:rFonts w:ascii="Arial" w:eastAsia="Arial" w:hAnsi="Arial" w:cs="Arial"/>
          <w:sz w:val="18"/>
          <w:szCs w:val="18"/>
          <w:lang w:eastAsia="pt-BR"/>
        </w:rPr>
        <w:t xml:space="preserve"> the output paramete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tabs>
          <w:tab w:val="left" w:pos="414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it &lt;- 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9, log(VWB) ~</w:t>
      </w:r>
      <w:r w:rsidRPr="00046EA2">
        <w:rPr>
          <w:rFonts w:ascii="Arial" w:eastAsia="Arial" w:hAnsi="Arial" w:cs="Arial"/>
          <w:sz w:val="18"/>
          <w:szCs w:val="18"/>
          <w:lang w:val="en-US" w:eastAsia="pt-BR"/>
        </w:rPr>
        <w:tab/>
        <w:t>log(DBH) + log(TH), "STRATA", output = "merg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head(</w:t>
      </w:r>
      <w:proofErr w:type="gramEnd"/>
      <w:r w:rsidRPr="00046EA2">
        <w:rPr>
          <w:rFonts w:ascii="Arial" w:eastAsia="Arial" w:hAnsi="Arial" w:cs="Arial"/>
          <w:sz w:val="18"/>
          <w:szCs w:val="18"/>
          <w:lang w:eastAsia="pt-BR"/>
        </w:rPr>
        <w:t>fit)</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47"/>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merge the original data with the tabl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7"/>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nd get the estimated values for this model:</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2700" w:firstLine="0"/>
        <w:jc w:val="left"/>
        <w:rPr>
          <w:rFonts w:eastAsiaTheme="minorEastAsia"/>
          <w:sz w:val="20"/>
          <w:szCs w:val="20"/>
          <w:lang w:val="en-US" w:eastAsia="pt-BR"/>
        </w:rPr>
      </w:pPr>
      <w:r w:rsidRPr="00046EA2">
        <w:rPr>
          <w:rFonts w:ascii="Arial" w:eastAsia="Arial" w:hAnsi="Arial" w:cs="Arial"/>
          <w:sz w:val="18"/>
          <w:szCs w:val="18"/>
          <w:lang w:val="en-US" w:eastAsia="pt-BR"/>
        </w:rPr>
        <w:t>fit &lt;- 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9, log(VWB) ~</w:t>
      </w:r>
      <w:r w:rsidRPr="00046EA2">
        <w:rPr>
          <w:rFonts w:eastAsiaTheme="minorEastAsia"/>
          <w:sz w:val="20"/>
          <w:szCs w:val="20"/>
          <w:lang w:val="en-US" w:eastAsia="pt-BR"/>
        </w:rPr>
        <w:t xml:space="preserve"> </w:t>
      </w:r>
      <w:r w:rsidRPr="00046EA2">
        <w:rPr>
          <w:rFonts w:ascii="Arial" w:eastAsia="Arial" w:hAnsi="Arial" w:cs="Arial"/>
          <w:sz w:val="18"/>
          <w:szCs w:val="18"/>
          <w:lang w:val="en-US" w:eastAsia="pt-BR"/>
        </w:rPr>
        <w:t>log(DBH) + log(TH),"STRATA", output = "merge_est", est.name = "VWB_EST")</w:t>
      </w:r>
    </w:p>
    <w:p w:rsidR="00046EA2" w:rsidRPr="00046EA2" w:rsidRDefault="00046EA2" w:rsidP="00046EA2">
      <w:pPr>
        <w:widowControl/>
        <w:spacing w:line="1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head(</w:t>
      </w:r>
      <w:proofErr w:type="gramEnd"/>
      <w:r w:rsidRPr="00046EA2">
        <w:rPr>
          <w:rFonts w:ascii="Arial" w:eastAsia="Arial" w:hAnsi="Arial" w:cs="Arial"/>
          <w:sz w:val="18"/>
          <w:szCs w:val="18"/>
          <w:lang w:eastAsia="pt-BR"/>
        </w:rPr>
        <w:t>fit)</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48"/>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further customize the output,</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8"/>
        </w:numPr>
        <w:tabs>
          <w:tab w:val="left" w:pos="1099"/>
        </w:tabs>
        <w:spacing w:line="231" w:lineRule="auto"/>
        <w:ind w:left="920" w:right="17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unnesting the nested variables provided when output is defined as "nest": 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9, log(VWB) ~ log(DBH) + log(TH),"STRATA", output = "ne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0944" behindDoc="1" locked="0" layoutInCell="0" allowOverlap="1" wp14:anchorId="41FCCBEB" wp14:editId="1A27D05D">
                <wp:simplePos x="0" y="0"/>
                <wp:positionH relativeFrom="column">
                  <wp:posOffset>359410</wp:posOffset>
                </wp:positionH>
                <wp:positionV relativeFrom="paragraph">
                  <wp:posOffset>636905</wp:posOffset>
                </wp:positionV>
                <wp:extent cx="5229225" cy="0"/>
                <wp:effectExtent l="0" t="0" r="0" b="0"/>
                <wp:wrapNone/>
                <wp:docPr id="466" name="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D64E280" id="Shape 71"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28.3pt,50.15pt" to="440.05pt,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1"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55" w:lineRule="auto"/>
        <w:ind w:right="760" w:firstLine="0"/>
        <w:jc w:val="left"/>
        <w:rPr>
          <w:rFonts w:eastAsiaTheme="minorEastAsia"/>
          <w:sz w:val="20"/>
          <w:szCs w:val="20"/>
          <w:lang w:val="en-US" w:eastAsia="pt-BR"/>
        </w:rPr>
      </w:pPr>
      <w:r w:rsidRPr="00046EA2">
        <w:rPr>
          <w:rFonts w:ascii="Arial" w:eastAsia="Arial" w:hAnsi="Arial" w:cs="Arial"/>
          <w:sz w:val="20"/>
          <w:szCs w:val="20"/>
          <w:lang w:val="en-US" w:eastAsia="pt-BR"/>
        </w:rPr>
        <w:t>nls_table</w:t>
      </w:r>
      <w:r w:rsidRPr="00046EA2">
        <w:rPr>
          <w:rFonts w:eastAsiaTheme="minorEastAsia"/>
          <w:sz w:val="20"/>
          <w:szCs w:val="20"/>
          <w:lang w:val="en-US" w:eastAsia="pt-BR"/>
        </w:rPr>
        <w:tab/>
      </w:r>
      <w:r w:rsidRPr="00046EA2">
        <w:rPr>
          <w:rFonts w:ascii="Arial" w:eastAsia="Arial" w:hAnsi="Arial" w:cs="Arial"/>
          <w:sz w:val="20"/>
          <w:szCs w:val="20"/>
          <w:lang w:val="en-US" w:eastAsia="pt-BR"/>
        </w:rPr>
        <w:t>Fit non-linear regressions by group, using LM algorithm and get dif-ferent output option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1968" behindDoc="1" locked="0" layoutInCell="0" allowOverlap="1" wp14:anchorId="04713909" wp14:editId="06A5B90F">
                <wp:simplePos x="0" y="0"/>
                <wp:positionH relativeFrom="column">
                  <wp:posOffset>359410</wp:posOffset>
                </wp:positionH>
                <wp:positionV relativeFrom="paragraph">
                  <wp:posOffset>112395</wp:posOffset>
                </wp:positionV>
                <wp:extent cx="5229225" cy="0"/>
                <wp:effectExtent l="0" t="0" r="0" b="0"/>
                <wp:wrapNone/>
                <wp:docPr id="467" name="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F437F84" id="Shape 72"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28.3pt,8.85pt" to="440.0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80"/>
        <w:gridCol w:w="3860"/>
      </w:tblGrid>
      <w:tr w:rsidR="00046EA2" w:rsidRPr="00046EA2" w:rsidTr="00046EA2">
        <w:trPr>
          <w:trHeight w:val="237"/>
        </w:trPr>
        <w:tc>
          <w:tcPr>
            <w:tcW w:w="43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73" w:name="page43"/>
            <w:bookmarkEnd w:id="73"/>
            <w:r w:rsidRPr="00046EA2">
              <w:rPr>
                <w:rFonts w:ascii="Arial" w:eastAsia="Arial" w:hAnsi="Arial" w:cs="Arial"/>
                <w:sz w:val="20"/>
                <w:szCs w:val="20"/>
                <w:lang w:eastAsia="pt-BR"/>
              </w:rPr>
              <w:lastRenderedPageBreak/>
              <w:t>nls_table</w:t>
            </w:r>
          </w:p>
        </w:tc>
        <w:tc>
          <w:tcPr>
            <w:tcW w:w="38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43</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scription</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94"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With this function it’s possible to fit non-linear regressions using Levenberg-Marquardt or Gauss-Newton algorithms by a grouping variable, and get a data frame with each column as a coefficient and quality of fit variables, and other output options. Works with dplyr grouping functions.</w:t>
      </w:r>
    </w:p>
    <w:p w:rsidR="00046EA2" w:rsidRPr="00046EA2" w:rsidRDefault="00046EA2" w:rsidP="00046EA2">
      <w:pPr>
        <w:widowControl/>
        <w:spacing w:line="2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36" w:lineRule="auto"/>
        <w:ind w:right="2160" w:firstLine="0"/>
        <w:jc w:val="left"/>
        <w:rPr>
          <w:rFonts w:eastAsiaTheme="minorEastAsia"/>
          <w:sz w:val="20"/>
          <w:szCs w:val="20"/>
          <w:lang w:val="en-US" w:eastAsia="pt-BR"/>
        </w:rPr>
      </w:pPr>
      <w:r w:rsidRPr="00046EA2">
        <w:rPr>
          <w:rFonts w:ascii="Arial" w:eastAsia="Arial" w:hAnsi="Arial" w:cs="Arial"/>
          <w:sz w:val="20"/>
          <w:szCs w:val="20"/>
          <w:lang w:val="en-US" w:eastAsia="pt-BR"/>
        </w:rPr>
        <w:t>nls_</w:t>
      </w:r>
      <w:proofErr w:type="gramStart"/>
      <w:r w:rsidRPr="00046EA2">
        <w:rPr>
          <w:rFonts w:ascii="Arial" w:eastAsia="Arial" w:hAnsi="Arial" w:cs="Arial"/>
          <w:sz w:val="20"/>
          <w:szCs w:val="20"/>
          <w:lang w:val="en-US" w:eastAsia="pt-BR"/>
        </w:rPr>
        <w:t>table(</w:t>
      </w:r>
      <w:proofErr w:type="gramEnd"/>
      <w:r w:rsidRPr="00046EA2">
        <w:rPr>
          <w:rFonts w:ascii="Arial" w:eastAsia="Arial" w:hAnsi="Arial" w:cs="Arial"/>
          <w:sz w:val="20"/>
          <w:szCs w:val="20"/>
          <w:lang w:val="en-US" w:eastAsia="pt-BR"/>
        </w:rPr>
        <w:t>df, model, mod_start, .groups = NA, output = "table", est.name = "est", replace = FALSE, keep_model = FALSE, global_start, algorithm = "LM")</w:t>
      </w:r>
    </w:p>
    <w:p w:rsidR="00046EA2" w:rsidRPr="00046EA2" w:rsidRDefault="00046EA2" w:rsidP="00046EA2">
      <w:pPr>
        <w:widowControl/>
        <w:spacing w:line="3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A linear regression model, with or without quotes. The variables mentioned in the model must exist in the provided data frame. X and Y sides of the model must be separated by "~".</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mod_star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A vector or data frame, with start values for coefficients used in the model. This can be a data frame containing the same group variables used in </w:t>
      </w:r>
      <w:proofErr w:type="gramStart"/>
      <w:r w:rsidRPr="00046EA2">
        <w:rPr>
          <w:rFonts w:ascii="Arial" w:eastAsia="Arial" w:hAnsi="Arial" w:cs="Arial"/>
          <w:sz w:val="20"/>
          <w:szCs w:val="20"/>
          <w:lang w:val="en-US" w:eastAsia="pt-BR"/>
        </w:rPr>
        <w:t>the .groups</w:t>
      </w:r>
      <w:proofErr w:type="gramEnd"/>
      <w:r w:rsidRPr="00046EA2">
        <w:rPr>
          <w:rFonts w:ascii="Arial" w:eastAsia="Arial" w:hAnsi="Arial" w:cs="Arial"/>
          <w:sz w:val="20"/>
          <w:szCs w:val="20"/>
          <w:lang w:val="en-US" w:eastAsia="pt-BR"/>
        </w:rPr>
        <w:t xml:space="preserve"> argument, and the start values.</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used to fit multiple regressions, one for each level of the provided variable(s). Default NA.</w:t>
      </w:r>
    </w:p>
    <w:p w:rsidR="00046EA2" w:rsidRPr="00046EA2" w:rsidRDefault="00046EA2" w:rsidP="00046EA2">
      <w:pPr>
        <w:widowControl/>
        <w:spacing w:line="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Selects different output options. Can be either "table", "merge", "merge_est" and "nest". See details for explanations for each option. Default: "table".</w:t>
      </w:r>
    </w:p>
    <w:p w:rsidR="00046EA2" w:rsidRPr="00046EA2" w:rsidRDefault="00046EA2" w:rsidP="00046EA2">
      <w:pPr>
        <w:widowControl/>
        <w:spacing w:line="1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est.nam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ame of the estimated y value. Used only if est.name = TRUE. Default: "est".</w:t>
      </w:r>
    </w:p>
    <w:p w:rsidR="00046EA2" w:rsidRPr="00046EA2" w:rsidRDefault="00046EA2" w:rsidP="00046EA2">
      <w:pPr>
        <w:widowControl/>
        <w:spacing w:line="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replac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If TRUE, models that don’t converge on a grouped regression fit will be replaced by coefficients fitted using all data. Default: FALSE.</w:t>
      </w:r>
    </w:p>
    <w:p w:rsidR="00046EA2" w:rsidRPr="00046EA2" w:rsidRDefault="00046EA2" w:rsidP="00046EA2">
      <w:pPr>
        <w:widowControl/>
        <w:spacing w:line="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keep_mod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If TRUE, a column containing lm object(s) is kept in the output. Useful if the user desires to get more information on the </w:t>
      </w:r>
      <w:proofErr w:type="gramStart"/>
      <w:r w:rsidRPr="00046EA2">
        <w:rPr>
          <w:rFonts w:ascii="Arial" w:eastAsia="Arial" w:hAnsi="Arial" w:cs="Arial"/>
          <w:sz w:val="19"/>
          <w:szCs w:val="19"/>
          <w:lang w:val="en-US" w:eastAsia="pt-BR"/>
        </w:rPr>
        <w:t>regression.Default</w:t>
      </w:r>
      <w:proofErr w:type="gramEnd"/>
      <w:r w:rsidRPr="00046EA2">
        <w:rPr>
          <w:rFonts w:ascii="Arial" w:eastAsia="Arial" w:hAnsi="Arial" w:cs="Arial"/>
          <w:sz w:val="19"/>
          <w:szCs w:val="19"/>
          <w:lang w:val="en-US" w:eastAsia="pt-BR"/>
        </w:rPr>
        <w:t>: FALSE.</w:t>
      </w:r>
    </w:p>
    <w:p w:rsidR="00046EA2" w:rsidRPr="00046EA2" w:rsidRDefault="00046EA2" w:rsidP="00046EA2">
      <w:pPr>
        <w:widowControl/>
        <w:spacing w:line="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global_star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argument. A vector or data frame, with start values for the global fit regression used when "replace" is TRUE.</w:t>
      </w:r>
    </w:p>
    <w:p w:rsidR="00046EA2" w:rsidRPr="00046EA2" w:rsidRDefault="00046EA2" w:rsidP="00046EA2">
      <w:pPr>
        <w:widowControl/>
        <w:spacing w:line="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120" w:space="3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algorith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Algorithm to be used in the non-linear regression. It can be "LM" (Levenberg-Marquardt, more robust) or "GN" (Gauss-Newton, less robust, uses nls default algorithm). Default: "LM".</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7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85"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 xml:space="preserve">This function Levenberg-Marquardt algorithm as default for fitting non-linear regression models. Also, with this function there no more need to use the do function when fitting a linear regression in a pipe line. It’s also possible to easily make fit multiple regressions, specifying a grouping variable. In addition to that, the default output sets each coefficient as a column, making it easy to call coefficients by name or position when estimating values. The Levenberg-Marquardt fit uses </w:t>
      </w:r>
      <w:r w:rsidRPr="00046EA2">
        <w:rPr>
          <w:rFonts w:ascii="Arial" w:eastAsia="Arial" w:hAnsi="Arial" w:cs="Arial"/>
          <w:color w:val="0000CC"/>
          <w:sz w:val="18"/>
          <w:szCs w:val="18"/>
          <w:lang w:val="en-US" w:eastAsia="pt-BR"/>
        </w:rPr>
        <w:t>nlsLM</w:t>
      </w:r>
      <w:r w:rsidRPr="00046EA2">
        <w:rPr>
          <w:rFonts w:ascii="Arial" w:eastAsia="Arial" w:hAnsi="Arial" w:cs="Arial"/>
          <w:sz w:val="18"/>
          <w:szCs w:val="18"/>
          <w:lang w:val="en-US" w:eastAsia="pt-BR"/>
        </w:rPr>
        <w:t>.</w:t>
      </w:r>
    </w:p>
    <w:p w:rsidR="00046EA2" w:rsidRPr="00046EA2" w:rsidRDefault="00046EA2" w:rsidP="00046EA2">
      <w:pPr>
        <w:widowControl/>
        <w:spacing w:line="2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Different data frame options are available using the output argument.</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8060"/>
        </w:tabs>
        <w:spacing w:line="240" w:lineRule="auto"/>
        <w:ind w:firstLine="0"/>
        <w:jc w:val="left"/>
        <w:rPr>
          <w:rFonts w:eastAsiaTheme="minorEastAsia"/>
          <w:sz w:val="20"/>
          <w:szCs w:val="20"/>
          <w:lang w:eastAsia="pt-BR"/>
        </w:rPr>
      </w:pPr>
      <w:bookmarkStart w:id="74" w:name="page44"/>
      <w:bookmarkEnd w:id="74"/>
      <w:r w:rsidRPr="00046EA2">
        <w:rPr>
          <w:rFonts w:ascii="Arial" w:eastAsia="Arial" w:hAnsi="Arial" w:cs="Arial"/>
          <w:sz w:val="17"/>
          <w:szCs w:val="17"/>
          <w:lang w:eastAsia="pt-BR"/>
        </w:rPr>
        <w:lastRenderedPageBreak/>
        <w:t>44</w:t>
      </w:r>
      <w:r w:rsidRPr="00046EA2">
        <w:rPr>
          <w:rFonts w:eastAsiaTheme="minorEastAsia"/>
          <w:sz w:val="20"/>
          <w:szCs w:val="20"/>
          <w:lang w:eastAsia="pt-BR"/>
        </w:rPr>
        <w:tab/>
      </w:r>
      <w:r w:rsidRPr="00046EA2">
        <w:rPr>
          <w:rFonts w:ascii="Arial" w:eastAsia="Arial" w:hAnsi="Arial" w:cs="Arial"/>
          <w:sz w:val="17"/>
          <w:szCs w:val="17"/>
          <w:lang w:eastAsia="pt-BR"/>
        </w:rPr>
        <w:t>nls_table</w:t>
      </w:r>
    </w:p>
    <w:p w:rsidR="00046EA2" w:rsidRPr="00046EA2" w:rsidRDefault="00046EA2" w:rsidP="00046EA2">
      <w:pPr>
        <w:widowControl/>
        <w:spacing w:line="35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7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5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dply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14")</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4</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49"/>
        </w:numPr>
        <w:tabs>
          <w:tab w:val="left" w:pos="1099"/>
        </w:tabs>
        <w:spacing w:line="231" w:lineRule="auto"/>
        <w:ind w:left="920" w:right="28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t Chapman &amp; Richards non-linear model for dominant Height: 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 dh ~ b0 * (1 - exp( -b1 * age ) )^b2,</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mod_start = </w:t>
      </w:r>
      <w:proofErr w:type="gramStart"/>
      <w:r w:rsidRPr="00046EA2">
        <w:rPr>
          <w:rFonts w:ascii="Arial" w:eastAsia="Arial" w:hAnsi="Arial" w:cs="Arial"/>
          <w:sz w:val="18"/>
          <w:szCs w:val="18"/>
          <w:lang w:val="en-US" w:eastAsia="pt-BR"/>
        </w:rPr>
        <w:t>c( b</w:t>
      </w:r>
      <w:proofErr w:type="gramEnd"/>
      <w:r w:rsidRPr="00046EA2">
        <w:rPr>
          <w:rFonts w:ascii="Arial" w:eastAsia="Arial" w:hAnsi="Arial" w:cs="Arial"/>
          <w:sz w:val="18"/>
          <w:szCs w:val="18"/>
          <w:lang w:val="en-US" w:eastAsia="pt-BR"/>
        </w:rPr>
        <w:t>0=23, b1=0.03, b2 = 1.3  ) )</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4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t CR model by strata:</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3500" w:firstLine="0"/>
        <w:jc w:val="left"/>
        <w:rPr>
          <w:rFonts w:eastAsiaTheme="minorEastAsia"/>
          <w:sz w:val="20"/>
          <w:szCs w:val="20"/>
          <w:lang w:val="en-US" w:eastAsia="pt-BR"/>
        </w:rPr>
      </w:pPr>
      <w:r w:rsidRPr="00046EA2">
        <w:rPr>
          <w:rFonts w:ascii="Arial" w:eastAsia="Arial" w:hAnsi="Arial" w:cs="Arial"/>
          <w:sz w:val="18"/>
          <w:szCs w:val="18"/>
          <w:lang w:val="en-US" w:eastAsia="pt-BR"/>
        </w:rPr>
        <w:t>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dh ~ b0 * (1 - exp( -b1 * age )</w:t>
      </w:r>
      <w:r w:rsidRPr="00046EA2">
        <w:rPr>
          <w:rFonts w:eastAsiaTheme="minorEastAsia"/>
          <w:sz w:val="20"/>
          <w:szCs w:val="20"/>
          <w:lang w:val="en-US" w:eastAsia="pt-BR"/>
        </w:rPr>
        <w:t xml:space="preserve"> </w:t>
      </w:r>
      <w:r w:rsidRPr="00046EA2">
        <w:rPr>
          <w:rFonts w:ascii="Arial" w:eastAsia="Arial" w:hAnsi="Arial" w:cs="Arial"/>
          <w:sz w:val="18"/>
          <w:szCs w:val="18"/>
          <w:lang w:val="en-US" w:eastAsia="pt-BR"/>
        </w:rPr>
        <w:t>)^b2, mod_start = c( b0=23, b1=0.03, b2 = 1.3 ),</w:t>
      </w:r>
    </w:p>
    <w:p w:rsidR="00046EA2" w:rsidRPr="00046EA2" w:rsidRDefault="00046EA2" w:rsidP="00046EA2">
      <w:pPr>
        <w:widowControl/>
        <w:spacing w:line="2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groups</w:t>
      </w:r>
      <w:proofErr w:type="gramEnd"/>
      <w:r w:rsidRPr="00046EA2">
        <w:rPr>
          <w:rFonts w:ascii="Arial" w:eastAsia="Arial" w:hAnsi="Arial" w:cs="Arial"/>
          <w:sz w:val="18"/>
          <w:szCs w:val="18"/>
          <w:lang w:val="en-US" w:eastAsia="pt-BR"/>
        </w:rPr>
        <w:t xml:space="preserve"> = "strata") %&g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s.</w:t>
      </w:r>
      <w:proofErr w:type="gramStart"/>
      <w:r w:rsidRPr="00046EA2">
        <w:rPr>
          <w:rFonts w:ascii="Arial" w:eastAsia="Arial" w:hAnsi="Arial" w:cs="Arial"/>
          <w:sz w:val="18"/>
          <w:szCs w:val="18"/>
          <w:lang w:val="en-US" w:eastAsia="pt-BR"/>
        </w:rPr>
        <w:t>data.frame</w:t>
      </w:r>
      <w:proofErr w:type="gramEnd"/>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or, using group_by</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14 %&g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roup_by(strata) %&g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476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dh ~ b0 * (1 - exp( -b1 * age )</w:t>
      </w:r>
      <w:r w:rsidRPr="00046EA2">
        <w:rPr>
          <w:rFonts w:ascii="Arial" w:eastAsia="Arial" w:hAnsi="Arial" w:cs="Arial"/>
          <w:sz w:val="18"/>
          <w:szCs w:val="18"/>
          <w:lang w:val="en-US" w:eastAsia="pt-BR"/>
        </w:rPr>
        <w:tab/>
        <w:t>)^b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548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mod_start = </w:t>
      </w:r>
      <w:proofErr w:type="gramStart"/>
      <w:r w:rsidRPr="00046EA2">
        <w:rPr>
          <w:rFonts w:ascii="Arial" w:eastAsia="Arial" w:hAnsi="Arial" w:cs="Arial"/>
          <w:sz w:val="18"/>
          <w:szCs w:val="18"/>
          <w:lang w:val="en-US" w:eastAsia="pt-BR"/>
        </w:rPr>
        <w:t>c( b</w:t>
      </w:r>
      <w:proofErr w:type="gramEnd"/>
      <w:r w:rsidRPr="00046EA2">
        <w:rPr>
          <w:rFonts w:ascii="Arial" w:eastAsia="Arial" w:hAnsi="Arial" w:cs="Arial"/>
          <w:sz w:val="18"/>
          <w:szCs w:val="18"/>
          <w:lang w:val="en-US" w:eastAsia="pt-BR"/>
        </w:rPr>
        <w:t>0=23, b1=0.03, b2 = 1.3</w:t>
      </w:r>
      <w:r w:rsidRPr="00046EA2">
        <w:rPr>
          <w:rFonts w:ascii="Arial" w:eastAsia="Arial" w:hAnsi="Arial" w:cs="Arial"/>
          <w:sz w:val="18"/>
          <w:szCs w:val="18"/>
          <w:lang w:val="en-US" w:eastAsia="pt-BR"/>
        </w:rPr>
        <w:tab/>
        <w:t>) )</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50"/>
        </w:numPr>
        <w:tabs>
          <w:tab w:val="left" w:pos="1099"/>
        </w:tabs>
        <w:spacing w:line="231" w:lineRule="auto"/>
        <w:ind w:left="920" w:right="9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If there are multiple start values, for each strata, they can be supplied like so: tab_coef &lt;- </w:t>
      </w:r>
      <w:proofErr w:type="gramStart"/>
      <w:r w:rsidRPr="00046EA2">
        <w:rPr>
          <w:rFonts w:ascii="Arial" w:eastAsia="Arial" w:hAnsi="Arial" w:cs="Arial"/>
          <w:sz w:val="18"/>
          <w:szCs w:val="18"/>
          <w:lang w:val="en-US" w:eastAsia="pt-BR"/>
        </w:rPr>
        <w:t>data.frame</w:t>
      </w:r>
      <w:proofErr w:type="gramEnd"/>
      <w:r w:rsidRPr="00046EA2">
        <w:rPr>
          <w:rFonts w:ascii="Arial" w:eastAsia="Arial" w:hAnsi="Arial" w:cs="Arial"/>
          <w:sz w:val="18"/>
          <w:szCs w:val="18"/>
          <w:lang w:val="en-US" w:eastAsia="pt-BR"/>
        </w:rPr>
        <w:t>(strata = c(1:20, 24,25,27,28,30,31,33,35,36,37),</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rbind(</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31" w:lineRule="auto"/>
        <w:ind w:right="1000" w:firstLine="0"/>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data.frame</w:t>
      </w:r>
      <w:proofErr w:type="gramEnd"/>
      <w:r w:rsidRPr="00046EA2">
        <w:rPr>
          <w:rFonts w:ascii="Arial" w:eastAsia="Arial" w:hAnsi="Arial" w:cs="Arial"/>
          <w:sz w:val="18"/>
          <w:szCs w:val="18"/>
          <w:lang w:val="en-US" w:eastAsia="pt-BR"/>
        </w:rPr>
        <w:t>(b0 = rep(23, 20), b1 = rep(0.03, 20), b2 = rep(1.3, 20) ), data.frame(b0 = rep(23, 10), b1 = rep(0.03, 10), b2 = rep(.5, 10) )))</w:t>
      </w:r>
    </w:p>
    <w:p w:rsidR="00046EA2" w:rsidRPr="00046EA2" w:rsidRDefault="00046EA2" w:rsidP="00046EA2">
      <w:pPr>
        <w:widowControl/>
        <w:spacing w:line="2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ab_coef</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3420" w:firstLine="0"/>
        <w:jc w:val="left"/>
        <w:rPr>
          <w:rFonts w:eastAsiaTheme="minorEastAsia"/>
          <w:sz w:val="20"/>
          <w:szCs w:val="20"/>
          <w:lang w:val="en-US" w:eastAsia="pt-BR"/>
        </w:rPr>
      </w:pPr>
      <w:r w:rsidRPr="00046EA2">
        <w:rPr>
          <w:rFonts w:ascii="Arial" w:eastAsia="Arial" w:hAnsi="Arial" w:cs="Arial"/>
          <w:sz w:val="18"/>
          <w:szCs w:val="18"/>
          <w:lang w:val="en-US" w:eastAsia="pt-BR"/>
        </w:rPr>
        <w:t>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 dh ~ b0 * (1 - exp( -b1 * age )</w:t>
      </w:r>
      <w:r w:rsidRPr="00046EA2">
        <w:rPr>
          <w:rFonts w:eastAsiaTheme="minorEastAsia"/>
          <w:sz w:val="20"/>
          <w:szCs w:val="20"/>
          <w:lang w:val="en-US" w:eastAsia="pt-BR"/>
        </w:rPr>
        <w:t xml:space="preserve"> </w:t>
      </w:r>
      <w:r w:rsidRPr="00046EA2">
        <w:rPr>
          <w:rFonts w:ascii="Arial" w:eastAsia="Arial" w:hAnsi="Arial" w:cs="Arial"/>
          <w:sz w:val="18"/>
          <w:szCs w:val="18"/>
          <w:lang w:val="en-US" w:eastAsia="pt-BR"/>
        </w:rPr>
        <w:t>)^b2, mod_start = tab_coef,</w:t>
      </w:r>
    </w:p>
    <w:p w:rsidR="00046EA2" w:rsidRPr="00046EA2" w:rsidRDefault="00046EA2" w:rsidP="00046EA2">
      <w:pPr>
        <w:widowControl/>
        <w:spacing w:line="2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groups</w:t>
      </w:r>
      <w:proofErr w:type="gramEnd"/>
      <w:r w:rsidRPr="00046EA2">
        <w:rPr>
          <w:rFonts w:ascii="Arial" w:eastAsia="Arial" w:hAnsi="Arial" w:cs="Arial"/>
          <w:sz w:val="18"/>
          <w:szCs w:val="18"/>
          <w:lang w:eastAsia="pt-BR"/>
        </w:rPr>
        <w:t xml:space="preserve"> = "strata" )</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5A1944">
      <w:pPr>
        <w:widowControl/>
        <w:numPr>
          <w:ilvl w:val="0"/>
          <w:numId w:val="5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mod_start needs to be a data frame in this cas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bind the coefficients to the original data,</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1"/>
        </w:numPr>
        <w:tabs>
          <w:tab w:val="left" w:pos="1099"/>
        </w:tabs>
        <w:spacing w:line="231" w:lineRule="auto"/>
        <w:ind w:left="920" w:right="20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estimate y. We'll also estimate bias and rmse for this estimation: 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dh ~ b0 * (1 - exp( -b1 * age ) )^b2,</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mod_start = tab_</w:t>
      </w:r>
      <w:proofErr w:type="gramStart"/>
      <w:r w:rsidRPr="00046EA2">
        <w:rPr>
          <w:rFonts w:ascii="Arial" w:eastAsia="Arial" w:hAnsi="Arial" w:cs="Arial"/>
          <w:sz w:val="18"/>
          <w:szCs w:val="18"/>
          <w:lang w:val="en-US" w:eastAsia="pt-BR"/>
        </w:rPr>
        <w:t>coef ,</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38" w:lineRule="auto"/>
        <w:ind w:right="5560"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groups</w:t>
      </w:r>
      <w:proofErr w:type="gramEnd"/>
      <w:r w:rsidRPr="00046EA2">
        <w:rPr>
          <w:rFonts w:ascii="Arial" w:eastAsia="Arial" w:hAnsi="Arial" w:cs="Arial"/>
          <w:sz w:val="18"/>
          <w:szCs w:val="18"/>
          <w:lang w:val="en-US" w:eastAsia="pt-BR"/>
        </w:rPr>
        <w:t xml:space="preserve"> = "strata", replace = TRUE, output = "merge" ) %&gt;%</w:t>
      </w:r>
    </w:p>
    <w:p w:rsidR="00046EA2" w:rsidRPr="00046EA2" w:rsidRDefault="00046EA2" w:rsidP="00046EA2">
      <w:pPr>
        <w:widowControl/>
        <w:spacing w:line="14"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mutate(</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4" w:lineRule="auto"/>
        <w:ind w:right="4300"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dh_est = b0 * (1 - </w:t>
      </w:r>
      <w:proofErr w:type="gramStart"/>
      <w:r w:rsidRPr="00046EA2">
        <w:rPr>
          <w:rFonts w:ascii="Arial" w:eastAsia="Arial" w:hAnsi="Arial" w:cs="Arial"/>
          <w:sz w:val="18"/>
          <w:szCs w:val="18"/>
          <w:lang w:val="en-US" w:eastAsia="pt-BR"/>
        </w:rPr>
        <w:t>exp( -</w:t>
      </w:r>
      <w:proofErr w:type="gramEnd"/>
      <w:r w:rsidRPr="00046EA2">
        <w:rPr>
          <w:rFonts w:ascii="Arial" w:eastAsia="Arial" w:hAnsi="Arial" w:cs="Arial"/>
          <w:sz w:val="18"/>
          <w:szCs w:val="18"/>
          <w:lang w:val="en-US" w:eastAsia="pt-BR"/>
        </w:rPr>
        <w:t>b1 * age ) )^b2, bias = bias_per(y = dh, yhat = dh_est), rmse = rmse_per(y = dh, yhat = dh_est) ) %&gt;% head(15)</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20"/>
        <w:gridCol w:w="3920"/>
      </w:tblGrid>
      <w:tr w:rsidR="00046EA2" w:rsidRPr="00046EA2" w:rsidTr="00046EA2">
        <w:trPr>
          <w:trHeight w:val="237"/>
        </w:trPr>
        <w:tc>
          <w:tcPr>
            <w:tcW w:w="43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75" w:name="page45"/>
            <w:bookmarkEnd w:id="75"/>
            <w:r w:rsidRPr="00046EA2">
              <w:rPr>
                <w:rFonts w:ascii="Arial" w:eastAsia="Arial" w:hAnsi="Arial" w:cs="Arial"/>
                <w:sz w:val="20"/>
                <w:szCs w:val="20"/>
                <w:lang w:eastAsia="pt-BR"/>
              </w:rPr>
              <w:lastRenderedPageBreak/>
              <w:t>npv_irr</w:t>
            </w:r>
          </w:p>
        </w:tc>
        <w:tc>
          <w:tcPr>
            <w:tcW w:w="39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45</w:t>
            </w:r>
          </w:p>
        </w:tc>
      </w:tr>
    </w:tbl>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75" w:lineRule="exact"/>
        <w:ind w:firstLine="0"/>
        <w:jc w:val="left"/>
        <w:rPr>
          <w:rFonts w:eastAsiaTheme="minorEastAsia"/>
          <w:sz w:val="20"/>
          <w:szCs w:val="20"/>
          <w:lang w:eastAsia="pt-BR"/>
        </w:rPr>
      </w:pPr>
    </w:p>
    <w:p w:rsidR="00046EA2" w:rsidRPr="00046EA2" w:rsidRDefault="00046EA2" w:rsidP="005A1944">
      <w:pPr>
        <w:widowControl/>
        <w:numPr>
          <w:ilvl w:val="0"/>
          <w:numId w:val="52"/>
        </w:numPr>
        <w:tabs>
          <w:tab w:val="left" w:pos="1099"/>
        </w:tabs>
        <w:spacing w:line="231" w:lineRule="auto"/>
        <w:ind w:left="920" w:right="29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is can also be done directly using "merge_est" as output: 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dh ~ b0 * (1 - exp( -b1 * age ) )^b2,</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mod_start = tab_</w:t>
      </w:r>
      <w:proofErr w:type="gramStart"/>
      <w:r w:rsidRPr="00046EA2">
        <w:rPr>
          <w:rFonts w:ascii="Arial" w:eastAsia="Arial" w:hAnsi="Arial" w:cs="Arial"/>
          <w:sz w:val="18"/>
          <w:szCs w:val="18"/>
          <w:lang w:val="en-US" w:eastAsia="pt-BR"/>
        </w:rPr>
        <w:t>coef ,</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38" w:lineRule="auto"/>
        <w:ind w:right="5300"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groups</w:t>
      </w:r>
      <w:proofErr w:type="gramEnd"/>
      <w:r w:rsidRPr="00046EA2">
        <w:rPr>
          <w:rFonts w:ascii="Arial" w:eastAsia="Arial" w:hAnsi="Arial" w:cs="Arial"/>
          <w:sz w:val="18"/>
          <w:szCs w:val="18"/>
          <w:lang w:val="en-US" w:eastAsia="pt-BR"/>
        </w:rPr>
        <w:t xml:space="preserve"> = "strata", output = "merge_est", est.name = "dh_est" ) %&gt;%</w:t>
      </w:r>
    </w:p>
    <w:p w:rsidR="00046EA2" w:rsidRPr="00046EA2" w:rsidRDefault="00046EA2" w:rsidP="00046EA2">
      <w:pPr>
        <w:widowControl/>
        <w:spacing w:line="14"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mutate(</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right="4300"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ias = bias_</w:t>
      </w:r>
      <w:proofErr w:type="gramStart"/>
      <w:r w:rsidRPr="00046EA2">
        <w:rPr>
          <w:rFonts w:ascii="Arial" w:eastAsia="Arial" w:hAnsi="Arial" w:cs="Arial"/>
          <w:sz w:val="18"/>
          <w:szCs w:val="18"/>
          <w:lang w:val="en-US" w:eastAsia="pt-BR"/>
        </w:rPr>
        <w:t>per(</w:t>
      </w:r>
      <w:proofErr w:type="gramEnd"/>
      <w:r w:rsidRPr="00046EA2">
        <w:rPr>
          <w:rFonts w:ascii="Arial" w:eastAsia="Arial" w:hAnsi="Arial" w:cs="Arial"/>
          <w:sz w:val="18"/>
          <w:szCs w:val="18"/>
          <w:lang w:val="en-US" w:eastAsia="pt-BR"/>
        </w:rPr>
        <w:t>y = dh, yhat = dh_est), rmse = rmse_per(y = dh, yhat = dh_est) ) %&gt;% head(15)</w:t>
      </w:r>
    </w:p>
    <w:p w:rsidR="00046EA2" w:rsidRPr="00046EA2" w:rsidRDefault="00046EA2" w:rsidP="00046EA2">
      <w:pPr>
        <w:widowControl/>
        <w:spacing w:line="200" w:lineRule="exact"/>
        <w:ind w:firstLine="0"/>
        <w:jc w:val="left"/>
        <w:rPr>
          <w:rFonts w:ascii="Arial" w:eastAsia="Arial" w:hAnsi="Arial" w:cs="Arial"/>
          <w:sz w:val="18"/>
          <w:szCs w:val="18"/>
          <w:lang w:val="en-US" w:eastAsia="pt-BR"/>
        </w:rPr>
      </w:pPr>
    </w:p>
    <w:p w:rsidR="00046EA2" w:rsidRPr="00046EA2" w:rsidRDefault="00046EA2" w:rsidP="00046EA2">
      <w:pPr>
        <w:widowControl/>
        <w:spacing w:line="26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2"/>
        </w:numPr>
        <w:tabs>
          <w:tab w:val="left" w:pos="1099"/>
        </w:tabs>
        <w:spacing w:line="231" w:lineRule="auto"/>
        <w:ind w:left="920" w:right="21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further customize the output, using nested columns: 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dh ~ b0 * (1 - exp( -b1 * age ) )^b2,</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r w:rsidRPr="00046EA2">
        <w:rPr>
          <w:rFonts w:ascii="Arial" w:eastAsia="Arial" w:hAnsi="Arial" w:cs="Arial"/>
          <w:sz w:val="18"/>
          <w:szCs w:val="18"/>
          <w:lang w:val="en-US" w:eastAsia="pt-BR"/>
        </w:rPr>
        <w:t>mod_start = tab_</w:t>
      </w:r>
      <w:proofErr w:type="gramStart"/>
      <w:r w:rsidRPr="00046EA2">
        <w:rPr>
          <w:rFonts w:ascii="Arial" w:eastAsia="Arial" w:hAnsi="Arial" w:cs="Arial"/>
          <w:sz w:val="18"/>
          <w:szCs w:val="18"/>
          <w:lang w:val="en-US" w:eastAsia="pt-BR"/>
        </w:rPr>
        <w:t>coef ,</w:t>
      </w:r>
      <w:proofErr w:type="gramEnd"/>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31" w:lineRule="auto"/>
        <w:ind w:right="5840"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groups</w:t>
      </w:r>
      <w:proofErr w:type="gramEnd"/>
      <w:r w:rsidRPr="00046EA2">
        <w:rPr>
          <w:rFonts w:ascii="Arial" w:eastAsia="Arial" w:hAnsi="Arial" w:cs="Arial"/>
          <w:sz w:val="18"/>
          <w:szCs w:val="18"/>
          <w:lang w:val="en-US" w:eastAsia="pt-BR"/>
        </w:rPr>
        <w:t xml:space="preserve"> = "strata", output = "nest" )</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2"/>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val="en-US" w:eastAsia="pt-BR"/>
        </w:rPr>
        <w:t xml:space="preserve">It's possible to use Gauss-Newton's algorithm. </w:t>
      </w:r>
      <w:r w:rsidRPr="00046EA2">
        <w:rPr>
          <w:rFonts w:ascii="Arial" w:eastAsia="Arial" w:hAnsi="Arial" w:cs="Arial"/>
          <w:sz w:val="18"/>
          <w:szCs w:val="18"/>
          <w:lang w:eastAsia="pt-BR"/>
        </w:rPr>
        <w:t>In this case,</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5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some regressions will not converg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14 %&g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roup_by(strata) %&gt;%</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476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dh ~ b0 * (1 - exp( -b1 * age )</w:t>
      </w:r>
      <w:r w:rsidRPr="00046EA2">
        <w:rPr>
          <w:rFonts w:ascii="Arial" w:eastAsia="Arial" w:hAnsi="Arial" w:cs="Arial"/>
          <w:sz w:val="18"/>
          <w:szCs w:val="18"/>
          <w:lang w:val="en-US" w:eastAsia="pt-BR"/>
        </w:rPr>
        <w:tab/>
        <w:t>)^b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tabs>
          <w:tab w:val="left" w:pos="548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mod_start = </w:t>
      </w:r>
      <w:proofErr w:type="gramStart"/>
      <w:r w:rsidRPr="00046EA2">
        <w:rPr>
          <w:rFonts w:ascii="Arial" w:eastAsia="Arial" w:hAnsi="Arial" w:cs="Arial"/>
          <w:sz w:val="18"/>
          <w:szCs w:val="18"/>
          <w:lang w:val="en-US" w:eastAsia="pt-BR"/>
        </w:rPr>
        <w:t>c( b</w:t>
      </w:r>
      <w:proofErr w:type="gramEnd"/>
      <w:r w:rsidRPr="00046EA2">
        <w:rPr>
          <w:rFonts w:ascii="Arial" w:eastAsia="Arial" w:hAnsi="Arial" w:cs="Arial"/>
          <w:sz w:val="18"/>
          <w:szCs w:val="18"/>
          <w:lang w:val="en-US" w:eastAsia="pt-BR"/>
        </w:rPr>
        <w:t>0=23, b1=0.03, b2 = 1.3</w:t>
      </w:r>
      <w:r w:rsidRPr="00046EA2">
        <w:rPr>
          <w:rFonts w:ascii="Arial" w:eastAsia="Arial" w:hAnsi="Arial" w:cs="Arial"/>
          <w:sz w:val="18"/>
          <w:szCs w:val="18"/>
          <w:lang w:val="en-US" w:eastAsia="pt-BR"/>
        </w:rPr>
        <w:tab/>
        <w:t>),algorithm="GN" )</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53"/>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f some regressions don't converge, it's possible to fill those NAs with</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3"/>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regression coefficients from a general fit, using the entire data:</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3500" w:firstLine="0"/>
        <w:jc w:val="left"/>
        <w:rPr>
          <w:rFonts w:eastAsiaTheme="minorEastAsia"/>
          <w:sz w:val="20"/>
          <w:szCs w:val="20"/>
          <w:lang w:val="en-US" w:eastAsia="pt-BR"/>
        </w:rPr>
      </w:pPr>
      <w:r w:rsidRPr="00046EA2">
        <w:rPr>
          <w:rFonts w:ascii="Arial" w:eastAsia="Arial" w:hAnsi="Arial" w:cs="Arial"/>
          <w:sz w:val="18"/>
          <w:szCs w:val="18"/>
          <w:lang w:val="en-US" w:eastAsia="pt-BR"/>
        </w:rPr>
        <w:t>nls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4,dh ~ b0 * (1 - exp( -b1 * age )</w:t>
      </w:r>
      <w:r w:rsidRPr="00046EA2">
        <w:rPr>
          <w:rFonts w:eastAsiaTheme="minorEastAsia"/>
          <w:sz w:val="20"/>
          <w:szCs w:val="20"/>
          <w:lang w:val="en-US" w:eastAsia="pt-BR"/>
        </w:rPr>
        <w:t xml:space="preserve"> </w:t>
      </w:r>
      <w:r w:rsidRPr="00046EA2">
        <w:rPr>
          <w:rFonts w:ascii="Arial" w:eastAsia="Arial" w:hAnsi="Arial" w:cs="Arial"/>
          <w:sz w:val="18"/>
          <w:szCs w:val="18"/>
          <w:lang w:val="en-US" w:eastAsia="pt-BR"/>
        </w:rPr>
        <w:t>)^b2, mod_start = c( b0=23, b1=0.03, b2 = 1.3 ),</w:t>
      </w:r>
    </w:p>
    <w:p w:rsidR="00046EA2" w:rsidRPr="00046EA2" w:rsidRDefault="00046EA2" w:rsidP="00046EA2">
      <w:pPr>
        <w:widowControl/>
        <w:spacing w:line="2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groups</w:t>
      </w:r>
      <w:proofErr w:type="gramEnd"/>
      <w:r w:rsidRPr="00046EA2">
        <w:rPr>
          <w:rFonts w:ascii="Arial" w:eastAsia="Arial" w:hAnsi="Arial" w:cs="Arial"/>
          <w:sz w:val="18"/>
          <w:szCs w:val="18"/>
          <w:lang w:val="en-US" w:eastAsia="pt-BR"/>
        </w:rPr>
        <w:t xml:space="preserve"> = "strata",</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replace = TRU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lgorithm="GN</w:t>
      </w:r>
      <w:proofErr w:type="gramStart"/>
      <w:r w:rsidRPr="00046EA2">
        <w:rPr>
          <w:rFonts w:ascii="Arial" w:eastAsia="Arial" w:hAnsi="Arial" w:cs="Arial"/>
          <w:sz w:val="18"/>
          <w:szCs w:val="18"/>
          <w:lang w:val="en-US" w:eastAsia="pt-BR"/>
        </w:rPr>
        <w:t>" )</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2992" behindDoc="1" locked="0" layoutInCell="0" allowOverlap="1" wp14:anchorId="1EB91D10" wp14:editId="3E9CB386">
                <wp:simplePos x="0" y="0"/>
                <wp:positionH relativeFrom="column">
                  <wp:posOffset>359410</wp:posOffset>
                </wp:positionH>
                <wp:positionV relativeFrom="paragraph">
                  <wp:posOffset>696595</wp:posOffset>
                </wp:positionV>
                <wp:extent cx="5229225" cy="0"/>
                <wp:effectExtent l="0" t="0" r="0" b="0"/>
                <wp:wrapNone/>
                <wp:docPr id="73" name="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711EE63" id="Shape 73"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28.3pt,54.85pt" to="440.05pt,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1"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pv_irr</w:t>
      </w:r>
      <w:r w:rsidRPr="00046EA2">
        <w:rPr>
          <w:rFonts w:eastAsiaTheme="minorEastAsia"/>
          <w:sz w:val="20"/>
          <w:szCs w:val="20"/>
          <w:lang w:val="en-US" w:eastAsia="pt-BR"/>
        </w:rPr>
        <w:tab/>
      </w:r>
      <w:r w:rsidRPr="00046EA2">
        <w:rPr>
          <w:rFonts w:ascii="Arial" w:eastAsia="Arial" w:hAnsi="Arial" w:cs="Arial"/>
          <w:sz w:val="17"/>
          <w:szCs w:val="17"/>
          <w:lang w:val="en-US" w:eastAsia="pt-BR"/>
        </w:rPr>
        <w:t>Calculate Net Present Value and other economic variabl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4016" behindDoc="1" locked="0" layoutInCell="0" allowOverlap="1" wp14:anchorId="1C9FE4D0" wp14:editId="3D19BDD4">
                <wp:simplePos x="0" y="0"/>
                <wp:positionH relativeFrom="column">
                  <wp:posOffset>359410</wp:posOffset>
                </wp:positionH>
                <wp:positionV relativeFrom="paragraph">
                  <wp:posOffset>139065</wp:posOffset>
                </wp:positionV>
                <wp:extent cx="5229225" cy="0"/>
                <wp:effectExtent l="0" t="0" r="0" b="0"/>
                <wp:wrapNone/>
                <wp:docPr id="468" name="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57A8634" id="Shape 74" o:spid="_x0000_s1026" style="position:absolute;z-index:-251582464;visibility:visible;mso-wrap-style:square;mso-wrap-distance-left:9pt;mso-wrap-distance-top:0;mso-wrap-distance-right:9pt;mso-wrap-distance-bottom:0;mso-position-horizontal:absolute;mso-position-horizontal-relative:text;mso-position-vertical:absolute;mso-position-vertical-relative:text" from="28.3pt,10.95pt" to="440.0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84"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Get the net present value, internal rate of return, and other economic variables, given cost and revenue values.</w:t>
      </w:r>
    </w:p>
    <w:p w:rsidR="00046EA2" w:rsidRPr="00046EA2" w:rsidRDefault="00046EA2" w:rsidP="00046EA2">
      <w:pPr>
        <w:widowControl/>
        <w:spacing w:line="3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20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2760" w:firstLine="0"/>
        <w:jc w:val="left"/>
        <w:rPr>
          <w:rFonts w:eastAsiaTheme="minorEastAsia"/>
          <w:sz w:val="20"/>
          <w:szCs w:val="20"/>
          <w:lang w:val="en-US" w:eastAsia="pt-BR"/>
        </w:rPr>
      </w:pPr>
      <w:r w:rsidRPr="00046EA2">
        <w:rPr>
          <w:rFonts w:ascii="Arial" w:eastAsia="Arial" w:hAnsi="Arial" w:cs="Arial"/>
          <w:sz w:val="20"/>
          <w:szCs w:val="20"/>
          <w:lang w:val="en-US" w:eastAsia="pt-BR"/>
        </w:rPr>
        <w:t>npv_</w:t>
      </w:r>
      <w:proofErr w:type="gramStart"/>
      <w:r w:rsidRPr="00046EA2">
        <w:rPr>
          <w:rFonts w:ascii="Arial" w:eastAsia="Arial" w:hAnsi="Arial" w:cs="Arial"/>
          <w:sz w:val="20"/>
          <w:szCs w:val="20"/>
          <w:lang w:val="en-US" w:eastAsia="pt-BR"/>
        </w:rPr>
        <w:t>irr(</w:t>
      </w:r>
      <w:proofErr w:type="gramEnd"/>
      <w:r w:rsidRPr="00046EA2">
        <w:rPr>
          <w:rFonts w:ascii="Arial" w:eastAsia="Arial" w:hAnsi="Arial" w:cs="Arial"/>
          <w:sz w:val="20"/>
          <w:szCs w:val="20"/>
          <w:lang w:val="en-US" w:eastAsia="pt-BR"/>
        </w:rPr>
        <w:t>df, year, cost, revenue, rate, output = "full", sens_limits = c(1, 30), big_mark = ",", dec_mark = ".", prefix = "$")</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76" w:name="page46"/>
      <w:bookmarkEnd w:id="76"/>
      <w:r w:rsidRPr="00046EA2">
        <w:rPr>
          <w:rFonts w:ascii="Arial" w:eastAsia="Arial" w:hAnsi="Arial" w:cs="Arial"/>
          <w:sz w:val="17"/>
          <w:szCs w:val="17"/>
          <w:lang w:val="en-US" w:eastAsia="pt-BR"/>
        </w:rPr>
        <w:lastRenderedPageBreak/>
        <w:t>46</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pv_irr</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500" w:space="720"/>
            <w:col w:w="1140"/>
          </w:cols>
        </w:sectPr>
      </w:pP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20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ea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year variable.</w:t>
      </w:r>
    </w:p>
    <w:p w:rsidR="00046EA2" w:rsidRPr="00046EA2" w:rsidRDefault="00046EA2" w:rsidP="00046EA2">
      <w:pPr>
        <w:widowControl/>
        <w:spacing w:line="1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cos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costs variable.</w:t>
      </w:r>
    </w:p>
    <w:p w:rsidR="00046EA2" w:rsidRPr="00046EA2" w:rsidRDefault="00046EA2" w:rsidP="00046EA2">
      <w:pPr>
        <w:widowControl/>
        <w:spacing w:line="1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19"/>
          <w:szCs w:val="19"/>
          <w:lang w:val="en-US" w:eastAsia="pt-BR"/>
        </w:rPr>
        <w:lastRenderedPageBreak/>
        <w:t>revenu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revenue variable.</w:t>
      </w:r>
    </w:p>
    <w:p w:rsidR="00046EA2" w:rsidRPr="00046EA2" w:rsidRDefault="00046EA2" w:rsidP="00046EA2">
      <w:pPr>
        <w:widowControl/>
        <w:spacing w:line="1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rat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of the yearly rate to be used.</w:t>
      </w:r>
    </w:p>
    <w:p w:rsidR="00046EA2" w:rsidRPr="00046EA2" w:rsidRDefault="00046EA2" w:rsidP="00046EA2">
      <w:pPr>
        <w:widowControl/>
        <w:spacing w:line="15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outpu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69"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Selects different output options. It can be either "full" for a list containing a sensibility plot and a data frame with a single observation and one column for each variable, or "simple" for a two column data frame with one observation for each calculated variable. Default: "simple".</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ens_limit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Selects the rate rage used in the sensibility plot. This is a numeric vector with two elements, the initial and final rate to be used as range. These can vary between 0 and 100. Default: </w:t>
      </w:r>
      <w:proofErr w:type="gramStart"/>
      <w:r w:rsidRPr="00046EA2">
        <w:rPr>
          <w:rFonts w:ascii="Arial" w:eastAsia="Arial" w:hAnsi="Arial" w:cs="Arial"/>
          <w:sz w:val="20"/>
          <w:szCs w:val="20"/>
          <w:lang w:val="en-US" w:eastAsia="pt-BR"/>
        </w:rPr>
        <w:t>c(</w:t>
      </w:r>
      <w:proofErr w:type="gramEnd"/>
      <w:r w:rsidRPr="00046EA2">
        <w:rPr>
          <w:rFonts w:ascii="Arial" w:eastAsia="Arial" w:hAnsi="Arial" w:cs="Arial"/>
          <w:sz w:val="20"/>
          <w:szCs w:val="20"/>
          <w:lang w:val="en-US" w:eastAsia="pt-BR"/>
        </w:rPr>
        <w:t>1,30).</w:t>
      </w:r>
    </w:p>
    <w:p w:rsidR="00046EA2" w:rsidRPr="00046EA2" w:rsidRDefault="00046EA2" w:rsidP="00046EA2">
      <w:pPr>
        <w:widowControl/>
        <w:spacing w:line="12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020" w:space="4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big_mark</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Selects thousands separator. Can be either ".", " " or ",". Default: ",".</w:t>
      </w:r>
    </w:p>
    <w:p w:rsidR="00046EA2" w:rsidRPr="00046EA2" w:rsidRDefault="00046EA2" w:rsidP="00046EA2">
      <w:pPr>
        <w:widowControl/>
        <w:spacing w:line="1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ec_mark</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Selects decimal separator. Can be either "," or ".". Default: ".".</w:t>
      </w:r>
    </w:p>
    <w:p w:rsidR="00046EA2" w:rsidRPr="00046EA2" w:rsidRDefault="00046EA2" w:rsidP="00046EA2">
      <w:pPr>
        <w:widowControl/>
        <w:spacing w:line="1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prefi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elects the prefix for the y axis in the sensibility plot. Can be either "$" or "R$".</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2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or a list, according to output.</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20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217" w:lineRule="exact"/>
        <w:ind w:firstLine="0"/>
        <w:jc w:val="left"/>
        <w:rPr>
          <w:rFonts w:eastAsiaTheme="minorEastAsia"/>
          <w:sz w:val="20"/>
          <w:szCs w:val="20"/>
          <w:lang w:eastAsia="pt-BR"/>
        </w:rPr>
      </w:pPr>
    </w:p>
    <w:p w:rsidR="00046EA2" w:rsidRPr="00046EA2" w:rsidRDefault="00046EA2" w:rsidP="005A1944">
      <w:pPr>
        <w:widowControl/>
        <w:numPr>
          <w:ilvl w:val="0"/>
          <w:numId w:val="54"/>
        </w:numPr>
        <w:tabs>
          <w:tab w:val="left" w:pos="1189"/>
        </w:tabs>
        <w:spacing w:line="238" w:lineRule="auto"/>
        <w:ind w:left="920" w:right="66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Not run: library(forestmangr) data(exfm22)</w:t>
      </w:r>
    </w:p>
    <w:p w:rsidR="00046EA2" w:rsidRPr="00046EA2" w:rsidRDefault="00046EA2" w:rsidP="00046EA2">
      <w:pPr>
        <w:widowControl/>
        <w:spacing w:line="2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pv_irr(exfm22,"year","cost","revenue</w:t>
      </w:r>
      <w:proofErr w:type="gramStart"/>
      <w:r w:rsidRPr="00046EA2">
        <w:rPr>
          <w:rFonts w:ascii="Arial" w:eastAsia="Arial" w:hAnsi="Arial" w:cs="Arial"/>
          <w:sz w:val="18"/>
          <w:szCs w:val="18"/>
          <w:lang w:val="en-US" w:eastAsia="pt-BR"/>
        </w:rPr>
        <w:t>",rate</w:t>
      </w:r>
      <w:proofErr w:type="gramEnd"/>
      <w:r w:rsidRPr="00046EA2">
        <w:rPr>
          <w:rFonts w:ascii="Arial" w:eastAsia="Arial" w:hAnsi="Arial" w:cs="Arial"/>
          <w:sz w:val="18"/>
          <w:szCs w:val="18"/>
          <w:lang w:val="en-US" w:eastAsia="pt-BR"/>
        </w:rPr>
        <w:t>=8.75)</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To also get a sensibility plot, use</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pv_</w:t>
      </w:r>
      <w:proofErr w:type="gramStart"/>
      <w:r w:rsidRPr="00046EA2">
        <w:rPr>
          <w:rFonts w:ascii="Arial" w:eastAsia="Arial" w:hAnsi="Arial" w:cs="Arial"/>
          <w:sz w:val="18"/>
          <w:szCs w:val="18"/>
          <w:lang w:val="en-US" w:eastAsia="pt-BR"/>
        </w:rPr>
        <w:t>irr(</w:t>
      </w:r>
      <w:proofErr w:type="gramEnd"/>
      <w:r w:rsidRPr="00046EA2">
        <w:rPr>
          <w:rFonts w:ascii="Arial" w:eastAsia="Arial" w:hAnsi="Arial" w:cs="Arial"/>
          <w:sz w:val="18"/>
          <w:szCs w:val="18"/>
          <w:lang w:val="en-US" w:eastAsia="pt-BR"/>
        </w:rPr>
        <w:t>exfm22,"year","cost","revenue",rate=8.75, output="ful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 xml:space="preserve">## </w:t>
      </w:r>
      <w:proofErr w:type="gramStart"/>
      <w:r w:rsidRPr="00046EA2">
        <w:rPr>
          <w:rFonts w:ascii="Arial" w:eastAsia="Arial" w:hAnsi="Arial" w:cs="Arial"/>
          <w:sz w:val="18"/>
          <w:szCs w:val="18"/>
          <w:lang w:eastAsia="pt-BR"/>
        </w:rPr>
        <w:t>End(</w:t>
      </w:r>
      <w:proofErr w:type="gramEnd"/>
      <w:r w:rsidRPr="00046EA2">
        <w:rPr>
          <w:rFonts w:ascii="Arial" w:eastAsia="Arial" w:hAnsi="Arial" w:cs="Arial"/>
          <w:sz w:val="18"/>
          <w:szCs w:val="18"/>
          <w:lang w:eastAsia="pt-BR"/>
        </w:rPr>
        <w:t>Not run)</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660"/>
        <w:gridCol w:w="3580"/>
      </w:tblGrid>
      <w:tr w:rsidR="00046EA2" w:rsidRPr="00046EA2" w:rsidTr="00046EA2">
        <w:trPr>
          <w:trHeight w:val="237"/>
        </w:trPr>
        <w:tc>
          <w:tcPr>
            <w:tcW w:w="466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77" w:name="page47"/>
            <w:bookmarkEnd w:id="77"/>
            <w:r w:rsidRPr="00046EA2">
              <w:rPr>
                <w:rFonts w:ascii="Arial" w:eastAsia="Arial" w:hAnsi="Arial" w:cs="Arial"/>
                <w:sz w:val="20"/>
                <w:szCs w:val="20"/>
                <w:lang w:eastAsia="pt-BR"/>
              </w:rPr>
              <w:lastRenderedPageBreak/>
              <w:t>plot_summarise</w:t>
            </w:r>
          </w:p>
        </w:tc>
        <w:tc>
          <w:tcPr>
            <w:tcW w:w="358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47</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35040" behindDoc="1" locked="0" layoutInCell="0" allowOverlap="1" wp14:anchorId="1F9445AF" wp14:editId="164211FC">
                <wp:simplePos x="0" y="0"/>
                <wp:positionH relativeFrom="column">
                  <wp:posOffset>359410</wp:posOffset>
                </wp:positionH>
                <wp:positionV relativeFrom="paragraph">
                  <wp:posOffset>395605</wp:posOffset>
                </wp:positionV>
                <wp:extent cx="5229225" cy="0"/>
                <wp:effectExtent l="0" t="0" r="0" b="0"/>
                <wp:wrapNone/>
                <wp:docPr id="469" name="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815AAE2" id="Shape 75"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28.3pt,31.15pt" to="440.0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29"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summarise</w:t>
      </w:r>
      <w:r w:rsidRPr="00046EA2">
        <w:rPr>
          <w:rFonts w:eastAsiaTheme="minorEastAsia"/>
          <w:sz w:val="20"/>
          <w:szCs w:val="20"/>
          <w:lang w:val="en-US" w:eastAsia="pt-BR"/>
        </w:rPr>
        <w:tab/>
      </w:r>
      <w:r w:rsidRPr="00046EA2">
        <w:rPr>
          <w:rFonts w:ascii="Arial" w:eastAsia="Arial" w:hAnsi="Arial" w:cs="Arial"/>
          <w:sz w:val="17"/>
          <w:szCs w:val="17"/>
          <w:lang w:val="en-US" w:eastAsia="pt-BR"/>
        </w:rPr>
        <w:t>Summarize forest inventory d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6064" behindDoc="1" locked="0" layoutInCell="0" allowOverlap="1" wp14:anchorId="7FB8A7FE" wp14:editId="6A11A4FF">
                <wp:simplePos x="0" y="0"/>
                <wp:positionH relativeFrom="column">
                  <wp:posOffset>359410</wp:posOffset>
                </wp:positionH>
                <wp:positionV relativeFrom="paragraph">
                  <wp:posOffset>143510</wp:posOffset>
                </wp:positionV>
                <wp:extent cx="5229225" cy="0"/>
                <wp:effectExtent l="0" t="0" r="0" b="0"/>
                <wp:wrapNone/>
                <wp:docPr id="470" name="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A11F679" id="Shape 76" o:spid="_x0000_s1026" style="position:absolute;z-index:-251580416;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Get informations about forest inventory plots, like number of individuals, mean DBH, q, height, basal area, volume, etc.</w:t>
      </w:r>
    </w:p>
    <w:p w:rsidR="00046EA2" w:rsidRPr="00046EA2" w:rsidRDefault="00046EA2" w:rsidP="00046EA2">
      <w:pPr>
        <w:widowControl/>
        <w:spacing w:line="26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460" w:firstLine="0"/>
        <w:jc w:val="left"/>
        <w:rPr>
          <w:rFonts w:eastAsiaTheme="minorEastAsia"/>
          <w:sz w:val="20"/>
          <w:szCs w:val="20"/>
          <w:lang w:val="en-US" w:eastAsia="pt-BR"/>
        </w:rPr>
      </w:pPr>
      <w:r w:rsidRPr="00046EA2">
        <w:rPr>
          <w:rFonts w:ascii="Arial" w:eastAsia="Arial" w:hAnsi="Arial" w:cs="Arial"/>
          <w:sz w:val="20"/>
          <w:szCs w:val="20"/>
          <w:lang w:val="en-US" w:eastAsia="pt-BR"/>
        </w:rPr>
        <w:t>plot_</w:t>
      </w:r>
      <w:proofErr w:type="gramStart"/>
      <w:r w:rsidRPr="00046EA2">
        <w:rPr>
          <w:rFonts w:ascii="Arial" w:eastAsia="Arial" w:hAnsi="Arial" w:cs="Arial"/>
          <w:sz w:val="20"/>
          <w:szCs w:val="20"/>
          <w:lang w:val="en-US" w:eastAsia="pt-BR"/>
        </w:rPr>
        <w:t>summarise(</w:t>
      </w:r>
      <w:proofErr w:type="gramEnd"/>
      <w:r w:rsidRPr="00046EA2">
        <w:rPr>
          <w:rFonts w:ascii="Arial" w:eastAsia="Arial" w:hAnsi="Arial" w:cs="Arial"/>
          <w:sz w:val="20"/>
          <w:szCs w:val="20"/>
          <w:lang w:val="en-US" w:eastAsia="pt-BR"/>
        </w:rPr>
        <w:t>df, plot, plot_area, dbh, th, .groups, total_area, vwb, vwob, dh, age, dec_places = 4)</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_area</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bh</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groups</w:t>
      </w:r>
      <w:proofErr w:type="gramEnd"/>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otal_area</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b</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wob</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h</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ge</w:t>
      </w:r>
    </w:p>
    <w:p w:rsidR="00046EA2" w:rsidRPr="00046EA2" w:rsidRDefault="00046EA2" w:rsidP="00046EA2">
      <w:pPr>
        <w:widowControl/>
        <w:spacing w:line="3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dec_plac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plot variable. used to differentiate the data’s plots. If thi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rgument is missing, the defined groups in the data frame will be used, If ther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are no groups in the data, the function will </w:t>
      </w:r>
      <w:proofErr w:type="gramStart"/>
      <w:r w:rsidRPr="00046EA2">
        <w:rPr>
          <w:rFonts w:ascii="Arial" w:eastAsia="Arial" w:hAnsi="Arial" w:cs="Arial"/>
          <w:sz w:val="20"/>
          <w:szCs w:val="20"/>
          <w:lang w:val="en-US" w:eastAsia="pt-BR"/>
        </w:rPr>
        <w:t>fail.</w:t>
      </w:r>
      <w:proofErr w:type="gramEnd"/>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plot area variable, or a numeric vector with the plot are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 The plot area value must be in square meters.</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diameter at breast height variable. I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upplied, will be used to calculate the mean diameter per plot, quadratic diam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er (q), basal area and basal area per hectare.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total height variable. If supplied, will</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e used to calculate the mean total height, and the dominant height variable, i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e dh is NA.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grouping variables that can be added to</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ifferentiate subdivisions of the data.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argument. Quoted name of the total area variable, or a numeric vector</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with the total area value. The total area value must be in hectares. Default: NA.</w:t>
      </w:r>
    </w:p>
    <w:p w:rsidR="00046EA2" w:rsidRPr="00046EA2" w:rsidRDefault="00046EA2" w:rsidP="00046EA2">
      <w:pPr>
        <w:widowControl/>
        <w:spacing w:line="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volume with bark variable. If supplied,</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will be used to calculate the total vwb per plot, and vwb per hectare per plot.</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volume without bark variable. If sup-</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plied, will be used to calculate the total vwob per plot, and vwob per hectare per</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lot.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dominant height variable. If supplied,</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tabs>
          <w:tab w:val="left" w:pos="520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will be used to calculate the mean dominant height per plot.</w:t>
      </w:r>
      <w:r w:rsidRPr="00046EA2">
        <w:rPr>
          <w:rFonts w:ascii="Arial" w:eastAsia="Arial" w:hAnsi="Arial" w:cs="Arial"/>
          <w:sz w:val="20"/>
          <w:szCs w:val="20"/>
          <w:lang w:val="en-US" w:eastAsia="pt-BR"/>
        </w:rPr>
        <w:tab/>
        <w:t>If not, the ht</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variable supplied will be used to calculate the average of the top two trees of</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ach plot, and use that as dh.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ptional parameter. Quoted name of the age variable. If supplied, will be used</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o calculate the average age per plot. Default: NA.</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number of decimal places to be used in the output tabl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4.</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tabs>
          <w:tab w:val="left" w:pos="7500"/>
        </w:tabs>
        <w:spacing w:line="240" w:lineRule="auto"/>
        <w:ind w:firstLine="0"/>
        <w:jc w:val="left"/>
        <w:rPr>
          <w:rFonts w:eastAsiaTheme="minorEastAsia"/>
          <w:sz w:val="20"/>
          <w:szCs w:val="20"/>
          <w:lang w:val="en-US" w:eastAsia="pt-BR"/>
        </w:rPr>
      </w:pPr>
      <w:bookmarkStart w:id="78" w:name="page48"/>
      <w:bookmarkEnd w:id="78"/>
      <w:r w:rsidRPr="00046EA2">
        <w:rPr>
          <w:rFonts w:ascii="Arial" w:eastAsia="Arial" w:hAnsi="Arial" w:cs="Arial"/>
          <w:sz w:val="18"/>
          <w:szCs w:val="18"/>
          <w:lang w:val="en-US" w:eastAsia="pt-BR"/>
        </w:rPr>
        <w:lastRenderedPageBreak/>
        <w:t>48</w:t>
      </w:r>
      <w:r w:rsidRPr="00046EA2">
        <w:rPr>
          <w:rFonts w:eastAsiaTheme="minorEastAsia"/>
          <w:sz w:val="20"/>
          <w:szCs w:val="20"/>
          <w:lang w:val="en-US" w:eastAsia="pt-BR"/>
        </w:rPr>
        <w:tab/>
      </w:r>
      <w:r w:rsidRPr="00046EA2">
        <w:rPr>
          <w:rFonts w:ascii="Arial" w:eastAsia="Arial" w:hAnsi="Arial" w:cs="Arial"/>
          <w:sz w:val="18"/>
          <w:szCs w:val="18"/>
          <w:lang w:val="en-US" w:eastAsia="pt-BR"/>
        </w:rPr>
        <w:t>plot_summarise</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informations per plot.</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21</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55"/>
        </w:numPr>
        <w:tabs>
          <w:tab w:val="left" w:pos="1099"/>
        </w:tabs>
        <w:spacing w:line="231" w:lineRule="auto"/>
        <w:ind w:left="920" w:right="32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bligatory arguments. Basic informations about the plot. 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810)</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rea values can be numeric, or a variable nam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5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DBH supplied, we get the mean diameter, quadratic diameter,</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asal area and basal area per hectar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57"/>
        </w:numPr>
        <w:tabs>
          <w:tab w:val="left" w:pos="1099"/>
        </w:tabs>
        <w:spacing w:line="231" w:lineRule="auto"/>
        <w:ind w:left="920" w:right="23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TH supplied, we get the mean total height and dominant height 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7"/>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strata supplied, we divide the data into 2 strata</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 "STRAT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The strata area can also be supplied</w:t>
      </w:r>
    </w:p>
    <w:p w:rsidR="00046EA2" w:rsidRPr="00046EA2" w:rsidRDefault="00046EA2" w:rsidP="00046EA2">
      <w:pPr>
        <w:widowControl/>
        <w:spacing w:line="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plot_</w:t>
      </w:r>
      <w:proofErr w:type="gramStart"/>
      <w:r w:rsidRPr="00046EA2">
        <w:rPr>
          <w:rFonts w:ascii="Arial" w:eastAsia="Arial" w:hAnsi="Arial" w:cs="Arial"/>
          <w:sz w:val="17"/>
          <w:szCs w:val="17"/>
          <w:lang w:val="en-US" w:eastAsia="pt-BR"/>
        </w:rPr>
        <w:t>summarise(</w:t>
      </w:r>
      <w:proofErr w:type="gramEnd"/>
      <w:r w:rsidRPr="00046EA2">
        <w:rPr>
          <w:rFonts w:ascii="Arial" w:eastAsia="Arial" w:hAnsi="Arial" w:cs="Arial"/>
          <w:sz w:val="17"/>
          <w:szCs w:val="17"/>
          <w:lang w:val="en-US" w:eastAsia="pt-BR"/>
        </w:rPr>
        <w:t>exfm21, "PLOT", "PLOT_AREA", "DBH", "TH_EST", "STRATA", "STRATA_ARE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With VWB supplied, we get the total vwb, and vwb per hectare</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820"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 "STRATA", "STRATA_AREA", "VWB")</w:t>
      </w:r>
    </w:p>
    <w:p w:rsidR="00046EA2" w:rsidRPr="00046EA2" w:rsidRDefault="00046EA2" w:rsidP="00046EA2">
      <w:pPr>
        <w:widowControl/>
        <w:spacing w:line="2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With VWOB supplied, we get the total vwob, and vwob per hectare</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820"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 "STRATA", "STRATA_AREA", "VWB", "VWOB")</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58"/>
        </w:numPr>
        <w:tabs>
          <w:tab w:val="left" w:pos="1099"/>
        </w:tabs>
        <w:spacing w:line="238" w:lineRule="auto"/>
        <w:ind w:left="920" w:right="8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f the data already has a dominant height variable, it can also be supplied here 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 "STRATA", "STRATA_AREA", "VWB", "VWOB", "DH")</w:t>
      </w:r>
    </w:p>
    <w:p w:rsidR="00046EA2" w:rsidRPr="00046EA2" w:rsidRDefault="00046EA2" w:rsidP="00046EA2">
      <w:pPr>
        <w:widowControl/>
        <w:spacing w:line="233"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8"/>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the AGE variable supplied, we get the average age of each plot</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820" w:firstLine="0"/>
        <w:jc w:val="left"/>
        <w:rPr>
          <w:rFonts w:eastAsiaTheme="minorEastAsia"/>
          <w:sz w:val="20"/>
          <w:szCs w:val="20"/>
          <w:lang w:val="en-US" w:eastAsia="pt-BR"/>
        </w:rPr>
      </w:pPr>
      <w:r w:rsidRPr="00046EA2">
        <w:rPr>
          <w:rFonts w:ascii="Arial" w:eastAsia="Arial" w:hAnsi="Arial" w:cs="Arial"/>
          <w:sz w:val="18"/>
          <w:szCs w:val="18"/>
          <w:lang w:val="en-US" w:eastAsia="pt-BR"/>
        </w:rPr>
        <w:t>plot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21, "PLOT", "PLOT_AREA", "DBH", "TH_EST", "STRATA", "STRATA_AREA", "VWB", "VWOB", "DH", "AG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00"/>
        <w:gridCol w:w="4040"/>
      </w:tblGrid>
      <w:tr w:rsidR="00046EA2" w:rsidRPr="00046EA2" w:rsidTr="00046EA2">
        <w:trPr>
          <w:trHeight w:val="237"/>
        </w:trPr>
        <w:tc>
          <w:tcPr>
            <w:tcW w:w="42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79" w:name="page49"/>
            <w:bookmarkEnd w:id="79"/>
            <w:r w:rsidRPr="00046EA2">
              <w:rPr>
                <w:rFonts w:ascii="Arial" w:eastAsia="Arial" w:hAnsi="Arial" w:cs="Arial"/>
                <w:sz w:val="20"/>
                <w:szCs w:val="20"/>
                <w:lang w:eastAsia="pt-BR"/>
              </w:rPr>
              <w:lastRenderedPageBreak/>
              <w:t>pow</w:t>
            </w:r>
          </w:p>
        </w:tc>
        <w:tc>
          <w:tcPr>
            <w:tcW w:w="404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49</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37088" behindDoc="1" locked="0" layoutInCell="0" allowOverlap="1" wp14:anchorId="41F3AFDD" wp14:editId="3CAE9A56">
                <wp:simplePos x="0" y="0"/>
                <wp:positionH relativeFrom="column">
                  <wp:posOffset>359410</wp:posOffset>
                </wp:positionH>
                <wp:positionV relativeFrom="paragraph">
                  <wp:posOffset>433705</wp:posOffset>
                </wp:positionV>
                <wp:extent cx="5229225" cy="0"/>
                <wp:effectExtent l="0" t="0" r="0" b="0"/>
                <wp:wrapNone/>
                <wp:docPr id="471" name="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5788726" id="Shape 77" o:spid="_x0000_s1026" style="position:absolute;z-index:-251579392;visibility:visible;mso-wrap-style:square;mso-wrap-distance-left:9pt;mso-wrap-distance-top:0;mso-wrap-distance-right:9pt;mso-wrap-distance-bottom:0;mso-position-horizontal:absolute;mso-position-horizontal-relative:text;mso-position-vertical:absolute;mso-position-vertical-relative:text" from="28.3pt,34.15pt" to="440.05pt,3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16"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pow</w:t>
      </w:r>
      <w:r w:rsidRPr="00046EA2">
        <w:rPr>
          <w:rFonts w:eastAsiaTheme="minorEastAsia"/>
          <w:sz w:val="20"/>
          <w:szCs w:val="20"/>
          <w:lang w:val="en-US" w:eastAsia="pt-BR"/>
        </w:rPr>
        <w:tab/>
      </w:r>
      <w:r w:rsidRPr="00046EA2">
        <w:rPr>
          <w:rFonts w:ascii="Arial" w:eastAsia="Arial" w:hAnsi="Arial" w:cs="Arial"/>
          <w:sz w:val="20"/>
          <w:szCs w:val="20"/>
          <w:lang w:val="en-US" w:eastAsia="pt-BR"/>
        </w:rPr>
        <w:t>Raise a numeric vector to a given powe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8112" behindDoc="1" locked="0" layoutInCell="0" allowOverlap="1" wp14:anchorId="1163A20C" wp14:editId="364C60CE">
                <wp:simplePos x="0" y="0"/>
                <wp:positionH relativeFrom="column">
                  <wp:posOffset>359410</wp:posOffset>
                </wp:positionH>
                <wp:positionV relativeFrom="paragraph">
                  <wp:posOffset>125095</wp:posOffset>
                </wp:positionV>
                <wp:extent cx="5229225" cy="0"/>
                <wp:effectExtent l="0" t="0" r="0" b="0"/>
                <wp:wrapNone/>
                <wp:docPr id="472" name="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AE9E3F6" id="Shape 78" o:spid="_x0000_s1026" style="position:absolute;z-index:-25157836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CYRXvr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his function returns a numeric vector raised to a given power.</w:t>
      </w:r>
    </w:p>
    <w:p w:rsidR="00046EA2" w:rsidRPr="00046EA2" w:rsidRDefault="00046EA2" w:rsidP="00046EA2">
      <w:pPr>
        <w:widowControl/>
        <w:spacing w:line="3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pow(</w:t>
      </w:r>
      <w:proofErr w:type="gramEnd"/>
      <w:r w:rsidRPr="00046EA2">
        <w:rPr>
          <w:rFonts w:ascii="Arial" w:eastAsia="Arial" w:hAnsi="Arial" w:cs="Arial"/>
          <w:sz w:val="20"/>
          <w:szCs w:val="20"/>
          <w:lang w:val="en-US" w:eastAsia="pt-BR"/>
        </w:rPr>
        <w:t>x, y)</w:t>
      </w:r>
    </w:p>
    <w:p w:rsidR="00046EA2" w:rsidRPr="00046EA2" w:rsidRDefault="00046EA2" w:rsidP="00046EA2">
      <w:pPr>
        <w:widowControl/>
        <w:spacing w:line="3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numeric vector.</w:t>
      </w:r>
    </w:p>
    <w:p w:rsidR="00046EA2" w:rsidRPr="00046EA2" w:rsidRDefault="00046EA2" w:rsidP="00046EA2">
      <w:pPr>
        <w:widowControl/>
        <w:spacing w:line="10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numeric value for the power x should be raised to.</w:t>
      </w:r>
    </w:p>
    <w:p w:rsidR="00046EA2" w:rsidRPr="00046EA2" w:rsidRDefault="00046EA2" w:rsidP="00046EA2">
      <w:pPr>
        <w:widowControl/>
        <w:spacing w:line="2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This function is manly used when fitting statistical models. If one of the variables in a model is a variable raised to a given power, the lm function does not properly compute the variable, if vector^power is inserted directly in the model, leading to the need of creating a separate variable. This function allows the user to get the power of a given numeric vector to y inside the model, without the need to create a new variable.</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numeric vector containing x to the power of y.</w:t>
      </w:r>
    </w:p>
    <w:p w:rsidR="00046EA2" w:rsidRPr="00046EA2" w:rsidRDefault="00046EA2" w:rsidP="00046EA2">
      <w:pPr>
        <w:widowControl/>
        <w:spacing w:line="3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2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5")</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head(</w:t>
      </w:r>
      <w:proofErr w:type="gramEnd"/>
      <w:r w:rsidRPr="00046EA2">
        <w:rPr>
          <w:rFonts w:ascii="Arial" w:eastAsia="Arial" w:hAnsi="Arial" w:cs="Arial"/>
          <w:sz w:val="18"/>
          <w:szCs w:val="18"/>
          <w:lang w:eastAsia="pt-BR"/>
        </w:rPr>
        <w:t>exfm15)</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59"/>
        </w:numPr>
        <w:tabs>
          <w:tab w:val="left" w:pos="1099"/>
        </w:tabs>
        <w:spacing w:line="231" w:lineRule="auto"/>
        <w:ind w:left="920" w:right="45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Raise a numeric vector to the power of 2: </w:t>
      </w:r>
      <w:proofErr w:type="gramStart"/>
      <w:r w:rsidRPr="00046EA2">
        <w:rPr>
          <w:rFonts w:ascii="Arial" w:eastAsia="Arial" w:hAnsi="Arial" w:cs="Arial"/>
          <w:sz w:val="18"/>
          <w:szCs w:val="18"/>
          <w:lang w:val="en-US" w:eastAsia="pt-BR"/>
        </w:rPr>
        <w:t>pow(</w:t>
      </w:r>
      <w:proofErr w:type="gramEnd"/>
      <w:r w:rsidRPr="00046EA2">
        <w:rPr>
          <w:rFonts w:ascii="Arial" w:eastAsia="Arial" w:hAnsi="Arial" w:cs="Arial"/>
          <w:sz w:val="18"/>
          <w:szCs w:val="18"/>
          <w:lang w:val="en-US" w:eastAsia="pt-BR"/>
        </w:rPr>
        <w:t>iris$Petal.Length, 2)</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9"/>
        </w:numPr>
        <w:tabs>
          <w:tab w:val="left" w:pos="1099"/>
        </w:tabs>
        <w:spacing w:line="231" w:lineRule="auto"/>
        <w:ind w:left="920" w:right="6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t a model that contains the dbh squared, without the need to create a new variable: lm(log(TH) ~ DBH + pow(DBH,2), exfm</w:t>
      </w:r>
      <w:proofErr w:type="gramStart"/>
      <w:r w:rsidRPr="00046EA2">
        <w:rPr>
          <w:rFonts w:ascii="Arial" w:eastAsia="Arial" w:hAnsi="Arial" w:cs="Arial"/>
          <w:sz w:val="18"/>
          <w:szCs w:val="18"/>
          <w:lang w:val="en-US" w:eastAsia="pt-BR"/>
        </w:rPr>
        <w:t>15 )</w:t>
      </w:r>
      <w:proofErr w:type="gramEnd"/>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59"/>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or</w:t>
      </w:r>
      <w:proofErr w:type="gramEnd"/>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m_</w:t>
      </w:r>
      <w:proofErr w:type="gramStart"/>
      <w:r w:rsidRPr="00046EA2">
        <w:rPr>
          <w:rFonts w:ascii="Arial" w:eastAsia="Arial" w:hAnsi="Arial" w:cs="Arial"/>
          <w:sz w:val="18"/>
          <w:szCs w:val="18"/>
          <w:lang w:val="en-US" w:eastAsia="pt-BR"/>
        </w:rPr>
        <w:t>table(</w:t>
      </w:r>
      <w:proofErr w:type="gramEnd"/>
      <w:r w:rsidRPr="00046EA2">
        <w:rPr>
          <w:rFonts w:ascii="Arial" w:eastAsia="Arial" w:hAnsi="Arial" w:cs="Arial"/>
          <w:sz w:val="18"/>
          <w:szCs w:val="18"/>
          <w:lang w:val="en-US" w:eastAsia="pt-BR"/>
        </w:rPr>
        <w:t>exfm15, log(TH) ~ DBH + pow(DBH,2) )</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980"/>
        </w:tabs>
        <w:spacing w:line="240" w:lineRule="auto"/>
        <w:ind w:firstLine="0"/>
        <w:jc w:val="left"/>
        <w:rPr>
          <w:rFonts w:eastAsiaTheme="minorEastAsia"/>
          <w:sz w:val="20"/>
          <w:szCs w:val="20"/>
          <w:lang w:val="en-US" w:eastAsia="pt-BR"/>
        </w:rPr>
      </w:pPr>
      <w:bookmarkStart w:id="80" w:name="page50"/>
      <w:bookmarkEnd w:id="80"/>
      <w:r w:rsidRPr="00046EA2">
        <w:rPr>
          <w:rFonts w:ascii="Arial" w:eastAsia="Arial" w:hAnsi="Arial" w:cs="Arial"/>
          <w:sz w:val="18"/>
          <w:szCs w:val="18"/>
          <w:lang w:val="en-US" w:eastAsia="pt-BR"/>
        </w:rPr>
        <w:lastRenderedPageBreak/>
        <w:t>50</w:t>
      </w:r>
      <w:r w:rsidRPr="00046EA2">
        <w:rPr>
          <w:rFonts w:eastAsiaTheme="minorEastAsia"/>
          <w:sz w:val="20"/>
          <w:szCs w:val="20"/>
          <w:lang w:val="en-US" w:eastAsia="pt-BR"/>
        </w:rPr>
        <w:tab/>
      </w:r>
      <w:r w:rsidRPr="00046EA2">
        <w:rPr>
          <w:rFonts w:ascii="Arial" w:eastAsia="Arial" w:hAnsi="Arial" w:cs="Arial"/>
          <w:sz w:val="18"/>
          <w:szCs w:val="18"/>
          <w:lang w:val="en-US" w:eastAsia="pt-BR"/>
        </w:rPr>
        <w:t>resid_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39136" behindDoc="1" locked="0" layoutInCell="0" allowOverlap="1" wp14:anchorId="2B2A8C63" wp14:editId="1A588BBB">
                <wp:simplePos x="0" y="0"/>
                <wp:positionH relativeFrom="column">
                  <wp:posOffset>359410</wp:posOffset>
                </wp:positionH>
                <wp:positionV relativeFrom="paragraph">
                  <wp:posOffset>420370</wp:posOffset>
                </wp:positionV>
                <wp:extent cx="5229225" cy="0"/>
                <wp:effectExtent l="0" t="0" r="0" b="0"/>
                <wp:wrapNone/>
                <wp:docPr id="473" name="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5B6F52D" id="Shape 79"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28.3pt,33.1pt" to="440.0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68"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esid_plot</w:t>
      </w:r>
      <w:r w:rsidRPr="00046EA2">
        <w:rPr>
          <w:rFonts w:eastAsiaTheme="minorEastAsia"/>
          <w:sz w:val="20"/>
          <w:szCs w:val="20"/>
          <w:lang w:val="en-US" w:eastAsia="pt-BR"/>
        </w:rPr>
        <w:tab/>
      </w:r>
      <w:r w:rsidRPr="00046EA2">
        <w:rPr>
          <w:rFonts w:ascii="Arial" w:eastAsia="Arial" w:hAnsi="Arial" w:cs="Arial"/>
          <w:sz w:val="18"/>
          <w:szCs w:val="18"/>
          <w:lang w:val="en-US" w:eastAsia="pt-BR"/>
        </w:rPr>
        <w:t>Calculate residual values and create plot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0160" behindDoc="1" locked="0" layoutInCell="0" allowOverlap="1" wp14:anchorId="51F54FA3" wp14:editId="4AFCFDBA">
                <wp:simplePos x="0" y="0"/>
                <wp:positionH relativeFrom="column">
                  <wp:posOffset>359410</wp:posOffset>
                </wp:positionH>
                <wp:positionV relativeFrom="paragraph">
                  <wp:posOffset>139700</wp:posOffset>
                </wp:positionV>
                <wp:extent cx="5229225" cy="0"/>
                <wp:effectExtent l="0" t="0" r="0" b="0"/>
                <wp:wrapNone/>
                <wp:docPr id="80" name="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8EC4C02" id="Shape 80" o:spid="_x0000_s1026" style="position:absolute;z-index:-251576320;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AmXJgm5AQAAgQ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60" w:firstLine="0"/>
        <w:jc w:val="center"/>
        <w:rPr>
          <w:rFonts w:eastAsiaTheme="minorEastAsia"/>
          <w:sz w:val="20"/>
          <w:szCs w:val="20"/>
          <w:lang w:val="en-US" w:eastAsia="pt-BR"/>
        </w:rPr>
      </w:pPr>
      <w:r w:rsidRPr="00046EA2">
        <w:rPr>
          <w:rFonts w:ascii="Arial" w:eastAsia="Arial" w:hAnsi="Arial" w:cs="Arial"/>
          <w:sz w:val="19"/>
          <w:szCs w:val="19"/>
          <w:lang w:val="en-US" w:eastAsia="pt-BR"/>
        </w:rPr>
        <w:t>Function for creating plots and tables for residual values from observed and estimated values.</w:t>
      </w: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2260" w:firstLine="0"/>
        <w:jc w:val="left"/>
        <w:rPr>
          <w:rFonts w:eastAsiaTheme="minorEastAsia"/>
          <w:sz w:val="20"/>
          <w:szCs w:val="20"/>
          <w:lang w:val="en-US" w:eastAsia="pt-BR"/>
        </w:rPr>
      </w:pPr>
      <w:r w:rsidRPr="00046EA2">
        <w:rPr>
          <w:rFonts w:ascii="Arial" w:eastAsia="Arial" w:hAnsi="Arial" w:cs="Arial"/>
          <w:sz w:val="20"/>
          <w:szCs w:val="20"/>
          <w:lang w:val="en-US" w:eastAsia="pt-BR"/>
        </w:rPr>
        <w:t>resid_</w:t>
      </w:r>
      <w:proofErr w:type="gramStart"/>
      <w:r w:rsidRPr="00046EA2">
        <w:rPr>
          <w:rFonts w:ascii="Arial" w:eastAsia="Arial" w:hAnsi="Arial" w:cs="Arial"/>
          <w:sz w:val="20"/>
          <w:szCs w:val="20"/>
          <w:lang w:val="en-US" w:eastAsia="pt-BR"/>
        </w:rPr>
        <w:t>plot(</w:t>
      </w:r>
      <w:proofErr w:type="gramEnd"/>
      <w:r w:rsidRPr="00046EA2">
        <w:rPr>
          <w:rFonts w:ascii="Arial" w:eastAsia="Arial" w:hAnsi="Arial" w:cs="Arial"/>
          <w:sz w:val="20"/>
          <w:szCs w:val="20"/>
          <w:lang w:val="en-US" w:eastAsia="pt-BR"/>
        </w:rPr>
        <w:t>df, obs, ..., type = "scatterplot", point_size = 3, color = NA, nrow = NA, ncol = NA, lim_y = NA,</w:t>
      </w: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xlab = "Observed values", clab = NA, font = "serif",</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legend_pos = "bottom", gray_scale = TRUE, res_table = FALSE)</w:t>
      </w:r>
    </w:p>
    <w:p w:rsidR="00046EA2" w:rsidRPr="00046EA2" w:rsidRDefault="00046EA2" w:rsidP="00046EA2">
      <w:pPr>
        <w:widowControl/>
        <w:spacing w:line="2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ob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observed values variable.</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s) for the estimated values variable(s). Multiple variables must b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lastRenderedPageBreak/>
        <w:t>separated by comma.</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yp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xml:space="preserve">Character object for the type of plot created, </w:t>
      </w:r>
      <w:proofErr w:type="gramStart"/>
      <w:r w:rsidRPr="00046EA2">
        <w:rPr>
          <w:rFonts w:ascii="Arial" w:eastAsia="Arial" w:hAnsi="Arial" w:cs="Arial"/>
          <w:sz w:val="18"/>
          <w:szCs w:val="18"/>
          <w:lang w:val="en-US" w:eastAsia="pt-BR"/>
        </w:rPr>
        <w:t>The</w:t>
      </w:r>
      <w:proofErr w:type="gramEnd"/>
      <w:r w:rsidRPr="00046EA2">
        <w:rPr>
          <w:rFonts w:ascii="Arial" w:eastAsia="Arial" w:hAnsi="Arial" w:cs="Arial"/>
          <w:sz w:val="18"/>
          <w:szCs w:val="18"/>
          <w:lang w:val="en-US" w:eastAsia="pt-BR"/>
        </w:rPr>
        <w:t xml:space="preserve"> available plots are: "scatterplot",</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histogram", "histogram_curve" and "versus". Default: "scatterplot".</w:t>
      </w:r>
    </w:p>
    <w:p w:rsidR="00046EA2" w:rsidRPr="00046EA2" w:rsidRDefault="00046EA2" w:rsidP="00046EA2">
      <w:pPr>
        <w:widowControl/>
        <w:spacing w:line="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oint_siz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point size in scatter plots. Default: 3.</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colo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a variable. If supplied, this variable will be used to classify the data by color. Default: NA.</w:t>
      </w:r>
    </w:p>
    <w:p w:rsidR="00046EA2" w:rsidRPr="00046EA2" w:rsidRDefault="00046EA2" w:rsidP="00046EA2">
      <w:pPr>
        <w:widowControl/>
        <w:spacing w:line="4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row</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number of rows in the plot matrix. If not supplied, the plots will be automatically sorted. Default: NA.</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nco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number of columns in the plot matrix. If not supplied, the plots will be automatically sorted. Default: NA.</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lim_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y axis upper and lower limit. If NA, the biggest residual value is used. Default: NA.</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xlab</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Character value for the x label used in some plots. Default: "Observed values".</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clab</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Character value for the color label used, if a color variable is supplied. If not supplied, the color variable name will be used. Default: NA.</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fon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Type of font used in the plot. Default: "serif".</w:t>
      </w:r>
    </w:p>
    <w:p w:rsidR="00046EA2" w:rsidRPr="00046EA2" w:rsidRDefault="00046EA2" w:rsidP="00046EA2">
      <w:pPr>
        <w:widowControl/>
        <w:spacing w:line="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legend_po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Position of legend, when a color variable is supplied. This can either be "left", "right", "top" or "bottom". Default: "bottom".</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gray_scal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the plot will be rendered in a gray scale. Default: "TRUE".</w:t>
      </w: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res_tabl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If TRUE, the function will return a data frame with observed, estimated, and residual values. 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ggplot object, or, if res_table = TRUE, a data frame.</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400"/>
        <w:gridCol w:w="3840"/>
      </w:tblGrid>
      <w:tr w:rsidR="00046EA2" w:rsidRPr="00046EA2" w:rsidTr="00046EA2">
        <w:trPr>
          <w:trHeight w:val="237"/>
        </w:trPr>
        <w:tc>
          <w:tcPr>
            <w:tcW w:w="440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81" w:name="page51"/>
            <w:bookmarkEnd w:id="81"/>
            <w:r w:rsidRPr="00046EA2">
              <w:rPr>
                <w:rFonts w:ascii="Arial" w:eastAsia="Arial" w:hAnsi="Arial" w:cs="Arial"/>
                <w:sz w:val="20"/>
                <w:szCs w:val="20"/>
                <w:lang w:eastAsia="pt-BR"/>
              </w:rPr>
              <w:lastRenderedPageBreak/>
              <w:t>rmse_per</w:t>
            </w:r>
          </w:p>
        </w:tc>
        <w:tc>
          <w:tcPr>
            <w:tcW w:w="384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51</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7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1</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6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Specifying the observed and estimated variables, we get a scatter plo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0"/>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for</w:t>
      </w:r>
      <w:proofErr w:type="gramEnd"/>
      <w:r w:rsidRPr="00046EA2">
        <w:rPr>
          <w:rFonts w:ascii="Arial" w:eastAsia="Arial" w:hAnsi="Arial" w:cs="Arial"/>
          <w:sz w:val="18"/>
          <w:szCs w:val="18"/>
          <w:lang w:eastAsia="pt-BR"/>
        </w:rPr>
        <w:t xml:space="preserve"> the percentage residuals:</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resid_</w:t>
      </w:r>
      <w:proofErr w:type="gramStart"/>
      <w:r w:rsidRPr="00046EA2">
        <w:rPr>
          <w:rFonts w:ascii="Arial" w:eastAsia="Arial" w:hAnsi="Arial" w:cs="Arial"/>
          <w:sz w:val="18"/>
          <w:szCs w:val="18"/>
          <w:lang w:val="en-US" w:eastAsia="pt-BR"/>
        </w:rPr>
        <w:t>plot(</w:t>
      </w:r>
      <w:proofErr w:type="gramEnd"/>
      <w:r w:rsidRPr="00046EA2">
        <w:rPr>
          <w:rFonts w:ascii="Arial" w:eastAsia="Arial" w:hAnsi="Arial" w:cs="Arial"/>
          <w:sz w:val="18"/>
          <w:szCs w:val="18"/>
          <w:lang w:val="en-US" w:eastAsia="pt-BR"/>
        </w:rPr>
        <w:t>exfm11, "TH", "TH_EST1")</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61"/>
        </w:numPr>
        <w:tabs>
          <w:tab w:val="left" w:pos="1099"/>
        </w:tabs>
        <w:spacing w:line="238" w:lineRule="auto"/>
        <w:ind w:left="920" w:right="23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get other types of plots, with the type argument: resid_</w:t>
      </w:r>
      <w:proofErr w:type="gramStart"/>
      <w:r w:rsidRPr="00046EA2">
        <w:rPr>
          <w:rFonts w:ascii="Arial" w:eastAsia="Arial" w:hAnsi="Arial" w:cs="Arial"/>
          <w:sz w:val="18"/>
          <w:szCs w:val="18"/>
          <w:lang w:val="en-US" w:eastAsia="pt-BR"/>
        </w:rPr>
        <w:t>plot(</w:t>
      </w:r>
      <w:proofErr w:type="gramEnd"/>
      <w:r w:rsidRPr="00046EA2">
        <w:rPr>
          <w:rFonts w:ascii="Arial" w:eastAsia="Arial" w:hAnsi="Arial" w:cs="Arial"/>
          <w:sz w:val="18"/>
          <w:szCs w:val="18"/>
          <w:lang w:val="en-US" w:eastAsia="pt-BR"/>
        </w:rPr>
        <w:t>exfm11, "TH", "TH_EST1", type = "histogram_curve") resid_plot(exfm11, "TH", "TH_EST1", type = "versus")</w:t>
      </w:r>
    </w:p>
    <w:p w:rsidR="00046EA2" w:rsidRPr="00046EA2" w:rsidRDefault="00046EA2" w:rsidP="00046EA2">
      <w:pPr>
        <w:widowControl/>
        <w:spacing w:line="260"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1"/>
        </w:numPr>
        <w:tabs>
          <w:tab w:val="left" w:pos="1099"/>
        </w:tabs>
        <w:spacing w:line="238" w:lineRule="auto"/>
        <w:ind w:left="920" w:right="27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add a factor variable as color in the plots: resid_</w:t>
      </w:r>
      <w:proofErr w:type="gramStart"/>
      <w:r w:rsidRPr="00046EA2">
        <w:rPr>
          <w:rFonts w:ascii="Arial" w:eastAsia="Arial" w:hAnsi="Arial" w:cs="Arial"/>
          <w:sz w:val="18"/>
          <w:szCs w:val="18"/>
          <w:lang w:val="en-US" w:eastAsia="pt-BR"/>
        </w:rPr>
        <w:t>plot(</w:t>
      </w:r>
      <w:proofErr w:type="gramEnd"/>
      <w:r w:rsidRPr="00046EA2">
        <w:rPr>
          <w:rFonts w:ascii="Arial" w:eastAsia="Arial" w:hAnsi="Arial" w:cs="Arial"/>
          <w:sz w:val="18"/>
          <w:szCs w:val="18"/>
          <w:lang w:val="en-US" w:eastAsia="pt-BR"/>
        </w:rPr>
        <w:t>exfm11, "TH", "TH_EST1", "TH_EST2", color="STRATA", xlab="Total Height (m)", clab="Strata", gray_scale=FALSE)</w:t>
      </w:r>
    </w:p>
    <w:p w:rsidR="00046EA2" w:rsidRPr="00046EA2" w:rsidRDefault="00046EA2" w:rsidP="00046EA2">
      <w:pPr>
        <w:widowControl/>
        <w:spacing w:line="233"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f there are more estimated values variables, they can also be used</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1"/>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in</w:t>
      </w:r>
      <w:proofErr w:type="gramEnd"/>
      <w:r w:rsidRPr="00046EA2">
        <w:rPr>
          <w:rFonts w:ascii="Arial" w:eastAsia="Arial" w:hAnsi="Arial" w:cs="Arial"/>
          <w:sz w:val="18"/>
          <w:szCs w:val="18"/>
          <w:lang w:eastAsia="pt-BR"/>
        </w:rPr>
        <w:t xml:space="preserve"> the comparison:</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resid_</w:t>
      </w:r>
      <w:proofErr w:type="gramStart"/>
      <w:r w:rsidRPr="00046EA2">
        <w:rPr>
          <w:rFonts w:ascii="Arial" w:eastAsia="Arial" w:hAnsi="Arial" w:cs="Arial"/>
          <w:sz w:val="18"/>
          <w:szCs w:val="18"/>
          <w:lang w:val="en-US" w:eastAsia="pt-BR"/>
        </w:rPr>
        <w:t>plot(</w:t>
      </w:r>
      <w:proofErr w:type="gramEnd"/>
      <w:r w:rsidRPr="00046EA2">
        <w:rPr>
          <w:rFonts w:ascii="Arial" w:eastAsia="Arial" w:hAnsi="Arial" w:cs="Arial"/>
          <w:sz w:val="18"/>
          <w:szCs w:val="18"/>
          <w:lang w:val="en-US" w:eastAsia="pt-BR"/>
        </w:rPr>
        <w:t>exfm11, "TH", "TH_EST1", "TH_EST2", "TH_EST3")</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It's possible to rearrange the plots with ncol and nrow:</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resid_</w:t>
      </w:r>
      <w:proofErr w:type="gramStart"/>
      <w:r w:rsidRPr="00046EA2">
        <w:rPr>
          <w:rFonts w:ascii="Arial" w:eastAsia="Arial" w:hAnsi="Arial" w:cs="Arial"/>
          <w:sz w:val="18"/>
          <w:szCs w:val="18"/>
          <w:lang w:val="en-US" w:eastAsia="pt-BR"/>
        </w:rPr>
        <w:t>plot(</w:t>
      </w:r>
      <w:proofErr w:type="gramEnd"/>
      <w:r w:rsidRPr="00046EA2">
        <w:rPr>
          <w:rFonts w:ascii="Arial" w:eastAsia="Arial" w:hAnsi="Arial" w:cs="Arial"/>
          <w:sz w:val="18"/>
          <w:szCs w:val="18"/>
          <w:lang w:val="en-US" w:eastAsia="pt-BR"/>
        </w:rPr>
        <w:t>exfm11, "TH", "TH_EST1", "TH_EST2", "TH_EST3", ncol=1)</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62"/>
        </w:numPr>
        <w:tabs>
          <w:tab w:val="left" w:pos="1081"/>
        </w:tabs>
        <w:spacing w:line="231" w:lineRule="auto"/>
        <w:ind w:left="920" w:right="3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It's possible to get the residuals table used to generate these plots, with res_table=TRUE: </w:t>
      </w:r>
      <w:proofErr w:type="gramStart"/>
      <w:r w:rsidRPr="00046EA2">
        <w:rPr>
          <w:rFonts w:ascii="Arial" w:eastAsia="Arial" w:hAnsi="Arial" w:cs="Arial"/>
          <w:sz w:val="18"/>
          <w:szCs w:val="18"/>
          <w:lang w:val="en-US" w:eastAsia="pt-BR"/>
        </w:rPr>
        <w:t>head( resid</w:t>
      </w:r>
      <w:proofErr w:type="gramEnd"/>
      <w:r w:rsidRPr="00046EA2">
        <w:rPr>
          <w:rFonts w:ascii="Arial" w:eastAsia="Arial" w:hAnsi="Arial" w:cs="Arial"/>
          <w:sz w:val="18"/>
          <w:szCs w:val="18"/>
          <w:lang w:val="en-US" w:eastAsia="pt-BR"/>
        </w:rPr>
        <w:t>_plot(exfm11, "TH", "TH_EST1", "TH_EST2", res_table = TRUE) )</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1184" behindDoc="1" locked="0" layoutInCell="0" allowOverlap="1" wp14:anchorId="669E966B" wp14:editId="6CFD7C82">
                <wp:simplePos x="0" y="0"/>
                <wp:positionH relativeFrom="column">
                  <wp:posOffset>359410</wp:posOffset>
                </wp:positionH>
                <wp:positionV relativeFrom="paragraph">
                  <wp:posOffset>360680</wp:posOffset>
                </wp:positionV>
                <wp:extent cx="5229225" cy="0"/>
                <wp:effectExtent l="0" t="0" r="0" b="0"/>
                <wp:wrapNone/>
                <wp:docPr id="474" name="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37A0FED" id="Shape 81" o:spid="_x0000_s1026" style="position:absolute;z-index:-251575296;visibility:visible;mso-wrap-style:square;mso-wrap-distance-left:9pt;mso-wrap-distance-top:0;mso-wrap-distance-right:9pt;mso-wrap-distance-bottom:0;mso-position-horizontal:absolute;mso-position-horizontal-relative:text;mso-position-vertical:absolute;mso-position-vertical-relative:text" from="28.3pt,28.4pt" to="440.0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mse_per</w:t>
      </w:r>
      <w:r w:rsidRPr="00046EA2">
        <w:rPr>
          <w:rFonts w:eastAsiaTheme="minorEastAsia"/>
          <w:sz w:val="20"/>
          <w:szCs w:val="20"/>
          <w:lang w:val="en-US" w:eastAsia="pt-BR"/>
        </w:rPr>
        <w:tab/>
      </w:r>
      <w:r w:rsidRPr="00046EA2">
        <w:rPr>
          <w:rFonts w:ascii="Arial" w:eastAsia="Arial" w:hAnsi="Arial" w:cs="Arial"/>
          <w:sz w:val="17"/>
          <w:szCs w:val="17"/>
          <w:lang w:val="en-US" w:eastAsia="pt-BR"/>
        </w:rPr>
        <w:t>RMSE of an estimator in percen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2208" behindDoc="1" locked="0" layoutInCell="0" allowOverlap="1" wp14:anchorId="539E67CF" wp14:editId="7F014F48">
                <wp:simplePos x="0" y="0"/>
                <wp:positionH relativeFrom="column">
                  <wp:posOffset>359410</wp:posOffset>
                </wp:positionH>
                <wp:positionV relativeFrom="paragraph">
                  <wp:posOffset>143510</wp:posOffset>
                </wp:positionV>
                <wp:extent cx="5229225" cy="0"/>
                <wp:effectExtent l="0" t="0" r="0" b="0"/>
                <wp:wrapNone/>
                <wp:docPr id="82" name="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C251292" id="Shape 82" o:spid="_x0000_s1026" style="position:absolute;z-index:-251574272;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calculating the Root-Mean-Square-Error of an estimator.</w:t>
      </w:r>
    </w:p>
    <w:p w:rsidR="00046EA2" w:rsidRPr="00046EA2" w:rsidRDefault="00046EA2" w:rsidP="00046EA2">
      <w:pPr>
        <w:widowControl/>
        <w:spacing w:line="27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mse_</w:t>
      </w:r>
      <w:proofErr w:type="gramStart"/>
      <w:r w:rsidRPr="00046EA2">
        <w:rPr>
          <w:rFonts w:ascii="Arial" w:eastAsia="Arial" w:hAnsi="Arial" w:cs="Arial"/>
          <w:sz w:val="20"/>
          <w:szCs w:val="20"/>
          <w:lang w:val="en-US" w:eastAsia="pt-BR"/>
        </w:rPr>
        <w:t>per(</w:t>
      </w:r>
      <w:proofErr w:type="gramEnd"/>
      <w:r w:rsidRPr="00046EA2">
        <w:rPr>
          <w:rFonts w:ascii="Arial" w:eastAsia="Arial" w:hAnsi="Arial" w:cs="Arial"/>
          <w:sz w:val="20"/>
          <w:szCs w:val="20"/>
          <w:lang w:val="en-US" w:eastAsia="pt-BR"/>
        </w:rPr>
        <w:t>df, y, yhat)</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y</w:t>
      </w:r>
    </w:p>
    <w:p w:rsidR="00046EA2" w:rsidRPr="00046EA2" w:rsidRDefault="00046EA2" w:rsidP="00046EA2">
      <w:pPr>
        <w:widowControl/>
        <w:spacing w:line="2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yha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variable representing the observed values in the data fram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f a data frame is not provided, y can also be a numeric vector.</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variable representing the estimated values in the data frame.</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f a data frame is not provided, yhat can also be a numeric vector.</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tabs>
          <w:tab w:val="left" w:pos="8060"/>
        </w:tabs>
        <w:spacing w:line="240" w:lineRule="auto"/>
        <w:ind w:firstLine="0"/>
        <w:jc w:val="left"/>
        <w:rPr>
          <w:rFonts w:eastAsiaTheme="minorEastAsia"/>
          <w:sz w:val="20"/>
          <w:szCs w:val="20"/>
          <w:lang w:val="en-US" w:eastAsia="pt-BR"/>
        </w:rPr>
      </w:pPr>
      <w:bookmarkStart w:id="82" w:name="page52"/>
      <w:bookmarkEnd w:id="82"/>
      <w:r w:rsidRPr="00046EA2">
        <w:rPr>
          <w:rFonts w:ascii="Arial" w:eastAsia="Arial" w:hAnsi="Arial" w:cs="Arial"/>
          <w:sz w:val="18"/>
          <w:szCs w:val="18"/>
          <w:lang w:val="en-US" w:eastAsia="pt-BR"/>
        </w:rPr>
        <w:lastRenderedPageBreak/>
        <w:t>52</w:t>
      </w:r>
      <w:r w:rsidRPr="00046EA2">
        <w:rPr>
          <w:rFonts w:eastAsiaTheme="minorEastAsia"/>
          <w:sz w:val="20"/>
          <w:szCs w:val="20"/>
          <w:lang w:val="en-US" w:eastAsia="pt-BR"/>
        </w:rPr>
        <w:tab/>
      </w:r>
      <w:r w:rsidRPr="00046EA2">
        <w:rPr>
          <w:rFonts w:ascii="Arial" w:eastAsia="Arial" w:hAnsi="Arial" w:cs="Arial"/>
          <w:sz w:val="18"/>
          <w:szCs w:val="18"/>
          <w:lang w:val="en-US" w:eastAsia="pt-BR"/>
        </w:rPr>
        <w:t>round_df</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calculating the Root-Mean-Square-Error of an estimator, given the observed values, and the estimated values.</w:t>
      </w:r>
    </w:p>
    <w:p w:rsidR="00046EA2" w:rsidRPr="00046EA2" w:rsidRDefault="00046EA2" w:rsidP="00046EA2">
      <w:pPr>
        <w:widowControl/>
        <w:spacing w:line="28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ector with the RMSE value, in percentage.</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0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tatistics to evaluate estimators: </w:t>
      </w:r>
      <w:hyperlink w:anchor="page5">
        <w:r w:rsidRPr="00046EA2">
          <w:rPr>
            <w:rFonts w:ascii="Arial" w:eastAsia="Arial" w:hAnsi="Arial" w:cs="Arial"/>
            <w:color w:val="0000CC"/>
            <w:sz w:val="20"/>
            <w:szCs w:val="20"/>
            <w:lang w:val="en-US" w:eastAsia="pt-BR"/>
          </w:rPr>
          <w:t>bias_per</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for the bias of an estimator</w:t>
      </w:r>
    </w:p>
    <w:p w:rsidR="00046EA2" w:rsidRPr="00046EA2" w:rsidRDefault="00046EA2" w:rsidP="00046EA2">
      <w:pPr>
        <w:widowControl/>
        <w:spacing w:line="30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4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1</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63"/>
        </w:numPr>
        <w:tabs>
          <w:tab w:val="left" w:pos="1099"/>
        </w:tabs>
        <w:spacing w:line="231" w:lineRule="auto"/>
        <w:ind w:left="920" w:right="20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RMSE of an estimator, given the data frame and quoted variable names: rmse_</w:t>
      </w:r>
      <w:proofErr w:type="gramStart"/>
      <w:r w:rsidRPr="00046EA2">
        <w:rPr>
          <w:rFonts w:ascii="Arial" w:eastAsia="Arial" w:hAnsi="Arial" w:cs="Arial"/>
          <w:sz w:val="18"/>
          <w:szCs w:val="18"/>
          <w:lang w:val="en-US" w:eastAsia="pt-BR"/>
        </w:rPr>
        <w:t>per(</w:t>
      </w:r>
      <w:proofErr w:type="gramEnd"/>
      <w:r w:rsidRPr="00046EA2">
        <w:rPr>
          <w:rFonts w:ascii="Arial" w:eastAsia="Arial" w:hAnsi="Arial" w:cs="Arial"/>
          <w:sz w:val="18"/>
          <w:szCs w:val="18"/>
          <w:lang w:val="en-US" w:eastAsia="pt-BR"/>
        </w:rPr>
        <w:t>exfm11, "TH", "TH_EST3")</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3"/>
        </w:numPr>
        <w:tabs>
          <w:tab w:val="left" w:pos="1099"/>
        </w:tabs>
        <w:spacing w:line="231" w:lineRule="auto"/>
        <w:ind w:left="920" w:right="16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RMSE of an estimator, given the vectors for observed and estimated values: rmse_</w:t>
      </w:r>
      <w:proofErr w:type="gramStart"/>
      <w:r w:rsidRPr="00046EA2">
        <w:rPr>
          <w:rFonts w:ascii="Arial" w:eastAsia="Arial" w:hAnsi="Arial" w:cs="Arial"/>
          <w:sz w:val="18"/>
          <w:szCs w:val="18"/>
          <w:lang w:val="en-US" w:eastAsia="pt-BR"/>
        </w:rPr>
        <w:t>per(</w:t>
      </w:r>
      <w:proofErr w:type="gramEnd"/>
      <w:r w:rsidRPr="00046EA2">
        <w:rPr>
          <w:rFonts w:ascii="Arial" w:eastAsia="Arial" w:hAnsi="Arial" w:cs="Arial"/>
          <w:sz w:val="18"/>
          <w:szCs w:val="18"/>
          <w:lang w:val="en-US" w:eastAsia="pt-BR"/>
        </w:rPr>
        <w:t>y = exfm11$TH, yhat = exfm11$TH_EST3)</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3232" behindDoc="1" locked="0" layoutInCell="0" allowOverlap="1" wp14:anchorId="704B6A40" wp14:editId="18380513">
                <wp:simplePos x="0" y="0"/>
                <wp:positionH relativeFrom="column">
                  <wp:posOffset>359410</wp:posOffset>
                </wp:positionH>
                <wp:positionV relativeFrom="paragraph">
                  <wp:posOffset>522605</wp:posOffset>
                </wp:positionV>
                <wp:extent cx="5229225" cy="0"/>
                <wp:effectExtent l="0" t="0" r="0" b="0"/>
                <wp:wrapNone/>
                <wp:docPr id="83" name="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AAE85D0" id="Shape 83"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28.3pt,41.15pt" to="440.0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2"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ound_df</w:t>
      </w:r>
      <w:r w:rsidRPr="00046EA2">
        <w:rPr>
          <w:rFonts w:eastAsiaTheme="minorEastAsia"/>
          <w:sz w:val="20"/>
          <w:szCs w:val="20"/>
          <w:lang w:val="en-US" w:eastAsia="pt-BR"/>
        </w:rPr>
        <w:tab/>
      </w:r>
      <w:r w:rsidRPr="00046EA2">
        <w:rPr>
          <w:rFonts w:ascii="Arial" w:eastAsia="Arial" w:hAnsi="Arial" w:cs="Arial"/>
          <w:sz w:val="18"/>
          <w:szCs w:val="18"/>
          <w:lang w:val="en-US" w:eastAsia="pt-BR"/>
        </w:rPr>
        <w:t>Round all numeric variables of a data frame to a given digi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4256" behindDoc="1" locked="0" layoutInCell="0" allowOverlap="1" wp14:anchorId="38276C11" wp14:editId="5B698A90">
                <wp:simplePos x="0" y="0"/>
                <wp:positionH relativeFrom="column">
                  <wp:posOffset>359410</wp:posOffset>
                </wp:positionH>
                <wp:positionV relativeFrom="paragraph">
                  <wp:posOffset>139700</wp:posOffset>
                </wp:positionV>
                <wp:extent cx="5229225" cy="0"/>
                <wp:effectExtent l="0" t="0" r="0" b="0"/>
                <wp:wrapNone/>
                <wp:docPr id="84" name="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3D478FE" id="Shape 84" o:spid="_x0000_s1026" style="position:absolute;z-index:-251572224;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 xml:space="preserve">This function allows the user to round all numeric values of a data frame, directly, even if the data frame contains non-numeric variables (which would throw an error in the </w:t>
      </w:r>
      <w:r w:rsidRPr="00046EA2">
        <w:rPr>
          <w:rFonts w:ascii="Arial" w:eastAsia="Arial" w:hAnsi="Arial" w:cs="Arial"/>
          <w:color w:val="0000CC"/>
          <w:sz w:val="19"/>
          <w:szCs w:val="19"/>
          <w:lang w:val="en-US" w:eastAsia="pt-BR"/>
        </w:rPr>
        <w:t>round</w:t>
      </w:r>
      <w:r w:rsidRPr="00046EA2">
        <w:rPr>
          <w:rFonts w:ascii="Arial" w:eastAsia="Arial" w:hAnsi="Arial" w:cs="Arial"/>
          <w:sz w:val="19"/>
          <w:szCs w:val="19"/>
          <w:lang w:val="en-US" w:eastAsia="pt-BR"/>
        </w:rPr>
        <w:t xml:space="preserve"> function).</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round_</w:t>
      </w:r>
      <w:proofErr w:type="gramStart"/>
      <w:r w:rsidRPr="00046EA2">
        <w:rPr>
          <w:rFonts w:ascii="Arial" w:eastAsia="Arial" w:hAnsi="Arial" w:cs="Arial"/>
          <w:sz w:val="20"/>
          <w:szCs w:val="20"/>
          <w:lang w:val="en-US" w:eastAsia="pt-BR"/>
        </w:rPr>
        <w:t>df(</w:t>
      </w:r>
      <w:proofErr w:type="gramEnd"/>
      <w:r w:rsidRPr="00046EA2">
        <w:rPr>
          <w:rFonts w:ascii="Arial" w:eastAsia="Arial" w:hAnsi="Arial" w:cs="Arial"/>
          <w:sz w:val="20"/>
          <w:szCs w:val="20"/>
          <w:lang w:val="en-US" w:eastAsia="pt-BR"/>
        </w:rPr>
        <w:t>df, digits, rf = "round")</w:t>
      </w:r>
    </w:p>
    <w:p w:rsidR="00046EA2" w:rsidRPr="00046EA2" w:rsidRDefault="00046EA2" w:rsidP="00046EA2">
      <w:pPr>
        <w:widowControl/>
        <w:spacing w:line="31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digit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ector for the desired number of digits.</w:t>
      </w:r>
    </w:p>
    <w:p w:rsidR="00046EA2" w:rsidRPr="00046EA2" w:rsidRDefault="00046EA2" w:rsidP="00046EA2">
      <w:pPr>
        <w:widowControl/>
        <w:spacing w:line="1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r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eastAsia="pt-BR"/>
        </w:rPr>
      </w:pPr>
      <w:r w:rsidRPr="00046EA2">
        <w:rPr>
          <w:rFonts w:ascii="Arial" w:eastAsia="Arial" w:hAnsi="Arial" w:cs="Arial"/>
          <w:sz w:val="20"/>
          <w:szCs w:val="20"/>
          <w:lang w:val="en-US" w:eastAsia="pt-BR"/>
        </w:rPr>
        <w:t xml:space="preserve">Type of round to be used. It can either be "ceiling", "floor", "trunc", "signif", or "round". </w:t>
      </w:r>
      <w:r w:rsidRPr="00046EA2">
        <w:rPr>
          <w:rFonts w:ascii="Arial" w:eastAsia="Arial" w:hAnsi="Arial" w:cs="Arial"/>
          <w:sz w:val="20"/>
          <w:szCs w:val="20"/>
          <w:lang w:eastAsia="pt-BR"/>
        </w:rPr>
        <w:t>Default "round".</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1740" w:space="72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720"/>
        <w:gridCol w:w="3520"/>
      </w:tblGrid>
      <w:tr w:rsidR="00046EA2" w:rsidRPr="00046EA2" w:rsidTr="00046EA2">
        <w:trPr>
          <w:trHeight w:val="237"/>
        </w:trPr>
        <w:tc>
          <w:tcPr>
            <w:tcW w:w="472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83" w:name="page53"/>
            <w:bookmarkEnd w:id="83"/>
            <w:r w:rsidRPr="00046EA2">
              <w:rPr>
                <w:rFonts w:ascii="Arial" w:eastAsia="Arial" w:hAnsi="Arial" w:cs="Arial"/>
                <w:sz w:val="20"/>
                <w:szCs w:val="20"/>
                <w:lang w:eastAsia="pt-BR"/>
              </w:rPr>
              <w:lastRenderedPageBreak/>
              <w:t>similarity_matrix</w:t>
            </w:r>
          </w:p>
        </w:tc>
        <w:tc>
          <w:tcPr>
            <w:tcW w:w="352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53</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all the numeric variables rounded up to the number given to digits.</w:t>
      </w:r>
    </w:p>
    <w:p w:rsidR="00046EA2" w:rsidRPr="00046EA2" w:rsidRDefault="00046EA2" w:rsidP="00046EA2">
      <w:pPr>
        <w:widowControl/>
        <w:spacing w:line="2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8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3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64"/>
        </w:numPr>
        <w:tabs>
          <w:tab w:val="left" w:pos="1099"/>
        </w:tabs>
        <w:spacing w:line="231" w:lineRule="auto"/>
        <w:ind w:left="920" w:right="58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Round all numeric variables round_df(iris)</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4"/>
        </w:numPr>
        <w:tabs>
          <w:tab w:val="left" w:pos="1099"/>
        </w:tabs>
        <w:spacing w:line="231" w:lineRule="auto"/>
        <w:ind w:left="920" w:right="36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Round all numeric variables using the floor function round_</w:t>
      </w:r>
      <w:proofErr w:type="gramStart"/>
      <w:r w:rsidRPr="00046EA2">
        <w:rPr>
          <w:rFonts w:ascii="Arial" w:eastAsia="Arial" w:hAnsi="Arial" w:cs="Arial"/>
          <w:sz w:val="18"/>
          <w:szCs w:val="18"/>
          <w:lang w:val="en-US" w:eastAsia="pt-BR"/>
        </w:rPr>
        <w:t>df(</w:t>
      </w:r>
      <w:proofErr w:type="gramEnd"/>
      <w:r w:rsidRPr="00046EA2">
        <w:rPr>
          <w:rFonts w:ascii="Arial" w:eastAsia="Arial" w:hAnsi="Arial" w:cs="Arial"/>
          <w:sz w:val="18"/>
          <w:szCs w:val="18"/>
          <w:lang w:val="en-US" w:eastAsia="pt-BR"/>
        </w:rPr>
        <w:t>iris, rf="floor")</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4"/>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Do not run</w:t>
      </w:r>
    </w:p>
    <w:p w:rsidR="00046EA2" w:rsidRPr="00046EA2" w:rsidRDefault="00046EA2" w:rsidP="00046EA2">
      <w:pPr>
        <w:widowControl/>
        <w:spacing w:line="12"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6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rying this with the the base function throws an error:</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4"/>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round(</w:t>
      </w:r>
      <w:proofErr w:type="gramEnd"/>
      <w:r w:rsidRPr="00046EA2">
        <w:rPr>
          <w:rFonts w:ascii="Arial" w:eastAsia="Arial" w:hAnsi="Arial" w:cs="Arial"/>
          <w:sz w:val="18"/>
          <w:szCs w:val="18"/>
          <w:lang w:eastAsia="pt-BR"/>
        </w:rPr>
        <w:t>iris)</w:t>
      </w:r>
    </w:p>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45280" behindDoc="1" locked="0" layoutInCell="0" allowOverlap="1" wp14:anchorId="7AF58D9A" wp14:editId="39463E3D">
                <wp:simplePos x="0" y="0"/>
                <wp:positionH relativeFrom="column">
                  <wp:posOffset>359410</wp:posOffset>
                </wp:positionH>
                <wp:positionV relativeFrom="paragraph">
                  <wp:posOffset>427990</wp:posOffset>
                </wp:positionV>
                <wp:extent cx="5229225" cy="0"/>
                <wp:effectExtent l="0" t="0" r="0" b="0"/>
                <wp:wrapNone/>
                <wp:docPr id="475" name="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6B34476" id="Shape 85"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8.3pt,33.7pt" to="440.05pt,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80"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imilarity_matrix</w:t>
      </w:r>
      <w:r w:rsidRPr="00046EA2">
        <w:rPr>
          <w:rFonts w:eastAsiaTheme="minorEastAsia"/>
          <w:sz w:val="20"/>
          <w:szCs w:val="20"/>
          <w:lang w:val="en-US" w:eastAsia="pt-BR"/>
        </w:rPr>
        <w:tab/>
      </w:r>
      <w:r w:rsidRPr="00046EA2">
        <w:rPr>
          <w:rFonts w:ascii="Arial" w:eastAsia="Arial" w:hAnsi="Arial" w:cs="Arial"/>
          <w:sz w:val="18"/>
          <w:szCs w:val="18"/>
          <w:lang w:val="en-US" w:eastAsia="pt-BR"/>
        </w:rPr>
        <w:t>Get the similarity matrix of an 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6304" behindDoc="1" locked="0" layoutInCell="0" allowOverlap="1" wp14:anchorId="56CE7636" wp14:editId="4999DD78">
                <wp:simplePos x="0" y="0"/>
                <wp:positionH relativeFrom="column">
                  <wp:posOffset>359410</wp:posOffset>
                </wp:positionH>
                <wp:positionV relativeFrom="paragraph">
                  <wp:posOffset>139700</wp:posOffset>
                </wp:positionV>
                <wp:extent cx="5229225" cy="0"/>
                <wp:effectExtent l="0" t="0" r="0" b="0"/>
                <wp:wrapNone/>
                <wp:docPr id="476" name="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C42AEFA" id="Shape 86"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IILJ1y5AQAAgg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6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Calculates the Jaccard similarity index and Sorensen similarity index.</w:t>
      </w:r>
    </w:p>
    <w:p w:rsidR="00046EA2" w:rsidRPr="00046EA2" w:rsidRDefault="00046EA2" w:rsidP="00046EA2">
      <w:pPr>
        <w:widowControl/>
        <w:spacing w:line="2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1820" w:firstLine="0"/>
        <w:jc w:val="center"/>
        <w:rPr>
          <w:rFonts w:eastAsiaTheme="minorEastAsia"/>
          <w:sz w:val="20"/>
          <w:szCs w:val="20"/>
          <w:lang w:val="en-US" w:eastAsia="pt-BR"/>
        </w:rPr>
      </w:pPr>
      <w:r w:rsidRPr="00046EA2">
        <w:rPr>
          <w:rFonts w:ascii="Arial" w:eastAsia="Arial" w:hAnsi="Arial" w:cs="Arial"/>
          <w:sz w:val="20"/>
          <w:szCs w:val="20"/>
          <w:lang w:val="en-US" w:eastAsia="pt-BR"/>
        </w:rPr>
        <w:t>similarity_</w:t>
      </w:r>
      <w:proofErr w:type="gramStart"/>
      <w:r w:rsidRPr="00046EA2">
        <w:rPr>
          <w:rFonts w:ascii="Arial" w:eastAsia="Arial" w:hAnsi="Arial" w:cs="Arial"/>
          <w:sz w:val="20"/>
          <w:szCs w:val="20"/>
          <w:lang w:val="en-US" w:eastAsia="pt-BR"/>
        </w:rPr>
        <w:t>matrix(</w:t>
      </w:r>
      <w:proofErr w:type="gramEnd"/>
      <w:r w:rsidRPr="00046EA2">
        <w:rPr>
          <w:rFonts w:ascii="Arial" w:eastAsia="Arial" w:hAnsi="Arial" w:cs="Arial"/>
          <w:sz w:val="20"/>
          <w:szCs w:val="20"/>
          <w:lang w:val="en-US" w:eastAsia="pt-BR"/>
        </w:rPr>
        <w:t>df, species, comparison, NI_label = "",</w:t>
      </w:r>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1820" w:firstLine="0"/>
        <w:jc w:val="center"/>
        <w:rPr>
          <w:rFonts w:eastAsiaTheme="minorEastAsia"/>
          <w:sz w:val="20"/>
          <w:szCs w:val="20"/>
          <w:lang w:val="en-US" w:eastAsia="pt-BR"/>
        </w:rPr>
      </w:pPr>
      <w:r w:rsidRPr="00046EA2">
        <w:rPr>
          <w:rFonts w:ascii="Arial" w:eastAsia="Arial" w:hAnsi="Arial" w:cs="Arial"/>
          <w:sz w:val="20"/>
          <w:szCs w:val="20"/>
          <w:lang w:val="en-US" w:eastAsia="pt-BR"/>
        </w:rPr>
        <w:t>index = "Sorensen", dendrogram = FALSE, n_groups = 3)</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6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comparison</w:t>
      </w:r>
    </w:p>
    <w:p w:rsidR="00046EA2" w:rsidRPr="00046EA2" w:rsidRDefault="00046EA2" w:rsidP="00046EA2">
      <w:pPr>
        <w:widowControl/>
        <w:spacing w:line="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I_label</w:t>
      </w:r>
    </w:p>
    <w:p w:rsidR="00046EA2" w:rsidRPr="00046EA2" w:rsidRDefault="00046EA2" w:rsidP="00046EA2">
      <w:pPr>
        <w:widowControl/>
        <w:spacing w:line="3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inde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w:t>
      </w:r>
    </w:p>
    <w:p w:rsidR="00046EA2" w:rsidRPr="00046EA2" w:rsidRDefault="00046EA2" w:rsidP="00046EA2">
      <w:pPr>
        <w:widowControl/>
        <w:spacing w:line="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scientific names variable, or any variable used to differen-</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iate the different species found in data. If supplied, will be used to classify the</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 in the diameter data.</w:t>
      </w:r>
    </w:p>
    <w:p w:rsidR="00046EA2" w:rsidRPr="00046EA2" w:rsidRDefault="00046EA2" w:rsidP="00046EA2">
      <w:pPr>
        <w:widowControl/>
        <w:spacing w:line="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variable containing levels to be compared with each other.</w:t>
      </w:r>
    </w:p>
    <w:p w:rsidR="00046EA2" w:rsidRPr="00046EA2" w:rsidRDefault="00046EA2" w:rsidP="00046EA2">
      <w:pPr>
        <w:widowControl/>
        <w:spacing w:line="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abel used for Species not identified. This parameter works along with speci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level supplied here will not be considered in the classification. Default "".</w:t>
      </w:r>
    </w:p>
    <w:p w:rsidR="00046EA2" w:rsidRPr="00046EA2" w:rsidRDefault="00046EA2" w:rsidP="00046EA2">
      <w:pPr>
        <w:widowControl/>
        <w:spacing w:line="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Character value for the desired index to be used.  Can be either "Jaccard",</w:t>
      </w:r>
    </w:p>
    <w:p w:rsidR="00046EA2" w:rsidRPr="00046EA2" w:rsidRDefault="00046EA2" w:rsidP="00046EA2">
      <w:pPr>
        <w:widowControl/>
        <w:spacing w:line="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for a matrix based on the Jaccard index of similarity, "Sorensen", for a matrix</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based the Sorensen index of similarity, or "all", for a list with matrices for both</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5325F8" w:rsidRDefault="00046EA2" w:rsidP="00046EA2">
      <w:pPr>
        <w:widowControl/>
        <w:spacing w:line="240" w:lineRule="auto"/>
        <w:ind w:firstLine="0"/>
        <w:jc w:val="left"/>
        <w:rPr>
          <w:rFonts w:eastAsiaTheme="minorEastAsia"/>
          <w:sz w:val="20"/>
          <w:szCs w:val="20"/>
          <w:lang w:val="en-US" w:eastAsia="pt-BR"/>
        </w:rPr>
      </w:pPr>
      <w:r w:rsidRPr="005325F8">
        <w:rPr>
          <w:rFonts w:ascii="Arial" w:eastAsia="Arial" w:hAnsi="Arial" w:cs="Arial"/>
          <w:sz w:val="20"/>
          <w:szCs w:val="20"/>
          <w:lang w:val="en-US" w:eastAsia="pt-BR"/>
        </w:rPr>
        <w:t>indexes. Default: "Sorensen".</w:t>
      </w:r>
    </w:p>
    <w:p w:rsidR="00046EA2" w:rsidRPr="005325F8" w:rsidRDefault="00046EA2" w:rsidP="00046EA2">
      <w:pPr>
        <w:widowControl/>
        <w:spacing w:line="240" w:lineRule="auto"/>
        <w:ind w:firstLine="0"/>
        <w:jc w:val="left"/>
        <w:rPr>
          <w:rFonts w:eastAsiaTheme="minorEastAsia"/>
          <w:sz w:val="22"/>
          <w:szCs w:val="22"/>
          <w:lang w:val="en-US" w:eastAsia="pt-BR"/>
        </w:rPr>
        <w:sectPr w:rsidR="00046EA2" w:rsidRPr="005325F8">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84" w:name="page54"/>
      <w:bookmarkEnd w:id="84"/>
      <w:r w:rsidRPr="00046EA2">
        <w:rPr>
          <w:rFonts w:ascii="Arial" w:eastAsia="Arial" w:hAnsi="Arial" w:cs="Arial"/>
          <w:sz w:val="17"/>
          <w:szCs w:val="17"/>
          <w:lang w:val="en-US" w:eastAsia="pt-BR"/>
        </w:rPr>
        <w:lastRenderedPageBreak/>
        <w:t>54</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similarity_matrix</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6700" w:space="720"/>
            <w:col w:w="1940"/>
          </w:cols>
        </w:sectPr>
      </w:pP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endrogram</w:t>
      </w:r>
    </w:p>
    <w:p w:rsidR="00046EA2" w:rsidRPr="00046EA2" w:rsidRDefault="00046EA2" w:rsidP="00046EA2">
      <w:pPr>
        <w:widowControl/>
        <w:spacing w:line="1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n_group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2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If TRUE, a dendrogram will also be created. 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5325F8"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Number of groups in the dendrogram. </w:t>
      </w:r>
      <w:r w:rsidRPr="005325F8">
        <w:rPr>
          <w:rFonts w:ascii="Arial" w:eastAsia="Arial" w:hAnsi="Arial" w:cs="Arial"/>
          <w:sz w:val="20"/>
          <w:szCs w:val="20"/>
          <w:lang w:val="en-US" w:eastAsia="pt-BR"/>
        </w:rPr>
        <w:t>Default 3.</w:t>
      </w:r>
    </w:p>
    <w:p w:rsidR="00046EA2" w:rsidRPr="005325F8" w:rsidRDefault="00046EA2" w:rsidP="00046EA2">
      <w:pPr>
        <w:widowControl/>
        <w:spacing w:line="200" w:lineRule="exact"/>
        <w:ind w:firstLine="0"/>
        <w:jc w:val="left"/>
        <w:rPr>
          <w:rFonts w:eastAsiaTheme="minorEastAsia"/>
          <w:sz w:val="20"/>
          <w:szCs w:val="20"/>
          <w:lang w:val="en-US" w:eastAsia="pt-BR"/>
        </w:rPr>
      </w:pPr>
    </w:p>
    <w:p w:rsidR="00046EA2" w:rsidRPr="005325F8" w:rsidRDefault="00046EA2" w:rsidP="00046EA2">
      <w:pPr>
        <w:widowControl/>
        <w:spacing w:line="240" w:lineRule="auto"/>
        <w:ind w:firstLine="0"/>
        <w:jc w:val="left"/>
        <w:rPr>
          <w:rFonts w:eastAsiaTheme="minorEastAsia"/>
          <w:sz w:val="22"/>
          <w:szCs w:val="22"/>
          <w:lang w:val="en-US" w:eastAsia="pt-BR"/>
        </w:rPr>
        <w:sectPr w:rsidR="00046EA2" w:rsidRPr="005325F8">
          <w:type w:val="continuous"/>
          <w:pgSz w:w="12240" w:h="15840"/>
          <w:pgMar w:top="1424" w:right="1440" w:bottom="1440" w:left="1440" w:header="0" w:footer="0" w:gutter="0"/>
          <w:cols w:num="2" w:space="720" w:equalWidth="0">
            <w:col w:w="1920" w:space="540"/>
            <w:col w:w="6900"/>
          </w:cols>
        </w:sectPr>
      </w:pPr>
    </w:p>
    <w:p w:rsidR="00046EA2" w:rsidRPr="005325F8" w:rsidRDefault="00046EA2" w:rsidP="00046EA2">
      <w:pPr>
        <w:widowControl/>
        <w:spacing w:line="3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223"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a matrix object with a similarity matrix, or a list, according to the "index" and "dendrogram" argument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22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0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22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9"/>
          <w:szCs w:val="19"/>
          <w:lang w:eastAsia="pt-BR"/>
        </w:rPr>
        <w:t>Souza, A. L. and Soares, C. P. B. (2013) Florestas Nativas: estrutura, dinamica e manejo. Vicosa:</w:t>
      </w:r>
    </w:p>
    <w:p w:rsidR="00046EA2" w:rsidRPr="00046EA2" w:rsidRDefault="00046EA2" w:rsidP="00046EA2">
      <w:pPr>
        <w:widowControl/>
        <w:spacing w:line="2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30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20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20")</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20</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6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get the similarity matrix of an area, we simply need to provid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species variable name, and a subdivision variable name, like</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5"/>
        </w:numPr>
        <w:tabs>
          <w:tab w:val="left" w:pos="1099"/>
        </w:tabs>
        <w:spacing w:line="231" w:lineRule="auto"/>
        <w:ind w:left="920" w:right="22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ransect. By default we get a a matrix based on the Sorensen index: similarity_</w:t>
      </w:r>
      <w:proofErr w:type="gramStart"/>
      <w:r w:rsidRPr="00046EA2">
        <w:rPr>
          <w:rFonts w:ascii="Arial" w:eastAsia="Arial" w:hAnsi="Arial" w:cs="Arial"/>
          <w:sz w:val="18"/>
          <w:szCs w:val="18"/>
          <w:lang w:val="en-US" w:eastAsia="pt-BR"/>
        </w:rPr>
        <w:t>matrix(</w:t>
      </w:r>
      <w:proofErr w:type="gramEnd"/>
      <w:r w:rsidRPr="00046EA2">
        <w:rPr>
          <w:rFonts w:ascii="Arial" w:eastAsia="Arial" w:hAnsi="Arial" w:cs="Arial"/>
          <w:sz w:val="18"/>
          <w:szCs w:val="18"/>
          <w:lang w:val="en-US" w:eastAsia="pt-BR"/>
        </w:rPr>
        <w:t>exfm20, "scientific.name", "transect")</w:t>
      </w:r>
    </w:p>
    <w:p w:rsidR="00046EA2" w:rsidRPr="00046EA2" w:rsidRDefault="00046EA2" w:rsidP="00046EA2">
      <w:pPr>
        <w:widowControl/>
        <w:spacing w:line="25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5"/>
        </w:numPr>
        <w:tabs>
          <w:tab w:val="left" w:pos="1099"/>
        </w:tabs>
        <w:spacing w:line="231" w:lineRule="auto"/>
        <w:ind w:left="920" w:right="17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get the similarity matrix of Jaccard, use the index argument: similarity_</w:t>
      </w:r>
      <w:proofErr w:type="gramStart"/>
      <w:r w:rsidRPr="00046EA2">
        <w:rPr>
          <w:rFonts w:ascii="Arial" w:eastAsia="Arial" w:hAnsi="Arial" w:cs="Arial"/>
          <w:sz w:val="18"/>
          <w:szCs w:val="18"/>
          <w:lang w:val="en-US" w:eastAsia="pt-BR"/>
        </w:rPr>
        <w:t>matrix(</w:t>
      </w:r>
      <w:proofErr w:type="gramEnd"/>
      <w:r w:rsidRPr="00046EA2">
        <w:rPr>
          <w:rFonts w:ascii="Arial" w:eastAsia="Arial" w:hAnsi="Arial" w:cs="Arial"/>
          <w:sz w:val="18"/>
          <w:szCs w:val="18"/>
          <w:lang w:val="en-US" w:eastAsia="pt-BR"/>
        </w:rPr>
        <w:t>exfm20, "scientific.name", "transect", index = "Jaccard")</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get a dendrogram with the matrix, use dendrogram=TRU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imilarity_</w:t>
      </w:r>
      <w:proofErr w:type="gramStart"/>
      <w:r w:rsidRPr="00046EA2">
        <w:rPr>
          <w:rFonts w:ascii="Arial" w:eastAsia="Arial" w:hAnsi="Arial" w:cs="Arial"/>
          <w:sz w:val="18"/>
          <w:szCs w:val="18"/>
          <w:lang w:val="en-US" w:eastAsia="pt-BR"/>
        </w:rPr>
        <w:t>matrix(</w:t>
      </w:r>
      <w:proofErr w:type="gramEnd"/>
      <w:r w:rsidRPr="00046EA2">
        <w:rPr>
          <w:rFonts w:ascii="Arial" w:eastAsia="Arial" w:hAnsi="Arial" w:cs="Arial"/>
          <w:sz w:val="18"/>
          <w:szCs w:val="18"/>
          <w:lang w:val="en-US" w:eastAsia="pt-BR"/>
        </w:rPr>
        <w:t>exfm20, "scientific.name", "transect", index = "Jaccard", dendrogram = TRUE)</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To get a list with both matrices, use index="all":</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imilarity_</w:t>
      </w:r>
      <w:proofErr w:type="gramStart"/>
      <w:r w:rsidRPr="00046EA2">
        <w:rPr>
          <w:rFonts w:ascii="Arial" w:eastAsia="Arial" w:hAnsi="Arial" w:cs="Arial"/>
          <w:sz w:val="18"/>
          <w:szCs w:val="18"/>
          <w:lang w:val="en-US" w:eastAsia="pt-BR"/>
        </w:rPr>
        <w:t>matrix(</w:t>
      </w:r>
      <w:proofErr w:type="gramEnd"/>
      <w:r w:rsidRPr="00046EA2">
        <w:rPr>
          <w:rFonts w:ascii="Arial" w:eastAsia="Arial" w:hAnsi="Arial" w:cs="Arial"/>
          <w:sz w:val="18"/>
          <w:szCs w:val="18"/>
          <w:lang w:val="en-US" w:eastAsia="pt-BR"/>
        </w:rPr>
        <w:t>exfm20, "scientific.name", "transect", index = "all")</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66"/>
        </w:numPr>
        <w:tabs>
          <w:tab w:val="left" w:pos="1099"/>
        </w:tabs>
        <w:spacing w:line="231" w:lineRule="auto"/>
        <w:ind w:left="920" w:right="14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If the data supplied only has 2 levels, a paired comparison is made instead: ex_pair &lt;- exfm20[exfm20$transect %in% </w:t>
      </w:r>
      <w:proofErr w:type="gramStart"/>
      <w:r w:rsidRPr="00046EA2">
        <w:rPr>
          <w:rFonts w:ascii="Arial" w:eastAsia="Arial" w:hAnsi="Arial" w:cs="Arial"/>
          <w:sz w:val="18"/>
          <w:szCs w:val="18"/>
          <w:lang w:val="en-US" w:eastAsia="pt-BR"/>
        </w:rPr>
        <w:t>c(</w:t>
      </w:r>
      <w:proofErr w:type="gramEnd"/>
      <w:r w:rsidRPr="00046EA2">
        <w:rPr>
          <w:rFonts w:ascii="Arial" w:eastAsia="Arial" w:hAnsi="Arial" w:cs="Arial"/>
          <w:sz w:val="18"/>
          <w:szCs w:val="18"/>
          <w:lang w:val="en-US" w:eastAsia="pt-BR"/>
        </w:rPr>
        <w:t>"T01", "T02") , ]</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ex</w:t>
      </w:r>
      <w:proofErr w:type="gramEnd"/>
      <w:r w:rsidRPr="00046EA2">
        <w:rPr>
          <w:rFonts w:ascii="Arial" w:eastAsia="Arial" w:hAnsi="Arial" w:cs="Arial"/>
          <w:sz w:val="18"/>
          <w:szCs w:val="18"/>
          <w:lang w:eastAsia="pt-BR"/>
        </w:rPr>
        <w:t>_pair</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similarity</w:t>
      </w:r>
      <w:proofErr w:type="gramEnd"/>
      <w:r w:rsidRPr="00046EA2">
        <w:rPr>
          <w:rFonts w:ascii="Arial" w:eastAsia="Arial" w:hAnsi="Arial" w:cs="Arial"/>
          <w:sz w:val="18"/>
          <w:szCs w:val="18"/>
          <w:lang w:eastAsia="pt-BR"/>
        </w:rPr>
        <w:t>_matrix(ex_pair, "scientific.name", "transect", index = "all")</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460"/>
        <w:gridCol w:w="3780"/>
      </w:tblGrid>
      <w:tr w:rsidR="00046EA2" w:rsidRPr="00046EA2" w:rsidTr="00046EA2">
        <w:trPr>
          <w:trHeight w:val="237"/>
        </w:trPr>
        <w:tc>
          <w:tcPr>
            <w:tcW w:w="446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85" w:name="page55"/>
            <w:bookmarkEnd w:id="85"/>
            <w:r w:rsidRPr="00046EA2">
              <w:rPr>
                <w:rFonts w:ascii="Arial" w:eastAsia="Arial" w:hAnsi="Arial" w:cs="Arial"/>
                <w:sz w:val="20"/>
                <w:szCs w:val="20"/>
                <w:lang w:eastAsia="pt-BR"/>
              </w:rPr>
              <w:lastRenderedPageBreak/>
              <w:t>smalianwb</w:t>
            </w:r>
          </w:p>
        </w:tc>
        <w:tc>
          <w:tcPr>
            <w:tcW w:w="378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55</w:t>
            </w:r>
          </w:p>
        </w:tc>
      </w:tr>
    </w:tbl>
    <w:p w:rsidR="00046EA2" w:rsidRPr="00046EA2" w:rsidRDefault="00046EA2" w:rsidP="00046EA2">
      <w:pPr>
        <w:widowControl/>
        <w:spacing w:line="20" w:lineRule="exact"/>
        <w:ind w:firstLine="0"/>
        <w:jc w:val="left"/>
        <w:rPr>
          <w:rFonts w:eastAsiaTheme="minorEastAsia"/>
          <w:sz w:val="20"/>
          <w:szCs w:val="20"/>
          <w:lang w:eastAsia="pt-BR"/>
        </w:rPr>
      </w:pPr>
      <w:r w:rsidRPr="00046EA2">
        <w:rPr>
          <w:rFonts w:eastAsiaTheme="minorEastAsia"/>
          <w:noProof/>
          <w:sz w:val="20"/>
          <w:szCs w:val="20"/>
          <w:lang w:eastAsia="pt-BR"/>
        </w:rPr>
        <mc:AlternateContent>
          <mc:Choice Requires="wps">
            <w:drawing>
              <wp:anchor distT="0" distB="0" distL="114300" distR="114300" simplePos="0" relativeHeight="251747328" behindDoc="1" locked="0" layoutInCell="0" allowOverlap="1" wp14:anchorId="2ED214FE" wp14:editId="4C7C2A4A">
                <wp:simplePos x="0" y="0"/>
                <wp:positionH relativeFrom="column">
                  <wp:posOffset>359410</wp:posOffset>
                </wp:positionH>
                <wp:positionV relativeFrom="paragraph">
                  <wp:posOffset>424180</wp:posOffset>
                </wp:positionV>
                <wp:extent cx="5229225" cy="0"/>
                <wp:effectExtent l="0" t="0" r="0" b="0"/>
                <wp:wrapNone/>
                <wp:docPr id="477" name="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19CD660" id="Shape 87"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8.3pt,33.4pt" to="440.0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03" w:lineRule="exact"/>
        <w:ind w:firstLine="0"/>
        <w:jc w:val="left"/>
        <w:rPr>
          <w:rFonts w:eastAsiaTheme="minorEastAsia"/>
          <w:sz w:val="20"/>
          <w:szCs w:val="20"/>
          <w:lang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smalianwb</w:t>
      </w:r>
      <w:r w:rsidRPr="00046EA2">
        <w:rPr>
          <w:rFonts w:eastAsiaTheme="minorEastAsia"/>
          <w:sz w:val="20"/>
          <w:szCs w:val="20"/>
          <w:lang w:val="en-US" w:eastAsia="pt-BR"/>
        </w:rPr>
        <w:tab/>
      </w:r>
      <w:r w:rsidRPr="00046EA2">
        <w:rPr>
          <w:rFonts w:ascii="Arial" w:eastAsia="Arial" w:hAnsi="Arial" w:cs="Arial"/>
          <w:sz w:val="19"/>
          <w:szCs w:val="19"/>
          <w:lang w:val="en-US" w:eastAsia="pt-BR"/>
        </w:rPr>
        <w:t>Calculate the volume with bark of trees using the Smalian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8352" behindDoc="1" locked="0" layoutInCell="0" allowOverlap="1" wp14:anchorId="526F46CD" wp14:editId="11FC1239">
                <wp:simplePos x="0" y="0"/>
                <wp:positionH relativeFrom="column">
                  <wp:posOffset>359410</wp:posOffset>
                </wp:positionH>
                <wp:positionV relativeFrom="paragraph">
                  <wp:posOffset>132080</wp:posOffset>
                </wp:positionV>
                <wp:extent cx="5229225" cy="0"/>
                <wp:effectExtent l="0" t="0" r="0" b="0"/>
                <wp:wrapNone/>
                <wp:docPr id="478" name="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CDAEF5A" id="Shape 88"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8.3pt,10.4pt" to="440.0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312" w:lineRule="auto"/>
        <w:ind w:right="560" w:firstLine="0"/>
        <w:jc w:val="left"/>
        <w:rPr>
          <w:rFonts w:eastAsiaTheme="minorEastAsia"/>
          <w:sz w:val="20"/>
          <w:szCs w:val="20"/>
          <w:lang w:val="en-US" w:eastAsia="pt-BR"/>
        </w:rPr>
      </w:pPr>
      <w:r w:rsidRPr="00046EA2">
        <w:rPr>
          <w:rFonts w:ascii="Arial" w:eastAsia="Arial" w:hAnsi="Arial" w:cs="Arial"/>
          <w:sz w:val="18"/>
          <w:szCs w:val="18"/>
          <w:lang w:val="en-US" w:eastAsia="pt-BR"/>
        </w:rPr>
        <w:t>Function used to calculate the volume with bark of trees using the Smalian method. This function has integration with dplyr, so it can be used inside a pipe, along with the group_by function.</w:t>
      </w:r>
    </w:p>
    <w:p w:rsidR="00046EA2" w:rsidRPr="00046EA2" w:rsidRDefault="00046EA2" w:rsidP="00046EA2">
      <w:pPr>
        <w:widowControl/>
        <w:spacing w:line="22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22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smalianwb(</w:t>
      </w:r>
      <w:proofErr w:type="gramEnd"/>
      <w:r w:rsidRPr="00046EA2">
        <w:rPr>
          <w:rFonts w:ascii="Arial" w:eastAsia="Arial" w:hAnsi="Arial" w:cs="Arial"/>
          <w:sz w:val="20"/>
          <w:szCs w:val="20"/>
          <w:lang w:val="en-US" w:eastAsia="pt-BR"/>
        </w:rPr>
        <w:t>df, di, hi, tree, .groups = NA, di_mm_to_cm = FALSE, hi_cm_to_m = FALSE)</w:t>
      </w:r>
    </w:p>
    <w:p w:rsidR="00046EA2" w:rsidRPr="00046EA2" w:rsidRDefault="00046EA2" w:rsidP="00046EA2">
      <w:pPr>
        <w:widowControl/>
        <w:spacing w:line="3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d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diameter variable, in centimeters.</w:t>
      </w:r>
    </w:p>
    <w:p w:rsidR="00046EA2" w:rsidRPr="00046EA2" w:rsidRDefault="00046EA2" w:rsidP="00046EA2">
      <w:pPr>
        <w:widowControl/>
        <w:spacing w:line="1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h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height variable, in meters</w:t>
      </w:r>
    </w:p>
    <w:p w:rsidR="00046EA2" w:rsidRPr="00046EA2" w:rsidRDefault="00046EA2" w:rsidP="00046EA2">
      <w:pPr>
        <w:widowControl/>
        <w:spacing w:line="1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r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Quoted name of the tree variable. used to differentiate the trees’ sections. If this argument is NA, the defined groups in the data frame will be used</w:t>
      </w:r>
    </w:p>
    <w:p w:rsidR="00046EA2" w:rsidRPr="00046EA2" w:rsidRDefault="00046EA2" w:rsidP="00046EA2">
      <w:pPr>
        <w:widowControl/>
        <w:spacing w:line="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94"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Optional argument. Quoted name(s) of additional grouping variables that can be added to differentiate subdivisions of the data. If this argument is not supplied, the defined groups in the data frame will be used. Default: NA.</w:t>
      </w:r>
    </w:p>
    <w:p w:rsidR="00046EA2" w:rsidRPr="00046EA2" w:rsidRDefault="00046EA2" w:rsidP="00046EA2">
      <w:pPr>
        <w:widowControl/>
        <w:spacing w:line="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i_mm_to_c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argument that, if TRUE, converts the di argument from milliliters to centimeters. Default: FALSE.</w:t>
      </w:r>
    </w:p>
    <w:p w:rsidR="00046EA2" w:rsidRPr="00046EA2" w:rsidRDefault="00046EA2" w:rsidP="00046EA2">
      <w:pPr>
        <w:widowControl/>
        <w:spacing w:line="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020" w:space="44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hi_cm_to_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argument that, if TRUE, converts the hi argument from centimeters to meters. Default: FAL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 frame with volume values by section.</w:t>
      </w:r>
    </w:p>
    <w:p w:rsidR="00046EA2" w:rsidRPr="00046EA2" w:rsidRDefault="00046EA2" w:rsidP="00046EA2">
      <w:pPr>
        <w:widowControl/>
        <w:spacing w:line="2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9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eastAsia="pt-BR"/>
        </w:rPr>
        <w:t xml:space="preserve">Campos, J. C. C. and Leite, H. G. (2017) Mensuracao Florestal: Perguntas e Respostas. </w:t>
      </w:r>
      <w:r w:rsidRPr="00046EA2">
        <w:rPr>
          <w:rFonts w:ascii="Arial" w:eastAsia="Arial" w:hAnsi="Arial" w:cs="Arial"/>
          <w:sz w:val="17"/>
          <w:szCs w:val="17"/>
          <w:lang w:val="en-US" w:eastAsia="pt-BR"/>
        </w:rPr>
        <w:t>5a. Vicosa:</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2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omplementary functions: </w:t>
      </w:r>
      <w:hyperlink w:anchor="page56">
        <w:r w:rsidRPr="00046EA2">
          <w:rPr>
            <w:rFonts w:ascii="Arial" w:eastAsia="Arial" w:hAnsi="Arial" w:cs="Arial"/>
            <w:color w:val="0000CC"/>
            <w:sz w:val="20"/>
            <w:szCs w:val="20"/>
            <w:lang w:val="en-US" w:eastAsia="pt-BR"/>
          </w:rPr>
          <w:t>smalianwob</w:t>
        </w:r>
      </w:hyperlink>
      <w:r w:rsidRPr="00046EA2">
        <w:rPr>
          <w:rFonts w:ascii="Arial" w:eastAsia="Arial" w:hAnsi="Arial" w:cs="Arial"/>
          <w:sz w:val="20"/>
          <w:szCs w:val="20"/>
          <w:lang w:val="en-US" w:eastAsia="pt-BR"/>
        </w:rPr>
        <w:t xml:space="preserve">, For calculation of volume without bark using the Smalian method, </w:t>
      </w:r>
      <w:hyperlink w:anchor="page35">
        <w:r w:rsidRPr="00046EA2">
          <w:rPr>
            <w:rFonts w:ascii="Arial" w:eastAsia="Arial" w:hAnsi="Arial" w:cs="Arial"/>
            <w:color w:val="0000CC"/>
            <w:sz w:val="20"/>
            <w:szCs w:val="20"/>
            <w:lang w:val="en-US" w:eastAsia="pt-BR"/>
          </w:rPr>
          <w:t>huberwb</w:t>
        </w:r>
      </w:hyperlink>
      <w:r w:rsidRPr="00046EA2">
        <w:rPr>
          <w:rFonts w:ascii="Arial" w:eastAsia="Arial" w:hAnsi="Arial" w:cs="Arial"/>
          <w:sz w:val="20"/>
          <w:szCs w:val="20"/>
          <w:lang w:val="en-US" w:eastAsia="pt-BR"/>
        </w:rPr>
        <w:t xml:space="preserve">, for calculation of volume with bark using the Huber method, </w:t>
      </w:r>
      <w:hyperlink w:anchor="page37">
        <w:r w:rsidRPr="00046EA2">
          <w:rPr>
            <w:rFonts w:ascii="Arial" w:eastAsia="Arial" w:hAnsi="Arial" w:cs="Arial"/>
            <w:color w:val="0000CC"/>
            <w:sz w:val="20"/>
            <w:szCs w:val="20"/>
            <w:lang w:val="en-US" w:eastAsia="pt-BR"/>
          </w:rPr>
          <w:t>huberwob</w:t>
        </w:r>
      </w:hyperlink>
      <w:r w:rsidRPr="00046EA2">
        <w:rPr>
          <w:rFonts w:ascii="Arial" w:eastAsia="Arial" w:hAnsi="Arial" w:cs="Arial"/>
          <w:sz w:val="20"/>
          <w:szCs w:val="20"/>
          <w:lang w:val="en-US" w:eastAsia="pt-BR"/>
        </w:rPr>
        <w:t>, for calculation of volume without bark the Huber method.</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5325F8" w:rsidRDefault="00046EA2" w:rsidP="00046EA2">
      <w:pPr>
        <w:widowControl/>
        <w:tabs>
          <w:tab w:val="left" w:pos="7820"/>
        </w:tabs>
        <w:spacing w:line="240" w:lineRule="auto"/>
        <w:ind w:firstLine="0"/>
        <w:jc w:val="left"/>
        <w:rPr>
          <w:rFonts w:eastAsiaTheme="minorEastAsia"/>
          <w:sz w:val="20"/>
          <w:szCs w:val="20"/>
          <w:lang w:val="en-US" w:eastAsia="pt-BR"/>
        </w:rPr>
      </w:pPr>
      <w:bookmarkStart w:id="86" w:name="page56"/>
      <w:bookmarkEnd w:id="86"/>
      <w:r w:rsidRPr="005325F8">
        <w:rPr>
          <w:rFonts w:ascii="Arial" w:eastAsia="Arial" w:hAnsi="Arial" w:cs="Arial"/>
          <w:sz w:val="18"/>
          <w:szCs w:val="18"/>
          <w:lang w:val="en-US" w:eastAsia="pt-BR"/>
        </w:rPr>
        <w:lastRenderedPageBreak/>
        <w:t>56</w:t>
      </w:r>
      <w:r w:rsidRPr="005325F8">
        <w:rPr>
          <w:rFonts w:eastAsiaTheme="minorEastAsia"/>
          <w:sz w:val="20"/>
          <w:szCs w:val="20"/>
          <w:lang w:val="en-US" w:eastAsia="pt-BR"/>
        </w:rPr>
        <w:tab/>
      </w:r>
      <w:r w:rsidRPr="005325F8">
        <w:rPr>
          <w:rFonts w:ascii="Arial" w:eastAsia="Arial" w:hAnsi="Arial" w:cs="Arial"/>
          <w:sz w:val="18"/>
          <w:szCs w:val="18"/>
          <w:lang w:val="en-US" w:eastAsia="pt-BR"/>
        </w:rPr>
        <w:t>smalianwob</w:t>
      </w:r>
    </w:p>
    <w:p w:rsidR="00046EA2" w:rsidRPr="005325F8"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7")</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67"/>
        </w:numPr>
        <w:tabs>
          <w:tab w:val="left" w:pos="1099"/>
        </w:tabs>
        <w:spacing w:line="231" w:lineRule="auto"/>
        <w:ind w:left="920" w:right="32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Calculate the volume with bark using the Smalian method: </w:t>
      </w:r>
      <w:proofErr w:type="gramStart"/>
      <w:r w:rsidRPr="00046EA2">
        <w:rPr>
          <w:rFonts w:ascii="Arial" w:eastAsia="Arial" w:hAnsi="Arial" w:cs="Arial"/>
          <w:sz w:val="18"/>
          <w:szCs w:val="18"/>
          <w:lang w:val="en-US" w:eastAsia="pt-BR"/>
        </w:rPr>
        <w:t>smalianwb(</w:t>
      </w:r>
      <w:proofErr w:type="gramEnd"/>
      <w:r w:rsidRPr="00046EA2">
        <w:rPr>
          <w:rFonts w:ascii="Arial" w:eastAsia="Arial" w:hAnsi="Arial" w:cs="Arial"/>
          <w:sz w:val="18"/>
          <w:szCs w:val="18"/>
          <w:lang w:val="en-US" w:eastAsia="pt-BR"/>
        </w:rPr>
        <w:t>exfm7,"di_wb", "hi", "TRE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7"/>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Using pipes:</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dplyr)</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 %&gt;%</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group</w:t>
      </w:r>
      <w:proofErr w:type="gramEnd"/>
      <w:r w:rsidRPr="00046EA2">
        <w:rPr>
          <w:rFonts w:ascii="Arial" w:eastAsia="Arial" w:hAnsi="Arial" w:cs="Arial"/>
          <w:sz w:val="18"/>
          <w:szCs w:val="18"/>
          <w:lang w:eastAsia="pt-BR"/>
        </w:rPr>
        <w:t>_by(TREE) %&gt;%</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malianwb(</w:t>
      </w:r>
      <w:proofErr w:type="gramEnd"/>
      <w:r w:rsidRPr="00046EA2">
        <w:rPr>
          <w:rFonts w:ascii="Arial" w:eastAsia="Arial" w:hAnsi="Arial" w:cs="Arial"/>
          <w:sz w:val="18"/>
          <w:szCs w:val="18"/>
          <w:lang w:val="en-US" w:eastAsia="pt-BR"/>
        </w:rPr>
        <w:t>"di_wb", "h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49376" behindDoc="1" locked="0" layoutInCell="0" allowOverlap="1" wp14:anchorId="0E53CFD4" wp14:editId="4058B78E">
                <wp:simplePos x="0" y="0"/>
                <wp:positionH relativeFrom="column">
                  <wp:posOffset>359410</wp:posOffset>
                </wp:positionH>
                <wp:positionV relativeFrom="paragraph">
                  <wp:posOffset>457835</wp:posOffset>
                </wp:positionV>
                <wp:extent cx="5229225" cy="0"/>
                <wp:effectExtent l="0" t="0" r="0" b="0"/>
                <wp:wrapNone/>
                <wp:docPr id="479" name="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9C8A3FB" id="Shape 89"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8.3pt,36.05pt" to="440.05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7"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malianwob</w:t>
      </w:r>
      <w:r w:rsidRPr="00046EA2">
        <w:rPr>
          <w:rFonts w:eastAsiaTheme="minorEastAsia"/>
          <w:sz w:val="20"/>
          <w:szCs w:val="20"/>
          <w:lang w:val="en-US" w:eastAsia="pt-BR"/>
        </w:rPr>
        <w:tab/>
      </w:r>
      <w:r w:rsidRPr="00046EA2">
        <w:rPr>
          <w:rFonts w:ascii="Arial" w:eastAsia="Arial" w:hAnsi="Arial" w:cs="Arial"/>
          <w:sz w:val="18"/>
          <w:szCs w:val="18"/>
          <w:lang w:val="en-US" w:eastAsia="pt-BR"/>
        </w:rPr>
        <w:t>Calculate the volume without bark of trees using the Smalian method</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0400" behindDoc="1" locked="0" layoutInCell="0" allowOverlap="1" wp14:anchorId="26869DA0" wp14:editId="1559D134">
                <wp:simplePos x="0" y="0"/>
                <wp:positionH relativeFrom="column">
                  <wp:posOffset>359410</wp:posOffset>
                </wp:positionH>
                <wp:positionV relativeFrom="paragraph">
                  <wp:posOffset>139700</wp:posOffset>
                </wp:positionV>
                <wp:extent cx="5229225" cy="0"/>
                <wp:effectExtent l="0" t="0" r="0" b="0"/>
                <wp:wrapNone/>
                <wp:docPr id="480" name="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09F430F" id="Shape 90" o:spid="_x0000_s1026" style="position:absolute;z-index:-251566080;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344" w:lineRule="auto"/>
        <w:ind w:right="560" w:firstLine="0"/>
        <w:jc w:val="left"/>
        <w:rPr>
          <w:rFonts w:eastAsiaTheme="minorEastAsia"/>
          <w:sz w:val="20"/>
          <w:szCs w:val="20"/>
          <w:lang w:val="en-US" w:eastAsia="pt-BR"/>
        </w:rPr>
      </w:pPr>
      <w:r w:rsidRPr="00046EA2">
        <w:rPr>
          <w:rFonts w:ascii="Arial" w:eastAsia="Arial" w:hAnsi="Arial" w:cs="Arial"/>
          <w:sz w:val="17"/>
          <w:szCs w:val="17"/>
          <w:lang w:val="en-US" w:eastAsia="pt-BR"/>
        </w:rPr>
        <w:t>Function used to calculate the volume without bark of trees using the Smalian method. This function has integration with dplyr, so it can be used inside a pipe, along with the group_by function.</w:t>
      </w:r>
    </w:p>
    <w:p w:rsidR="00046EA2" w:rsidRPr="00046EA2" w:rsidRDefault="00046EA2" w:rsidP="00046EA2">
      <w:pPr>
        <w:widowControl/>
        <w:spacing w:line="19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7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smalianwob(</w:t>
      </w:r>
      <w:proofErr w:type="gramEnd"/>
      <w:r w:rsidRPr="00046EA2">
        <w:rPr>
          <w:rFonts w:ascii="Arial" w:eastAsia="Arial" w:hAnsi="Arial" w:cs="Arial"/>
          <w:sz w:val="20"/>
          <w:szCs w:val="20"/>
          <w:lang w:val="en-US" w:eastAsia="pt-BR"/>
        </w:rPr>
        <w:t>df, di, hi, bt, tree, .groups = NA, di_mm_to_cm = FALSE, hi_cm_to_m = FALSE, bt_mm_to_cm = FALSE)</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d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diameter variable, in centimeters.</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h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section height variable, in meters</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b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bark thickness variable, in centimeters.</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r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36" w:lineRule="auto"/>
        <w:ind w:right="560"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tree variable. used to differentiate the trees’ sections. If this argument is NA, the defined groups in the data frame will be used. Default: NA.</w:t>
      </w:r>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26"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72"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Optional argument. Quoted name(s) of additional grouping variables that can be added to differentiate subdivisions of the data. If this argument is NA, the defined groups in the data frame will be used. Default: NA.</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i_mm_to_c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argument that, if TRUE, converts the di argument from milliliters to centimeters. Default: FALSE.</w:t>
      </w:r>
    </w:p>
    <w:p w:rsidR="00046EA2" w:rsidRPr="00046EA2" w:rsidRDefault="00046EA2" w:rsidP="00046EA2">
      <w:pPr>
        <w:widowControl/>
        <w:spacing w:line="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020" w:space="440"/>
            <w:col w:w="6900"/>
          </w:cols>
        </w:sectPr>
      </w:pP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hi_cm_to_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argument that, if TRUE, converts the hi argument from centimeters to meters. Default: FALSE.</w:t>
      </w:r>
    </w:p>
    <w:p w:rsidR="00046EA2" w:rsidRPr="00046EA2" w:rsidRDefault="00046EA2" w:rsidP="00046EA2">
      <w:pPr>
        <w:widowControl/>
        <w:spacing w:line="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bt_mm_to_cm</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eastAsia="pt-BR"/>
        </w:rPr>
      </w:pPr>
      <w:r w:rsidRPr="00046EA2">
        <w:rPr>
          <w:rFonts w:ascii="Arial" w:eastAsia="Arial" w:hAnsi="Arial" w:cs="Arial"/>
          <w:sz w:val="20"/>
          <w:szCs w:val="20"/>
          <w:lang w:val="en-US" w:eastAsia="pt-BR"/>
        </w:rPr>
        <w:t xml:space="preserve">Boolean argument that, if TRUE, converts the bt argument from milliliters to centimeters. </w:t>
      </w:r>
      <w:r w:rsidRPr="00046EA2">
        <w:rPr>
          <w:rFonts w:ascii="Arial" w:eastAsia="Arial" w:hAnsi="Arial" w:cs="Arial"/>
          <w:sz w:val="20"/>
          <w:szCs w:val="20"/>
          <w:lang w:eastAsia="pt-BR"/>
        </w:rPr>
        <w:t>Default: FALS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2020" w:space="44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640"/>
        <w:gridCol w:w="3600"/>
      </w:tblGrid>
      <w:tr w:rsidR="00046EA2" w:rsidRPr="00046EA2" w:rsidTr="00046EA2">
        <w:trPr>
          <w:trHeight w:val="237"/>
        </w:trPr>
        <w:tc>
          <w:tcPr>
            <w:tcW w:w="46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87" w:name="page57"/>
            <w:bookmarkEnd w:id="87"/>
            <w:r w:rsidRPr="00046EA2">
              <w:rPr>
                <w:rFonts w:ascii="Arial" w:eastAsia="Arial" w:hAnsi="Arial" w:cs="Arial"/>
                <w:sz w:val="20"/>
                <w:szCs w:val="20"/>
                <w:lang w:eastAsia="pt-BR"/>
              </w:rPr>
              <w:lastRenderedPageBreak/>
              <w:t>species_aggreg</w:t>
            </w:r>
          </w:p>
        </w:tc>
        <w:tc>
          <w:tcPr>
            <w:tcW w:w="360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57</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7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ata frame with volume values by section.</w:t>
      </w:r>
    </w:p>
    <w:p w:rsidR="00046EA2" w:rsidRPr="00046EA2" w:rsidRDefault="00046EA2" w:rsidP="00046EA2">
      <w:pPr>
        <w:widowControl/>
        <w:spacing w:line="36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7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6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7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eastAsia="pt-BR"/>
        </w:rPr>
        <w:t xml:space="preserve">Campos, J. C. C. and Leite, H. G. (2017) Mensuracao Florestal: Perguntas e Respostas. </w:t>
      </w:r>
      <w:r w:rsidRPr="00046EA2">
        <w:rPr>
          <w:rFonts w:ascii="Arial" w:eastAsia="Arial" w:hAnsi="Arial" w:cs="Arial"/>
          <w:sz w:val="17"/>
          <w:szCs w:val="17"/>
          <w:lang w:val="en-US" w:eastAsia="pt-BR"/>
        </w:rPr>
        <w:t>5a. Vicosa:</w:t>
      </w:r>
    </w:p>
    <w:p w:rsidR="00046EA2" w:rsidRPr="00046EA2" w:rsidRDefault="00046EA2" w:rsidP="00046EA2">
      <w:pPr>
        <w:widowControl/>
        <w:spacing w:line="4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36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73"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omplementary functions: </w:t>
      </w:r>
      <w:hyperlink w:anchor="page55">
        <w:r w:rsidRPr="00046EA2">
          <w:rPr>
            <w:rFonts w:ascii="Arial" w:eastAsia="Arial" w:hAnsi="Arial" w:cs="Arial"/>
            <w:color w:val="0000CC"/>
            <w:sz w:val="20"/>
            <w:szCs w:val="20"/>
            <w:lang w:val="en-US" w:eastAsia="pt-BR"/>
          </w:rPr>
          <w:t>smalianwb</w:t>
        </w:r>
      </w:hyperlink>
      <w:r w:rsidRPr="00046EA2">
        <w:rPr>
          <w:rFonts w:ascii="Arial" w:eastAsia="Arial" w:hAnsi="Arial" w:cs="Arial"/>
          <w:sz w:val="20"/>
          <w:szCs w:val="20"/>
          <w:lang w:val="en-US" w:eastAsia="pt-BR"/>
        </w:rPr>
        <w:t xml:space="preserve">, For calculation of volume with bark using the Smalian method, </w:t>
      </w:r>
      <w:hyperlink w:anchor="page35">
        <w:r w:rsidRPr="00046EA2">
          <w:rPr>
            <w:rFonts w:ascii="Arial" w:eastAsia="Arial" w:hAnsi="Arial" w:cs="Arial"/>
            <w:color w:val="0000CC"/>
            <w:sz w:val="20"/>
            <w:szCs w:val="20"/>
            <w:lang w:val="en-US" w:eastAsia="pt-BR"/>
          </w:rPr>
          <w:t>huberwb</w:t>
        </w:r>
      </w:hyperlink>
      <w:r w:rsidRPr="00046EA2">
        <w:rPr>
          <w:rFonts w:ascii="Arial" w:eastAsia="Arial" w:hAnsi="Arial" w:cs="Arial"/>
          <w:sz w:val="20"/>
          <w:szCs w:val="20"/>
          <w:lang w:val="en-US" w:eastAsia="pt-BR"/>
        </w:rPr>
        <w:t xml:space="preserve">, for calculation of volume with bark using the Huber method, </w:t>
      </w:r>
      <w:hyperlink w:anchor="page37">
        <w:r w:rsidRPr="00046EA2">
          <w:rPr>
            <w:rFonts w:ascii="Arial" w:eastAsia="Arial" w:hAnsi="Arial" w:cs="Arial"/>
            <w:color w:val="0000CC"/>
            <w:sz w:val="20"/>
            <w:szCs w:val="20"/>
            <w:lang w:val="en-US" w:eastAsia="pt-BR"/>
          </w:rPr>
          <w:t>huberwob</w:t>
        </w:r>
      </w:hyperlink>
      <w:r w:rsidRPr="00046EA2">
        <w:rPr>
          <w:rFonts w:ascii="Arial" w:eastAsia="Arial" w:hAnsi="Arial" w:cs="Arial"/>
          <w:sz w:val="20"/>
          <w:szCs w:val="20"/>
          <w:lang w:val="en-US" w:eastAsia="pt-BR"/>
        </w:rPr>
        <w:t>, for calculation of volume without bark the Huber method.</w:t>
      </w:r>
    </w:p>
    <w:p w:rsidR="00046EA2" w:rsidRPr="00046EA2" w:rsidRDefault="00046EA2" w:rsidP="00046EA2">
      <w:pPr>
        <w:widowControl/>
        <w:spacing w:line="343"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6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7")</w:t>
      </w:r>
    </w:p>
    <w:p w:rsidR="00046EA2" w:rsidRPr="00046EA2" w:rsidRDefault="00046EA2" w:rsidP="00046EA2">
      <w:pPr>
        <w:widowControl/>
        <w:spacing w:line="12"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w:t>
      </w:r>
    </w:p>
    <w:p w:rsidR="00046EA2" w:rsidRPr="00046EA2" w:rsidRDefault="00046EA2" w:rsidP="00046EA2">
      <w:pPr>
        <w:widowControl/>
        <w:spacing w:line="259" w:lineRule="exact"/>
        <w:ind w:firstLine="0"/>
        <w:jc w:val="left"/>
        <w:rPr>
          <w:rFonts w:ascii="Arial" w:eastAsia="Arial" w:hAnsi="Arial" w:cs="Arial"/>
          <w:sz w:val="20"/>
          <w:szCs w:val="20"/>
          <w:lang w:eastAsia="pt-BR"/>
        </w:rPr>
      </w:pPr>
    </w:p>
    <w:p w:rsidR="00046EA2" w:rsidRPr="00046EA2" w:rsidRDefault="00046EA2" w:rsidP="005A1944">
      <w:pPr>
        <w:widowControl/>
        <w:numPr>
          <w:ilvl w:val="0"/>
          <w:numId w:val="68"/>
        </w:numPr>
        <w:tabs>
          <w:tab w:val="left" w:pos="1099"/>
        </w:tabs>
        <w:spacing w:line="231" w:lineRule="auto"/>
        <w:ind w:left="920" w:right="314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Calculate the volume without bark using Smalian's method: </w:t>
      </w:r>
      <w:proofErr w:type="gramStart"/>
      <w:r w:rsidRPr="00046EA2">
        <w:rPr>
          <w:rFonts w:ascii="Arial" w:eastAsia="Arial" w:hAnsi="Arial" w:cs="Arial"/>
          <w:sz w:val="18"/>
          <w:szCs w:val="18"/>
          <w:lang w:val="en-US" w:eastAsia="pt-BR"/>
        </w:rPr>
        <w:t>smalianwob(</w:t>
      </w:r>
      <w:proofErr w:type="gramEnd"/>
      <w:r w:rsidRPr="00046EA2">
        <w:rPr>
          <w:rFonts w:ascii="Arial" w:eastAsia="Arial" w:hAnsi="Arial" w:cs="Arial"/>
          <w:sz w:val="18"/>
          <w:szCs w:val="18"/>
          <w:lang w:val="en-US" w:eastAsia="pt-BR"/>
        </w:rPr>
        <w:t>exfm7,"di_wb", "hi", "bark_t", "TRE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8"/>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Using pipes:</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dplyr)</w:t>
      </w:r>
    </w:p>
    <w:p w:rsidR="00046EA2" w:rsidRPr="00046EA2" w:rsidRDefault="00046EA2" w:rsidP="00046EA2">
      <w:pPr>
        <w:widowControl/>
        <w:spacing w:line="231"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 %&gt;%</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group</w:t>
      </w:r>
      <w:proofErr w:type="gramEnd"/>
      <w:r w:rsidRPr="00046EA2">
        <w:rPr>
          <w:rFonts w:ascii="Arial" w:eastAsia="Arial" w:hAnsi="Arial" w:cs="Arial"/>
          <w:sz w:val="18"/>
          <w:szCs w:val="18"/>
          <w:lang w:eastAsia="pt-BR"/>
        </w:rPr>
        <w:t>_by(TREE) %&gt;%</w:t>
      </w:r>
    </w:p>
    <w:p w:rsidR="00046EA2" w:rsidRPr="00046EA2" w:rsidRDefault="00046EA2" w:rsidP="00046EA2">
      <w:pPr>
        <w:widowControl/>
        <w:spacing w:line="12"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malianwob(</w:t>
      </w:r>
      <w:proofErr w:type="gramEnd"/>
      <w:r w:rsidRPr="00046EA2">
        <w:rPr>
          <w:rFonts w:ascii="Arial" w:eastAsia="Arial" w:hAnsi="Arial" w:cs="Arial"/>
          <w:sz w:val="18"/>
          <w:szCs w:val="18"/>
          <w:lang w:val="en-US" w:eastAsia="pt-BR"/>
        </w:rPr>
        <w:t>"di_wb", "hi", "bark_t")</w:t>
      </w:r>
    </w:p>
    <w:p w:rsidR="00046EA2" w:rsidRPr="00046EA2" w:rsidRDefault="00046EA2" w:rsidP="00046EA2">
      <w:pPr>
        <w:widowControl/>
        <w:spacing w:line="20" w:lineRule="exact"/>
        <w:ind w:firstLine="0"/>
        <w:jc w:val="left"/>
        <w:rPr>
          <w:rFonts w:ascii="Arial" w:eastAsia="Arial" w:hAnsi="Arial" w:cs="Arial"/>
          <w:sz w:val="20"/>
          <w:szCs w:val="20"/>
          <w:lang w:val="en-US" w:eastAsia="pt-BR"/>
        </w:rPr>
      </w:pPr>
      <w:r w:rsidRPr="00046EA2">
        <w:rPr>
          <w:rFonts w:ascii="Arial" w:eastAsia="Arial" w:hAnsi="Arial" w:cs="Arial"/>
          <w:noProof/>
          <w:sz w:val="20"/>
          <w:szCs w:val="20"/>
          <w:lang w:eastAsia="pt-BR"/>
        </w:rPr>
        <mc:AlternateContent>
          <mc:Choice Requires="wps">
            <w:drawing>
              <wp:anchor distT="0" distB="0" distL="114300" distR="114300" simplePos="0" relativeHeight="251751424" behindDoc="1" locked="0" layoutInCell="0" allowOverlap="1" wp14:anchorId="31BB75B5" wp14:editId="7F9F74F8">
                <wp:simplePos x="0" y="0"/>
                <wp:positionH relativeFrom="column">
                  <wp:posOffset>359410</wp:posOffset>
                </wp:positionH>
                <wp:positionV relativeFrom="paragraph">
                  <wp:posOffset>634365</wp:posOffset>
                </wp:positionV>
                <wp:extent cx="5229225" cy="0"/>
                <wp:effectExtent l="0" t="0" r="0" b="0"/>
                <wp:wrapNone/>
                <wp:docPr id="481" name="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01C92C1" id="Shape 91" o:spid="_x0000_s1026" style="position:absolute;z-index:-251565056;visibility:visible;mso-wrap-style:square;mso-wrap-distance-left:9pt;mso-wrap-distance-top:0;mso-wrap-distance-right:9pt;mso-wrap-distance-bottom:0;mso-position-horizontal:absolute;mso-position-horizontal-relative:text;mso-position-vertical:absolute;mso-position-vertical-relative:text" from="28.3pt,49.95pt" to="440.05pt,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318" w:lineRule="exact"/>
        <w:ind w:firstLine="0"/>
        <w:jc w:val="left"/>
        <w:rPr>
          <w:rFonts w:ascii="Arial" w:eastAsia="Arial" w:hAnsi="Arial" w:cs="Arial"/>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_aggreg</w:t>
      </w:r>
      <w:r w:rsidRPr="00046EA2">
        <w:rPr>
          <w:rFonts w:eastAsiaTheme="minorEastAsia"/>
          <w:sz w:val="20"/>
          <w:szCs w:val="20"/>
          <w:lang w:val="en-US" w:eastAsia="pt-BR"/>
        </w:rPr>
        <w:tab/>
      </w:r>
      <w:r w:rsidRPr="00046EA2">
        <w:rPr>
          <w:rFonts w:ascii="Arial" w:eastAsia="Arial" w:hAnsi="Arial" w:cs="Arial"/>
          <w:sz w:val="17"/>
          <w:szCs w:val="17"/>
          <w:lang w:val="en-US" w:eastAsia="pt-BR"/>
        </w:rPr>
        <w:t>Get the aggregation state of species</w:t>
      </w:r>
    </w:p>
    <w:p w:rsidR="00046EA2" w:rsidRPr="00046EA2" w:rsidRDefault="00046EA2" w:rsidP="00046EA2">
      <w:pPr>
        <w:widowControl/>
        <w:spacing w:line="20" w:lineRule="exact"/>
        <w:ind w:firstLine="0"/>
        <w:jc w:val="left"/>
        <w:rPr>
          <w:rFonts w:ascii="Arial" w:eastAsia="Arial" w:hAnsi="Arial" w:cs="Arial"/>
          <w:sz w:val="20"/>
          <w:szCs w:val="20"/>
          <w:lang w:val="en-US" w:eastAsia="pt-BR"/>
        </w:rPr>
      </w:pPr>
      <w:r w:rsidRPr="00046EA2">
        <w:rPr>
          <w:rFonts w:ascii="Arial" w:eastAsia="Arial" w:hAnsi="Arial" w:cs="Arial"/>
          <w:noProof/>
          <w:sz w:val="20"/>
          <w:szCs w:val="20"/>
          <w:lang w:eastAsia="pt-BR"/>
        </w:rPr>
        <mc:AlternateContent>
          <mc:Choice Requires="wps">
            <w:drawing>
              <wp:anchor distT="0" distB="0" distL="114300" distR="114300" simplePos="0" relativeHeight="251752448" behindDoc="1" locked="0" layoutInCell="0" allowOverlap="1" wp14:anchorId="23575498" wp14:editId="6855007E">
                <wp:simplePos x="0" y="0"/>
                <wp:positionH relativeFrom="column">
                  <wp:posOffset>359410</wp:posOffset>
                </wp:positionH>
                <wp:positionV relativeFrom="paragraph">
                  <wp:posOffset>143510</wp:posOffset>
                </wp:positionV>
                <wp:extent cx="5229225" cy="0"/>
                <wp:effectExtent l="0" t="0" r="0" b="0"/>
                <wp:wrapNone/>
                <wp:docPr id="482" name="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9ADCFE5" id="Shape 92" o:spid="_x0000_s1026" style="position:absolute;z-index:-251564032;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00" w:lineRule="exact"/>
        <w:ind w:firstLine="0"/>
        <w:jc w:val="left"/>
        <w:rPr>
          <w:rFonts w:ascii="Arial" w:eastAsia="Arial" w:hAnsi="Arial" w:cs="Arial"/>
          <w:sz w:val="20"/>
          <w:szCs w:val="20"/>
          <w:lang w:val="en-US" w:eastAsia="pt-BR"/>
        </w:rPr>
      </w:pPr>
    </w:p>
    <w:p w:rsidR="00046EA2" w:rsidRPr="00046EA2" w:rsidRDefault="00046EA2" w:rsidP="00046EA2">
      <w:pPr>
        <w:widowControl/>
        <w:spacing w:line="302"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73"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Get the aggregation state of species according to the Payandeh, Hazen and Morista methods.</w:t>
      </w:r>
    </w:p>
    <w:p w:rsidR="00046EA2" w:rsidRPr="00046EA2" w:rsidRDefault="00046EA2" w:rsidP="00046EA2">
      <w:pPr>
        <w:widowControl/>
        <w:spacing w:line="385"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0"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_</w:t>
      </w:r>
      <w:proofErr w:type="gramStart"/>
      <w:r w:rsidRPr="00046EA2">
        <w:rPr>
          <w:rFonts w:ascii="Arial" w:eastAsia="Arial" w:hAnsi="Arial" w:cs="Arial"/>
          <w:sz w:val="20"/>
          <w:szCs w:val="20"/>
          <w:lang w:val="en-US" w:eastAsia="pt-BR"/>
        </w:rPr>
        <w:t>aggreg(</w:t>
      </w:r>
      <w:proofErr w:type="gramEnd"/>
      <w:r w:rsidRPr="00046EA2">
        <w:rPr>
          <w:rFonts w:ascii="Arial" w:eastAsia="Arial" w:hAnsi="Arial" w:cs="Arial"/>
          <w:sz w:val="20"/>
          <w:szCs w:val="20"/>
          <w:lang w:val="en-US" w:eastAsia="pt-BR"/>
        </w:rPr>
        <w:t>df, species, plot, NI_label = "")</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88" w:name="page58"/>
      <w:bookmarkEnd w:id="88"/>
      <w:r w:rsidRPr="00046EA2">
        <w:rPr>
          <w:rFonts w:ascii="Arial" w:eastAsia="Arial" w:hAnsi="Arial" w:cs="Arial"/>
          <w:sz w:val="17"/>
          <w:szCs w:val="17"/>
          <w:lang w:val="en-US" w:eastAsia="pt-BR"/>
        </w:rPr>
        <w:lastRenderedPageBreak/>
        <w:t>58</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species_diversity</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6720" w:space="720"/>
            <w:col w:w="1920"/>
          </w:cols>
        </w:sectPr>
      </w:pPr>
    </w:p>
    <w:p w:rsidR="00046EA2" w:rsidRPr="00046EA2" w:rsidRDefault="00046EA2" w:rsidP="00046EA2">
      <w:pPr>
        <w:widowControl/>
        <w:spacing w:line="15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1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1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speci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scientific names variable, or any variable used to differenti-ate the different species found in data.</w:t>
      </w:r>
    </w:p>
    <w:p w:rsidR="00046EA2" w:rsidRPr="00046EA2" w:rsidRDefault="00046EA2" w:rsidP="00046EA2">
      <w:pPr>
        <w:widowControl/>
        <w:spacing w:line="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variable. used to differentiate the plots trees, and cal-culate the number of sampled plots.</w:t>
      </w:r>
    </w:p>
    <w:p w:rsidR="00046EA2" w:rsidRPr="00046EA2" w:rsidRDefault="00046EA2" w:rsidP="00046EA2">
      <w:pPr>
        <w:widowControl/>
        <w:spacing w:line="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NI_lab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abel used for Species not identified. This parameter works along with speci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level supplied here will not be considered in the classification. Default "".</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aggregation classification.</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uthor(s)</w:t>
      </w:r>
    </w:p>
    <w:p w:rsidR="00046EA2" w:rsidRPr="00046EA2" w:rsidRDefault="00046EA2" w:rsidP="00046EA2">
      <w:pPr>
        <w:widowControl/>
        <w:spacing w:line="1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34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68"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eastAsia="pt-BR"/>
        </w:rPr>
        <w:t xml:space="preserve">Souza, A. L. and Soares, C. P. B. (2013) Florestas Nativas: estrutura, dinamica e manejo. </w:t>
      </w:r>
      <w:r w:rsidRPr="00046EA2">
        <w:rPr>
          <w:rFonts w:ascii="Arial" w:eastAsia="Arial" w:hAnsi="Arial" w:cs="Arial"/>
          <w:sz w:val="18"/>
          <w:szCs w:val="18"/>
          <w:lang w:val="en-US" w:eastAsia="pt-BR"/>
        </w:rPr>
        <w:t>Vicosa:</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FV.</w:t>
      </w:r>
    </w:p>
    <w:p w:rsidR="00046EA2" w:rsidRPr="00046EA2" w:rsidRDefault="00046EA2" w:rsidP="00046EA2">
      <w:pPr>
        <w:widowControl/>
        <w:spacing w:line="3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0")</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20</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Get the aggregation indexes of specie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pecies_</w:t>
      </w:r>
      <w:proofErr w:type="gramStart"/>
      <w:r w:rsidRPr="00046EA2">
        <w:rPr>
          <w:rFonts w:ascii="Arial" w:eastAsia="Arial" w:hAnsi="Arial" w:cs="Arial"/>
          <w:sz w:val="18"/>
          <w:szCs w:val="18"/>
          <w:lang w:val="en-US" w:eastAsia="pt-BR"/>
        </w:rPr>
        <w:t>aggreg(</w:t>
      </w:r>
      <w:proofErr w:type="gramEnd"/>
      <w:r w:rsidRPr="00046EA2">
        <w:rPr>
          <w:rFonts w:ascii="Arial" w:eastAsia="Arial" w:hAnsi="Arial" w:cs="Arial"/>
          <w:sz w:val="18"/>
          <w:szCs w:val="18"/>
          <w:lang w:val="en-US" w:eastAsia="pt-BR"/>
        </w:rPr>
        <w:t>exfm20, "scientific.name", "transect")</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3472" behindDoc="1" locked="0" layoutInCell="0" allowOverlap="1" wp14:anchorId="2000C13C" wp14:editId="5801DE02">
                <wp:simplePos x="0" y="0"/>
                <wp:positionH relativeFrom="column">
                  <wp:posOffset>359410</wp:posOffset>
                </wp:positionH>
                <wp:positionV relativeFrom="paragraph">
                  <wp:posOffset>602615</wp:posOffset>
                </wp:positionV>
                <wp:extent cx="5229225" cy="0"/>
                <wp:effectExtent l="0" t="0" r="0" b="0"/>
                <wp:wrapNone/>
                <wp:docPr id="483" name="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7C960C9" id="Shape 93" o:spid="_x0000_s1026" style="position:absolute;z-index:-251563008;visibility:visible;mso-wrap-style:square;mso-wrap-distance-left:9pt;mso-wrap-distance-top:0;mso-wrap-distance-right:9pt;mso-wrap-distance-bottom:0;mso-position-horizontal:absolute;mso-position-horizontal-relative:text;mso-position-vertical:absolute;mso-position-vertical-relative:text" from="28.3pt,47.45pt" to="440.05pt,4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6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ecies_diversity</w:t>
      </w:r>
      <w:r w:rsidRPr="00046EA2">
        <w:rPr>
          <w:rFonts w:eastAsiaTheme="minorEastAsia"/>
          <w:sz w:val="20"/>
          <w:szCs w:val="20"/>
          <w:lang w:val="en-US" w:eastAsia="pt-BR"/>
        </w:rPr>
        <w:tab/>
      </w:r>
      <w:r w:rsidRPr="00046EA2">
        <w:rPr>
          <w:rFonts w:ascii="Arial" w:eastAsia="Arial" w:hAnsi="Arial" w:cs="Arial"/>
          <w:sz w:val="17"/>
          <w:szCs w:val="17"/>
          <w:lang w:val="en-US" w:eastAsia="pt-BR"/>
        </w:rPr>
        <w:t>Get the species diversity index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4496" behindDoc="1" locked="0" layoutInCell="0" allowOverlap="1" wp14:anchorId="5AAEC9F1" wp14:editId="7E860CDF">
                <wp:simplePos x="0" y="0"/>
                <wp:positionH relativeFrom="column">
                  <wp:posOffset>359410</wp:posOffset>
                </wp:positionH>
                <wp:positionV relativeFrom="paragraph">
                  <wp:posOffset>143510</wp:posOffset>
                </wp:positionV>
                <wp:extent cx="5229225" cy="0"/>
                <wp:effectExtent l="0" t="0" r="0" b="0"/>
                <wp:wrapNone/>
                <wp:docPr id="484" name="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CD2948C" id="Shape 94" o:spid="_x0000_s1026" style="position:absolute;z-index:-251561984;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68"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Calculate the diversity of species for the following indexes: Shannon, Simpson, Equitability, Pielou and Jentsch.</w:t>
      </w:r>
    </w:p>
    <w:p w:rsidR="00046EA2" w:rsidRPr="00046EA2" w:rsidRDefault="00046EA2" w:rsidP="00046EA2">
      <w:pPr>
        <w:widowControl/>
        <w:spacing w:line="3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4"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2860" w:firstLine="0"/>
        <w:jc w:val="left"/>
        <w:rPr>
          <w:rFonts w:eastAsiaTheme="minorEastAsia"/>
          <w:sz w:val="20"/>
          <w:szCs w:val="20"/>
          <w:lang w:val="en-US" w:eastAsia="pt-BR"/>
        </w:rPr>
      </w:pPr>
      <w:r w:rsidRPr="00046EA2">
        <w:rPr>
          <w:rFonts w:ascii="Arial" w:eastAsia="Arial" w:hAnsi="Arial" w:cs="Arial"/>
          <w:sz w:val="20"/>
          <w:szCs w:val="20"/>
          <w:lang w:val="en-US" w:eastAsia="pt-BR"/>
        </w:rPr>
        <w:t>species_</w:t>
      </w:r>
      <w:proofErr w:type="gramStart"/>
      <w:r w:rsidRPr="00046EA2">
        <w:rPr>
          <w:rFonts w:ascii="Arial" w:eastAsia="Arial" w:hAnsi="Arial" w:cs="Arial"/>
          <w:sz w:val="20"/>
          <w:szCs w:val="20"/>
          <w:lang w:val="en-US" w:eastAsia="pt-BR"/>
        </w:rPr>
        <w:t>diversity(</w:t>
      </w:r>
      <w:proofErr w:type="gramEnd"/>
      <w:r w:rsidRPr="00046EA2">
        <w:rPr>
          <w:rFonts w:ascii="Arial" w:eastAsia="Arial" w:hAnsi="Arial" w:cs="Arial"/>
          <w:sz w:val="20"/>
          <w:szCs w:val="20"/>
          <w:lang w:val="en-US" w:eastAsia="pt-BR"/>
        </w:rPr>
        <w:t>df, species, plot = NA, NI_label = "", index = "all")</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bookmarkStart w:id="89" w:name="page59"/>
      <w:bookmarkEnd w:id="89"/>
      <w:r w:rsidRPr="00046EA2">
        <w:rPr>
          <w:rFonts w:ascii="Arial" w:eastAsia="Arial" w:hAnsi="Arial" w:cs="Arial"/>
          <w:sz w:val="18"/>
          <w:szCs w:val="18"/>
          <w:lang w:val="en-US" w:eastAsia="pt-BR"/>
        </w:rPr>
        <w:lastRenderedPageBreak/>
        <w:t>species_diversit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59</w:t>
      </w:r>
    </w:p>
    <w:p w:rsidR="00046EA2" w:rsidRPr="00046EA2" w:rsidRDefault="00046EA2" w:rsidP="00046EA2">
      <w:pPr>
        <w:widowControl/>
        <w:spacing w:line="21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num="2" w:space="720" w:equalWidth="0">
            <w:col w:w="7880" w:space="720"/>
            <w:col w:w="760"/>
          </w:cols>
        </w:sectPr>
      </w:pP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speci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Quoted name of the scientific names variable, or any variable used to differen-tiate the different species found in data. If supplied, will be used to classify the species in the diameter data.</w:t>
      </w:r>
    </w:p>
    <w:p w:rsidR="00046EA2" w:rsidRPr="00046EA2" w:rsidRDefault="00046EA2" w:rsidP="00046EA2">
      <w:pPr>
        <w:widowControl/>
        <w:spacing w:line="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5325F8" w:rsidRDefault="00046EA2" w:rsidP="00046EA2">
      <w:pPr>
        <w:widowControl/>
        <w:spacing w:line="240" w:lineRule="auto"/>
        <w:ind w:firstLine="0"/>
        <w:jc w:val="left"/>
        <w:rPr>
          <w:rFonts w:eastAsiaTheme="minorEastAsia"/>
          <w:sz w:val="20"/>
          <w:szCs w:val="20"/>
          <w:lang w:val="en-US" w:eastAsia="pt-BR"/>
        </w:rPr>
      </w:pPr>
      <w:r w:rsidRPr="005325F8">
        <w:rPr>
          <w:rFonts w:ascii="Arial" w:eastAsia="Arial" w:hAnsi="Arial" w:cs="Arial"/>
          <w:sz w:val="20"/>
          <w:szCs w:val="20"/>
          <w:lang w:val="en-US" w:eastAsia="pt-BR"/>
        </w:rPr>
        <w:lastRenderedPageBreak/>
        <w:t>plot</w:t>
      </w:r>
    </w:p>
    <w:p w:rsidR="00046EA2" w:rsidRPr="005325F8" w:rsidRDefault="00046EA2" w:rsidP="00046EA2">
      <w:pPr>
        <w:widowControl/>
        <w:spacing w:line="20" w:lineRule="exact"/>
        <w:ind w:firstLine="0"/>
        <w:jc w:val="left"/>
        <w:rPr>
          <w:rFonts w:eastAsiaTheme="minorEastAsia"/>
          <w:sz w:val="20"/>
          <w:szCs w:val="20"/>
          <w:lang w:val="en-US" w:eastAsia="pt-BR"/>
        </w:rPr>
      </w:pPr>
      <w:r w:rsidRPr="005325F8">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Optional parameter. Quoted name of the plot variable. used to differentiate the plots, and calculate the indexes by plot, or other subdivision variable.</w:t>
      </w:r>
    </w:p>
    <w:p w:rsidR="00046EA2" w:rsidRPr="00046EA2" w:rsidRDefault="00046EA2" w:rsidP="00046EA2">
      <w:pPr>
        <w:widowControl/>
        <w:spacing w:line="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NI_label</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abel used for Species not identified. This parameter works along with speci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The level supplied here will not be considered in the classification. Default "".</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index</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8" w:lineRule="auto"/>
        <w:ind w:right="560" w:firstLine="0"/>
        <w:rPr>
          <w:rFonts w:eastAsiaTheme="minorEastAsia"/>
          <w:sz w:val="20"/>
          <w:szCs w:val="20"/>
          <w:lang w:val="en-US" w:eastAsia="pt-BR"/>
        </w:rPr>
      </w:pPr>
      <w:r w:rsidRPr="00046EA2">
        <w:rPr>
          <w:rFonts w:ascii="Arial" w:eastAsia="Arial" w:hAnsi="Arial" w:cs="Arial"/>
          <w:sz w:val="18"/>
          <w:szCs w:val="18"/>
          <w:lang w:val="en-US" w:eastAsia="pt-BR"/>
        </w:rPr>
        <w:t>Character value for the desired index to be used. Can be either "H" for Shan-non’s diversity index, "S" for Total number of species in the community, "Hmax" for the maximum equitability, "J" for Pielou evenness, "QM" for the mixture co-efficient of Jentsch, or "all", to get all indexes. Default: "all".</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indexes, or a numeric value of the desired index specified in the index argu-ment.</w:t>
      </w:r>
    </w:p>
    <w:p w:rsidR="00046EA2" w:rsidRPr="00046EA2" w:rsidRDefault="00046EA2" w:rsidP="00046EA2">
      <w:pPr>
        <w:widowControl/>
        <w:spacing w:line="27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29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Souza, A. L. and Soares, C. P. B. (2013) Florestas Nativas: estrutura, dinamica e manejo. Vicosa:</w:t>
      </w:r>
    </w:p>
    <w:p w:rsidR="00046EA2" w:rsidRPr="00046EA2" w:rsidRDefault="00046EA2" w:rsidP="00046EA2">
      <w:pPr>
        <w:widowControl/>
        <w:spacing w:line="3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29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3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20")</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20</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69"/>
        </w:numPr>
        <w:tabs>
          <w:tab w:val="left" w:pos="1099"/>
        </w:tabs>
        <w:spacing w:line="231" w:lineRule="auto"/>
        <w:ind w:left="920" w:right="422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y default, the function returns all indexes: species_</w:t>
      </w:r>
      <w:proofErr w:type="gramStart"/>
      <w:r w:rsidRPr="00046EA2">
        <w:rPr>
          <w:rFonts w:ascii="Arial" w:eastAsia="Arial" w:hAnsi="Arial" w:cs="Arial"/>
          <w:sz w:val="18"/>
          <w:szCs w:val="18"/>
          <w:lang w:val="en-US" w:eastAsia="pt-BR"/>
        </w:rPr>
        <w:t>diversity(</w:t>
      </w:r>
      <w:proofErr w:type="gramEnd"/>
      <w:r w:rsidRPr="00046EA2">
        <w:rPr>
          <w:rFonts w:ascii="Arial" w:eastAsia="Arial" w:hAnsi="Arial" w:cs="Arial"/>
          <w:sz w:val="18"/>
          <w:szCs w:val="18"/>
          <w:lang w:val="en-US" w:eastAsia="pt-BR"/>
        </w:rPr>
        <w:t>exfm20, "scientific.name")</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use a subdivision variable, like plot, to ge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6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indexes for each subdivision:</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pecies_</w:t>
      </w:r>
      <w:proofErr w:type="gramStart"/>
      <w:r w:rsidRPr="00046EA2">
        <w:rPr>
          <w:rFonts w:ascii="Arial" w:eastAsia="Arial" w:hAnsi="Arial" w:cs="Arial"/>
          <w:sz w:val="18"/>
          <w:szCs w:val="18"/>
          <w:lang w:val="en-US" w:eastAsia="pt-BR"/>
        </w:rPr>
        <w:t>diversity(</w:t>
      </w:r>
      <w:proofErr w:type="gramEnd"/>
      <w:r w:rsidRPr="00046EA2">
        <w:rPr>
          <w:rFonts w:ascii="Arial" w:eastAsia="Arial" w:hAnsi="Arial" w:cs="Arial"/>
          <w:sz w:val="18"/>
          <w:szCs w:val="18"/>
          <w:lang w:val="en-US" w:eastAsia="pt-BR"/>
        </w:rPr>
        <w:t>exfm20, "scientific.name", "transect")</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70"/>
        </w:numPr>
        <w:tabs>
          <w:tab w:val="left" w:pos="1099"/>
        </w:tabs>
        <w:spacing w:line="246" w:lineRule="auto"/>
        <w:ind w:left="920" w:right="306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only get one specific index, use the index argument: species_</w:t>
      </w:r>
      <w:proofErr w:type="gramStart"/>
      <w:r w:rsidRPr="00046EA2">
        <w:rPr>
          <w:rFonts w:ascii="Arial" w:eastAsia="Arial" w:hAnsi="Arial" w:cs="Arial"/>
          <w:sz w:val="18"/>
          <w:szCs w:val="18"/>
          <w:lang w:val="en-US" w:eastAsia="pt-BR"/>
        </w:rPr>
        <w:t>diversity(</w:t>
      </w:r>
      <w:proofErr w:type="gramEnd"/>
      <w:r w:rsidRPr="00046EA2">
        <w:rPr>
          <w:rFonts w:ascii="Arial" w:eastAsia="Arial" w:hAnsi="Arial" w:cs="Arial"/>
          <w:sz w:val="18"/>
          <w:szCs w:val="18"/>
          <w:lang w:val="en-US" w:eastAsia="pt-BR"/>
        </w:rPr>
        <w:t>exfm20, "scientific.name", index = "H") species_diversity(exfm20, "scientific.name", index = "S") species_diversity(exfm20, "scientific.name", index = "Hmax") species_diversity(exfm20, "scientific.name", index = "J")</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8460"/>
        </w:tabs>
        <w:spacing w:line="240" w:lineRule="auto"/>
        <w:ind w:firstLine="0"/>
        <w:jc w:val="left"/>
        <w:rPr>
          <w:rFonts w:eastAsiaTheme="minorEastAsia"/>
          <w:sz w:val="20"/>
          <w:szCs w:val="20"/>
          <w:lang w:val="en-US" w:eastAsia="pt-BR"/>
        </w:rPr>
      </w:pPr>
      <w:bookmarkStart w:id="90" w:name="page60"/>
      <w:bookmarkEnd w:id="90"/>
      <w:r w:rsidRPr="00046EA2">
        <w:rPr>
          <w:rFonts w:ascii="Arial" w:eastAsia="Arial" w:hAnsi="Arial" w:cs="Arial"/>
          <w:sz w:val="15"/>
          <w:szCs w:val="15"/>
          <w:lang w:val="en-US" w:eastAsia="pt-BR"/>
        </w:rPr>
        <w:lastRenderedPageBreak/>
        <w:t>60</w:t>
      </w:r>
      <w:r w:rsidRPr="00046EA2">
        <w:rPr>
          <w:rFonts w:eastAsiaTheme="minorEastAsia"/>
          <w:sz w:val="20"/>
          <w:szCs w:val="20"/>
          <w:lang w:val="en-US" w:eastAsia="pt-BR"/>
        </w:rPr>
        <w:tab/>
      </w:r>
      <w:r w:rsidRPr="00046EA2">
        <w:rPr>
          <w:rFonts w:ascii="Arial" w:eastAsia="Arial" w:hAnsi="Arial" w:cs="Arial"/>
          <w:sz w:val="15"/>
          <w:szCs w:val="15"/>
          <w:lang w:val="en-US" w:eastAsia="pt-BR"/>
        </w:rPr>
        <w:t>spr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5520" behindDoc="1" locked="0" layoutInCell="0" allowOverlap="1" wp14:anchorId="77A8BD8C" wp14:editId="1F7C8B7D">
                <wp:simplePos x="0" y="0"/>
                <wp:positionH relativeFrom="column">
                  <wp:posOffset>359410</wp:posOffset>
                </wp:positionH>
                <wp:positionV relativeFrom="paragraph">
                  <wp:posOffset>462280</wp:posOffset>
                </wp:positionV>
                <wp:extent cx="5229225" cy="0"/>
                <wp:effectExtent l="0" t="0" r="0" b="0"/>
                <wp:wrapNone/>
                <wp:docPr id="485" name="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B6E67D1" id="Shape 95" o:spid="_x0000_s1026" style="position:absolute;z-index:-251560960;visibility:visible;mso-wrap-style:square;mso-wrap-distance-left:9pt;mso-wrap-distance-top:0;mso-wrap-distance-right:9pt;mso-wrap-distance-bottom:0;mso-position-horizontal:absolute;mso-position-horizontal-relative:text;mso-position-vertical:absolute;mso-position-vertical-relative:text" from="28.3pt,36.4pt" to="440.0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63"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prs</w:t>
      </w:r>
      <w:r w:rsidRPr="00046EA2">
        <w:rPr>
          <w:rFonts w:eastAsiaTheme="minorEastAsia"/>
          <w:sz w:val="20"/>
          <w:szCs w:val="20"/>
          <w:lang w:val="en-US" w:eastAsia="pt-BR"/>
        </w:rPr>
        <w:tab/>
      </w:r>
      <w:r w:rsidRPr="00046EA2">
        <w:rPr>
          <w:rFonts w:ascii="Arial" w:eastAsia="Arial" w:hAnsi="Arial" w:cs="Arial"/>
          <w:sz w:val="20"/>
          <w:szCs w:val="20"/>
          <w:lang w:val="en-US" w:eastAsia="pt-BR"/>
        </w:rPr>
        <w:t>Simple Random Sampling</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6544" behindDoc="1" locked="0" layoutInCell="0" allowOverlap="1" wp14:anchorId="07FFF5FB" wp14:editId="018C612C">
                <wp:simplePos x="0" y="0"/>
                <wp:positionH relativeFrom="column">
                  <wp:posOffset>359410</wp:posOffset>
                </wp:positionH>
                <wp:positionV relativeFrom="paragraph">
                  <wp:posOffset>125095</wp:posOffset>
                </wp:positionV>
                <wp:extent cx="5229225" cy="0"/>
                <wp:effectExtent l="0" t="0" r="0" b="0"/>
                <wp:wrapNone/>
                <wp:docPr id="486" name="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DF4A641" id="Shape 96" o:spid="_x0000_s1026" style="position:absolute;z-index:-251559936;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YOWexboBAACC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processing forest inventory data using simple random sampling.</w:t>
      </w:r>
    </w:p>
    <w:p w:rsidR="00046EA2" w:rsidRPr="00046EA2" w:rsidRDefault="00046EA2" w:rsidP="00046EA2">
      <w:pPr>
        <w:widowControl/>
        <w:spacing w:line="29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25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sprs(</w:t>
      </w:r>
      <w:proofErr w:type="gramEnd"/>
      <w:r w:rsidRPr="00046EA2">
        <w:rPr>
          <w:rFonts w:ascii="Arial" w:eastAsia="Arial" w:hAnsi="Arial" w:cs="Arial"/>
          <w:sz w:val="20"/>
          <w:szCs w:val="20"/>
          <w:lang w:val="en-US" w:eastAsia="pt-BR"/>
        </w:rPr>
        <w:t>df, Yi, plot_area, total_area, age = NA, .groups = NA, alpha = 0.05, error = 10, dec_places = 4, pop = "inf", tidy = TRU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 data frame.</w:t>
      </w:r>
    </w:p>
    <w:p w:rsidR="00046EA2" w:rsidRPr="00046EA2" w:rsidRDefault="00046EA2" w:rsidP="00046EA2">
      <w:pPr>
        <w:widowControl/>
        <w:spacing w:line="1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volume variable, or other variable one desires to evaluate, in quotes.</w:t>
      </w:r>
    </w:p>
    <w:p w:rsidR="00046EA2" w:rsidRPr="00046EA2" w:rsidRDefault="00046EA2" w:rsidP="00046EA2">
      <w:pPr>
        <w:widowControl/>
        <w:spacing w:line="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area variable, or a numeric vector with the plot area value. The plot area value must be in square meters.</w:t>
      </w:r>
    </w:p>
    <w:p w:rsidR="00046EA2" w:rsidRPr="00046EA2" w:rsidRDefault="00046EA2" w:rsidP="00046EA2">
      <w:pPr>
        <w:widowControl/>
        <w:spacing w:line="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otal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Quoted name of the total area variable, or a numeric vector with the total area </w:t>
      </w:r>
      <w:proofErr w:type="gramStart"/>
      <w:r w:rsidRPr="00046EA2">
        <w:rPr>
          <w:rFonts w:ascii="Arial" w:eastAsia="Arial" w:hAnsi="Arial" w:cs="Arial"/>
          <w:sz w:val="20"/>
          <w:szCs w:val="20"/>
          <w:lang w:val="en-US" w:eastAsia="pt-BR"/>
        </w:rPr>
        <w:t>value.The</w:t>
      </w:r>
      <w:proofErr w:type="gramEnd"/>
      <w:r w:rsidRPr="00046EA2">
        <w:rPr>
          <w:rFonts w:ascii="Arial" w:eastAsia="Arial" w:hAnsi="Arial" w:cs="Arial"/>
          <w:sz w:val="20"/>
          <w:szCs w:val="20"/>
          <w:lang w:val="en-US" w:eastAsia="pt-BR"/>
        </w:rPr>
        <w:t xml:space="preserve"> total area value must be in hectares.</w:t>
      </w:r>
    </w:p>
    <w:p w:rsidR="00046EA2" w:rsidRPr="00046EA2" w:rsidRDefault="00046EA2" w:rsidP="00046EA2">
      <w:pPr>
        <w:widowControl/>
        <w:spacing w:line="6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parameter. Quoted name of the age variable. Calculates the average age supplied. NA.</w:t>
      </w:r>
    </w:p>
    <w:p w:rsidR="00046EA2" w:rsidRPr="00046EA2" w:rsidRDefault="00046EA2" w:rsidP="00046EA2">
      <w:pPr>
        <w:widowControl/>
        <w:spacing w:line="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Optional argument. Quoted name(s) of additional grouping variable(s) that, if supplied, will be used to run multiple surveys, one for each level. If this ar-gument is NA, the defined groups in the data frame will be used, if they exist. Default: NA.</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alph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significance value used in the t-student estimation. De-fault: 0.05.</w:t>
      </w:r>
    </w:p>
    <w:p w:rsidR="00046EA2" w:rsidRPr="00046EA2" w:rsidRDefault="00046EA2" w:rsidP="00046EA2">
      <w:pPr>
        <w:widowControl/>
        <w:spacing w:line="5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erro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minimum admitted error value in the survey, in percent-age. Default: 10.</w:t>
      </w:r>
    </w:p>
    <w:p w:rsidR="00046EA2" w:rsidRPr="00046EA2" w:rsidRDefault="00046EA2" w:rsidP="00046EA2">
      <w:pPr>
        <w:widowControl/>
        <w:spacing w:line="6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dec_plac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number of decimal places to be used in the output tabl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4.</w:t>
      </w:r>
    </w:p>
    <w:p w:rsidR="00046EA2" w:rsidRPr="00046EA2" w:rsidRDefault="00046EA2" w:rsidP="00046EA2">
      <w:pPr>
        <w:widowControl/>
        <w:spacing w:line="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pop</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Character value for the type of population considered in the calculations. This can be either infinite ("inf") or finite ("fin"). Default: "inf".</w:t>
      </w:r>
    </w:p>
    <w:p w:rsidR="00046EA2" w:rsidRPr="00046EA2" w:rsidRDefault="00046EA2" w:rsidP="00046EA2">
      <w:pPr>
        <w:widowControl/>
        <w:spacing w:line="2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id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value that defines if the output tables should be tidied up or not. De-fault: TRU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This function allows the user to processes inventory data using simple random sampling for finite or infinite populations. It’s possible to run multiple sampling analysis using a factor variable indicated in </w:t>
      </w:r>
      <w:proofErr w:type="gramStart"/>
      <w:r w:rsidRPr="00046EA2">
        <w:rPr>
          <w:rFonts w:ascii="Arial" w:eastAsia="Arial" w:hAnsi="Arial" w:cs="Arial"/>
          <w:sz w:val="20"/>
          <w:szCs w:val="20"/>
          <w:lang w:val="en-US" w:eastAsia="pt-BR"/>
        </w:rPr>
        <w:t>the .groups</w:t>
      </w:r>
      <w:proofErr w:type="gramEnd"/>
      <w:r w:rsidRPr="00046EA2">
        <w:rPr>
          <w:rFonts w:ascii="Arial" w:eastAsia="Arial" w:hAnsi="Arial" w:cs="Arial"/>
          <w:sz w:val="20"/>
          <w:szCs w:val="20"/>
          <w:lang w:val="en-US" w:eastAsia="pt-BR"/>
        </w:rPr>
        <w:t>() parameter.</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180"/>
        <w:gridCol w:w="4060"/>
      </w:tblGrid>
      <w:tr w:rsidR="00046EA2" w:rsidRPr="00046EA2" w:rsidTr="00046EA2">
        <w:trPr>
          <w:trHeight w:val="237"/>
        </w:trPr>
        <w:tc>
          <w:tcPr>
            <w:tcW w:w="41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91" w:name="page61"/>
            <w:bookmarkEnd w:id="91"/>
            <w:r w:rsidRPr="00046EA2">
              <w:rPr>
                <w:rFonts w:ascii="Arial" w:eastAsia="Arial" w:hAnsi="Arial" w:cs="Arial"/>
                <w:sz w:val="20"/>
                <w:szCs w:val="20"/>
                <w:lang w:eastAsia="pt-BR"/>
              </w:rPr>
              <w:lastRenderedPageBreak/>
              <w:t>sprs</w:t>
            </w:r>
          </w:p>
        </w:tc>
        <w:tc>
          <w:tcPr>
            <w:tcW w:w="40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61</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sampling results.</w:t>
      </w:r>
    </w:p>
    <w:p w:rsidR="00046EA2" w:rsidRPr="00046EA2" w:rsidRDefault="00046EA2" w:rsidP="00046EA2">
      <w:pPr>
        <w:widowControl/>
        <w:spacing w:line="2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9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7"/>
          <w:szCs w:val="17"/>
          <w:lang w:eastAsia="pt-BR"/>
        </w:rPr>
        <w:t>Campos, J. C. C. and Leite, H. G. (2017) Mensuracao Florestal: Perguntas e Respostas. 5a. Vicosa:</w:t>
      </w:r>
    </w:p>
    <w:p w:rsidR="00046EA2" w:rsidRPr="00046EA2" w:rsidRDefault="00046EA2" w:rsidP="00046EA2">
      <w:pPr>
        <w:widowControl/>
        <w:spacing w:line="4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89"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64">
        <w:r w:rsidRPr="00046EA2">
          <w:rPr>
            <w:rFonts w:ascii="Arial" w:eastAsia="Arial" w:hAnsi="Arial" w:cs="Arial"/>
            <w:color w:val="0000CC"/>
            <w:sz w:val="20"/>
            <w:szCs w:val="20"/>
            <w:lang w:val="en-US" w:eastAsia="pt-BR"/>
          </w:rPr>
          <w:t>str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stratified random sampling, and </w:t>
      </w:r>
      <w:hyperlink w:anchor="page62">
        <w:r w:rsidRPr="00046EA2">
          <w:rPr>
            <w:rFonts w:ascii="Arial" w:eastAsia="Arial" w:hAnsi="Arial" w:cs="Arial"/>
            <w:color w:val="0000CC"/>
            <w:sz w:val="20"/>
            <w:szCs w:val="20"/>
            <w:lang w:val="en-US" w:eastAsia="pt-BR"/>
          </w:rPr>
          <w:t>ss_diff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for Systematic Sam-pling.</w:t>
      </w:r>
    </w:p>
    <w:p w:rsidR="00046EA2" w:rsidRPr="00046EA2" w:rsidRDefault="00046EA2" w:rsidP="00046EA2">
      <w:pPr>
        <w:widowControl/>
        <w:spacing w:line="27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3")</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4")</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7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objective is to sample an area, with an error of 20%.</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1"/>
        </w:numPr>
        <w:tabs>
          <w:tab w:val="left" w:pos="1099"/>
        </w:tabs>
        <w:spacing w:line="240" w:lineRule="auto"/>
        <w:ind w:left="920" w:right="10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rst we run a pilot inventory, considering a 20% error and a finite population: exfm3</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prs(</w:t>
      </w:r>
      <w:proofErr w:type="gramEnd"/>
      <w:r w:rsidRPr="00046EA2">
        <w:rPr>
          <w:rFonts w:ascii="Arial" w:eastAsia="Arial" w:hAnsi="Arial" w:cs="Arial"/>
          <w:sz w:val="18"/>
          <w:szCs w:val="18"/>
          <w:lang w:val="en-US" w:eastAsia="pt-BR"/>
        </w:rPr>
        <w:t>exfm3, "VWB", "PLOT_AREA", "TOTAL_AREA", error = 20, pop = "fin")</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7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these results, in order to obtain the desired error, we'll need to sample new</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2"/>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plots, and run the definitive inventory. Again, we aim for a 20% error, and consider</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2"/>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the</w:t>
      </w:r>
      <w:proofErr w:type="gramEnd"/>
      <w:r w:rsidRPr="00046EA2">
        <w:rPr>
          <w:rFonts w:ascii="Arial" w:eastAsia="Arial" w:hAnsi="Arial" w:cs="Arial"/>
          <w:sz w:val="18"/>
          <w:szCs w:val="18"/>
          <w:lang w:eastAsia="pt-BR"/>
        </w:rPr>
        <w:t xml:space="preserve"> population as finite:</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4</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prs(</w:t>
      </w:r>
      <w:proofErr w:type="gramEnd"/>
      <w:r w:rsidRPr="00046EA2">
        <w:rPr>
          <w:rFonts w:ascii="Arial" w:eastAsia="Arial" w:hAnsi="Arial" w:cs="Arial"/>
          <w:sz w:val="18"/>
          <w:szCs w:val="18"/>
          <w:lang w:val="en-US" w:eastAsia="pt-BR"/>
        </w:rPr>
        <w:t>exfm4, "VWB", "PLOT_AREA", "TOTAL_AREA", error = 20, pop = "fin")</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73"/>
        </w:numPr>
        <w:tabs>
          <w:tab w:val="left" w:pos="1100"/>
        </w:tabs>
        <w:spacing w:line="240" w:lineRule="auto"/>
        <w:ind w:left="1100" w:hanging="173"/>
        <w:jc w:val="left"/>
        <w:rPr>
          <w:rFonts w:ascii="Arial" w:eastAsia="Arial" w:hAnsi="Arial" w:cs="Arial"/>
          <w:sz w:val="18"/>
          <w:szCs w:val="18"/>
          <w:lang w:eastAsia="pt-BR"/>
        </w:rPr>
      </w:pPr>
      <w:r w:rsidRPr="00046EA2">
        <w:rPr>
          <w:rFonts w:ascii="Arial" w:eastAsia="Arial" w:hAnsi="Arial" w:cs="Arial"/>
          <w:sz w:val="18"/>
          <w:szCs w:val="18"/>
          <w:lang w:eastAsia="pt-BR"/>
        </w:rPr>
        <w:t>The desired error was met</w:t>
      </w:r>
    </w:p>
    <w:p w:rsidR="00046EA2" w:rsidRPr="00046EA2" w:rsidRDefault="00046EA2" w:rsidP="00046EA2">
      <w:pPr>
        <w:widowControl/>
        <w:spacing w:line="231" w:lineRule="exact"/>
        <w:ind w:firstLine="0"/>
        <w:jc w:val="left"/>
        <w:rPr>
          <w:rFonts w:ascii="Arial" w:eastAsia="Arial" w:hAnsi="Arial" w:cs="Arial"/>
          <w:sz w:val="18"/>
          <w:szCs w:val="18"/>
          <w:lang w:eastAsia="pt-BR"/>
        </w:rPr>
      </w:pPr>
    </w:p>
    <w:p w:rsidR="00046EA2" w:rsidRPr="00046EA2" w:rsidRDefault="00046EA2" w:rsidP="005A1944">
      <w:pPr>
        <w:widowControl/>
        <w:numPr>
          <w:ilvl w:val="0"/>
          <w:numId w:val="73"/>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area</w:t>
      </w:r>
      <w:proofErr w:type="gramEnd"/>
      <w:r w:rsidRPr="00046EA2">
        <w:rPr>
          <w:rFonts w:ascii="Arial" w:eastAsia="Arial" w:hAnsi="Arial" w:cs="Arial"/>
          <w:sz w:val="18"/>
          <w:szCs w:val="18"/>
          <w:lang w:eastAsia="pt-BR"/>
        </w:rPr>
        <w:t xml:space="preserve"> values can be numeric</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prs(</w:t>
      </w:r>
      <w:proofErr w:type="gramEnd"/>
      <w:r w:rsidRPr="00046EA2">
        <w:rPr>
          <w:rFonts w:ascii="Arial" w:eastAsia="Arial" w:hAnsi="Arial" w:cs="Arial"/>
          <w:sz w:val="18"/>
          <w:szCs w:val="18"/>
          <w:lang w:val="en-US" w:eastAsia="pt-BR"/>
        </w:rPr>
        <w:t>exfm4, "VWB", 3000, 46.8, error = 20, pop = "fin")</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7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Here we run a simple random sampling inventory for each forest subdivision,</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using the STRATA variable as a group variabl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2</w:t>
      </w:r>
    </w:p>
    <w:p w:rsidR="00046EA2" w:rsidRPr="00046EA2" w:rsidRDefault="00046EA2" w:rsidP="00046EA2">
      <w:pPr>
        <w:widowControl/>
        <w:spacing w:line="24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7"/>
          <w:szCs w:val="17"/>
          <w:lang w:val="en-US" w:eastAsia="pt-BR"/>
        </w:rPr>
        <w:t>sprs(</w:t>
      </w:r>
      <w:proofErr w:type="gramEnd"/>
      <w:r w:rsidRPr="00046EA2">
        <w:rPr>
          <w:rFonts w:ascii="Arial" w:eastAsia="Arial" w:hAnsi="Arial" w:cs="Arial"/>
          <w:sz w:val="17"/>
          <w:szCs w:val="17"/>
          <w:lang w:val="en-US" w:eastAsia="pt-BR"/>
        </w:rPr>
        <w:t>exfm2, "VWB", "PLOT_AREA", "STRATA_AREA",.groups = "STRATA" ,error = 20, pop = "fin")</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160"/>
        </w:tabs>
        <w:spacing w:line="240" w:lineRule="auto"/>
        <w:ind w:firstLine="0"/>
        <w:jc w:val="left"/>
        <w:rPr>
          <w:rFonts w:eastAsiaTheme="minorEastAsia"/>
          <w:sz w:val="20"/>
          <w:szCs w:val="20"/>
          <w:lang w:val="en-US" w:eastAsia="pt-BR"/>
        </w:rPr>
      </w:pPr>
      <w:bookmarkStart w:id="92" w:name="page62"/>
      <w:bookmarkEnd w:id="92"/>
      <w:r w:rsidRPr="00046EA2">
        <w:rPr>
          <w:rFonts w:ascii="Arial" w:eastAsia="Arial" w:hAnsi="Arial" w:cs="Arial"/>
          <w:sz w:val="18"/>
          <w:szCs w:val="18"/>
          <w:lang w:val="en-US" w:eastAsia="pt-BR"/>
        </w:rPr>
        <w:lastRenderedPageBreak/>
        <w:t>62</w:t>
      </w:r>
      <w:r w:rsidRPr="00046EA2">
        <w:rPr>
          <w:rFonts w:eastAsiaTheme="minorEastAsia"/>
          <w:sz w:val="20"/>
          <w:szCs w:val="20"/>
          <w:lang w:val="en-US" w:eastAsia="pt-BR"/>
        </w:rPr>
        <w:tab/>
      </w:r>
      <w:r w:rsidRPr="00046EA2">
        <w:rPr>
          <w:rFonts w:ascii="Arial" w:eastAsia="Arial" w:hAnsi="Arial" w:cs="Arial"/>
          <w:sz w:val="18"/>
          <w:szCs w:val="18"/>
          <w:lang w:val="en-US" w:eastAsia="pt-BR"/>
        </w:rPr>
        <w:t>ss_diff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7568" behindDoc="1" locked="0" layoutInCell="0" allowOverlap="1" wp14:anchorId="0178974D" wp14:editId="0A510EF0">
                <wp:simplePos x="0" y="0"/>
                <wp:positionH relativeFrom="column">
                  <wp:posOffset>359410</wp:posOffset>
                </wp:positionH>
                <wp:positionV relativeFrom="paragraph">
                  <wp:posOffset>431165</wp:posOffset>
                </wp:positionV>
                <wp:extent cx="5229225" cy="0"/>
                <wp:effectExtent l="0" t="0" r="0" b="0"/>
                <wp:wrapNone/>
                <wp:docPr id="97" name="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2B280FD" id="Shape 97"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8.3pt,33.95pt" to="440.05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6"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s_diffs</w:t>
      </w:r>
      <w:r w:rsidRPr="00046EA2">
        <w:rPr>
          <w:rFonts w:eastAsiaTheme="minorEastAsia"/>
          <w:sz w:val="20"/>
          <w:szCs w:val="20"/>
          <w:lang w:val="en-US" w:eastAsia="pt-BR"/>
        </w:rPr>
        <w:tab/>
      </w:r>
      <w:r w:rsidRPr="00046EA2">
        <w:rPr>
          <w:rFonts w:ascii="Arial" w:eastAsia="Arial" w:hAnsi="Arial" w:cs="Arial"/>
          <w:sz w:val="17"/>
          <w:szCs w:val="17"/>
          <w:lang w:val="en-US" w:eastAsia="pt-BR"/>
        </w:rPr>
        <w:t>Systematic Sampling</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8592" behindDoc="1" locked="0" layoutInCell="0" allowOverlap="1" wp14:anchorId="62B6C15F" wp14:editId="18254336">
                <wp:simplePos x="0" y="0"/>
                <wp:positionH relativeFrom="column">
                  <wp:posOffset>359410</wp:posOffset>
                </wp:positionH>
                <wp:positionV relativeFrom="paragraph">
                  <wp:posOffset>143510</wp:posOffset>
                </wp:positionV>
                <wp:extent cx="5229225" cy="0"/>
                <wp:effectExtent l="0" t="0" r="0" b="0"/>
                <wp:wrapNone/>
                <wp:docPr id="487" name="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E95F0A4" id="Shape 98"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processing forest inventory data using systematic sampling.</w:t>
      </w:r>
    </w:p>
    <w:p w:rsidR="00046EA2" w:rsidRPr="00046EA2" w:rsidRDefault="00046EA2" w:rsidP="00046EA2">
      <w:pPr>
        <w:widowControl/>
        <w:spacing w:line="290" w:lineRule="exact"/>
        <w:ind w:firstLine="0"/>
        <w:jc w:val="left"/>
        <w:rPr>
          <w:rFonts w:eastAsiaTheme="minorEastAsia"/>
          <w:sz w:val="20"/>
          <w:szCs w:val="20"/>
          <w:lang w:val="en-US" w:eastAsia="pt-BR"/>
        </w:rPr>
      </w:pPr>
    </w:p>
    <w:p w:rsidR="00046EA2" w:rsidRPr="005325F8" w:rsidRDefault="00046EA2" w:rsidP="00046EA2">
      <w:pPr>
        <w:widowControl/>
        <w:spacing w:line="240" w:lineRule="auto"/>
        <w:ind w:firstLine="0"/>
        <w:jc w:val="left"/>
        <w:rPr>
          <w:rFonts w:eastAsiaTheme="minorEastAsia"/>
          <w:sz w:val="20"/>
          <w:szCs w:val="20"/>
          <w:lang w:val="en-US" w:eastAsia="pt-BR"/>
        </w:rPr>
      </w:pPr>
      <w:r w:rsidRPr="005325F8">
        <w:rPr>
          <w:rFonts w:ascii="Arial" w:eastAsia="Arial" w:hAnsi="Arial" w:cs="Arial"/>
          <w:sz w:val="20"/>
          <w:szCs w:val="20"/>
          <w:lang w:val="en-US" w:eastAsia="pt-BR"/>
        </w:rPr>
        <w:t>Usage</w:t>
      </w:r>
    </w:p>
    <w:p w:rsidR="00046EA2" w:rsidRPr="005325F8" w:rsidRDefault="00046EA2" w:rsidP="00046EA2">
      <w:pPr>
        <w:widowControl/>
        <w:spacing w:line="167"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2160" w:firstLine="0"/>
        <w:jc w:val="left"/>
        <w:rPr>
          <w:rFonts w:eastAsiaTheme="minorEastAsia"/>
          <w:sz w:val="20"/>
          <w:szCs w:val="20"/>
          <w:lang w:val="en-US" w:eastAsia="pt-BR"/>
        </w:rPr>
      </w:pPr>
      <w:r w:rsidRPr="00046EA2">
        <w:rPr>
          <w:rFonts w:ascii="Arial" w:eastAsia="Arial" w:hAnsi="Arial" w:cs="Arial"/>
          <w:sz w:val="20"/>
          <w:szCs w:val="20"/>
          <w:lang w:val="en-US" w:eastAsia="pt-BR"/>
        </w:rPr>
        <w:t>ss_</w:t>
      </w:r>
      <w:proofErr w:type="gramStart"/>
      <w:r w:rsidRPr="00046EA2">
        <w:rPr>
          <w:rFonts w:ascii="Arial" w:eastAsia="Arial" w:hAnsi="Arial" w:cs="Arial"/>
          <w:sz w:val="20"/>
          <w:szCs w:val="20"/>
          <w:lang w:val="en-US" w:eastAsia="pt-BR"/>
        </w:rPr>
        <w:t>diffs(</w:t>
      </w:r>
      <w:proofErr w:type="gramEnd"/>
      <w:r w:rsidRPr="00046EA2">
        <w:rPr>
          <w:rFonts w:ascii="Arial" w:eastAsia="Arial" w:hAnsi="Arial" w:cs="Arial"/>
          <w:sz w:val="20"/>
          <w:szCs w:val="20"/>
          <w:lang w:val="en-US" w:eastAsia="pt-BR"/>
        </w:rPr>
        <w:t>df, Yi, plot_area, total_area, age = NA, .groups = NA, alpha = 0.05, error = 10, dec_places = 4, tidy = TRUE)</w:t>
      </w:r>
    </w:p>
    <w:p w:rsidR="00046EA2" w:rsidRPr="00046EA2" w:rsidRDefault="00046EA2" w:rsidP="00046EA2">
      <w:pPr>
        <w:widowControl/>
        <w:spacing w:line="30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 data frame.</w:t>
      </w:r>
    </w:p>
    <w:p w:rsidR="00046EA2" w:rsidRPr="00046EA2" w:rsidRDefault="00046EA2" w:rsidP="00046EA2">
      <w:pPr>
        <w:widowControl/>
        <w:spacing w:line="1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volume variable, or other variable one desires to evaluate, in quotes.</w:t>
      </w:r>
    </w:p>
    <w:p w:rsidR="00046EA2" w:rsidRPr="00046EA2" w:rsidRDefault="00046EA2" w:rsidP="00046EA2">
      <w:pPr>
        <w:widowControl/>
        <w:spacing w:line="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area variable, or a numeric vector with the plot area value. The plot area value must be in square meters.</w:t>
      </w:r>
    </w:p>
    <w:p w:rsidR="00046EA2" w:rsidRPr="00046EA2" w:rsidRDefault="00046EA2" w:rsidP="00046EA2">
      <w:pPr>
        <w:widowControl/>
        <w:spacing w:line="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otal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Quoted name of the total area variable, or a numeric vector with the total area </w:t>
      </w:r>
      <w:proofErr w:type="gramStart"/>
      <w:r w:rsidRPr="00046EA2">
        <w:rPr>
          <w:rFonts w:ascii="Arial" w:eastAsia="Arial" w:hAnsi="Arial" w:cs="Arial"/>
          <w:sz w:val="20"/>
          <w:szCs w:val="20"/>
          <w:lang w:val="en-US" w:eastAsia="pt-BR"/>
        </w:rPr>
        <w:t>value.The</w:t>
      </w:r>
      <w:proofErr w:type="gramEnd"/>
      <w:r w:rsidRPr="00046EA2">
        <w:rPr>
          <w:rFonts w:ascii="Arial" w:eastAsia="Arial" w:hAnsi="Arial" w:cs="Arial"/>
          <w:sz w:val="20"/>
          <w:szCs w:val="20"/>
          <w:lang w:val="en-US" w:eastAsia="pt-BR"/>
        </w:rPr>
        <w:t xml:space="preserve"> total area value must be in hectares.</w:t>
      </w:r>
    </w:p>
    <w:p w:rsidR="00046EA2" w:rsidRPr="00046EA2" w:rsidRDefault="00046EA2" w:rsidP="00046EA2">
      <w:pPr>
        <w:widowControl/>
        <w:spacing w:line="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parameter. Quoted name of the age variable. Calculates the average age supplied. NA.</w:t>
      </w:r>
    </w:p>
    <w:p w:rsidR="00046EA2" w:rsidRPr="00046EA2" w:rsidRDefault="00046EA2" w:rsidP="00046EA2">
      <w:pPr>
        <w:widowControl/>
        <w:spacing w:line="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2"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Optional argument. Quoted name(s) of additional grouping variable(s) that, if supplied, will be used to run multiple surveys, one for each level. If this ar-gument is NA, the defined groups in the data frame will be used, if they exist. Default: NA.</w:t>
      </w:r>
    </w:p>
    <w:p w:rsidR="00046EA2" w:rsidRPr="00046EA2" w:rsidRDefault="00046EA2" w:rsidP="00046EA2">
      <w:pPr>
        <w:widowControl/>
        <w:spacing w:line="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alph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significance value used in the t-student estimation. De-fault: 0.05.</w:t>
      </w:r>
    </w:p>
    <w:p w:rsidR="00046EA2" w:rsidRPr="00046EA2" w:rsidRDefault="00046EA2" w:rsidP="00046EA2">
      <w:pPr>
        <w:widowControl/>
        <w:spacing w:line="4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erro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minimum admitted error value in the survey, in percent-age. Default: 10.</w:t>
      </w:r>
    </w:p>
    <w:p w:rsidR="00046EA2" w:rsidRPr="00046EA2" w:rsidRDefault="00046EA2" w:rsidP="00046EA2">
      <w:pPr>
        <w:widowControl/>
        <w:spacing w:line="5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dec_plac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number of decimal places to be used in the output tabl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4.</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id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Boolean value that defines if the output tables should be tidied up or not. De-fault: TRU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6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tails</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 xml:space="preserve">This function allows the user to processes inventory data using simple random sampling for finite or infinite populations. It’s possible to run multiple sampling analysis using a factor variable indicated in </w:t>
      </w:r>
      <w:proofErr w:type="gramStart"/>
      <w:r w:rsidRPr="00046EA2">
        <w:rPr>
          <w:rFonts w:ascii="Arial" w:eastAsia="Arial" w:hAnsi="Arial" w:cs="Arial"/>
          <w:sz w:val="20"/>
          <w:szCs w:val="20"/>
          <w:lang w:val="en-US" w:eastAsia="pt-BR"/>
        </w:rPr>
        <w:t>the .groups</w:t>
      </w:r>
      <w:proofErr w:type="gramEnd"/>
      <w:r w:rsidRPr="00046EA2">
        <w:rPr>
          <w:rFonts w:ascii="Arial" w:eastAsia="Arial" w:hAnsi="Arial" w:cs="Arial"/>
          <w:sz w:val="20"/>
          <w:szCs w:val="20"/>
          <w:lang w:val="en-US" w:eastAsia="pt-BR"/>
        </w:rPr>
        <w:t>() parameter.</w:t>
      </w: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sampling resul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40"/>
        <w:gridCol w:w="3900"/>
      </w:tblGrid>
      <w:tr w:rsidR="00046EA2" w:rsidRPr="00046EA2" w:rsidTr="00046EA2">
        <w:trPr>
          <w:trHeight w:val="237"/>
        </w:trPr>
        <w:tc>
          <w:tcPr>
            <w:tcW w:w="43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93" w:name="page63"/>
            <w:bookmarkEnd w:id="93"/>
            <w:r w:rsidRPr="00046EA2">
              <w:rPr>
                <w:rFonts w:ascii="Arial" w:eastAsia="Arial" w:hAnsi="Arial" w:cs="Arial"/>
                <w:sz w:val="20"/>
                <w:szCs w:val="20"/>
                <w:lang w:eastAsia="pt-BR"/>
              </w:rPr>
              <w:lastRenderedPageBreak/>
              <w:t>ss_diffs</w:t>
            </w:r>
          </w:p>
        </w:tc>
        <w:tc>
          <w:tcPr>
            <w:tcW w:w="390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63</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2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9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7"/>
          <w:szCs w:val="17"/>
          <w:lang w:eastAsia="pt-BR"/>
        </w:rPr>
        <w:t>Campos, J. C. C. and Leite, H. G. (2017) Mensuracao Florestal: Perguntas e Respostas. 5a. Vicosa:</w:t>
      </w:r>
    </w:p>
    <w:p w:rsidR="00046EA2" w:rsidRPr="00046EA2" w:rsidRDefault="00046EA2" w:rsidP="00046EA2">
      <w:pPr>
        <w:widowControl/>
        <w:spacing w:line="4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135"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94"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60">
        <w:r w:rsidRPr="00046EA2">
          <w:rPr>
            <w:rFonts w:ascii="Arial" w:eastAsia="Arial" w:hAnsi="Arial" w:cs="Arial"/>
            <w:color w:val="0000CC"/>
            <w:sz w:val="20"/>
            <w:szCs w:val="20"/>
            <w:lang w:val="en-US" w:eastAsia="pt-BR"/>
          </w:rPr>
          <w:t>spr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Simple Random Sampling, and </w:t>
      </w:r>
      <w:hyperlink w:anchor="page64">
        <w:r w:rsidRPr="00046EA2">
          <w:rPr>
            <w:rFonts w:ascii="Arial" w:eastAsia="Arial" w:hAnsi="Arial" w:cs="Arial"/>
            <w:color w:val="0000CC"/>
            <w:sz w:val="20"/>
            <w:szCs w:val="20"/>
            <w:lang w:val="en-US" w:eastAsia="pt-BR"/>
          </w:rPr>
          <w:t>str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for stratified random sam-pling, and</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8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2")</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5")</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7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 xml:space="preserve">We're trying to run </w:t>
      </w:r>
      <w:proofErr w:type="gramStart"/>
      <w:r w:rsidRPr="00046EA2">
        <w:rPr>
          <w:rFonts w:ascii="Arial" w:eastAsia="Arial" w:hAnsi="Arial" w:cs="Arial"/>
          <w:sz w:val="18"/>
          <w:szCs w:val="18"/>
          <w:lang w:val="en-US" w:eastAsia="pt-BR"/>
        </w:rPr>
        <w:t>a</w:t>
      </w:r>
      <w:proofErr w:type="gramEnd"/>
      <w:r w:rsidRPr="00046EA2">
        <w:rPr>
          <w:rFonts w:ascii="Arial" w:eastAsia="Arial" w:hAnsi="Arial" w:cs="Arial"/>
          <w:sz w:val="18"/>
          <w:szCs w:val="18"/>
          <w:lang w:val="en-US" w:eastAsia="pt-BR"/>
        </w:rPr>
        <w:t xml:space="preserve"> inventory for an area This data was collected systematically,</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but we'll try to run the data using simple random sampling,</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5"/>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show the difference between the two methods:</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5</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prs(</w:t>
      </w:r>
      <w:proofErr w:type="gramEnd"/>
      <w:r w:rsidRPr="00046EA2">
        <w:rPr>
          <w:rFonts w:ascii="Arial" w:eastAsia="Arial" w:hAnsi="Arial" w:cs="Arial"/>
          <w:sz w:val="18"/>
          <w:szCs w:val="18"/>
          <w:lang w:val="en-US" w:eastAsia="pt-BR"/>
        </w:rPr>
        <w:t>exfm5, "VWB", "PLOT_AREA", "TOTAL_ARE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7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e get a 22% error value. Now, we run this same data</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6"/>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considering the data as a systematic inventory, using the</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6"/>
        </w:numPr>
        <w:tabs>
          <w:tab w:val="left" w:pos="1100"/>
        </w:tabs>
        <w:spacing w:line="240" w:lineRule="auto"/>
        <w:ind w:left="1100" w:hanging="173"/>
        <w:jc w:val="left"/>
        <w:rPr>
          <w:rFonts w:ascii="Arial" w:eastAsia="Arial" w:hAnsi="Arial" w:cs="Arial"/>
          <w:sz w:val="18"/>
          <w:szCs w:val="18"/>
          <w:lang w:eastAsia="pt-BR"/>
        </w:rPr>
      </w:pPr>
      <w:proofErr w:type="gramStart"/>
      <w:r w:rsidRPr="00046EA2">
        <w:rPr>
          <w:rFonts w:ascii="Arial" w:eastAsia="Arial" w:hAnsi="Arial" w:cs="Arial"/>
          <w:sz w:val="18"/>
          <w:szCs w:val="18"/>
          <w:lang w:eastAsia="pt-BR"/>
        </w:rPr>
        <w:t>successive</w:t>
      </w:r>
      <w:proofErr w:type="gramEnd"/>
      <w:r w:rsidRPr="00046EA2">
        <w:rPr>
          <w:rFonts w:ascii="Arial" w:eastAsia="Arial" w:hAnsi="Arial" w:cs="Arial"/>
          <w:sz w:val="18"/>
          <w:szCs w:val="18"/>
          <w:lang w:eastAsia="pt-BR"/>
        </w:rPr>
        <w:t xml:space="preserve"> differences method:</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5</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s_</w:t>
      </w:r>
      <w:proofErr w:type="gramStart"/>
      <w:r w:rsidRPr="00046EA2">
        <w:rPr>
          <w:rFonts w:ascii="Arial" w:eastAsia="Arial" w:hAnsi="Arial" w:cs="Arial"/>
          <w:sz w:val="18"/>
          <w:szCs w:val="18"/>
          <w:lang w:val="en-US" w:eastAsia="pt-BR"/>
        </w:rPr>
        <w:t>diffs(</w:t>
      </w:r>
      <w:proofErr w:type="gramEnd"/>
      <w:r w:rsidRPr="00046EA2">
        <w:rPr>
          <w:rFonts w:ascii="Arial" w:eastAsia="Arial" w:hAnsi="Arial" w:cs="Arial"/>
          <w:sz w:val="18"/>
          <w:szCs w:val="18"/>
          <w:lang w:val="en-US" w:eastAsia="pt-BR"/>
        </w:rPr>
        <w:t>exfm5, "VWB", "PLOT_AREA", "TOTAL_AREA")</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77"/>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error was significantly lowered.</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7"/>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rea Values can be numeric;</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ss</w:t>
      </w:r>
      <w:proofErr w:type="gramEnd"/>
      <w:r w:rsidRPr="00046EA2">
        <w:rPr>
          <w:rFonts w:ascii="Arial" w:eastAsia="Arial" w:hAnsi="Arial" w:cs="Arial"/>
          <w:sz w:val="18"/>
          <w:szCs w:val="18"/>
          <w:lang w:eastAsia="pt-BR"/>
        </w:rPr>
        <w:t>_diffs(exfm5, "VWB", 200, 18)</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78"/>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Here we run a systematic sampling inventory for each forest subdivision,</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8"/>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using the STRATA variable as a group variable:</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2</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s_</w:t>
      </w:r>
      <w:proofErr w:type="gramStart"/>
      <w:r w:rsidRPr="00046EA2">
        <w:rPr>
          <w:rFonts w:ascii="Arial" w:eastAsia="Arial" w:hAnsi="Arial" w:cs="Arial"/>
          <w:sz w:val="18"/>
          <w:szCs w:val="18"/>
          <w:lang w:val="en-US" w:eastAsia="pt-BR"/>
        </w:rPr>
        <w:t>diffs(</w:t>
      </w:r>
      <w:proofErr w:type="gramEnd"/>
      <w:r w:rsidRPr="00046EA2">
        <w:rPr>
          <w:rFonts w:ascii="Arial" w:eastAsia="Arial" w:hAnsi="Arial" w:cs="Arial"/>
          <w:sz w:val="18"/>
          <w:szCs w:val="18"/>
          <w:lang w:val="en-US" w:eastAsia="pt-BR"/>
        </w:rPr>
        <w:t>exfm2, "VWB", "PLOT_AREA", "STRATA_AREA",.groups = "STRATA")</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tabs>
          <w:tab w:val="left" w:pos="8500"/>
        </w:tabs>
        <w:spacing w:line="240" w:lineRule="auto"/>
        <w:ind w:firstLine="0"/>
        <w:jc w:val="left"/>
        <w:rPr>
          <w:rFonts w:eastAsiaTheme="minorEastAsia"/>
          <w:sz w:val="20"/>
          <w:szCs w:val="20"/>
          <w:lang w:val="en-US" w:eastAsia="pt-BR"/>
        </w:rPr>
      </w:pPr>
      <w:bookmarkStart w:id="94" w:name="page64"/>
      <w:bookmarkEnd w:id="94"/>
      <w:r w:rsidRPr="00046EA2">
        <w:rPr>
          <w:rFonts w:ascii="Arial" w:eastAsia="Arial" w:hAnsi="Arial" w:cs="Arial"/>
          <w:sz w:val="17"/>
          <w:szCs w:val="17"/>
          <w:lang w:val="en-US" w:eastAsia="pt-BR"/>
        </w:rPr>
        <w:lastRenderedPageBreak/>
        <w:t>64</w:t>
      </w:r>
      <w:r w:rsidRPr="00046EA2">
        <w:rPr>
          <w:rFonts w:eastAsiaTheme="minorEastAsia"/>
          <w:sz w:val="20"/>
          <w:szCs w:val="20"/>
          <w:lang w:val="en-US" w:eastAsia="pt-BR"/>
        </w:rPr>
        <w:tab/>
      </w:r>
      <w:r w:rsidRPr="00046EA2">
        <w:rPr>
          <w:rFonts w:ascii="Arial" w:eastAsia="Arial" w:hAnsi="Arial" w:cs="Arial"/>
          <w:sz w:val="17"/>
          <w:szCs w:val="17"/>
          <w:lang w:val="en-US" w:eastAsia="pt-BR"/>
        </w:rPr>
        <w:t>str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59616" behindDoc="1" locked="0" layoutInCell="0" allowOverlap="1" wp14:anchorId="689025FD" wp14:editId="7D0E3DAA">
                <wp:simplePos x="0" y="0"/>
                <wp:positionH relativeFrom="column">
                  <wp:posOffset>359410</wp:posOffset>
                </wp:positionH>
                <wp:positionV relativeFrom="paragraph">
                  <wp:posOffset>454660</wp:posOffset>
                </wp:positionV>
                <wp:extent cx="5229225" cy="0"/>
                <wp:effectExtent l="0" t="0" r="0" b="0"/>
                <wp:wrapNone/>
                <wp:docPr id="488" name="Shap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183E706D" id="Shape 9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28.3pt,35.8pt" to="440.05pt,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trs</w:t>
      </w:r>
      <w:r w:rsidRPr="00046EA2">
        <w:rPr>
          <w:rFonts w:eastAsiaTheme="minorEastAsia"/>
          <w:sz w:val="20"/>
          <w:szCs w:val="20"/>
          <w:lang w:val="en-US" w:eastAsia="pt-BR"/>
        </w:rPr>
        <w:tab/>
      </w:r>
      <w:r w:rsidRPr="00046EA2">
        <w:rPr>
          <w:rFonts w:ascii="Arial" w:eastAsia="Arial" w:hAnsi="Arial" w:cs="Arial"/>
          <w:sz w:val="20"/>
          <w:szCs w:val="20"/>
          <w:lang w:val="en-US" w:eastAsia="pt-BR"/>
        </w:rPr>
        <w:t>Stratified Random Sampling</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0640" behindDoc="1" locked="0" layoutInCell="0" allowOverlap="1" wp14:anchorId="26608C09" wp14:editId="60E8F0B0">
                <wp:simplePos x="0" y="0"/>
                <wp:positionH relativeFrom="column">
                  <wp:posOffset>359410</wp:posOffset>
                </wp:positionH>
                <wp:positionV relativeFrom="paragraph">
                  <wp:posOffset>125095</wp:posOffset>
                </wp:positionV>
                <wp:extent cx="5229225" cy="0"/>
                <wp:effectExtent l="0" t="0" r="0" b="0"/>
                <wp:wrapNone/>
                <wp:docPr id="489" name="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E49F8F4" id="Shape 100"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HcTmaLoBAACD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Function for processing forest inventory data using stratified random sampling.</w:t>
      </w:r>
    </w:p>
    <w:p w:rsidR="00046EA2" w:rsidRPr="00046EA2" w:rsidRDefault="00046EA2" w:rsidP="00046EA2">
      <w:pPr>
        <w:widowControl/>
        <w:spacing w:line="30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1" w:lineRule="exact"/>
        <w:ind w:firstLine="0"/>
        <w:jc w:val="left"/>
        <w:rPr>
          <w:rFonts w:eastAsiaTheme="minorEastAsia"/>
          <w:sz w:val="20"/>
          <w:szCs w:val="20"/>
          <w:lang w:val="en-US" w:eastAsia="pt-BR"/>
        </w:rPr>
      </w:pPr>
    </w:p>
    <w:p w:rsidR="00046EA2" w:rsidRPr="00046EA2" w:rsidRDefault="00046EA2" w:rsidP="00046EA2">
      <w:pPr>
        <w:widowControl/>
        <w:spacing w:line="229" w:lineRule="auto"/>
        <w:ind w:right="1660" w:firstLine="0"/>
        <w:jc w:val="left"/>
        <w:rPr>
          <w:rFonts w:eastAsiaTheme="minorEastAsia"/>
          <w:sz w:val="20"/>
          <w:szCs w:val="20"/>
          <w:lang w:val="en-US" w:eastAsia="pt-BR"/>
        </w:rPr>
      </w:pPr>
      <w:proofErr w:type="gramStart"/>
      <w:r w:rsidRPr="00046EA2">
        <w:rPr>
          <w:rFonts w:ascii="Arial" w:eastAsia="Arial" w:hAnsi="Arial" w:cs="Arial"/>
          <w:sz w:val="20"/>
          <w:szCs w:val="20"/>
          <w:lang w:val="en-US" w:eastAsia="pt-BR"/>
        </w:rPr>
        <w:t>strs(</w:t>
      </w:r>
      <w:proofErr w:type="gramEnd"/>
      <w:r w:rsidRPr="00046EA2">
        <w:rPr>
          <w:rFonts w:ascii="Arial" w:eastAsia="Arial" w:hAnsi="Arial" w:cs="Arial"/>
          <w:sz w:val="20"/>
          <w:szCs w:val="20"/>
          <w:lang w:val="en-US" w:eastAsia="pt-BR"/>
        </w:rPr>
        <w:t>df, Yi, plot_area, strata_area, strata, .groups = NA, age = NA, alpha = 0.05, error = 10, dec_places = 4, pop = "inf",</w:t>
      </w:r>
    </w:p>
    <w:p w:rsidR="00046EA2" w:rsidRPr="00046EA2" w:rsidRDefault="00046EA2" w:rsidP="00046EA2">
      <w:pPr>
        <w:widowControl/>
        <w:spacing w:line="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idy = TRUE)</w:t>
      </w:r>
    </w:p>
    <w:p w:rsidR="00046EA2" w:rsidRPr="00046EA2" w:rsidRDefault="00046EA2" w:rsidP="00046EA2">
      <w:pPr>
        <w:widowControl/>
        <w:spacing w:line="31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4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 data frame.</w:t>
      </w:r>
    </w:p>
    <w:p w:rsidR="00046EA2" w:rsidRPr="00046EA2" w:rsidRDefault="00046EA2" w:rsidP="00046EA2">
      <w:pPr>
        <w:widowControl/>
        <w:spacing w:line="11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Yi</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volume variable, or other variable one desires to evaluate, in quotes.</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plot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Quoted name of the plot area variable, or a numeric vector with the plot area value. The plot area value must be in square meters.</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820" w:space="64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strata_are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Quoted name of the strata area variable, or a numeric vector with the plot strata values. If there are more than 1 area values, it’s possible to use a vector with all area values, like so:</w:t>
      </w:r>
      <w:proofErr w:type="gramStart"/>
      <w:r w:rsidRPr="00046EA2">
        <w:rPr>
          <w:rFonts w:ascii="Arial" w:eastAsia="Arial" w:hAnsi="Arial" w:cs="Arial"/>
          <w:sz w:val="20"/>
          <w:szCs w:val="20"/>
          <w:lang w:val="en-US" w:eastAsia="pt-BR"/>
        </w:rPr>
        <w:t>c(</w:t>
      </w:r>
      <w:proofErr w:type="gramEnd"/>
      <w:r w:rsidRPr="00046EA2">
        <w:rPr>
          <w:rFonts w:ascii="Arial" w:eastAsia="Arial" w:hAnsi="Arial" w:cs="Arial"/>
          <w:sz w:val="20"/>
          <w:szCs w:val="20"/>
          <w:lang w:val="en-US" w:eastAsia="pt-BR"/>
        </w:rPr>
        <w:t>14.4, 16.4, 14.2). The strata area values must be in hectares.</w:t>
      </w:r>
    </w:p>
    <w:p w:rsidR="00046EA2" w:rsidRPr="00046EA2" w:rsidRDefault="00046EA2" w:rsidP="00046EA2">
      <w:pPr>
        <w:widowControl/>
        <w:spacing w:line="6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2020" w:space="44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r w:rsidRPr="00046EA2">
        <w:rPr>
          <w:rFonts w:ascii="Arial" w:eastAsia="Arial" w:hAnsi="Arial" w:cs="Arial"/>
          <w:sz w:val="20"/>
          <w:szCs w:val="20"/>
          <w:lang w:val="en-US" w:eastAsia="pt-BR"/>
        </w:rPr>
        <w:lastRenderedPageBreak/>
        <w:t>str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Quoted name of the subdivision variable(s), also known as strata. If this argu-ment is not supplied, the defined groups in the data frame will be used, if they exist.</w:t>
      </w:r>
    </w:p>
    <w:p w:rsidR="00046EA2" w:rsidRPr="00046EA2" w:rsidRDefault="00046EA2" w:rsidP="00046EA2">
      <w:pPr>
        <w:widowControl/>
        <w:spacing w:line="6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1"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Optional argument. Quoted name(s) of additional grouping variable(s) that, if supplied, will be used to run multiple surveys, one for each level. If this ar-gument is NA, the defined groups in the data frame will be used, if they exist. Default: NA.</w:t>
      </w:r>
    </w:p>
    <w:p w:rsidR="00046EA2" w:rsidRPr="00046EA2" w:rsidRDefault="00046EA2" w:rsidP="00046EA2">
      <w:pPr>
        <w:widowControl/>
        <w:spacing w:line="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parameter. Quoted name of the age variable. Calculates the average age supplied. NA.</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alph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significance value used in the t-student estimation. De-fault: 0.05.</w:t>
      </w:r>
    </w:p>
    <w:p w:rsidR="00046EA2" w:rsidRPr="00046EA2" w:rsidRDefault="00046EA2" w:rsidP="00046EA2">
      <w:pPr>
        <w:widowControl/>
        <w:spacing w:line="5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error</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Numeric value for the minimum admitted error value in the survey, in percent-age. Default: 10.</w:t>
      </w:r>
    </w:p>
    <w:p w:rsidR="00046EA2" w:rsidRPr="00046EA2" w:rsidRDefault="00046EA2" w:rsidP="00046EA2">
      <w:pPr>
        <w:widowControl/>
        <w:spacing w:line="7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9"/>
          <w:szCs w:val="19"/>
          <w:lang w:val="en-US" w:eastAsia="pt-BR"/>
        </w:rPr>
        <w:lastRenderedPageBreak/>
        <w:t>dec_plac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Numeric value for the number of decimal places to be used in the output tables.</w:t>
      </w:r>
    </w:p>
    <w:p w:rsidR="00046EA2" w:rsidRPr="00046EA2" w:rsidRDefault="00046EA2" w:rsidP="00046EA2">
      <w:pPr>
        <w:widowControl/>
        <w:spacing w:line="3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fault: 4.</w:t>
      </w:r>
    </w:p>
    <w:p w:rsidR="00046EA2" w:rsidRPr="00046EA2" w:rsidRDefault="00046EA2" w:rsidP="00046EA2">
      <w:pPr>
        <w:widowControl/>
        <w:spacing w:line="9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920" w:space="54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pop</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83" w:lineRule="auto"/>
        <w:ind w:right="560" w:firstLine="0"/>
        <w:jc w:val="left"/>
        <w:rPr>
          <w:rFonts w:eastAsiaTheme="minorEastAsia"/>
          <w:sz w:val="20"/>
          <w:szCs w:val="20"/>
          <w:lang w:val="en-US" w:eastAsia="pt-BR"/>
        </w:rPr>
      </w:pPr>
      <w:r w:rsidRPr="00046EA2">
        <w:rPr>
          <w:rFonts w:ascii="Arial" w:eastAsia="Arial" w:hAnsi="Arial" w:cs="Arial"/>
          <w:sz w:val="19"/>
          <w:szCs w:val="19"/>
          <w:lang w:val="en-US" w:eastAsia="pt-BR"/>
        </w:rPr>
        <w:t>Character value for the type of population considered in the calculations. This can be either infinite ("inf") or finite ("fin"). Default: "inf".</w:t>
      </w:r>
    </w:p>
    <w:p w:rsidR="00046EA2" w:rsidRPr="00046EA2" w:rsidRDefault="00046EA2" w:rsidP="00046EA2">
      <w:pPr>
        <w:widowControl/>
        <w:spacing w:line="3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idy</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eastAsia="pt-BR"/>
        </w:rPr>
      </w:pPr>
      <w:r w:rsidRPr="00046EA2">
        <w:rPr>
          <w:rFonts w:ascii="Arial" w:eastAsia="Arial" w:hAnsi="Arial" w:cs="Arial"/>
          <w:sz w:val="20"/>
          <w:szCs w:val="20"/>
          <w:lang w:val="en-US" w:eastAsia="pt-BR"/>
        </w:rPr>
        <w:t xml:space="preserve">Boolean value that defines if the output tables should be tidied up or not. </w:t>
      </w:r>
      <w:r w:rsidRPr="00046EA2">
        <w:rPr>
          <w:rFonts w:ascii="Arial" w:eastAsia="Arial" w:hAnsi="Arial" w:cs="Arial"/>
          <w:sz w:val="20"/>
          <w:szCs w:val="20"/>
          <w:lang w:eastAsia="pt-BR"/>
        </w:rPr>
        <w:t>De-fault: TRU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num="2" w:space="720" w:equalWidth="0">
            <w:col w:w="1740" w:space="720"/>
            <w:col w:w="6900"/>
          </w:cols>
        </w:sectPr>
      </w:pPr>
    </w:p>
    <w:tbl>
      <w:tblPr>
        <w:tblW w:w="0" w:type="auto"/>
        <w:tblInd w:w="560" w:type="dxa"/>
        <w:tblLayout w:type="fixed"/>
        <w:tblCellMar>
          <w:left w:w="0" w:type="dxa"/>
          <w:right w:w="0" w:type="dxa"/>
        </w:tblCellMar>
        <w:tblLook w:val="04A0" w:firstRow="1" w:lastRow="0" w:firstColumn="1" w:lastColumn="0" w:noHBand="0" w:noVBand="1"/>
      </w:tblPr>
      <w:tblGrid>
        <w:gridCol w:w="4160"/>
        <w:gridCol w:w="4080"/>
      </w:tblGrid>
      <w:tr w:rsidR="00046EA2" w:rsidRPr="00046EA2" w:rsidTr="00046EA2">
        <w:trPr>
          <w:trHeight w:val="237"/>
        </w:trPr>
        <w:tc>
          <w:tcPr>
            <w:tcW w:w="416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95" w:name="page65"/>
            <w:bookmarkEnd w:id="95"/>
            <w:r w:rsidRPr="00046EA2">
              <w:rPr>
                <w:rFonts w:ascii="Arial" w:eastAsia="Arial" w:hAnsi="Arial" w:cs="Arial"/>
                <w:sz w:val="20"/>
                <w:szCs w:val="20"/>
                <w:lang w:eastAsia="pt-BR"/>
              </w:rPr>
              <w:lastRenderedPageBreak/>
              <w:t>strs</w:t>
            </w:r>
          </w:p>
        </w:tc>
        <w:tc>
          <w:tcPr>
            <w:tcW w:w="408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65</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Detail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72" w:lineRule="auto"/>
        <w:ind w:right="660" w:firstLine="0"/>
        <w:rPr>
          <w:rFonts w:eastAsiaTheme="minorEastAsia"/>
          <w:sz w:val="20"/>
          <w:szCs w:val="20"/>
          <w:lang w:val="en-US" w:eastAsia="pt-BR"/>
        </w:rPr>
      </w:pPr>
      <w:r w:rsidRPr="00046EA2">
        <w:rPr>
          <w:rFonts w:ascii="Arial" w:eastAsia="Arial" w:hAnsi="Arial" w:cs="Arial"/>
          <w:sz w:val="19"/>
          <w:szCs w:val="19"/>
          <w:lang w:val="en-US" w:eastAsia="pt-BR"/>
        </w:rPr>
        <w:t xml:space="preserve">This function allows the user to processes inventory data using stratified random sampling for n forest subdivisions (strata), for finite or infinite populations. It’s possible to run multiple sampling analysis using a factor variable indicated in </w:t>
      </w:r>
      <w:proofErr w:type="gramStart"/>
      <w:r w:rsidRPr="00046EA2">
        <w:rPr>
          <w:rFonts w:ascii="Arial" w:eastAsia="Arial" w:hAnsi="Arial" w:cs="Arial"/>
          <w:sz w:val="19"/>
          <w:szCs w:val="19"/>
          <w:lang w:val="en-US" w:eastAsia="pt-BR"/>
        </w:rPr>
        <w:t>the .groups</w:t>
      </w:r>
      <w:proofErr w:type="gramEnd"/>
      <w:r w:rsidRPr="00046EA2">
        <w:rPr>
          <w:rFonts w:ascii="Arial" w:eastAsia="Arial" w:hAnsi="Arial" w:cs="Arial"/>
          <w:sz w:val="19"/>
          <w:szCs w:val="19"/>
          <w:lang w:val="en-US" w:eastAsia="pt-BR"/>
        </w:rPr>
        <w:t>() parameter.</w:t>
      </w:r>
    </w:p>
    <w:p w:rsidR="00046EA2" w:rsidRPr="00046EA2" w:rsidRDefault="00046EA2" w:rsidP="00046EA2">
      <w:pPr>
        <w:widowControl/>
        <w:spacing w:line="2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660" w:firstLine="0"/>
        <w:rPr>
          <w:rFonts w:eastAsiaTheme="minorEastAsia"/>
          <w:sz w:val="20"/>
          <w:szCs w:val="20"/>
          <w:lang w:val="en-US" w:eastAsia="pt-BR"/>
        </w:rPr>
      </w:pPr>
      <w:r w:rsidRPr="00046EA2">
        <w:rPr>
          <w:rFonts w:ascii="Arial" w:eastAsia="Arial" w:hAnsi="Arial" w:cs="Arial"/>
          <w:sz w:val="20"/>
          <w:szCs w:val="20"/>
          <w:lang w:val="en-US" w:eastAsia="pt-BR"/>
        </w:rPr>
        <w:t xml:space="preserve">A list containing two data frames, one with informations for each </w:t>
      </w:r>
      <w:proofErr w:type="gramStart"/>
      <w:r w:rsidRPr="00046EA2">
        <w:rPr>
          <w:rFonts w:ascii="Arial" w:eastAsia="Arial" w:hAnsi="Arial" w:cs="Arial"/>
          <w:sz w:val="20"/>
          <w:szCs w:val="20"/>
          <w:lang w:val="en-US" w:eastAsia="pt-BR"/>
        </w:rPr>
        <w:t>strata</w:t>
      </w:r>
      <w:proofErr w:type="gramEnd"/>
      <w:r w:rsidRPr="00046EA2">
        <w:rPr>
          <w:rFonts w:ascii="Arial" w:eastAsia="Arial" w:hAnsi="Arial" w:cs="Arial"/>
          <w:sz w:val="20"/>
          <w:szCs w:val="20"/>
          <w:lang w:val="en-US" w:eastAsia="pt-BR"/>
        </w:rPr>
        <w:t>, and one with the stratified sampling results.</w:t>
      </w: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93"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9"/>
          <w:szCs w:val="19"/>
          <w:lang w:eastAsia="pt-BR"/>
        </w:rPr>
        <w:t>Campos, J. C. C. and Leite, H. G. (2017) Mensuracao Florestal: Perguntas e Respostas. 5a. Vicosa:</w:t>
      </w:r>
    </w:p>
    <w:p w:rsidR="00046EA2" w:rsidRPr="00046EA2" w:rsidRDefault="00046EA2" w:rsidP="00046EA2">
      <w:pPr>
        <w:widowControl/>
        <w:spacing w:line="2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87" w:lineRule="exact"/>
        <w:ind w:firstLine="0"/>
        <w:jc w:val="left"/>
        <w:rPr>
          <w:rFonts w:eastAsiaTheme="minorEastAsia"/>
          <w:sz w:val="20"/>
          <w:szCs w:val="20"/>
          <w:lang w:eastAsia="pt-BR"/>
        </w:rPr>
      </w:pPr>
    </w:p>
    <w:p w:rsidR="00046EA2" w:rsidRPr="00046EA2" w:rsidRDefault="00046EA2" w:rsidP="00046EA2">
      <w:pPr>
        <w:widowControl/>
        <w:spacing w:line="256" w:lineRule="auto"/>
        <w:ind w:right="660" w:firstLine="0"/>
        <w:rPr>
          <w:rFonts w:eastAsiaTheme="minorEastAsia"/>
          <w:sz w:val="20"/>
          <w:szCs w:val="20"/>
          <w:lang w:val="en-US" w:eastAsia="pt-BR"/>
        </w:rPr>
      </w:pPr>
      <w:r w:rsidRPr="00046EA2">
        <w:rPr>
          <w:rFonts w:ascii="Arial" w:eastAsia="Arial" w:hAnsi="Arial" w:cs="Arial"/>
          <w:sz w:val="20"/>
          <w:szCs w:val="20"/>
          <w:lang w:eastAsia="pt-BR"/>
        </w:rPr>
        <w:t xml:space="preserve">Soares, C. P. B., Paula Neto, F. and Souza, A. L. (2012) Dendrometria e Inventario Florestal. </w:t>
      </w:r>
      <w:r w:rsidRPr="00046EA2">
        <w:rPr>
          <w:rFonts w:ascii="Arial" w:eastAsia="Arial" w:hAnsi="Arial" w:cs="Arial"/>
          <w:sz w:val="20"/>
          <w:szCs w:val="20"/>
          <w:lang w:val="en-US" w:eastAsia="pt-BR"/>
        </w:rPr>
        <w:t>2nd ed. Vicosa: UFV.</w:t>
      </w: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6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other sampling functions: </w:t>
      </w:r>
      <w:hyperlink w:anchor="page60">
        <w:r w:rsidRPr="00046EA2">
          <w:rPr>
            <w:rFonts w:ascii="Arial" w:eastAsia="Arial" w:hAnsi="Arial" w:cs="Arial"/>
            <w:color w:val="0000CC"/>
            <w:sz w:val="20"/>
            <w:szCs w:val="20"/>
            <w:lang w:val="en-US" w:eastAsia="pt-BR"/>
          </w:rPr>
          <w:t>spr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 xml:space="preserve">for Simple Random Sampling, and </w:t>
      </w:r>
      <w:hyperlink w:anchor="page62">
        <w:r w:rsidRPr="00046EA2">
          <w:rPr>
            <w:rFonts w:ascii="Arial" w:eastAsia="Arial" w:hAnsi="Arial" w:cs="Arial"/>
            <w:color w:val="0000CC"/>
            <w:sz w:val="20"/>
            <w:szCs w:val="20"/>
            <w:lang w:val="en-US" w:eastAsia="pt-BR"/>
          </w:rPr>
          <w:t>ss_diffs</w:t>
        </w:r>
        <w:r w:rsidRPr="00046EA2">
          <w:rPr>
            <w:rFonts w:ascii="Arial" w:eastAsia="Arial" w:hAnsi="Arial" w:cs="Arial"/>
            <w:sz w:val="20"/>
            <w:szCs w:val="20"/>
            <w:lang w:val="en-US" w:eastAsia="pt-BR"/>
          </w:rPr>
          <w:t xml:space="preserve"> </w:t>
        </w:r>
      </w:hyperlink>
      <w:r w:rsidRPr="00046EA2">
        <w:rPr>
          <w:rFonts w:ascii="Arial" w:eastAsia="Arial" w:hAnsi="Arial" w:cs="Arial"/>
          <w:sz w:val="20"/>
          <w:szCs w:val="20"/>
          <w:lang w:val="en-US" w:eastAsia="pt-BR"/>
        </w:rPr>
        <w:t>for Systematic Sam-pling.</w:t>
      </w:r>
    </w:p>
    <w:p w:rsidR="00046EA2" w:rsidRPr="00046EA2" w:rsidRDefault="00046EA2" w:rsidP="00046EA2">
      <w:pPr>
        <w:widowControl/>
        <w:spacing w:line="27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Examples</w:t>
      </w:r>
    </w:p>
    <w:p w:rsidR="00046EA2" w:rsidRPr="00046EA2" w:rsidRDefault="00046EA2" w:rsidP="00046EA2">
      <w:pPr>
        <w:widowControl/>
        <w:spacing w:line="13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library(forestmangr)</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data("exfm1")</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2")</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6")</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79"/>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objective is to sample an area, with an error of 5%.</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79"/>
        </w:numPr>
        <w:tabs>
          <w:tab w:val="left" w:pos="1099"/>
        </w:tabs>
        <w:spacing w:line="240" w:lineRule="auto"/>
        <w:ind w:left="920" w:right="128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First we run a pilot inventory, considering a 5% error and a finite population: exfm1</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trs(</w:t>
      </w:r>
      <w:proofErr w:type="gramEnd"/>
      <w:r w:rsidRPr="00046EA2">
        <w:rPr>
          <w:rFonts w:ascii="Arial" w:eastAsia="Arial" w:hAnsi="Arial" w:cs="Arial"/>
          <w:sz w:val="18"/>
          <w:szCs w:val="18"/>
          <w:lang w:val="en-US" w:eastAsia="pt-BR"/>
        </w:rPr>
        <w:t>exfm1, "VWB", "PLOT_AREA", "STRATA_AREA", strata = "STRATA", error = 5, pop = "fin")</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80"/>
        </w:numPr>
        <w:tabs>
          <w:tab w:val="left" w:pos="1080"/>
        </w:tabs>
        <w:spacing w:line="240" w:lineRule="auto"/>
        <w:ind w:left="1080" w:hanging="15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With these results, in order to meet the desired error of 5%, we'll need to sample 24 more plots,</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8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4 in stratum 1, 8 in stratum 2, and 12 in stratum 3.</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8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fter sampling the necessary plots, we now run a definitive inventory,</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80"/>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considering an 5% error and a finite population:</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xfm2</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trs(</w:t>
      </w:r>
      <w:proofErr w:type="gramEnd"/>
      <w:r w:rsidRPr="00046EA2">
        <w:rPr>
          <w:rFonts w:ascii="Arial" w:eastAsia="Arial" w:hAnsi="Arial" w:cs="Arial"/>
          <w:sz w:val="18"/>
          <w:szCs w:val="18"/>
          <w:lang w:val="en-US" w:eastAsia="pt-BR"/>
        </w:rPr>
        <w:t>exfm2, "VWB", "PLOT_AREA", "STRATA_AREA", strata = "STRATA", error = 5, pop = "fin")</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5A1944">
      <w:pPr>
        <w:widowControl/>
        <w:numPr>
          <w:ilvl w:val="0"/>
          <w:numId w:val="8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he desired error value was met.</w:t>
      </w:r>
    </w:p>
    <w:p w:rsidR="00046EA2" w:rsidRPr="00046EA2" w:rsidRDefault="00046EA2" w:rsidP="00046EA2">
      <w:pPr>
        <w:widowControl/>
        <w:spacing w:line="231"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81"/>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Area values can be numeric:</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strs(</w:t>
      </w:r>
      <w:proofErr w:type="gramEnd"/>
      <w:r w:rsidRPr="00046EA2">
        <w:rPr>
          <w:rFonts w:ascii="Arial" w:eastAsia="Arial" w:hAnsi="Arial" w:cs="Arial"/>
          <w:sz w:val="18"/>
          <w:szCs w:val="18"/>
          <w:lang w:val="en-US" w:eastAsia="pt-BR"/>
        </w:rPr>
        <w:t>exfm2, "VWB", 1000, c(14.4, 16.4,14.2), strata = "STRATA", error = 5, pop = "fin")</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340" w:bottom="1440" w:left="1440" w:header="0" w:footer="0" w:gutter="0"/>
          <w:cols w:space="720" w:equalWidth="0">
            <w:col w:w="9460"/>
          </w:cols>
        </w:sectPr>
      </w:pPr>
    </w:p>
    <w:p w:rsidR="00046EA2" w:rsidRPr="00046EA2" w:rsidRDefault="00046EA2" w:rsidP="00046EA2">
      <w:pPr>
        <w:widowControl/>
        <w:tabs>
          <w:tab w:val="left" w:pos="7520"/>
        </w:tabs>
        <w:spacing w:line="240" w:lineRule="auto"/>
        <w:ind w:firstLine="0"/>
        <w:jc w:val="left"/>
        <w:rPr>
          <w:rFonts w:eastAsiaTheme="minorEastAsia"/>
          <w:sz w:val="20"/>
          <w:szCs w:val="20"/>
          <w:lang w:val="en-US" w:eastAsia="pt-BR"/>
        </w:rPr>
      </w:pPr>
      <w:bookmarkStart w:id="96" w:name="page66"/>
      <w:bookmarkEnd w:id="96"/>
      <w:r w:rsidRPr="00046EA2">
        <w:rPr>
          <w:rFonts w:ascii="Arial" w:eastAsia="Arial" w:hAnsi="Arial" w:cs="Arial"/>
          <w:sz w:val="20"/>
          <w:szCs w:val="20"/>
          <w:lang w:val="en-US" w:eastAsia="pt-BR"/>
        </w:rPr>
        <w:lastRenderedPageBreak/>
        <w:t>66</w:t>
      </w:r>
      <w:r w:rsidRPr="00046EA2">
        <w:rPr>
          <w:rFonts w:eastAsiaTheme="minorEastAsia"/>
          <w:sz w:val="20"/>
          <w:szCs w:val="20"/>
          <w:lang w:val="en-US" w:eastAsia="pt-BR"/>
        </w:rPr>
        <w:tab/>
      </w:r>
      <w:r w:rsidRPr="00046EA2">
        <w:rPr>
          <w:rFonts w:ascii="Arial" w:eastAsia="Arial" w:hAnsi="Arial" w:cs="Arial"/>
          <w:sz w:val="20"/>
          <w:szCs w:val="20"/>
          <w:lang w:val="en-US" w:eastAsia="pt-BR"/>
        </w:rPr>
        <w:t>tree_summaris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2" w:lineRule="exact"/>
        <w:ind w:firstLine="0"/>
        <w:jc w:val="left"/>
        <w:rPr>
          <w:rFonts w:eastAsiaTheme="minorEastAsia"/>
          <w:sz w:val="20"/>
          <w:szCs w:val="20"/>
          <w:lang w:val="en-US" w:eastAsia="pt-BR"/>
        </w:rPr>
      </w:pPr>
    </w:p>
    <w:p w:rsidR="00046EA2" w:rsidRPr="00046EA2" w:rsidRDefault="00046EA2" w:rsidP="005A1944">
      <w:pPr>
        <w:widowControl/>
        <w:numPr>
          <w:ilvl w:val="0"/>
          <w:numId w:val="82"/>
        </w:numPr>
        <w:tabs>
          <w:tab w:val="left" w:pos="1099"/>
        </w:tabs>
        <w:spacing w:line="240" w:lineRule="auto"/>
        <w:ind w:left="920" w:right="17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Optional variable age, and one stratified sampled inventory for each map: exfm6</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7"/>
          <w:szCs w:val="17"/>
          <w:lang w:val="en-US" w:eastAsia="pt-BR"/>
        </w:rPr>
        <w:t>strs(</w:t>
      </w:r>
      <w:proofErr w:type="gramEnd"/>
      <w:r w:rsidRPr="00046EA2">
        <w:rPr>
          <w:rFonts w:ascii="Arial" w:eastAsia="Arial" w:hAnsi="Arial" w:cs="Arial"/>
          <w:sz w:val="17"/>
          <w:szCs w:val="17"/>
          <w:lang w:val="en-US" w:eastAsia="pt-BR"/>
        </w:rPr>
        <w:t>exfm6, "VWB", "PLOT_AREA", "STRATA_AREA", strata ="STRATA", .groups = "MAP", age = "AG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1664" behindDoc="1" locked="0" layoutInCell="0" allowOverlap="1" wp14:anchorId="63666B59" wp14:editId="6B31263F">
                <wp:simplePos x="0" y="0"/>
                <wp:positionH relativeFrom="column">
                  <wp:posOffset>359410</wp:posOffset>
                </wp:positionH>
                <wp:positionV relativeFrom="paragraph">
                  <wp:posOffset>698500</wp:posOffset>
                </wp:positionV>
                <wp:extent cx="5229225" cy="0"/>
                <wp:effectExtent l="0" t="0" r="0" b="0"/>
                <wp:wrapNone/>
                <wp:docPr id="490" name="Shap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951ED6E" id="Shape 101"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28.3pt,55pt" to="440.0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2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_summarise</w:t>
      </w:r>
      <w:r w:rsidRPr="00046EA2">
        <w:rPr>
          <w:rFonts w:eastAsiaTheme="minorEastAsia"/>
          <w:sz w:val="20"/>
          <w:szCs w:val="20"/>
          <w:lang w:val="en-US" w:eastAsia="pt-BR"/>
        </w:rPr>
        <w:tab/>
      </w:r>
      <w:r w:rsidRPr="00046EA2">
        <w:rPr>
          <w:rFonts w:ascii="Arial" w:eastAsia="Arial" w:hAnsi="Arial" w:cs="Arial"/>
          <w:sz w:val="18"/>
          <w:szCs w:val="18"/>
          <w:lang w:val="en-US" w:eastAsia="pt-BR"/>
        </w:rPr>
        <w:t>Calculate the equivalent diameter of trees with more than one trunk</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2688" behindDoc="1" locked="0" layoutInCell="0" allowOverlap="1" wp14:anchorId="579534D3" wp14:editId="121858E6">
                <wp:simplePos x="0" y="0"/>
                <wp:positionH relativeFrom="column">
                  <wp:posOffset>359410</wp:posOffset>
                </wp:positionH>
                <wp:positionV relativeFrom="paragraph">
                  <wp:posOffset>139700</wp:posOffset>
                </wp:positionV>
                <wp:extent cx="5229225" cy="0"/>
                <wp:effectExtent l="0" t="0" r="0" b="0"/>
                <wp:wrapNone/>
                <wp:docPr id="102" name="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86BCCFD" id="Shape 102"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28.3pt,11pt" to="440.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3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85" w:lineRule="exact"/>
        <w:ind w:firstLine="0"/>
        <w:jc w:val="left"/>
        <w:rPr>
          <w:rFonts w:eastAsiaTheme="minorEastAsia"/>
          <w:sz w:val="20"/>
          <w:szCs w:val="20"/>
          <w:lang w:val="en-US" w:eastAsia="pt-BR"/>
        </w:rPr>
      </w:pP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This function uses takes the square root of the diameters squared sum, in order to estimate the equivalent diameter of trees. Other supplied variables are summed up, or averaged, depending on the variable.</w:t>
      </w:r>
    </w:p>
    <w:p w:rsidR="00046EA2" w:rsidRPr="00046EA2" w:rsidRDefault="00046EA2" w:rsidP="00046EA2">
      <w:pPr>
        <w:widowControl/>
        <w:spacing w:line="37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ree_</w:t>
      </w:r>
      <w:proofErr w:type="gramStart"/>
      <w:r w:rsidRPr="00046EA2">
        <w:rPr>
          <w:rFonts w:ascii="Arial" w:eastAsia="Arial" w:hAnsi="Arial" w:cs="Arial"/>
          <w:sz w:val="20"/>
          <w:szCs w:val="20"/>
          <w:lang w:val="en-US" w:eastAsia="pt-BR"/>
        </w:rPr>
        <w:t>summarise(</w:t>
      </w:r>
      <w:proofErr w:type="gramEnd"/>
      <w:r w:rsidRPr="00046EA2">
        <w:rPr>
          <w:rFonts w:ascii="Arial" w:eastAsia="Arial" w:hAnsi="Arial" w:cs="Arial"/>
          <w:sz w:val="20"/>
          <w:szCs w:val="20"/>
          <w:lang w:val="en-US" w:eastAsia="pt-BR"/>
        </w:rPr>
        <w:t>df, dbh, tree, .groups = NA)</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6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diameter at breast height variable.</w:t>
      </w:r>
    </w:p>
    <w:p w:rsidR="00046EA2" w:rsidRPr="00046EA2" w:rsidRDefault="00046EA2" w:rsidP="00046EA2">
      <w:pPr>
        <w:widowControl/>
        <w:spacing w:line="14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r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72" w:lineRule="auto"/>
        <w:ind w:right="560" w:firstLine="0"/>
        <w:rPr>
          <w:rFonts w:eastAsiaTheme="minorEastAsia"/>
          <w:sz w:val="20"/>
          <w:szCs w:val="20"/>
          <w:lang w:val="en-US" w:eastAsia="pt-BR"/>
        </w:rPr>
      </w:pPr>
      <w:r w:rsidRPr="00046EA2">
        <w:rPr>
          <w:rFonts w:ascii="Arial" w:eastAsia="Arial" w:hAnsi="Arial" w:cs="Arial"/>
          <w:sz w:val="19"/>
          <w:szCs w:val="19"/>
          <w:lang w:val="en-US" w:eastAsia="pt-BR"/>
        </w:rPr>
        <w:t>Quoted name of the tree variable. used to differentiate the trees’ sections. If this argument is missing, the defined groups in the data frame will be used. If there are no groups in the data, the function will fail.</w:t>
      </w:r>
    </w:p>
    <w:p w:rsidR="00046EA2" w:rsidRPr="00046EA2" w:rsidRDefault="00046EA2" w:rsidP="00046EA2">
      <w:pPr>
        <w:widowControl/>
        <w:spacing w:line="7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argument. Quoted name(s) of grouping variables that can be added to differentiate subdivisions of the data. Default: NA.</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8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 data frame with the the equivalent diameter calculated.</w:t>
      </w:r>
    </w:p>
    <w:p w:rsidR="00046EA2" w:rsidRPr="00046EA2" w:rsidRDefault="00046EA2" w:rsidP="00046EA2">
      <w:pPr>
        <w:widowControl/>
        <w:spacing w:line="39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85"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39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85" w:lineRule="exact"/>
        <w:ind w:firstLine="0"/>
        <w:jc w:val="left"/>
        <w:rPr>
          <w:rFonts w:eastAsiaTheme="minorEastAsia"/>
          <w:sz w:val="20"/>
          <w:szCs w:val="20"/>
          <w:lang w:eastAsia="pt-BR"/>
        </w:rPr>
      </w:pPr>
    </w:p>
    <w:p w:rsidR="00046EA2" w:rsidRPr="00046EA2" w:rsidRDefault="00046EA2" w:rsidP="00046EA2">
      <w:pPr>
        <w:widowControl/>
        <w:spacing w:line="256" w:lineRule="auto"/>
        <w:ind w:right="560" w:firstLine="0"/>
        <w:jc w:val="left"/>
        <w:rPr>
          <w:rFonts w:eastAsiaTheme="minorEastAsia"/>
          <w:sz w:val="20"/>
          <w:szCs w:val="20"/>
          <w:lang w:eastAsia="pt-BR"/>
        </w:rPr>
      </w:pPr>
      <w:r w:rsidRPr="00046EA2">
        <w:rPr>
          <w:rFonts w:ascii="Arial" w:eastAsia="Arial" w:hAnsi="Arial" w:cs="Arial"/>
          <w:sz w:val="20"/>
          <w:szCs w:val="20"/>
          <w:lang w:eastAsia="pt-BR"/>
        </w:rPr>
        <w:t>Soares, C. P. B., Paula Neto, F. and Souza, A. L. (2012) Dendrometria e Inventario Florestal. 2nd ed. Vicosa: UFV.</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680"/>
        <w:gridCol w:w="3560"/>
      </w:tblGrid>
      <w:tr w:rsidR="00046EA2" w:rsidRPr="00046EA2" w:rsidTr="00046EA2">
        <w:trPr>
          <w:trHeight w:val="237"/>
        </w:trPr>
        <w:tc>
          <w:tcPr>
            <w:tcW w:w="46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97" w:name="page67"/>
            <w:bookmarkEnd w:id="97"/>
            <w:r w:rsidRPr="00046EA2">
              <w:rPr>
                <w:rFonts w:ascii="Arial" w:eastAsia="Arial" w:hAnsi="Arial" w:cs="Arial"/>
                <w:sz w:val="20"/>
                <w:szCs w:val="20"/>
                <w:lang w:eastAsia="pt-BR"/>
              </w:rPr>
              <w:lastRenderedPageBreak/>
              <w:t>vertical_stratum</w:t>
            </w:r>
          </w:p>
        </w:tc>
        <w:tc>
          <w:tcPr>
            <w:tcW w:w="356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67</w:t>
            </w:r>
          </w:p>
        </w:tc>
      </w:tr>
      <w:tr w:rsidR="00046EA2" w:rsidRPr="00046EA2" w:rsidTr="00046EA2">
        <w:trPr>
          <w:trHeight w:val="571"/>
        </w:trPr>
        <w:tc>
          <w:tcPr>
            <w:tcW w:w="468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tc>
        <w:tc>
          <w:tcPr>
            <w:tcW w:w="3560" w:type="dxa"/>
            <w:vAlign w:val="bottom"/>
          </w:tcPr>
          <w:p w:rsidR="00046EA2" w:rsidRPr="00046EA2" w:rsidRDefault="00046EA2" w:rsidP="00046EA2">
            <w:pPr>
              <w:widowControl/>
              <w:spacing w:line="240" w:lineRule="auto"/>
              <w:ind w:firstLine="0"/>
              <w:jc w:val="left"/>
              <w:rPr>
                <w:rFonts w:eastAsiaTheme="minorEastAsia"/>
                <w:szCs w:val="24"/>
                <w:lang w:eastAsia="pt-BR"/>
              </w:rPr>
            </w:pPr>
          </w:p>
        </w:tc>
      </w:tr>
    </w:tbl>
    <w:p w:rsidR="00046EA2" w:rsidRPr="00046EA2" w:rsidRDefault="00046EA2" w:rsidP="00046EA2">
      <w:pPr>
        <w:widowControl/>
        <w:spacing w:line="33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18")</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8</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Calculate the equivalent diameter of trees with more than one trunk:</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eq_diam &lt;- tree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exfm18, "DBH",tree="Tree", .groups=c("Plot", "Species") )</w:t>
      </w:r>
    </w:p>
    <w:p w:rsidR="00046EA2" w:rsidRPr="00046EA2" w:rsidRDefault="00046EA2" w:rsidP="00046EA2">
      <w:pPr>
        <w:widowControl/>
        <w:spacing w:line="1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proofErr w:type="gramStart"/>
      <w:r w:rsidRPr="00046EA2">
        <w:rPr>
          <w:rFonts w:ascii="Arial" w:eastAsia="Arial" w:hAnsi="Arial" w:cs="Arial"/>
          <w:sz w:val="18"/>
          <w:szCs w:val="18"/>
          <w:lang w:val="en-US" w:eastAsia="pt-BR"/>
        </w:rPr>
        <w:t>head(</w:t>
      </w:r>
      <w:proofErr w:type="gramEnd"/>
      <w:r w:rsidRPr="00046EA2">
        <w:rPr>
          <w:rFonts w:ascii="Arial" w:eastAsia="Arial" w:hAnsi="Arial" w:cs="Arial"/>
          <w:sz w:val="18"/>
          <w:szCs w:val="18"/>
          <w:lang w:val="en-US" w:eastAsia="pt-BR"/>
        </w:rPr>
        <w:t>eq_diam, 10)</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3712" behindDoc="1" locked="0" layoutInCell="0" allowOverlap="1" wp14:anchorId="4B1725A7" wp14:editId="520C570D">
                <wp:simplePos x="0" y="0"/>
                <wp:positionH relativeFrom="column">
                  <wp:posOffset>359410</wp:posOffset>
                </wp:positionH>
                <wp:positionV relativeFrom="paragraph">
                  <wp:posOffset>360680</wp:posOffset>
                </wp:positionV>
                <wp:extent cx="5229225" cy="0"/>
                <wp:effectExtent l="0" t="0" r="0" b="0"/>
                <wp:wrapNone/>
                <wp:docPr id="103" name="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0B16A6F" id="Shape 103"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3pt,28.4pt" to="440.0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4"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ertical_stratum</w:t>
      </w:r>
      <w:r w:rsidRPr="00046EA2">
        <w:rPr>
          <w:rFonts w:eastAsiaTheme="minorEastAsia"/>
          <w:sz w:val="20"/>
          <w:szCs w:val="20"/>
          <w:lang w:val="en-US" w:eastAsia="pt-BR"/>
        </w:rPr>
        <w:tab/>
      </w:r>
      <w:r w:rsidRPr="00046EA2">
        <w:rPr>
          <w:rFonts w:ascii="Arial" w:eastAsia="Arial" w:hAnsi="Arial" w:cs="Arial"/>
          <w:sz w:val="18"/>
          <w:szCs w:val="18"/>
          <w:lang w:val="en-US" w:eastAsia="pt-BR"/>
        </w:rPr>
        <w:t>Divide data into 3 vertical strata</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4736" behindDoc="1" locked="0" layoutInCell="0" allowOverlap="1" wp14:anchorId="3E747054" wp14:editId="140621DB">
                <wp:simplePos x="0" y="0"/>
                <wp:positionH relativeFrom="column">
                  <wp:posOffset>359410</wp:posOffset>
                </wp:positionH>
                <wp:positionV relativeFrom="paragraph">
                  <wp:posOffset>123825</wp:posOffset>
                </wp:positionV>
                <wp:extent cx="5229225" cy="0"/>
                <wp:effectExtent l="0" t="0" r="0" b="0"/>
                <wp:wrapNone/>
                <wp:docPr id="104" name="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5E8731E8" id="Shape 10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8.3pt,9.75pt" to="440.0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9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Get the vertical strata of data based on the height variable. The data will be divided into inferior, medium and superior strata.</w:t>
      </w:r>
    </w:p>
    <w:p w:rsidR="00046EA2" w:rsidRPr="00046EA2" w:rsidRDefault="00046EA2" w:rsidP="00046EA2">
      <w:pPr>
        <w:widowControl/>
        <w:spacing w:line="25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ertical_</w:t>
      </w:r>
      <w:proofErr w:type="gramStart"/>
      <w:r w:rsidRPr="00046EA2">
        <w:rPr>
          <w:rFonts w:ascii="Arial" w:eastAsia="Arial" w:hAnsi="Arial" w:cs="Arial"/>
          <w:sz w:val="20"/>
          <w:szCs w:val="20"/>
          <w:lang w:val="en-US" w:eastAsia="pt-BR"/>
        </w:rPr>
        <w:t>stratum(</w:t>
      </w:r>
      <w:proofErr w:type="gramEnd"/>
      <w:r w:rsidRPr="00046EA2">
        <w:rPr>
          <w:rFonts w:ascii="Arial" w:eastAsia="Arial" w:hAnsi="Arial" w:cs="Arial"/>
          <w:sz w:val="20"/>
          <w:szCs w:val="20"/>
          <w:lang w:val="en-US" w:eastAsia="pt-BR"/>
        </w:rPr>
        <w:t>df, th)</w:t>
      </w:r>
    </w:p>
    <w:p w:rsidR="00046EA2" w:rsidRPr="00046EA2" w:rsidRDefault="00046EA2" w:rsidP="00046EA2">
      <w:pPr>
        <w:widowControl/>
        <w:spacing w:line="2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3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6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total height variable.</w:t>
      </w:r>
    </w:p>
    <w:p w:rsidR="00046EA2" w:rsidRPr="00046EA2" w:rsidRDefault="00046EA2" w:rsidP="00046EA2">
      <w:pPr>
        <w:widowControl/>
        <w:spacing w:line="21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9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Value</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7"/>
          <w:szCs w:val="17"/>
          <w:lang w:eastAsia="pt-BR"/>
        </w:rPr>
        <w:t>a</w:t>
      </w:r>
      <w:proofErr w:type="gramEnd"/>
      <w:r w:rsidRPr="00046EA2">
        <w:rPr>
          <w:rFonts w:ascii="Arial" w:eastAsia="Arial" w:hAnsi="Arial" w:cs="Arial"/>
          <w:sz w:val="17"/>
          <w:szCs w:val="17"/>
          <w:lang w:eastAsia="pt-BR"/>
        </w:rPr>
        <w:t xml:space="preserve"> data frame.</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spacing w:line="314"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ric Bastos Gorgens &lt;e.gorgens@gmail.com&gt;</w:t>
      </w:r>
    </w:p>
    <w:p w:rsidR="00046EA2" w:rsidRPr="00046EA2" w:rsidRDefault="00046EA2" w:rsidP="00046EA2">
      <w:pPr>
        <w:widowControl/>
        <w:spacing w:line="27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References</w:t>
      </w:r>
    </w:p>
    <w:p w:rsidR="00046EA2" w:rsidRPr="00046EA2" w:rsidRDefault="00046EA2" w:rsidP="00046EA2">
      <w:pPr>
        <w:widowControl/>
        <w:spacing w:line="150"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18"/>
          <w:szCs w:val="18"/>
          <w:lang w:eastAsia="pt-BR"/>
        </w:rPr>
        <w:t>Souza, A. L. and Soares, C. P. B. (2013) Florestas Nativas: estrutura, dinamica e manejo. Vicosa:</w:t>
      </w:r>
    </w:p>
    <w:p w:rsidR="00046EA2" w:rsidRPr="00046EA2" w:rsidRDefault="00046EA2" w:rsidP="00046EA2">
      <w:pPr>
        <w:widowControl/>
        <w:spacing w:line="3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UFV.</w:t>
      </w:r>
    </w:p>
    <w:p w:rsidR="00046EA2" w:rsidRPr="00046EA2" w:rsidRDefault="00046EA2" w:rsidP="00046EA2">
      <w:pPr>
        <w:widowControl/>
        <w:spacing w:line="27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3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10")</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10</w:t>
      </w:r>
    </w:p>
    <w:p w:rsidR="00046EA2" w:rsidRPr="00046EA2" w:rsidRDefault="00046EA2" w:rsidP="00046EA2">
      <w:pPr>
        <w:widowControl/>
        <w:spacing w:line="259" w:lineRule="exact"/>
        <w:ind w:firstLine="0"/>
        <w:jc w:val="left"/>
        <w:rPr>
          <w:rFonts w:eastAsiaTheme="minorEastAsia"/>
          <w:sz w:val="20"/>
          <w:szCs w:val="20"/>
          <w:lang w:eastAsia="pt-BR"/>
        </w:rPr>
      </w:pPr>
    </w:p>
    <w:p w:rsidR="00046EA2" w:rsidRPr="00046EA2" w:rsidRDefault="00046EA2" w:rsidP="005A1944">
      <w:pPr>
        <w:widowControl/>
        <w:numPr>
          <w:ilvl w:val="0"/>
          <w:numId w:val="83"/>
        </w:numPr>
        <w:tabs>
          <w:tab w:val="left" w:pos="1099"/>
        </w:tabs>
        <w:spacing w:line="231" w:lineRule="auto"/>
        <w:ind w:left="920" w:right="17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To classify the data, supply the data frame and the height variable name: vertical_</w:t>
      </w:r>
      <w:proofErr w:type="gramStart"/>
      <w:r w:rsidRPr="00046EA2">
        <w:rPr>
          <w:rFonts w:ascii="Arial" w:eastAsia="Arial" w:hAnsi="Arial" w:cs="Arial"/>
          <w:sz w:val="18"/>
          <w:szCs w:val="18"/>
          <w:lang w:val="en-US" w:eastAsia="pt-BR"/>
        </w:rPr>
        <w:t>stratum(</w:t>
      </w:r>
      <w:proofErr w:type="gramEnd"/>
      <w:r w:rsidRPr="00046EA2">
        <w:rPr>
          <w:rFonts w:ascii="Arial" w:eastAsia="Arial" w:hAnsi="Arial" w:cs="Arial"/>
          <w:sz w:val="18"/>
          <w:szCs w:val="18"/>
          <w:lang w:val="en-US" w:eastAsia="pt-BR"/>
        </w:rPr>
        <w:t>exfm10, "TH" )</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p w:rsidR="00046EA2" w:rsidRPr="00046EA2" w:rsidRDefault="00046EA2" w:rsidP="00046EA2">
      <w:pPr>
        <w:widowControl/>
        <w:tabs>
          <w:tab w:val="left" w:pos="7560"/>
        </w:tabs>
        <w:spacing w:line="240" w:lineRule="auto"/>
        <w:ind w:firstLine="0"/>
        <w:jc w:val="left"/>
        <w:rPr>
          <w:rFonts w:eastAsiaTheme="minorEastAsia"/>
          <w:sz w:val="20"/>
          <w:szCs w:val="20"/>
          <w:lang w:val="en-US" w:eastAsia="pt-BR"/>
        </w:rPr>
      </w:pPr>
      <w:bookmarkStart w:id="98" w:name="page68"/>
      <w:bookmarkEnd w:id="98"/>
      <w:r w:rsidRPr="00046EA2">
        <w:rPr>
          <w:rFonts w:ascii="Arial" w:eastAsia="Arial" w:hAnsi="Arial" w:cs="Arial"/>
          <w:sz w:val="18"/>
          <w:szCs w:val="18"/>
          <w:lang w:val="en-US" w:eastAsia="pt-BR"/>
        </w:rPr>
        <w:lastRenderedPageBreak/>
        <w:t>68</w:t>
      </w:r>
      <w:r w:rsidRPr="00046EA2">
        <w:rPr>
          <w:rFonts w:eastAsiaTheme="minorEastAsia"/>
          <w:sz w:val="20"/>
          <w:szCs w:val="20"/>
          <w:lang w:val="en-US" w:eastAsia="pt-BR"/>
        </w:rPr>
        <w:tab/>
      </w:r>
      <w:r w:rsidRPr="00046EA2">
        <w:rPr>
          <w:rFonts w:ascii="Arial" w:eastAsia="Arial" w:hAnsi="Arial" w:cs="Arial"/>
          <w:sz w:val="18"/>
          <w:szCs w:val="18"/>
          <w:lang w:val="en-US" w:eastAsia="pt-BR"/>
        </w:rPr>
        <w:t>vol_summaris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5760" behindDoc="1" locked="0" layoutInCell="0" allowOverlap="1" wp14:anchorId="4A4D9225" wp14:editId="1CEC6924">
                <wp:simplePos x="0" y="0"/>
                <wp:positionH relativeFrom="column">
                  <wp:posOffset>359410</wp:posOffset>
                </wp:positionH>
                <wp:positionV relativeFrom="paragraph">
                  <wp:posOffset>492760</wp:posOffset>
                </wp:positionV>
                <wp:extent cx="5229225" cy="0"/>
                <wp:effectExtent l="0" t="0" r="0" b="0"/>
                <wp:wrapNone/>
                <wp:docPr id="105" name="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FE52841" id="Shape 105"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8.3pt,38.8pt" to="440.0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08"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ol_summarise</w:t>
      </w:r>
      <w:r w:rsidRPr="00046EA2">
        <w:rPr>
          <w:rFonts w:eastAsiaTheme="minorEastAsia"/>
          <w:sz w:val="20"/>
          <w:szCs w:val="20"/>
          <w:lang w:val="en-US" w:eastAsia="pt-BR"/>
        </w:rPr>
        <w:tab/>
      </w:r>
      <w:r w:rsidRPr="00046EA2">
        <w:rPr>
          <w:rFonts w:ascii="Arial" w:eastAsia="Arial" w:hAnsi="Arial" w:cs="Arial"/>
          <w:sz w:val="17"/>
          <w:szCs w:val="17"/>
          <w:lang w:val="en-US" w:eastAsia="pt-BR"/>
        </w:rPr>
        <w:t>Summarize volume of tree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6784" behindDoc="1" locked="0" layoutInCell="0" allowOverlap="1" wp14:anchorId="348A396F" wp14:editId="35CA295F">
                <wp:simplePos x="0" y="0"/>
                <wp:positionH relativeFrom="column">
                  <wp:posOffset>359410</wp:posOffset>
                </wp:positionH>
                <wp:positionV relativeFrom="paragraph">
                  <wp:posOffset>143510</wp:posOffset>
                </wp:positionV>
                <wp:extent cx="5229225" cy="0"/>
                <wp:effectExtent l="0" t="0" r="0" b="0"/>
                <wp:wrapNone/>
                <wp:docPr id="106" name="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1613BAF" id="Shape 106" o:spid="_x0000_s1026" style="position:absolute;z-index:-251549696;visibility:visible;mso-wrap-style:square;mso-wrap-distance-left:9pt;mso-wrap-distance-top:0;mso-wrap-distance-right:9pt;mso-wrap-distance-bottom:0;mso-position-horizontal:absolute;mso-position-horizontal-relative:text;mso-position-vertical:absolute;mso-position-vertical-relative:text" from="28.3pt,11.3pt" to="440.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39" w:firstLine="0"/>
        <w:jc w:val="center"/>
        <w:rPr>
          <w:rFonts w:eastAsiaTheme="minorEastAsia"/>
          <w:sz w:val="20"/>
          <w:szCs w:val="20"/>
          <w:lang w:val="en-US" w:eastAsia="pt-BR"/>
        </w:rPr>
      </w:pPr>
      <w:r w:rsidRPr="00046EA2">
        <w:rPr>
          <w:rFonts w:ascii="Arial" w:eastAsia="Arial" w:hAnsi="Arial" w:cs="Arial"/>
          <w:sz w:val="19"/>
          <w:szCs w:val="19"/>
          <w:lang w:val="en-US" w:eastAsia="pt-BR"/>
        </w:rPr>
        <w:t>This function can be used to summarize volume with and without bark of trees in a data frame.</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Usage</w:t>
      </w: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ol_</w:t>
      </w:r>
      <w:proofErr w:type="gramStart"/>
      <w:r w:rsidRPr="00046EA2">
        <w:rPr>
          <w:rFonts w:ascii="Arial" w:eastAsia="Arial" w:hAnsi="Arial" w:cs="Arial"/>
          <w:sz w:val="20"/>
          <w:szCs w:val="20"/>
          <w:lang w:val="en-US" w:eastAsia="pt-BR"/>
        </w:rPr>
        <w:t>summarise(</w:t>
      </w:r>
      <w:proofErr w:type="gramEnd"/>
      <w:r w:rsidRPr="00046EA2">
        <w:rPr>
          <w:rFonts w:ascii="Arial" w:eastAsia="Arial" w:hAnsi="Arial" w:cs="Arial"/>
          <w:sz w:val="20"/>
          <w:szCs w:val="20"/>
          <w:lang w:val="en-US" w:eastAsia="pt-BR"/>
        </w:rPr>
        <w:t>df, dbh, th, vwb, tree, .groups = NA, vwob = NA)</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Argument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18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f</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17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A data frame.</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db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diameter at breast height variable, in cm.</w:t>
      </w:r>
    </w:p>
    <w:p w:rsidR="00046EA2" w:rsidRPr="00046EA2" w:rsidRDefault="00046EA2" w:rsidP="00046EA2">
      <w:pPr>
        <w:widowControl/>
        <w:spacing w:line="16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h</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total height variable, in meters.</w:t>
      </w:r>
    </w:p>
    <w:p w:rsidR="00046EA2" w:rsidRPr="00046EA2" w:rsidRDefault="00046EA2" w:rsidP="00046EA2">
      <w:pPr>
        <w:widowControl/>
        <w:spacing w:line="1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6"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5"/>
          <w:szCs w:val="15"/>
          <w:lang w:val="en-US" w:eastAsia="pt-BR"/>
        </w:rPr>
        <w:t>vwb</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Quoted name of the volume with bark variable, in cubic meters.</w:t>
      </w:r>
    </w:p>
    <w:p w:rsidR="00046EA2" w:rsidRPr="00046EA2" w:rsidRDefault="00046EA2" w:rsidP="00046EA2">
      <w:pPr>
        <w:widowControl/>
        <w:spacing w:line="15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lastRenderedPageBreak/>
        <w:t>tr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344" w:lineRule="auto"/>
        <w:ind w:right="560" w:firstLine="0"/>
        <w:jc w:val="left"/>
        <w:rPr>
          <w:rFonts w:eastAsiaTheme="minorEastAsia"/>
          <w:sz w:val="20"/>
          <w:szCs w:val="20"/>
          <w:lang w:val="en-US" w:eastAsia="pt-BR"/>
        </w:rPr>
      </w:pPr>
      <w:r w:rsidRPr="00046EA2">
        <w:rPr>
          <w:rFonts w:ascii="Arial" w:eastAsia="Arial" w:hAnsi="Arial" w:cs="Arial"/>
          <w:sz w:val="17"/>
          <w:szCs w:val="17"/>
          <w:lang w:val="en-US" w:eastAsia="pt-BR"/>
        </w:rPr>
        <w:t>Quoted name of the tree variable. used to differentiate the trees’ sections. If this argument is NA, the defined groups in the data frame will be used. Default: NA.</w:t>
      </w:r>
    </w:p>
    <w:p w:rsidR="00046EA2" w:rsidRPr="00046EA2" w:rsidRDefault="00046EA2" w:rsidP="00046EA2">
      <w:pPr>
        <w:widowControl/>
        <w:spacing w:line="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40" w:lineRule="auto"/>
        <w:ind w:firstLine="0"/>
        <w:jc w:val="center"/>
        <w:rPr>
          <w:rFonts w:eastAsiaTheme="minorEastAsia"/>
          <w:sz w:val="20"/>
          <w:szCs w:val="20"/>
          <w:lang w:val="en-US" w:eastAsia="pt-BR"/>
        </w:rPr>
      </w:pPr>
      <w:proofErr w:type="gramStart"/>
      <w:r w:rsidRPr="00046EA2">
        <w:rPr>
          <w:rFonts w:ascii="Arial" w:eastAsia="Arial" w:hAnsi="Arial" w:cs="Arial"/>
          <w:sz w:val="20"/>
          <w:szCs w:val="20"/>
          <w:lang w:val="en-US" w:eastAsia="pt-BR"/>
        </w:rPr>
        <w:lastRenderedPageBreak/>
        <w:t>.groups</w:t>
      </w:r>
      <w:proofErr w:type="gramEnd"/>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6" w:lineRule="auto"/>
        <w:ind w:right="560" w:firstLine="0"/>
        <w:jc w:val="left"/>
        <w:rPr>
          <w:rFonts w:eastAsiaTheme="minorEastAsia"/>
          <w:sz w:val="20"/>
          <w:szCs w:val="20"/>
          <w:lang w:val="en-US" w:eastAsia="pt-BR"/>
        </w:rPr>
      </w:pPr>
      <w:r w:rsidRPr="00046EA2">
        <w:rPr>
          <w:rFonts w:ascii="Arial" w:eastAsia="Arial" w:hAnsi="Arial" w:cs="Arial"/>
          <w:sz w:val="20"/>
          <w:szCs w:val="20"/>
          <w:lang w:val="en-US" w:eastAsia="pt-BR"/>
        </w:rPr>
        <w:t>Optional argument. Quoted name(s) of additional grouping variables that can be added to differentiate subdivisions of the data.</w:t>
      </w:r>
    </w:p>
    <w:p w:rsidR="00046EA2" w:rsidRPr="00046EA2" w:rsidRDefault="00046EA2" w:rsidP="00046EA2">
      <w:pPr>
        <w:widowControl/>
        <w:spacing w:line="11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1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7"/>
          <w:szCs w:val="17"/>
          <w:lang w:val="en-US" w:eastAsia="pt-BR"/>
        </w:rPr>
        <w:t>vwob</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53" w:lineRule="auto"/>
        <w:ind w:right="560" w:firstLine="0"/>
        <w:rPr>
          <w:rFonts w:eastAsiaTheme="minorEastAsia"/>
          <w:sz w:val="20"/>
          <w:szCs w:val="20"/>
          <w:lang w:val="en-US" w:eastAsia="pt-BR"/>
        </w:rPr>
      </w:pPr>
      <w:r w:rsidRPr="00046EA2">
        <w:rPr>
          <w:rFonts w:ascii="Arial" w:eastAsia="Arial" w:hAnsi="Arial" w:cs="Arial"/>
          <w:sz w:val="20"/>
          <w:szCs w:val="20"/>
          <w:lang w:val="en-US" w:eastAsia="pt-BR"/>
        </w:rPr>
        <w:t>Optional argument. Quoted name of the volume without bark variable, in cubic meters. Default: NA. If this argument is NA, the defined groups in the data frame will be used. Default: NA.</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num="2" w:space="720" w:equalWidth="0">
            <w:col w:w="1740" w:space="720"/>
            <w:col w:w="6900"/>
          </w:cols>
        </w:sectPr>
      </w:pPr>
    </w:p>
    <w:p w:rsidR="00046EA2" w:rsidRPr="00046EA2" w:rsidRDefault="00046EA2" w:rsidP="00046EA2">
      <w:pPr>
        <w:widowControl/>
        <w:spacing w:line="21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Value</w:t>
      </w:r>
    </w:p>
    <w:p w:rsidR="00046EA2" w:rsidRPr="00046EA2" w:rsidRDefault="00046EA2" w:rsidP="00046EA2">
      <w:pPr>
        <w:widowControl/>
        <w:spacing w:line="19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A data frame summarized by </w:t>
      </w:r>
      <w:proofErr w:type="gramStart"/>
      <w:r w:rsidRPr="00046EA2">
        <w:rPr>
          <w:rFonts w:ascii="Arial" w:eastAsia="Arial" w:hAnsi="Arial" w:cs="Arial"/>
          <w:sz w:val="20"/>
          <w:szCs w:val="20"/>
          <w:lang w:val="en-US" w:eastAsia="pt-BR"/>
        </w:rPr>
        <w:t>the .groups</w:t>
      </w:r>
      <w:proofErr w:type="gramEnd"/>
      <w:r w:rsidRPr="00046EA2">
        <w:rPr>
          <w:rFonts w:ascii="Arial" w:eastAsia="Arial" w:hAnsi="Arial" w:cs="Arial"/>
          <w:sz w:val="20"/>
          <w:szCs w:val="20"/>
          <w:lang w:val="en-US" w:eastAsia="pt-BR"/>
        </w:rPr>
        <w:t xml:space="preserve"> variable(s).</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3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20"/>
          <w:szCs w:val="20"/>
          <w:lang w:eastAsia="pt-BR"/>
        </w:rPr>
        <w:t>Author(</w:t>
      </w:r>
      <w:proofErr w:type="gramEnd"/>
      <w:r w:rsidRPr="00046EA2">
        <w:rPr>
          <w:rFonts w:ascii="Arial" w:eastAsia="Arial" w:hAnsi="Arial" w:cs="Arial"/>
          <w:sz w:val="20"/>
          <w:szCs w:val="20"/>
          <w:lang w:eastAsia="pt-BR"/>
        </w:rPr>
        <w:t>s)</w:t>
      </w:r>
    </w:p>
    <w:p w:rsidR="00046EA2" w:rsidRPr="00046EA2" w:rsidRDefault="00046EA2" w:rsidP="00046EA2">
      <w:pPr>
        <w:widowControl/>
        <w:spacing w:line="19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Sollano Rabelo Braga &lt;sollanorb@gmail.com&gt;</w:t>
      </w:r>
    </w:p>
    <w:p w:rsidR="00046EA2" w:rsidRPr="00046EA2" w:rsidRDefault="00046EA2" w:rsidP="00046EA2">
      <w:pPr>
        <w:widowControl/>
        <w:spacing w:line="200" w:lineRule="exact"/>
        <w:ind w:firstLine="0"/>
        <w:jc w:val="left"/>
        <w:rPr>
          <w:rFonts w:eastAsiaTheme="minorEastAsia"/>
          <w:sz w:val="20"/>
          <w:szCs w:val="20"/>
          <w:lang w:eastAsia="pt-BR"/>
        </w:rPr>
      </w:pPr>
    </w:p>
    <w:p w:rsidR="00046EA2" w:rsidRPr="00046EA2" w:rsidRDefault="00046EA2" w:rsidP="00046EA2">
      <w:pPr>
        <w:widowControl/>
        <w:spacing w:line="237"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See Also</w:t>
      </w:r>
    </w:p>
    <w:p w:rsidR="00046EA2" w:rsidRPr="00046EA2" w:rsidRDefault="00046EA2" w:rsidP="00046EA2">
      <w:pPr>
        <w:widowControl/>
        <w:spacing w:line="199" w:lineRule="exact"/>
        <w:ind w:firstLine="0"/>
        <w:jc w:val="left"/>
        <w:rPr>
          <w:rFonts w:eastAsiaTheme="minorEastAsia"/>
          <w:sz w:val="20"/>
          <w:szCs w:val="20"/>
          <w:lang w:val="en-US" w:eastAsia="pt-BR"/>
        </w:rPr>
      </w:pPr>
    </w:p>
    <w:p w:rsidR="00046EA2" w:rsidRPr="00046EA2" w:rsidRDefault="00046EA2" w:rsidP="00046EA2">
      <w:pPr>
        <w:widowControl/>
        <w:spacing w:line="252" w:lineRule="auto"/>
        <w:ind w:right="560" w:firstLine="0"/>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omplementary functions: </w:t>
      </w:r>
      <w:hyperlink w:anchor="page55">
        <w:r w:rsidRPr="00046EA2">
          <w:rPr>
            <w:rFonts w:ascii="Arial" w:eastAsia="Arial" w:hAnsi="Arial" w:cs="Arial"/>
            <w:color w:val="0000CC"/>
            <w:sz w:val="20"/>
            <w:szCs w:val="20"/>
            <w:lang w:val="en-US" w:eastAsia="pt-BR"/>
          </w:rPr>
          <w:t>smalianwb</w:t>
        </w:r>
      </w:hyperlink>
      <w:r w:rsidRPr="00046EA2">
        <w:rPr>
          <w:rFonts w:ascii="Arial" w:eastAsia="Arial" w:hAnsi="Arial" w:cs="Arial"/>
          <w:sz w:val="20"/>
          <w:szCs w:val="20"/>
          <w:lang w:val="en-US" w:eastAsia="pt-BR"/>
        </w:rPr>
        <w:t xml:space="preserve">, For calculation of volume with bark using the Smalian method, </w:t>
      </w:r>
      <w:hyperlink w:anchor="page56">
        <w:r w:rsidRPr="00046EA2">
          <w:rPr>
            <w:rFonts w:ascii="Arial" w:eastAsia="Arial" w:hAnsi="Arial" w:cs="Arial"/>
            <w:color w:val="0000CC"/>
            <w:sz w:val="20"/>
            <w:szCs w:val="20"/>
            <w:lang w:val="en-US" w:eastAsia="pt-BR"/>
          </w:rPr>
          <w:t>smalianwob</w:t>
        </w:r>
      </w:hyperlink>
      <w:r w:rsidRPr="00046EA2">
        <w:rPr>
          <w:rFonts w:ascii="Arial" w:eastAsia="Arial" w:hAnsi="Arial" w:cs="Arial"/>
          <w:sz w:val="20"/>
          <w:szCs w:val="20"/>
          <w:lang w:val="en-US" w:eastAsia="pt-BR"/>
        </w:rPr>
        <w:t xml:space="preserve">, For calculation of volume without bark using the Smalian method, </w:t>
      </w:r>
      <w:hyperlink w:anchor="page35">
        <w:r w:rsidRPr="00046EA2">
          <w:rPr>
            <w:rFonts w:ascii="Arial" w:eastAsia="Arial" w:hAnsi="Arial" w:cs="Arial"/>
            <w:color w:val="0000CC"/>
            <w:sz w:val="20"/>
            <w:szCs w:val="20"/>
            <w:lang w:val="en-US" w:eastAsia="pt-BR"/>
          </w:rPr>
          <w:t>huberwb</w:t>
        </w:r>
      </w:hyperlink>
      <w:r w:rsidRPr="00046EA2">
        <w:rPr>
          <w:rFonts w:ascii="Arial" w:eastAsia="Arial" w:hAnsi="Arial" w:cs="Arial"/>
          <w:sz w:val="20"/>
          <w:szCs w:val="20"/>
          <w:lang w:val="en-US" w:eastAsia="pt-BR"/>
        </w:rPr>
        <w:t xml:space="preserve">, for calculation of volume with bark using the Huber method, </w:t>
      </w:r>
      <w:hyperlink w:anchor="page37">
        <w:r w:rsidRPr="00046EA2">
          <w:rPr>
            <w:rFonts w:ascii="Arial" w:eastAsia="Arial" w:hAnsi="Arial" w:cs="Arial"/>
            <w:color w:val="0000CC"/>
            <w:sz w:val="20"/>
            <w:szCs w:val="20"/>
            <w:lang w:val="en-US" w:eastAsia="pt-BR"/>
          </w:rPr>
          <w:t>huberwob</w:t>
        </w:r>
      </w:hyperlink>
      <w:r w:rsidRPr="00046EA2">
        <w:rPr>
          <w:rFonts w:ascii="Arial" w:eastAsia="Arial" w:hAnsi="Arial" w:cs="Arial"/>
          <w:sz w:val="20"/>
          <w:szCs w:val="20"/>
          <w:lang w:val="en-US" w:eastAsia="pt-BR"/>
        </w:rPr>
        <w:t>, for calculation of volume without bark the Huber method.</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type w:val="continuous"/>
          <w:pgSz w:w="12240" w:h="15840"/>
          <w:pgMar w:top="1424" w:right="1440" w:bottom="1440"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240"/>
        <w:gridCol w:w="4000"/>
      </w:tblGrid>
      <w:tr w:rsidR="00046EA2" w:rsidRPr="00046EA2" w:rsidTr="00046EA2">
        <w:trPr>
          <w:trHeight w:val="237"/>
        </w:trPr>
        <w:tc>
          <w:tcPr>
            <w:tcW w:w="4240" w:type="dxa"/>
            <w:vAlign w:val="bottom"/>
          </w:tcPr>
          <w:p w:rsidR="00046EA2" w:rsidRPr="00046EA2" w:rsidRDefault="00046EA2" w:rsidP="00046EA2">
            <w:pPr>
              <w:widowControl/>
              <w:spacing w:line="240" w:lineRule="auto"/>
              <w:ind w:right="3680" w:firstLine="0"/>
              <w:jc w:val="right"/>
              <w:rPr>
                <w:rFonts w:eastAsiaTheme="minorEastAsia"/>
                <w:sz w:val="20"/>
                <w:szCs w:val="20"/>
                <w:lang w:eastAsia="pt-BR"/>
              </w:rPr>
            </w:pPr>
            <w:bookmarkStart w:id="99" w:name="page69"/>
            <w:bookmarkEnd w:id="99"/>
            <w:r w:rsidRPr="00046EA2">
              <w:rPr>
                <w:rFonts w:ascii="Arial" w:eastAsia="Arial" w:hAnsi="Arial" w:cs="Arial"/>
                <w:w w:val="93"/>
                <w:sz w:val="20"/>
                <w:szCs w:val="20"/>
                <w:lang w:eastAsia="pt-BR"/>
              </w:rPr>
              <w:lastRenderedPageBreak/>
              <w:t>%&gt;%</w:t>
            </w:r>
          </w:p>
        </w:tc>
        <w:tc>
          <w:tcPr>
            <w:tcW w:w="400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69</w:t>
            </w:r>
          </w:p>
        </w:tc>
      </w:tr>
    </w:tbl>
    <w:p w:rsidR="00046EA2" w:rsidRPr="00046EA2" w:rsidRDefault="00046EA2" w:rsidP="00046EA2">
      <w:pPr>
        <w:widowControl/>
        <w:spacing w:line="31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r w:rsidRPr="00046EA2">
        <w:rPr>
          <w:rFonts w:ascii="Arial" w:eastAsia="Arial" w:hAnsi="Arial" w:cs="Arial"/>
          <w:sz w:val="20"/>
          <w:szCs w:val="20"/>
          <w:lang w:eastAsia="pt-BR"/>
        </w:rPr>
        <w:t>Examples</w:t>
      </w:r>
    </w:p>
    <w:p w:rsidR="00046EA2" w:rsidRPr="00046EA2" w:rsidRDefault="00046EA2" w:rsidP="00046EA2">
      <w:pPr>
        <w:widowControl/>
        <w:spacing w:line="136"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library(</w:t>
      </w:r>
      <w:proofErr w:type="gramEnd"/>
      <w:r w:rsidRPr="00046EA2">
        <w:rPr>
          <w:rFonts w:ascii="Arial" w:eastAsia="Arial" w:hAnsi="Arial" w:cs="Arial"/>
          <w:sz w:val="18"/>
          <w:szCs w:val="18"/>
          <w:lang w:eastAsia="pt-BR"/>
        </w:rPr>
        <w:t>forestmangr)</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data(</w:t>
      </w:r>
      <w:proofErr w:type="gramEnd"/>
      <w:r w:rsidRPr="00046EA2">
        <w:rPr>
          <w:rFonts w:ascii="Arial" w:eastAsia="Arial" w:hAnsi="Arial" w:cs="Arial"/>
          <w:sz w:val="18"/>
          <w:szCs w:val="18"/>
          <w:lang w:eastAsia="pt-BR"/>
        </w:rPr>
        <w:t>"exfm7")</w:t>
      </w:r>
    </w:p>
    <w:p w:rsidR="00046EA2" w:rsidRPr="00046EA2" w:rsidRDefault="00046EA2" w:rsidP="00046EA2">
      <w:pPr>
        <w:widowControl/>
        <w:spacing w:line="1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eastAsiaTheme="minorEastAsia"/>
          <w:sz w:val="20"/>
          <w:szCs w:val="20"/>
          <w:lang w:eastAsia="pt-BR"/>
        </w:rPr>
      </w:pPr>
      <w:proofErr w:type="gramStart"/>
      <w:r w:rsidRPr="00046EA2">
        <w:rPr>
          <w:rFonts w:ascii="Arial" w:eastAsia="Arial" w:hAnsi="Arial" w:cs="Arial"/>
          <w:sz w:val="18"/>
          <w:szCs w:val="18"/>
          <w:lang w:eastAsia="pt-BR"/>
        </w:rPr>
        <w:t>exfm</w:t>
      </w:r>
      <w:proofErr w:type="gramEnd"/>
      <w:r w:rsidRPr="00046EA2">
        <w:rPr>
          <w:rFonts w:ascii="Arial" w:eastAsia="Arial" w:hAnsi="Arial" w:cs="Arial"/>
          <w:sz w:val="18"/>
          <w:szCs w:val="18"/>
          <w:lang w:eastAsia="pt-BR"/>
        </w:rPr>
        <w:t>7</w:t>
      </w:r>
    </w:p>
    <w:p w:rsidR="00046EA2" w:rsidRPr="00046EA2" w:rsidRDefault="00046EA2" w:rsidP="00046EA2">
      <w:pPr>
        <w:widowControl/>
        <w:spacing w:line="231" w:lineRule="exact"/>
        <w:ind w:firstLine="0"/>
        <w:jc w:val="left"/>
        <w:rPr>
          <w:rFonts w:eastAsiaTheme="minorEastAsia"/>
          <w:sz w:val="20"/>
          <w:szCs w:val="20"/>
          <w:lang w:eastAsia="pt-BR"/>
        </w:rPr>
      </w:pPr>
    </w:p>
    <w:p w:rsidR="00046EA2" w:rsidRPr="00046EA2" w:rsidRDefault="00046EA2" w:rsidP="005A1944">
      <w:pPr>
        <w:widowControl/>
        <w:numPr>
          <w:ilvl w:val="0"/>
          <w:numId w:val="84"/>
        </w:numPr>
        <w:tabs>
          <w:tab w:val="left" w:pos="1100"/>
        </w:tabs>
        <w:spacing w:line="240" w:lineRule="auto"/>
        <w:ind w:left="1100" w:hanging="173"/>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n order to calculate the volume of each tree, first we</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5A1944">
      <w:pPr>
        <w:widowControl/>
        <w:numPr>
          <w:ilvl w:val="0"/>
          <w:numId w:val="84"/>
        </w:numPr>
        <w:tabs>
          <w:tab w:val="left" w:pos="1099"/>
        </w:tabs>
        <w:spacing w:line="231" w:lineRule="auto"/>
        <w:ind w:left="920" w:right="27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Calculate the volume by tree section using the Smalian method: sec_data_vol &lt;- exfm7 %&g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smalianwb(</w:t>
      </w:r>
      <w:proofErr w:type="gramEnd"/>
      <w:r w:rsidRPr="00046EA2">
        <w:rPr>
          <w:rFonts w:ascii="Arial" w:eastAsia="Arial" w:hAnsi="Arial" w:cs="Arial"/>
          <w:sz w:val="18"/>
          <w:szCs w:val="18"/>
          <w:lang w:val="en-US" w:eastAsia="pt-BR"/>
        </w:rPr>
        <w:t>"di_wb", "hi", "TREE") %&g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smalianwob(</w:t>
      </w:r>
      <w:proofErr w:type="gramEnd"/>
      <w:r w:rsidRPr="00046EA2">
        <w:rPr>
          <w:rFonts w:ascii="Arial" w:eastAsia="Arial" w:hAnsi="Arial" w:cs="Arial"/>
          <w:sz w:val="18"/>
          <w:szCs w:val="18"/>
          <w:lang w:val="en-US" w:eastAsia="pt-BR"/>
        </w:rPr>
        <w:t>"di_wb", "hi", "bark_t", "TREE", bt_mm_to_cm = TRUE)</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sec_data_vol</w:t>
      </w:r>
    </w:p>
    <w:p w:rsidR="00046EA2" w:rsidRPr="00046EA2" w:rsidRDefault="00046EA2" w:rsidP="00046EA2">
      <w:pPr>
        <w:widowControl/>
        <w:spacing w:line="23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18"/>
          <w:szCs w:val="18"/>
          <w:lang w:val="en-US" w:eastAsia="pt-BR"/>
        </w:rPr>
        <w:t># Now, we summarize the tree's volume:</w:t>
      </w:r>
    </w:p>
    <w:p w:rsidR="00046EA2" w:rsidRPr="00046EA2" w:rsidRDefault="00046EA2" w:rsidP="00046EA2">
      <w:pPr>
        <w:widowControl/>
        <w:spacing w:line="39" w:lineRule="exact"/>
        <w:ind w:firstLine="0"/>
        <w:jc w:val="left"/>
        <w:rPr>
          <w:rFonts w:eastAsiaTheme="minorEastAsia"/>
          <w:sz w:val="20"/>
          <w:szCs w:val="20"/>
          <w:lang w:val="en-US" w:eastAsia="pt-BR"/>
        </w:rPr>
      </w:pPr>
    </w:p>
    <w:p w:rsidR="00046EA2" w:rsidRPr="00046EA2" w:rsidRDefault="00046EA2" w:rsidP="00046EA2">
      <w:pPr>
        <w:widowControl/>
        <w:spacing w:line="231" w:lineRule="auto"/>
        <w:ind w:right="2700" w:firstLine="0"/>
        <w:jc w:val="left"/>
        <w:rPr>
          <w:rFonts w:eastAsiaTheme="minorEastAsia"/>
          <w:sz w:val="20"/>
          <w:szCs w:val="20"/>
          <w:lang w:val="en-US" w:eastAsia="pt-BR"/>
        </w:rPr>
      </w:pPr>
      <w:r w:rsidRPr="00046EA2">
        <w:rPr>
          <w:rFonts w:ascii="Arial" w:eastAsia="Arial" w:hAnsi="Arial" w:cs="Arial"/>
          <w:sz w:val="18"/>
          <w:szCs w:val="18"/>
          <w:lang w:val="en-US" w:eastAsia="pt-BR"/>
        </w:rPr>
        <w:t>vol_</w:t>
      </w:r>
      <w:proofErr w:type="gramStart"/>
      <w:r w:rsidRPr="00046EA2">
        <w:rPr>
          <w:rFonts w:ascii="Arial" w:eastAsia="Arial" w:hAnsi="Arial" w:cs="Arial"/>
          <w:sz w:val="18"/>
          <w:szCs w:val="18"/>
          <w:lang w:val="en-US" w:eastAsia="pt-BR"/>
        </w:rPr>
        <w:t>summarise(</w:t>
      </w:r>
      <w:proofErr w:type="gramEnd"/>
      <w:r w:rsidRPr="00046EA2">
        <w:rPr>
          <w:rFonts w:ascii="Arial" w:eastAsia="Arial" w:hAnsi="Arial" w:cs="Arial"/>
          <w:sz w:val="18"/>
          <w:szCs w:val="18"/>
          <w:lang w:val="en-US" w:eastAsia="pt-BR"/>
        </w:rPr>
        <w:t>sec_data_vol, dbh = "DBH", th = "TH", vwb = "VWB", tree = "TREE", .groups = "STRATA",vwob = "VWOB")</w:t>
      </w:r>
    </w:p>
    <w:p w:rsidR="00046EA2" w:rsidRPr="00046EA2" w:rsidRDefault="00046EA2" w:rsidP="00046EA2">
      <w:pPr>
        <w:widowControl/>
        <w:spacing w:line="259" w:lineRule="exact"/>
        <w:ind w:firstLine="0"/>
        <w:jc w:val="left"/>
        <w:rPr>
          <w:rFonts w:eastAsiaTheme="minorEastAsia"/>
          <w:sz w:val="20"/>
          <w:szCs w:val="20"/>
          <w:lang w:val="en-US" w:eastAsia="pt-BR"/>
        </w:rPr>
      </w:pPr>
    </w:p>
    <w:p w:rsidR="00046EA2" w:rsidRPr="00046EA2" w:rsidRDefault="00046EA2" w:rsidP="005A1944">
      <w:pPr>
        <w:widowControl/>
        <w:numPr>
          <w:ilvl w:val="0"/>
          <w:numId w:val="85"/>
        </w:numPr>
        <w:tabs>
          <w:tab w:val="left" w:pos="1099"/>
        </w:tabs>
        <w:spacing w:line="231" w:lineRule="auto"/>
        <w:ind w:left="920" w:right="4400" w:firstLine="7"/>
        <w:jc w:val="left"/>
        <w:rPr>
          <w:rFonts w:ascii="Arial" w:eastAsia="Arial" w:hAnsi="Arial" w:cs="Arial"/>
          <w:sz w:val="18"/>
          <w:szCs w:val="18"/>
          <w:lang w:val="en-US" w:eastAsia="pt-BR"/>
        </w:rPr>
      </w:pPr>
      <w:r w:rsidRPr="00046EA2">
        <w:rPr>
          <w:rFonts w:ascii="Arial" w:eastAsia="Arial" w:hAnsi="Arial" w:cs="Arial"/>
          <w:sz w:val="18"/>
          <w:szCs w:val="18"/>
          <w:lang w:val="en-US" w:eastAsia="pt-BR"/>
        </w:rPr>
        <w:t>It's possible to do everything using pipes: exfm7 %&gt;%</w:t>
      </w:r>
    </w:p>
    <w:p w:rsidR="00046EA2" w:rsidRPr="00046EA2" w:rsidRDefault="00046EA2" w:rsidP="00046EA2">
      <w:pPr>
        <w:widowControl/>
        <w:spacing w:line="12" w:lineRule="exact"/>
        <w:ind w:firstLine="0"/>
        <w:jc w:val="left"/>
        <w:rPr>
          <w:rFonts w:ascii="Arial" w:eastAsia="Arial" w:hAnsi="Arial" w:cs="Arial"/>
          <w:sz w:val="18"/>
          <w:szCs w:val="18"/>
          <w:lang w:val="en-US" w:eastAsia="pt-BR"/>
        </w:rPr>
      </w:pPr>
    </w:p>
    <w:p w:rsidR="00046EA2" w:rsidRPr="00046EA2" w:rsidRDefault="00046EA2" w:rsidP="00046EA2">
      <w:pPr>
        <w:widowControl/>
        <w:spacing w:line="240" w:lineRule="auto"/>
        <w:ind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smalianwb(</w:t>
      </w:r>
      <w:proofErr w:type="gramEnd"/>
      <w:r w:rsidRPr="00046EA2">
        <w:rPr>
          <w:rFonts w:ascii="Arial" w:eastAsia="Arial" w:hAnsi="Arial" w:cs="Arial"/>
          <w:sz w:val="18"/>
          <w:szCs w:val="18"/>
          <w:lang w:val="en-US" w:eastAsia="pt-BR"/>
        </w:rPr>
        <w:t>"di_wb", "hi", "TREE") %&gt;%</w:t>
      </w:r>
    </w:p>
    <w:p w:rsidR="00046EA2" w:rsidRPr="00046EA2" w:rsidRDefault="00046EA2" w:rsidP="00046EA2">
      <w:pPr>
        <w:widowControl/>
        <w:spacing w:line="39" w:lineRule="exact"/>
        <w:ind w:firstLine="0"/>
        <w:jc w:val="left"/>
        <w:rPr>
          <w:rFonts w:ascii="Arial" w:eastAsia="Arial" w:hAnsi="Arial" w:cs="Arial"/>
          <w:sz w:val="18"/>
          <w:szCs w:val="18"/>
          <w:lang w:val="en-US" w:eastAsia="pt-BR"/>
        </w:rPr>
      </w:pPr>
    </w:p>
    <w:p w:rsidR="00046EA2" w:rsidRPr="00046EA2" w:rsidRDefault="00046EA2" w:rsidP="00046EA2">
      <w:pPr>
        <w:widowControl/>
        <w:spacing w:line="231" w:lineRule="auto"/>
        <w:ind w:right="2420" w:firstLine="0"/>
        <w:jc w:val="left"/>
        <w:rPr>
          <w:rFonts w:ascii="Arial" w:eastAsia="Arial" w:hAnsi="Arial" w:cs="Arial"/>
          <w:sz w:val="18"/>
          <w:szCs w:val="18"/>
          <w:lang w:val="en-US" w:eastAsia="pt-BR"/>
        </w:rPr>
      </w:pPr>
      <w:proofErr w:type="gramStart"/>
      <w:r w:rsidRPr="00046EA2">
        <w:rPr>
          <w:rFonts w:ascii="Arial" w:eastAsia="Arial" w:hAnsi="Arial" w:cs="Arial"/>
          <w:sz w:val="18"/>
          <w:szCs w:val="18"/>
          <w:lang w:val="en-US" w:eastAsia="pt-BR"/>
        </w:rPr>
        <w:t>smalianwob(</w:t>
      </w:r>
      <w:proofErr w:type="gramEnd"/>
      <w:r w:rsidRPr="00046EA2">
        <w:rPr>
          <w:rFonts w:ascii="Arial" w:eastAsia="Arial" w:hAnsi="Arial" w:cs="Arial"/>
          <w:sz w:val="18"/>
          <w:szCs w:val="18"/>
          <w:lang w:val="en-US" w:eastAsia="pt-BR"/>
        </w:rPr>
        <w:t>"di_wb", "hi", "bark_t", "TREE", bt_mm_to_cm = TRUE) %&gt;% vol_summarise("DBH", "TH", "VWB", "TREE", "STRATA", "VWOB")</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7808" behindDoc="1" locked="0" layoutInCell="0" allowOverlap="1" wp14:anchorId="27A1F762" wp14:editId="0B9C243A">
                <wp:simplePos x="0" y="0"/>
                <wp:positionH relativeFrom="column">
                  <wp:posOffset>359410</wp:posOffset>
                </wp:positionH>
                <wp:positionV relativeFrom="paragraph">
                  <wp:posOffset>502285</wp:posOffset>
                </wp:positionV>
                <wp:extent cx="5229225" cy="0"/>
                <wp:effectExtent l="0" t="0" r="0" b="0"/>
                <wp:wrapNone/>
                <wp:docPr id="107" name="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38A7445" id="Shape 107" o:spid="_x0000_s1026" style="position:absolute;z-index:-251548672;visibility:visible;mso-wrap-style:square;mso-wrap-distance-left:9pt;mso-wrap-distance-top:0;mso-wrap-distance-right:9pt;mso-wrap-distance-bottom:0;mso-position-horizontal:absolute;mso-position-horizontal-relative:text;mso-position-vertical:absolute;mso-position-vertical-relative:text" from="28.3pt,39.55pt" to="440.05pt,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20"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gt;%</w:t>
      </w:r>
      <w:r w:rsidRPr="00046EA2">
        <w:rPr>
          <w:rFonts w:eastAsiaTheme="minorEastAsia"/>
          <w:sz w:val="20"/>
          <w:szCs w:val="20"/>
          <w:lang w:val="en-US" w:eastAsia="pt-BR"/>
        </w:rPr>
        <w:tab/>
      </w:r>
      <w:r w:rsidRPr="00046EA2">
        <w:rPr>
          <w:rFonts w:ascii="Arial" w:eastAsia="Arial" w:hAnsi="Arial" w:cs="Arial"/>
          <w:sz w:val="20"/>
          <w:szCs w:val="20"/>
          <w:lang w:val="en-US" w:eastAsia="pt-BR"/>
        </w:rPr>
        <w:t>Pip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8832" behindDoc="1" locked="0" layoutInCell="0" allowOverlap="1" wp14:anchorId="00266C56" wp14:editId="5D16D99C">
                <wp:simplePos x="0" y="0"/>
                <wp:positionH relativeFrom="column">
                  <wp:posOffset>359410</wp:posOffset>
                </wp:positionH>
                <wp:positionV relativeFrom="paragraph">
                  <wp:posOffset>125095</wp:posOffset>
                </wp:positionV>
                <wp:extent cx="5229225" cy="0"/>
                <wp:effectExtent l="0" t="0" r="0" b="0"/>
                <wp:wrapNone/>
                <wp:docPr id="108" name="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CC5BFAD" id="Shape 108" o:spid="_x0000_s1026" style="position:absolute;z-index:-251547648;visibility:visible;mso-wrap-style:square;mso-wrap-distance-left:9pt;mso-wrap-distance-top:0;mso-wrap-distance-right:9pt;mso-wrap-distance-bottom:0;mso-position-horizontal:absolute;mso-position-horizontal-relative:text;mso-position-vertical:absolute;mso-position-vertical-relative:text" from="28.3pt,9.85pt" to="440.0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8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Pipe an object forward into a function or call expression. See </w:t>
      </w:r>
      <w:r w:rsidRPr="00046EA2">
        <w:rPr>
          <w:rFonts w:ascii="Arial" w:eastAsia="Arial" w:hAnsi="Arial" w:cs="Arial"/>
          <w:color w:val="0000CC"/>
          <w:sz w:val="20"/>
          <w:szCs w:val="20"/>
          <w:lang w:val="en-US" w:eastAsia="pt-BR"/>
        </w:rPr>
        <w:t>magrittr</w:t>
      </w:r>
      <w:r w:rsidRPr="00046EA2">
        <w:rPr>
          <w:rFonts w:ascii="Arial" w:eastAsia="Arial" w:hAnsi="Arial" w:cs="Arial"/>
          <w:sz w:val="20"/>
          <w:szCs w:val="20"/>
          <w:lang w:val="en-US" w:eastAsia="pt-BR"/>
        </w:rPr>
        <w:t xml:space="preserve"> for more details.</w:t>
      </w:r>
    </w:p>
    <w:p w:rsidR="00046EA2" w:rsidRPr="00046EA2" w:rsidRDefault="00046EA2" w:rsidP="00046EA2">
      <w:pPr>
        <w:widowControl/>
        <w:spacing w:line="8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See </w:t>
      </w:r>
      <w:r w:rsidRPr="00046EA2">
        <w:rPr>
          <w:rFonts w:ascii="Arial" w:eastAsia="Arial" w:hAnsi="Arial" w:cs="Arial"/>
          <w:color w:val="0000CC"/>
          <w:sz w:val="20"/>
          <w:szCs w:val="20"/>
          <w:lang w:val="en-US" w:eastAsia="pt-BR"/>
        </w:rPr>
        <w:t>quasiquotation</w:t>
      </w:r>
      <w:r w:rsidRPr="00046EA2">
        <w:rPr>
          <w:rFonts w:ascii="Arial" w:eastAsia="Arial" w:hAnsi="Arial" w:cs="Arial"/>
          <w:sz w:val="20"/>
          <w:szCs w:val="20"/>
          <w:lang w:val="en-US" w:eastAsia="pt-BR"/>
        </w:rPr>
        <w:t xml:space="preserve"> for more details.</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69856" behindDoc="1" locked="0" layoutInCell="0" allowOverlap="1" wp14:anchorId="50A7229E" wp14:editId="36E7F3AC">
                <wp:simplePos x="0" y="0"/>
                <wp:positionH relativeFrom="column">
                  <wp:posOffset>359410</wp:posOffset>
                </wp:positionH>
                <wp:positionV relativeFrom="paragraph">
                  <wp:posOffset>351790</wp:posOffset>
                </wp:positionV>
                <wp:extent cx="5229225" cy="0"/>
                <wp:effectExtent l="0" t="0" r="0" b="0"/>
                <wp:wrapNone/>
                <wp:docPr id="109" name="Shap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7F239AFF" id="Shape 109" o:spid="_x0000_s1026" style="position:absolute;z-index:-251546624;visibility:visible;mso-wrap-style:square;mso-wrap-distance-left:9pt;mso-wrap-distance-top:0;mso-wrap-distance-right:9pt;mso-wrap-distance-bottom:0;mso-position-horizontal:absolute;mso-position-horizontal-relative:text;mso-position-vertical:absolute;mso-position-vertical-relative:text" from="28.3pt,27.7pt" to="440.0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83" w:lineRule="exact"/>
        <w:ind w:firstLine="0"/>
        <w:jc w:val="left"/>
        <w:rPr>
          <w:rFonts w:eastAsiaTheme="minorEastAsia"/>
          <w:sz w:val="20"/>
          <w:szCs w:val="20"/>
          <w:lang w:val="en-US" w:eastAsia="pt-BR"/>
        </w:rPr>
      </w:pPr>
    </w:p>
    <w:p w:rsidR="00046EA2" w:rsidRPr="00046EA2" w:rsidRDefault="00046EA2" w:rsidP="00046EA2">
      <w:pPr>
        <w:widowControl/>
        <w:tabs>
          <w:tab w:val="left" w:pos="3020"/>
        </w:tabs>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T&gt;%</w:t>
      </w:r>
      <w:r w:rsidRPr="00046EA2">
        <w:rPr>
          <w:rFonts w:eastAsiaTheme="minorEastAsia"/>
          <w:sz w:val="20"/>
          <w:szCs w:val="20"/>
          <w:lang w:val="en-US" w:eastAsia="pt-BR"/>
        </w:rPr>
        <w:tab/>
      </w:r>
      <w:r w:rsidRPr="00046EA2">
        <w:rPr>
          <w:rFonts w:ascii="Arial" w:eastAsia="Arial" w:hAnsi="Arial" w:cs="Arial"/>
          <w:sz w:val="20"/>
          <w:szCs w:val="20"/>
          <w:lang w:val="en-US" w:eastAsia="pt-BR"/>
        </w:rPr>
        <w:t>Tee</w:t>
      </w:r>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noProof/>
          <w:sz w:val="20"/>
          <w:szCs w:val="20"/>
          <w:lang w:eastAsia="pt-BR"/>
        </w:rPr>
        <mc:AlternateContent>
          <mc:Choice Requires="wps">
            <w:drawing>
              <wp:anchor distT="0" distB="0" distL="114300" distR="114300" simplePos="0" relativeHeight="251770880" behindDoc="1" locked="0" layoutInCell="0" allowOverlap="1" wp14:anchorId="7B7BD304" wp14:editId="585B2FDF">
                <wp:simplePos x="0" y="0"/>
                <wp:positionH relativeFrom="column">
                  <wp:posOffset>359410</wp:posOffset>
                </wp:positionH>
                <wp:positionV relativeFrom="paragraph">
                  <wp:posOffset>100330</wp:posOffset>
                </wp:positionV>
                <wp:extent cx="5229225" cy="0"/>
                <wp:effectExtent l="0" t="0" r="0" b="0"/>
                <wp:wrapNone/>
                <wp:docPr id="110" name="Shap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922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4E07425" id="Shape 110" o:spid="_x0000_s1026" style="position:absolute;z-index:-251545600;visibility:visible;mso-wrap-style:square;mso-wrap-distance-left:9pt;mso-wrap-distance-top:0;mso-wrap-distance-right:9pt;mso-wrap-distance-bottom:0;mso-position-horizontal:absolute;mso-position-horizontal-relative:text;mso-position-vertical:absolute;mso-position-vertical-relative:text" from="28.3pt,7.9pt" to="440.0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" o:allowincell="f" filled="t" strokeweight=".14039mm">
                <v:stroke joinstyle="miter"/>
                <o:lock v:ext="edit" shapetype="f"/>
              </v:line>
            </w:pict>
          </mc:Fallback>
        </mc:AlternateConten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4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Description</w:t>
      </w:r>
    </w:p>
    <w:p w:rsidR="00046EA2" w:rsidRPr="00046EA2" w:rsidRDefault="00046EA2" w:rsidP="00046EA2">
      <w:pPr>
        <w:widowControl/>
        <w:spacing w:line="150"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Pipe an object forward into a function or call expression. See </w:t>
      </w:r>
      <w:r w:rsidRPr="00046EA2">
        <w:rPr>
          <w:rFonts w:ascii="Arial" w:eastAsia="Arial" w:hAnsi="Arial" w:cs="Arial"/>
          <w:color w:val="0000CC"/>
          <w:sz w:val="20"/>
          <w:szCs w:val="20"/>
          <w:lang w:val="en-US" w:eastAsia="pt-BR"/>
        </w:rPr>
        <w:t>magrittr</w:t>
      </w:r>
      <w:r w:rsidRPr="00046EA2">
        <w:rPr>
          <w:rFonts w:ascii="Arial" w:eastAsia="Arial" w:hAnsi="Arial" w:cs="Arial"/>
          <w:sz w:val="20"/>
          <w:szCs w:val="20"/>
          <w:lang w:val="en-US" w:eastAsia="pt-BR"/>
        </w:rPr>
        <w:t xml:space="preserve"> for more details.</w:t>
      </w:r>
    </w:p>
    <w:p w:rsidR="00046EA2" w:rsidRPr="00046EA2" w:rsidRDefault="00046EA2" w:rsidP="00046EA2">
      <w:pPr>
        <w:widowControl/>
        <w:spacing w:line="240" w:lineRule="auto"/>
        <w:ind w:firstLine="0"/>
        <w:jc w:val="left"/>
        <w:rPr>
          <w:rFonts w:eastAsiaTheme="minorEastAsia"/>
          <w:sz w:val="22"/>
          <w:szCs w:val="22"/>
          <w:lang w:val="en-US" w:eastAsia="pt-BR"/>
        </w:rPr>
        <w:sectPr w:rsidR="00046EA2" w:rsidRPr="00046EA2">
          <w:pgSz w:w="12240" w:h="15840"/>
          <w:pgMar w:top="1424" w:right="1440" w:bottom="1440" w:left="1440" w:header="0" w:footer="0" w:gutter="0"/>
          <w:cols w:space="720" w:equalWidth="0">
            <w:col w:w="9360"/>
          </w:cols>
        </w:sectPr>
      </w:pPr>
    </w:p>
    <w:p w:rsidR="00046EA2" w:rsidRPr="00046EA2" w:rsidRDefault="00046EA2" w:rsidP="00046EA2">
      <w:pPr>
        <w:widowControl/>
        <w:spacing w:line="200" w:lineRule="exact"/>
        <w:ind w:firstLine="0"/>
        <w:jc w:val="left"/>
        <w:rPr>
          <w:rFonts w:eastAsiaTheme="minorEastAsia"/>
          <w:sz w:val="20"/>
          <w:szCs w:val="20"/>
          <w:lang w:val="en-US" w:eastAsia="pt-BR"/>
        </w:rPr>
      </w:pPr>
      <w:bookmarkStart w:id="100" w:name="page70"/>
      <w:bookmarkEnd w:id="100"/>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39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50"/>
          <w:szCs w:val="50"/>
          <w:lang w:val="en-US" w:eastAsia="pt-BR"/>
        </w:rPr>
        <w:t>Index</w:t>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72"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2SLS</w:t>
      </w:r>
    </w:p>
    <w:p w:rsidR="00046EA2" w:rsidRPr="00046EA2" w:rsidRDefault="00046EA2" w:rsidP="00046EA2">
      <w:pPr>
        <w:widowControl/>
        <w:spacing w:line="33"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fit_clutter, </w:t>
      </w:r>
      <w:hyperlink w:anchor="page29">
        <w:r w:rsidRPr="00046EA2">
          <w:rPr>
            <w:rFonts w:ascii="Arial" w:eastAsia="Arial" w:hAnsi="Arial" w:cs="Arial"/>
            <w:color w:val="0000CC"/>
            <w:sz w:val="20"/>
            <w:szCs w:val="20"/>
            <w:lang w:val="en-US" w:eastAsia="pt-BR"/>
          </w:rPr>
          <w:t>29</w:t>
        </w:r>
      </w:hyperlink>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Clutter,</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fit_clutter, </w:t>
      </w:r>
      <w:hyperlink w:anchor="page29">
        <w:r w:rsidRPr="00046EA2">
          <w:rPr>
            <w:rFonts w:ascii="Arial" w:eastAsia="Arial" w:hAnsi="Arial" w:cs="Arial"/>
            <w:color w:val="0000CC"/>
            <w:sz w:val="20"/>
            <w:szCs w:val="20"/>
            <w:lang w:val="en-US" w:eastAsia="pt-BR"/>
          </w:rPr>
          <w:t>29</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right="1700" w:firstLine="0"/>
        <w:jc w:val="center"/>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Random</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rs, </w:t>
      </w:r>
      <w:hyperlink w:anchor="page60">
        <w:r w:rsidRPr="00046EA2">
          <w:rPr>
            <w:rFonts w:ascii="Arial" w:eastAsia="Arial" w:hAnsi="Arial" w:cs="Arial"/>
            <w:color w:val="0000CC"/>
            <w:sz w:val="20"/>
            <w:szCs w:val="20"/>
            <w:lang w:val="en-US" w:eastAsia="pt-BR"/>
          </w:rPr>
          <w:t>60</w:t>
        </w:r>
      </w:hyperlink>
    </w:p>
    <w:p w:rsidR="00046EA2" w:rsidRPr="00046EA2" w:rsidRDefault="00046EA2" w:rsidP="00046EA2">
      <w:pPr>
        <w:widowControl/>
        <w:spacing w:line="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trs, </w:t>
      </w:r>
      <w:hyperlink w:anchor="page64">
        <w:r w:rsidRPr="00046EA2">
          <w:rPr>
            <w:rFonts w:ascii="Arial" w:eastAsia="Arial" w:hAnsi="Arial" w:cs="Arial"/>
            <w:color w:val="0000CC"/>
            <w:sz w:val="20"/>
            <w:szCs w:val="20"/>
            <w:lang w:val="en-US" w:eastAsia="pt-BR"/>
          </w:rPr>
          <w:t>64</w:t>
        </w:r>
      </w:hyperlink>
    </w:p>
    <w:p w:rsidR="00046EA2" w:rsidRPr="00046EA2" w:rsidRDefault="00046EA2" w:rsidP="00046EA2">
      <w:pPr>
        <w:widowControl/>
        <w:spacing w:line="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Root-Mean-Square-Error</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rmse_per, </w:t>
      </w:r>
      <w:hyperlink w:anchor="page51">
        <w:r w:rsidRPr="00046EA2">
          <w:rPr>
            <w:rFonts w:ascii="Arial" w:eastAsia="Arial" w:hAnsi="Arial" w:cs="Arial"/>
            <w:color w:val="0000CC"/>
            <w:sz w:val="20"/>
            <w:szCs w:val="20"/>
            <w:lang w:val="en-US" w:eastAsia="pt-BR"/>
          </w:rPr>
          <w:t>51</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Sampling</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rs, </w:t>
      </w:r>
      <w:hyperlink w:anchor="page60">
        <w:r w:rsidRPr="00046EA2">
          <w:rPr>
            <w:rFonts w:ascii="Arial" w:eastAsia="Arial" w:hAnsi="Arial" w:cs="Arial"/>
            <w:color w:val="0000CC"/>
            <w:sz w:val="20"/>
            <w:szCs w:val="20"/>
            <w:lang w:val="en-US" w:eastAsia="pt-BR"/>
          </w:rPr>
          <w:t>60</w:t>
        </w:r>
      </w:hyperlink>
    </w:p>
    <w:p w:rsidR="00046EA2" w:rsidRPr="00046EA2" w:rsidRDefault="00046EA2" w:rsidP="00046EA2">
      <w:pPr>
        <w:widowControl/>
        <w:spacing w:line="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s_diffs, </w:t>
      </w:r>
      <w:hyperlink w:anchor="page62">
        <w:r w:rsidRPr="00046EA2">
          <w:rPr>
            <w:rFonts w:ascii="Arial" w:eastAsia="Arial" w:hAnsi="Arial" w:cs="Arial"/>
            <w:color w:val="0000CC"/>
            <w:sz w:val="20"/>
            <w:szCs w:val="20"/>
            <w:lang w:val="en-US" w:eastAsia="pt-BR"/>
          </w:rPr>
          <w:t>62</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trs, </w:t>
      </w:r>
      <w:hyperlink w:anchor="page64">
        <w:r w:rsidRPr="00046EA2">
          <w:rPr>
            <w:rFonts w:ascii="Arial" w:eastAsia="Arial" w:hAnsi="Arial" w:cs="Arial"/>
            <w:color w:val="0000CC"/>
            <w:sz w:val="20"/>
            <w:szCs w:val="20"/>
            <w:lang w:val="en-US" w:eastAsia="pt-BR"/>
          </w:rPr>
          <w:t>64</w:t>
        </w:r>
      </w:hyperlink>
    </w:p>
    <w:p w:rsidR="00046EA2" w:rsidRPr="00046EA2" w:rsidRDefault="00046EA2" w:rsidP="00046EA2">
      <w:pPr>
        <w:widowControl/>
        <w:spacing w:line="7"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Simple</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rs, </w:t>
      </w:r>
      <w:hyperlink w:anchor="page60">
        <w:r w:rsidRPr="00046EA2">
          <w:rPr>
            <w:rFonts w:ascii="Arial" w:eastAsia="Arial" w:hAnsi="Arial" w:cs="Arial"/>
            <w:color w:val="0000CC"/>
            <w:sz w:val="20"/>
            <w:szCs w:val="20"/>
            <w:lang w:val="en-US" w:eastAsia="pt-BR"/>
          </w:rPr>
          <w:t>60</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Stratified</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trs, </w:t>
      </w:r>
      <w:hyperlink w:anchor="page64">
        <w:r w:rsidRPr="00046EA2">
          <w:rPr>
            <w:rFonts w:ascii="Arial" w:eastAsia="Arial" w:hAnsi="Arial" w:cs="Arial"/>
            <w:color w:val="0000CC"/>
            <w:sz w:val="20"/>
            <w:szCs w:val="20"/>
            <w:lang w:val="en-US" w:eastAsia="pt-BR"/>
          </w:rPr>
          <w:t>64</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Systematic</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s_diffs, </w:t>
      </w:r>
      <w:hyperlink w:anchor="page62">
        <w:r w:rsidRPr="00046EA2">
          <w:rPr>
            <w:rFonts w:ascii="Arial" w:eastAsia="Arial" w:hAnsi="Arial" w:cs="Arial"/>
            <w:color w:val="0000CC"/>
            <w:sz w:val="20"/>
            <w:szCs w:val="20"/>
            <w:lang w:val="en-US" w:eastAsia="pt-BR"/>
          </w:rPr>
          <w:t>62</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bias</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bias_per, </w:t>
      </w:r>
      <w:hyperlink w:anchor="page5">
        <w:r w:rsidRPr="00046EA2">
          <w:rPr>
            <w:rFonts w:ascii="Arial" w:eastAsia="Arial" w:hAnsi="Arial" w:cs="Arial"/>
            <w:color w:val="0000CC"/>
            <w:sz w:val="20"/>
            <w:szCs w:val="20"/>
            <w:lang w:val="en-US" w:eastAsia="pt-BR"/>
          </w:rPr>
          <w:t>5</w:t>
        </w:r>
      </w:hyperlink>
    </w:p>
    <w:p w:rsidR="00046EA2" w:rsidRPr="00046EA2" w:rsidRDefault="00046EA2" w:rsidP="00046EA2">
      <w:pPr>
        <w:widowControl/>
        <w:spacing w:line="1"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eastAsiaTheme="minorEastAsia"/>
          <w:sz w:val="20"/>
          <w:szCs w:val="20"/>
          <w:lang w:val="en-US" w:eastAsia="pt-BR"/>
        </w:rPr>
      </w:pPr>
      <w:r w:rsidRPr="00046EA2">
        <w:rPr>
          <w:rFonts w:ascii="Arial" w:eastAsia="Arial" w:hAnsi="Arial" w:cs="Arial"/>
          <w:sz w:val="20"/>
          <w:szCs w:val="20"/>
          <w:lang w:val="en-US" w:eastAsia="pt-BR"/>
        </w:rPr>
        <w:t xml:space="preserve">Topic </w:t>
      </w:r>
      <w:r w:rsidRPr="00046EA2">
        <w:rPr>
          <w:rFonts w:ascii="Arial" w:eastAsia="Arial" w:hAnsi="Arial" w:cs="Arial"/>
          <w:sz w:val="23"/>
          <w:szCs w:val="23"/>
          <w:lang w:val="en-US" w:eastAsia="pt-BR"/>
        </w:rPr>
        <w:t>data</w:t>
      </w:r>
    </w:p>
    <w:p w:rsidR="00046EA2" w:rsidRPr="00046EA2" w:rsidRDefault="00046EA2" w:rsidP="00046EA2">
      <w:pPr>
        <w:widowControl/>
        <w:spacing w:line="234"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 </w:t>
      </w:r>
      <w:hyperlink w:anchor="page13">
        <w:r w:rsidRPr="00046EA2">
          <w:rPr>
            <w:rFonts w:ascii="Arial" w:eastAsia="Arial" w:hAnsi="Arial" w:cs="Arial"/>
            <w:color w:val="0000CC"/>
            <w:sz w:val="20"/>
            <w:szCs w:val="20"/>
            <w:lang w:val="en-US" w:eastAsia="pt-BR"/>
          </w:rPr>
          <w:t>13</w:t>
        </w:r>
      </w:hyperlink>
    </w:p>
    <w:p w:rsidR="00046EA2" w:rsidRPr="00046EA2" w:rsidRDefault="00046EA2" w:rsidP="00046EA2">
      <w:pPr>
        <w:widowControl/>
        <w:spacing w:line="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0, </w:t>
      </w:r>
      <w:hyperlink w:anchor="page14">
        <w:r w:rsidRPr="00046EA2">
          <w:rPr>
            <w:rFonts w:ascii="Arial" w:eastAsia="Arial" w:hAnsi="Arial" w:cs="Arial"/>
            <w:color w:val="0000CC"/>
            <w:sz w:val="20"/>
            <w:szCs w:val="20"/>
            <w:lang w:val="en-US" w:eastAsia="pt-BR"/>
          </w:rPr>
          <w:t>14</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1, </w:t>
      </w:r>
      <w:hyperlink w:anchor="page15">
        <w:r w:rsidRPr="00046EA2">
          <w:rPr>
            <w:rFonts w:ascii="Arial" w:eastAsia="Arial" w:hAnsi="Arial" w:cs="Arial"/>
            <w:color w:val="0000CC"/>
            <w:sz w:val="20"/>
            <w:szCs w:val="20"/>
            <w:lang w:val="en-US" w:eastAsia="pt-BR"/>
          </w:rPr>
          <w:t>15</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2, </w:t>
      </w:r>
      <w:hyperlink w:anchor="page16">
        <w:r w:rsidRPr="00046EA2">
          <w:rPr>
            <w:rFonts w:ascii="Arial" w:eastAsia="Arial" w:hAnsi="Arial" w:cs="Arial"/>
            <w:color w:val="0000CC"/>
            <w:sz w:val="20"/>
            <w:szCs w:val="20"/>
            <w:lang w:val="en-US" w:eastAsia="pt-BR"/>
          </w:rPr>
          <w:t>16</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3, </w:t>
      </w:r>
      <w:hyperlink w:anchor="page16">
        <w:r w:rsidRPr="00046EA2">
          <w:rPr>
            <w:rFonts w:ascii="Arial" w:eastAsia="Arial" w:hAnsi="Arial" w:cs="Arial"/>
            <w:color w:val="0000CC"/>
            <w:sz w:val="20"/>
            <w:szCs w:val="20"/>
            <w:lang w:val="en-US" w:eastAsia="pt-BR"/>
          </w:rPr>
          <w:t>16</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4, </w:t>
      </w:r>
      <w:hyperlink w:anchor="page17">
        <w:r w:rsidRPr="00046EA2">
          <w:rPr>
            <w:rFonts w:ascii="Arial" w:eastAsia="Arial" w:hAnsi="Arial" w:cs="Arial"/>
            <w:color w:val="0000CC"/>
            <w:sz w:val="20"/>
            <w:szCs w:val="20"/>
            <w:lang w:val="en-US" w:eastAsia="pt-BR"/>
          </w:rPr>
          <w:t>17</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5, </w:t>
      </w:r>
      <w:hyperlink w:anchor="page18">
        <w:r w:rsidRPr="00046EA2">
          <w:rPr>
            <w:rFonts w:ascii="Arial" w:eastAsia="Arial" w:hAnsi="Arial" w:cs="Arial"/>
            <w:color w:val="0000CC"/>
            <w:sz w:val="20"/>
            <w:szCs w:val="20"/>
            <w:lang w:val="en-US" w:eastAsia="pt-BR"/>
          </w:rPr>
          <w:t>18</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6, </w:t>
      </w:r>
      <w:hyperlink w:anchor="page18">
        <w:r w:rsidRPr="00046EA2">
          <w:rPr>
            <w:rFonts w:ascii="Arial" w:eastAsia="Arial" w:hAnsi="Arial" w:cs="Arial"/>
            <w:color w:val="0000CC"/>
            <w:sz w:val="20"/>
            <w:szCs w:val="20"/>
            <w:lang w:val="en-US" w:eastAsia="pt-BR"/>
          </w:rPr>
          <w:t>18</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7, </w:t>
      </w:r>
      <w:hyperlink w:anchor="page19">
        <w:r w:rsidRPr="00046EA2">
          <w:rPr>
            <w:rFonts w:ascii="Arial" w:eastAsia="Arial" w:hAnsi="Arial" w:cs="Arial"/>
            <w:color w:val="0000CC"/>
            <w:sz w:val="20"/>
            <w:szCs w:val="20"/>
            <w:lang w:val="en-US" w:eastAsia="pt-BR"/>
          </w:rPr>
          <w:t>19</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8, </w:t>
      </w:r>
      <w:hyperlink w:anchor="page20">
        <w:r w:rsidRPr="00046EA2">
          <w:rPr>
            <w:rFonts w:ascii="Arial" w:eastAsia="Arial" w:hAnsi="Arial" w:cs="Arial"/>
            <w:color w:val="0000CC"/>
            <w:sz w:val="20"/>
            <w:szCs w:val="20"/>
            <w:lang w:val="en-US" w:eastAsia="pt-BR"/>
          </w:rPr>
          <w:t>20</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9, </w:t>
      </w:r>
      <w:hyperlink w:anchor="page20">
        <w:r w:rsidRPr="00046EA2">
          <w:rPr>
            <w:rFonts w:ascii="Arial" w:eastAsia="Arial" w:hAnsi="Arial" w:cs="Arial"/>
            <w:color w:val="0000CC"/>
            <w:sz w:val="20"/>
            <w:szCs w:val="20"/>
            <w:lang w:val="en-US" w:eastAsia="pt-BR"/>
          </w:rPr>
          <w:t>20</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 </w:t>
      </w:r>
      <w:hyperlink w:anchor="page21">
        <w:r w:rsidRPr="00046EA2">
          <w:rPr>
            <w:rFonts w:ascii="Arial" w:eastAsia="Arial" w:hAnsi="Arial" w:cs="Arial"/>
            <w:color w:val="0000CC"/>
            <w:sz w:val="20"/>
            <w:szCs w:val="20"/>
            <w:lang w:val="en-US" w:eastAsia="pt-BR"/>
          </w:rPr>
          <w:t>21</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0, </w:t>
      </w:r>
      <w:hyperlink w:anchor="page22">
        <w:r w:rsidRPr="00046EA2">
          <w:rPr>
            <w:rFonts w:ascii="Arial" w:eastAsia="Arial" w:hAnsi="Arial" w:cs="Arial"/>
            <w:color w:val="0000CC"/>
            <w:sz w:val="20"/>
            <w:szCs w:val="20"/>
            <w:lang w:val="en-US" w:eastAsia="pt-BR"/>
          </w:rPr>
          <w:t>22</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1, </w:t>
      </w:r>
      <w:hyperlink w:anchor="page23">
        <w:r w:rsidRPr="00046EA2">
          <w:rPr>
            <w:rFonts w:ascii="Arial" w:eastAsia="Arial" w:hAnsi="Arial" w:cs="Arial"/>
            <w:color w:val="0000CC"/>
            <w:sz w:val="20"/>
            <w:szCs w:val="20"/>
            <w:lang w:val="en-US" w:eastAsia="pt-BR"/>
          </w:rPr>
          <w:t>23</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2, </w:t>
      </w:r>
      <w:hyperlink w:anchor="page24">
        <w:r w:rsidRPr="00046EA2">
          <w:rPr>
            <w:rFonts w:ascii="Arial" w:eastAsia="Arial" w:hAnsi="Arial" w:cs="Arial"/>
            <w:color w:val="0000CC"/>
            <w:sz w:val="20"/>
            <w:szCs w:val="20"/>
            <w:lang w:val="en-US" w:eastAsia="pt-BR"/>
          </w:rPr>
          <w:t>24</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3, </w:t>
      </w:r>
      <w:hyperlink w:anchor="page24">
        <w:r w:rsidRPr="00046EA2">
          <w:rPr>
            <w:rFonts w:ascii="Arial" w:eastAsia="Arial" w:hAnsi="Arial" w:cs="Arial"/>
            <w:color w:val="0000CC"/>
            <w:sz w:val="20"/>
            <w:szCs w:val="20"/>
            <w:lang w:val="en-US" w:eastAsia="pt-BR"/>
          </w:rPr>
          <w:t>24</w:t>
        </w:r>
      </w:hyperlink>
    </w:p>
    <w:p w:rsidR="00046EA2" w:rsidRPr="00046EA2" w:rsidRDefault="00046EA2" w:rsidP="00046EA2">
      <w:pPr>
        <w:widowControl/>
        <w:spacing w:line="1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4, </w:t>
      </w:r>
      <w:hyperlink w:anchor="page25">
        <w:r w:rsidRPr="00046EA2">
          <w:rPr>
            <w:rFonts w:ascii="Arial" w:eastAsia="Arial" w:hAnsi="Arial" w:cs="Arial"/>
            <w:color w:val="0000CC"/>
            <w:sz w:val="20"/>
            <w:szCs w:val="20"/>
            <w:lang w:val="en-US" w:eastAsia="pt-BR"/>
          </w:rPr>
          <w:t>25</w:t>
        </w:r>
      </w:hyperlink>
    </w:p>
    <w:p w:rsidR="00046EA2" w:rsidRPr="00046EA2" w:rsidRDefault="00046EA2" w:rsidP="00046EA2">
      <w:pPr>
        <w:widowControl/>
        <w:spacing w:line="20" w:lineRule="exact"/>
        <w:ind w:firstLine="0"/>
        <w:jc w:val="left"/>
        <w:rPr>
          <w:rFonts w:eastAsiaTheme="minorEastAsia"/>
          <w:sz w:val="20"/>
          <w:szCs w:val="20"/>
          <w:lang w:val="en-US" w:eastAsia="pt-BR"/>
        </w:rPr>
      </w:pPr>
      <w:r w:rsidRPr="00046EA2">
        <w:rPr>
          <w:rFonts w:eastAsiaTheme="minorEastAsia"/>
          <w:sz w:val="20"/>
          <w:szCs w:val="20"/>
          <w:lang w:val="en-US" w:eastAsia="pt-BR"/>
        </w:rPr>
        <w:br w:type="column"/>
      </w: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00" w:lineRule="exact"/>
        <w:ind w:firstLine="0"/>
        <w:jc w:val="left"/>
        <w:rPr>
          <w:rFonts w:eastAsiaTheme="minorEastAsia"/>
          <w:sz w:val="20"/>
          <w:szCs w:val="20"/>
          <w:lang w:val="en-US" w:eastAsia="pt-BR"/>
        </w:rPr>
      </w:pPr>
    </w:p>
    <w:p w:rsidR="00046EA2" w:rsidRPr="00046EA2" w:rsidRDefault="00046EA2" w:rsidP="00046EA2">
      <w:pPr>
        <w:widowControl/>
        <w:spacing w:line="264"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5, </w:t>
      </w:r>
      <w:hyperlink w:anchor="page25">
        <w:r w:rsidRPr="00046EA2">
          <w:rPr>
            <w:rFonts w:ascii="Arial" w:eastAsia="Arial" w:hAnsi="Arial" w:cs="Arial"/>
            <w:color w:val="0000CC"/>
            <w:sz w:val="20"/>
            <w:szCs w:val="20"/>
            <w:lang w:val="en-US" w:eastAsia="pt-BR"/>
          </w:rPr>
          <w:t>25</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6, </w:t>
      </w:r>
      <w:hyperlink w:anchor="page26">
        <w:r w:rsidRPr="00046EA2">
          <w:rPr>
            <w:rFonts w:ascii="Arial" w:eastAsia="Arial" w:hAnsi="Arial" w:cs="Arial"/>
            <w:color w:val="0000CC"/>
            <w:sz w:val="20"/>
            <w:szCs w:val="20"/>
            <w:lang w:val="en-US" w:eastAsia="pt-BR"/>
          </w:rPr>
          <w:t>26</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7, </w:t>
      </w:r>
      <w:hyperlink w:anchor="page27">
        <w:r w:rsidRPr="00046EA2">
          <w:rPr>
            <w:rFonts w:ascii="Arial" w:eastAsia="Arial" w:hAnsi="Arial" w:cs="Arial"/>
            <w:color w:val="0000CC"/>
            <w:sz w:val="20"/>
            <w:szCs w:val="20"/>
            <w:lang w:val="en-US" w:eastAsia="pt-BR"/>
          </w:rPr>
          <w:t>27</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8, </w:t>
      </w:r>
      <w:hyperlink w:anchor="page28">
        <w:r w:rsidRPr="00046EA2">
          <w:rPr>
            <w:rFonts w:ascii="Arial" w:eastAsia="Arial" w:hAnsi="Arial" w:cs="Arial"/>
            <w:color w:val="0000CC"/>
            <w:sz w:val="20"/>
            <w:szCs w:val="20"/>
            <w:lang w:val="en-US" w:eastAsia="pt-BR"/>
          </w:rPr>
          <w:t>28</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9, </w:t>
      </w:r>
      <w:hyperlink w:anchor="page28">
        <w:r w:rsidRPr="00046EA2">
          <w:rPr>
            <w:rFonts w:ascii="Arial" w:eastAsia="Arial" w:hAnsi="Arial" w:cs="Arial"/>
            <w:color w:val="0000CC"/>
            <w:sz w:val="20"/>
            <w:szCs w:val="20"/>
            <w:lang w:val="en-US" w:eastAsia="pt-BR"/>
          </w:rPr>
          <w:t>28</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 (%&gt;%), </w:t>
      </w:r>
      <w:hyperlink w:anchor="page69">
        <w:r w:rsidRPr="00046EA2">
          <w:rPr>
            <w:rFonts w:ascii="Arial" w:eastAsia="Arial" w:hAnsi="Arial" w:cs="Arial"/>
            <w:color w:val="0000CC"/>
            <w:sz w:val="20"/>
            <w:szCs w:val="20"/>
            <w:lang w:val="en-US" w:eastAsia="pt-BR"/>
          </w:rPr>
          <w:t>69</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gt;%, </w:t>
      </w:r>
      <w:hyperlink w:anchor="page69">
        <w:r w:rsidRPr="00046EA2">
          <w:rPr>
            <w:rFonts w:ascii="Arial" w:eastAsia="Arial" w:hAnsi="Arial" w:cs="Arial"/>
            <w:color w:val="0000CC"/>
            <w:sz w:val="20"/>
            <w:szCs w:val="20"/>
            <w:lang w:val="en-US" w:eastAsia="pt-BR"/>
          </w:rPr>
          <w:t>69</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T&gt;%, </w:t>
      </w:r>
      <w:hyperlink w:anchor="page69">
        <w:r w:rsidRPr="00046EA2">
          <w:rPr>
            <w:rFonts w:ascii="Arial" w:eastAsia="Arial" w:hAnsi="Arial" w:cs="Arial"/>
            <w:color w:val="0000CC"/>
            <w:sz w:val="20"/>
            <w:szCs w:val="20"/>
            <w:lang w:val="en-US" w:eastAsia="pt-BR"/>
          </w:rPr>
          <w:t>69</w:t>
        </w:r>
      </w:hyperlink>
    </w:p>
    <w:p w:rsidR="00046EA2" w:rsidRPr="00046EA2" w:rsidRDefault="00046EA2" w:rsidP="00046EA2">
      <w:pPr>
        <w:widowControl/>
        <w:spacing w:line="1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average_tree_curve, </w:t>
      </w:r>
      <w:hyperlink w:anchor="page3">
        <w:r w:rsidRPr="00046EA2">
          <w:rPr>
            <w:rFonts w:ascii="Arial" w:eastAsia="Arial" w:hAnsi="Arial" w:cs="Arial"/>
            <w:color w:val="0000CC"/>
            <w:sz w:val="20"/>
            <w:szCs w:val="20"/>
            <w:lang w:val="en-US" w:eastAsia="pt-BR"/>
          </w:rPr>
          <w:t>3</w:t>
        </w:r>
      </w:hyperlink>
    </w:p>
    <w:p w:rsidR="00046EA2" w:rsidRPr="00046EA2" w:rsidRDefault="00046EA2" w:rsidP="00046EA2">
      <w:pPr>
        <w:widowControl/>
        <w:spacing w:line="1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bdq_meyer, </w:t>
      </w:r>
      <w:hyperlink w:anchor="page4">
        <w:r w:rsidRPr="00046EA2">
          <w:rPr>
            <w:rFonts w:ascii="Arial" w:eastAsia="Arial" w:hAnsi="Arial" w:cs="Arial"/>
            <w:color w:val="0000CC"/>
            <w:sz w:val="20"/>
            <w:szCs w:val="20"/>
            <w:lang w:val="en-US" w:eastAsia="pt-BR"/>
          </w:rPr>
          <w:t>4</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bias_per, </w:t>
      </w:r>
      <w:hyperlink w:anchor="page5">
        <w:r w:rsidRPr="00046EA2">
          <w:rPr>
            <w:rFonts w:ascii="Arial" w:eastAsia="Arial" w:hAnsi="Arial" w:cs="Arial"/>
            <w:color w:val="0000CC"/>
            <w:sz w:val="20"/>
            <w:szCs w:val="20"/>
            <w:lang w:val="en-US" w:eastAsia="pt-BR"/>
          </w:rPr>
          <w:t>5</w:t>
        </w:r>
      </w:hyperlink>
      <w:r w:rsidRPr="00046EA2">
        <w:rPr>
          <w:rFonts w:ascii="Arial" w:eastAsia="Arial" w:hAnsi="Arial" w:cs="Arial"/>
          <w:sz w:val="20"/>
          <w:szCs w:val="20"/>
          <w:lang w:val="en-US" w:eastAsia="pt-BR"/>
        </w:rPr>
        <w:t xml:space="preserve">, </w:t>
      </w:r>
      <w:hyperlink w:anchor="page52">
        <w:r w:rsidRPr="00046EA2">
          <w:rPr>
            <w:rFonts w:ascii="Arial" w:eastAsia="Arial" w:hAnsi="Arial" w:cs="Arial"/>
            <w:color w:val="0000CC"/>
            <w:sz w:val="20"/>
            <w:szCs w:val="20"/>
            <w:lang w:val="en-US" w:eastAsia="pt-BR"/>
          </w:rPr>
          <w:t>52</w:t>
        </w:r>
      </w:hyperlink>
    </w:p>
    <w:p w:rsidR="00046EA2" w:rsidRPr="00046EA2" w:rsidRDefault="00046EA2" w:rsidP="00046EA2">
      <w:pPr>
        <w:widowControl/>
        <w:spacing w:line="195"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heck_names, </w:t>
      </w:r>
      <w:hyperlink w:anchor="page6">
        <w:r w:rsidRPr="00046EA2">
          <w:rPr>
            <w:rFonts w:ascii="Arial" w:eastAsia="Arial" w:hAnsi="Arial" w:cs="Arial"/>
            <w:color w:val="0000CC"/>
            <w:sz w:val="20"/>
            <w:szCs w:val="20"/>
            <w:lang w:val="en-US" w:eastAsia="pt-BR"/>
          </w:rPr>
          <w:t>6</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classify_site, </w:t>
      </w:r>
      <w:hyperlink w:anchor="page7">
        <w:r w:rsidRPr="00046EA2">
          <w:rPr>
            <w:rFonts w:ascii="Arial" w:eastAsia="Arial" w:hAnsi="Arial" w:cs="Arial"/>
            <w:color w:val="0000CC"/>
            <w:sz w:val="20"/>
            <w:szCs w:val="20"/>
            <w:lang w:val="en-US" w:eastAsia="pt-BR"/>
          </w:rPr>
          <w:t>7</w:t>
        </w:r>
      </w:hyperlink>
      <w:r w:rsidRPr="00046EA2">
        <w:rPr>
          <w:rFonts w:ascii="Arial" w:eastAsia="Arial" w:hAnsi="Arial" w:cs="Arial"/>
          <w:sz w:val="20"/>
          <w:szCs w:val="20"/>
          <w:lang w:val="en-US" w:eastAsia="pt-BR"/>
        </w:rPr>
        <w:t xml:space="preserve">, </w:t>
      </w:r>
      <w:hyperlink w:anchor="page13">
        <w:r w:rsidRPr="00046EA2">
          <w:rPr>
            <w:rFonts w:ascii="Arial" w:eastAsia="Arial" w:hAnsi="Arial" w:cs="Arial"/>
            <w:color w:val="0000CC"/>
            <w:sz w:val="20"/>
            <w:szCs w:val="20"/>
            <w:lang w:val="en-US" w:eastAsia="pt-BR"/>
          </w:rPr>
          <w:t>13</w:t>
        </w:r>
      </w:hyperlink>
      <w:r w:rsidRPr="00046EA2">
        <w:rPr>
          <w:rFonts w:ascii="Arial" w:eastAsia="Arial" w:hAnsi="Arial" w:cs="Arial"/>
          <w:sz w:val="20"/>
          <w:szCs w:val="20"/>
          <w:lang w:val="en-US" w:eastAsia="pt-BR"/>
        </w:rPr>
        <w:t xml:space="preserve">, </w:t>
      </w:r>
      <w:hyperlink w:anchor="page30">
        <w:r w:rsidRPr="00046EA2">
          <w:rPr>
            <w:rFonts w:ascii="Arial" w:eastAsia="Arial" w:hAnsi="Arial" w:cs="Arial"/>
            <w:color w:val="0000CC"/>
            <w:sz w:val="20"/>
            <w:szCs w:val="20"/>
            <w:lang w:val="en-US" w:eastAsia="pt-BR"/>
          </w:rPr>
          <w:t>30</w:t>
        </w:r>
      </w:hyperlink>
    </w:p>
    <w:p w:rsidR="00046EA2" w:rsidRPr="00046EA2" w:rsidRDefault="00046EA2" w:rsidP="00046EA2">
      <w:pPr>
        <w:widowControl/>
        <w:spacing w:line="195"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diameter_class, </w:t>
      </w:r>
      <w:hyperlink w:anchor="page8">
        <w:r w:rsidRPr="00046EA2">
          <w:rPr>
            <w:rFonts w:ascii="Arial" w:eastAsia="Arial" w:hAnsi="Arial" w:cs="Arial"/>
            <w:color w:val="0000CC"/>
            <w:sz w:val="20"/>
            <w:szCs w:val="20"/>
            <w:lang w:val="en-US" w:eastAsia="pt-BR"/>
          </w:rPr>
          <w:t>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dom_height, </w:t>
      </w:r>
      <w:hyperlink w:anchor="page10">
        <w:r w:rsidRPr="00046EA2">
          <w:rPr>
            <w:rFonts w:ascii="Arial" w:eastAsia="Arial" w:hAnsi="Arial" w:cs="Arial"/>
            <w:color w:val="0000CC"/>
            <w:sz w:val="20"/>
            <w:szCs w:val="20"/>
            <w:lang w:val="en-US" w:eastAsia="pt-BR"/>
          </w:rPr>
          <w:t>10</w:t>
        </w:r>
      </w:hyperlink>
    </w:p>
    <w:p w:rsidR="00046EA2" w:rsidRPr="00046EA2" w:rsidRDefault="00046EA2" w:rsidP="00046EA2">
      <w:pPr>
        <w:widowControl/>
        <w:spacing w:line="195"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st_clutter, </w:t>
      </w:r>
      <w:hyperlink w:anchor="page8">
        <w:r w:rsidRPr="00046EA2">
          <w:rPr>
            <w:rFonts w:ascii="Arial" w:eastAsia="Arial" w:hAnsi="Arial" w:cs="Arial"/>
            <w:color w:val="0000CC"/>
            <w:sz w:val="20"/>
            <w:szCs w:val="20"/>
            <w:lang w:val="en-US" w:eastAsia="pt-BR"/>
          </w:rPr>
          <w:t>8</w:t>
        </w:r>
      </w:hyperlink>
      <w:r w:rsidRPr="00046EA2">
        <w:rPr>
          <w:rFonts w:ascii="Arial" w:eastAsia="Arial" w:hAnsi="Arial" w:cs="Arial"/>
          <w:sz w:val="20"/>
          <w:szCs w:val="20"/>
          <w:lang w:val="en-US" w:eastAsia="pt-BR"/>
        </w:rPr>
        <w:t xml:space="preserve">, </w:t>
      </w:r>
      <w:hyperlink w:anchor="page12">
        <w:r w:rsidRPr="00046EA2">
          <w:rPr>
            <w:rFonts w:ascii="Arial" w:eastAsia="Arial" w:hAnsi="Arial" w:cs="Arial"/>
            <w:color w:val="0000CC"/>
            <w:sz w:val="20"/>
            <w:szCs w:val="20"/>
            <w:lang w:val="en-US" w:eastAsia="pt-BR"/>
          </w:rPr>
          <w:t>12</w:t>
        </w:r>
      </w:hyperlink>
      <w:r w:rsidRPr="00046EA2">
        <w:rPr>
          <w:rFonts w:ascii="Arial" w:eastAsia="Arial" w:hAnsi="Arial" w:cs="Arial"/>
          <w:sz w:val="20"/>
          <w:szCs w:val="20"/>
          <w:lang w:val="en-US" w:eastAsia="pt-BR"/>
        </w:rPr>
        <w:t xml:space="preserve">, </w:t>
      </w:r>
      <w:hyperlink w:anchor="page30">
        <w:r w:rsidRPr="00046EA2">
          <w:rPr>
            <w:rFonts w:ascii="Arial" w:eastAsia="Arial" w:hAnsi="Arial" w:cs="Arial"/>
            <w:color w:val="0000CC"/>
            <w:sz w:val="20"/>
            <w:szCs w:val="20"/>
            <w:lang w:val="en-US" w:eastAsia="pt-BR"/>
          </w:rPr>
          <w:t>30</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 </w:t>
      </w:r>
      <w:hyperlink w:anchor="page13">
        <w:r w:rsidRPr="00046EA2">
          <w:rPr>
            <w:rFonts w:ascii="Arial" w:eastAsia="Arial" w:hAnsi="Arial" w:cs="Arial"/>
            <w:color w:val="0000CC"/>
            <w:sz w:val="20"/>
            <w:szCs w:val="20"/>
            <w:lang w:val="en-US" w:eastAsia="pt-BR"/>
          </w:rPr>
          <w:t>13</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0, </w:t>
      </w:r>
      <w:hyperlink w:anchor="page14">
        <w:r w:rsidRPr="00046EA2">
          <w:rPr>
            <w:rFonts w:ascii="Arial" w:eastAsia="Arial" w:hAnsi="Arial" w:cs="Arial"/>
            <w:color w:val="0000CC"/>
            <w:sz w:val="20"/>
            <w:szCs w:val="20"/>
            <w:lang w:val="en-US" w:eastAsia="pt-BR"/>
          </w:rPr>
          <w:t>14</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1, </w:t>
      </w:r>
      <w:hyperlink w:anchor="page15">
        <w:r w:rsidRPr="00046EA2">
          <w:rPr>
            <w:rFonts w:ascii="Arial" w:eastAsia="Arial" w:hAnsi="Arial" w:cs="Arial"/>
            <w:color w:val="0000CC"/>
            <w:sz w:val="20"/>
            <w:szCs w:val="20"/>
            <w:lang w:val="en-US" w:eastAsia="pt-BR"/>
          </w:rPr>
          <w:t>15</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2, </w:t>
      </w:r>
      <w:hyperlink w:anchor="page16">
        <w:r w:rsidRPr="00046EA2">
          <w:rPr>
            <w:rFonts w:ascii="Arial" w:eastAsia="Arial" w:hAnsi="Arial" w:cs="Arial"/>
            <w:color w:val="0000CC"/>
            <w:sz w:val="20"/>
            <w:szCs w:val="20"/>
            <w:lang w:val="en-US" w:eastAsia="pt-BR"/>
          </w:rPr>
          <w:t>16</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3, </w:t>
      </w:r>
      <w:hyperlink w:anchor="page16">
        <w:r w:rsidRPr="00046EA2">
          <w:rPr>
            <w:rFonts w:ascii="Arial" w:eastAsia="Arial" w:hAnsi="Arial" w:cs="Arial"/>
            <w:color w:val="0000CC"/>
            <w:sz w:val="20"/>
            <w:szCs w:val="20"/>
            <w:lang w:val="en-US" w:eastAsia="pt-BR"/>
          </w:rPr>
          <w:t>16</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4, </w:t>
      </w:r>
      <w:hyperlink w:anchor="page17">
        <w:r w:rsidRPr="00046EA2">
          <w:rPr>
            <w:rFonts w:ascii="Arial" w:eastAsia="Arial" w:hAnsi="Arial" w:cs="Arial"/>
            <w:color w:val="0000CC"/>
            <w:sz w:val="20"/>
            <w:szCs w:val="20"/>
            <w:lang w:val="en-US" w:eastAsia="pt-BR"/>
          </w:rPr>
          <w:t>17</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5, </w:t>
      </w:r>
      <w:hyperlink w:anchor="page18">
        <w:r w:rsidRPr="00046EA2">
          <w:rPr>
            <w:rFonts w:ascii="Arial" w:eastAsia="Arial" w:hAnsi="Arial" w:cs="Arial"/>
            <w:color w:val="0000CC"/>
            <w:sz w:val="20"/>
            <w:szCs w:val="20"/>
            <w:lang w:val="en-US" w:eastAsia="pt-BR"/>
          </w:rPr>
          <w:t>1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6, </w:t>
      </w:r>
      <w:hyperlink w:anchor="page18">
        <w:r w:rsidRPr="00046EA2">
          <w:rPr>
            <w:rFonts w:ascii="Arial" w:eastAsia="Arial" w:hAnsi="Arial" w:cs="Arial"/>
            <w:color w:val="0000CC"/>
            <w:sz w:val="20"/>
            <w:szCs w:val="20"/>
            <w:lang w:val="en-US" w:eastAsia="pt-BR"/>
          </w:rPr>
          <w:t>1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7, </w:t>
      </w:r>
      <w:hyperlink w:anchor="page19">
        <w:r w:rsidRPr="00046EA2">
          <w:rPr>
            <w:rFonts w:ascii="Arial" w:eastAsia="Arial" w:hAnsi="Arial" w:cs="Arial"/>
            <w:color w:val="0000CC"/>
            <w:sz w:val="20"/>
            <w:szCs w:val="20"/>
            <w:lang w:val="en-US" w:eastAsia="pt-BR"/>
          </w:rPr>
          <w:t>19</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8, </w:t>
      </w:r>
      <w:hyperlink w:anchor="page20">
        <w:r w:rsidRPr="00046EA2">
          <w:rPr>
            <w:rFonts w:ascii="Arial" w:eastAsia="Arial" w:hAnsi="Arial" w:cs="Arial"/>
            <w:color w:val="0000CC"/>
            <w:sz w:val="20"/>
            <w:szCs w:val="20"/>
            <w:lang w:val="en-US" w:eastAsia="pt-BR"/>
          </w:rPr>
          <w:t>20</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19, </w:t>
      </w:r>
      <w:hyperlink w:anchor="page20">
        <w:r w:rsidRPr="00046EA2">
          <w:rPr>
            <w:rFonts w:ascii="Arial" w:eastAsia="Arial" w:hAnsi="Arial" w:cs="Arial"/>
            <w:color w:val="0000CC"/>
            <w:sz w:val="20"/>
            <w:szCs w:val="20"/>
            <w:lang w:val="en-US" w:eastAsia="pt-BR"/>
          </w:rPr>
          <w:t>20</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 </w:t>
      </w:r>
      <w:hyperlink w:anchor="page21">
        <w:r w:rsidRPr="00046EA2">
          <w:rPr>
            <w:rFonts w:ascii="Arial" w:eastAsia="Arial" w:hAnsi="Arial" w:cs="Arial"/>
            <w:color w:val="0000CC"/>
            <w:sz w:val="20"/>
            <w:szCs w:val="20"/>
            <w:lang w:val="en-US" w:eastAsia="pt-BR"/>
          </w:rPr>
          <w:t>21</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0, </w:t>
      </w:r>
      <w:hyperlink w:anchor="page22">
        <w:r w:rsidRPr="00046EA2">
          <w:rPr>
            <w:rFonts w:ascii="Arial" w:eastAsia="Arial" w:hAnsi="Arial" w:cs="Arial"/>
            <w:color w:val="0000CC"/>
            <w:sz w:val="20"/>
            <w:szCs w:val="20"/>
            <w:lang w:val="en-US" w:eastAsia="pt-BR"/>
          </w:rPr>
          <w:t>22</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1, </w:t>
      </w:r>
      <w:hyperlink w:anchor="page23">
        <w:r w:rsidRPr="00046EA2">
          <w:rPr>
            <w:rFonts w:ascii="Arial" w:eastAsia="Arial" w:hAnsi="Arial" w:cs="Arial"/>
            <w:color w:val="0000CC"/>
            <w:sz w:val="20"/>
            <w:szCs w:val="20"/>
            <w:lang w:val="en-US" w:eastAsia="pt-BR"/>
          </w:rPr>
          <w:t>23</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22, </w:t>
      </w:r>
      <w:hyperlink w:anchor="page24">
        <w:r w:rsidRPr="00046EA2">
          <w:rPr>
            <w:rFonts w:ascii="Arial" w:eastAsia="Arial" w:hAnsi="Arial" w:cs="Arial"/>
            <w:color w:val="0000CC"/>
            <w:sz w:val="20"/>
            <w:szCs w:val="20"/>
            <w:lang w:val="en-US" w:eastAsia="pt-BR"/>
          </w:rPr>
          <w:t>24</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3, </w:t>
      </w:r>
      <w:hyperlink w:anchor="page24">
        <w:r w:rsidRPr="00046EA2">
          <w:rPr>
            <w:rFonts w:ascii="Arial" w:eastAsia="Arial" w:hAnsi="Arial" w:cs="Arial"/>
            <w:color w:val="0000CC"/>
            <w:sz w:val="20"/>
            <w:szCs w:val="20"/>
            <w:lang w:val="en-US" w:eastAsia="pt-BR"/>
          </w:rPr>
          <w:t>24</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4, </w:t>
      </w:r>
      <w:hyperlink w:anchor="page25">
        <w:r w:rsidRPr="00046EA2">
          <w:rPr>
            <w:rFonts w:ascii="Arial" w:eastAsia="Arial" w:hAnsi="Arial" w:cs="Arial"/>
            <w:color w:val="0000CC"/>
            <w:sz w:val="20"/>
            <w:szCs w:val="20"/>
            <w:lang w:val="en-US" w:eastAsia="pt-BR"/>
          </w:rPr>
          <w:t>25</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exfm5, </w:t>
      </w:r>
      <w:hyperlink w:anchor="page25">
        <w:r w:rsidRPr="00046EA2">
          <w:rPr>
            <w:rFonts w:ascii="Arial" w:eastAsia="Arial" w:hAnsi="Arial" w:cs="Arial"/>
            <w:color w:val="0000CC"/>
            <w:sz w:val="20"/>
            <w:szCs w:val="20"/>
            <w:lang w:val="en-US" w:eastAsia="pt-BR"/>
          </w:rPr>
          <w:t>25</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exfm6, </w:t>
      </w:r>
      <w:hyperlink w:anchor="page26">
        <w:r w:rsidRPr="00046EA2">
          <w:rPr>
            <w:rFonts w:ascii="Arial" w:eastAsia="Arial" w:hAnsi="Arial" w:cs="Arial"/>
            <w:color w:val="0000CC"/>
            <w:sz w:val="20"/>
            <w:szCs w:val="20"/>
            <w:lang w:eastAsia="pt-BR"/>
          </w:rPr>
          <w:t>26</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exfm7, </w:t>
      </w:r>
      <w:hyperlink w:anchor="page27">
        <w:r w:rsidRPr="00046EA2">
          <w:rPr>
            <w:rFonts w:ascii="Arial" w:eastAsia="Arial" w:hAnsi="Arial" w:cs="Arial"/>
            <w:color w:val="0000CC"/>
            <w:sz w:val="20"/>
            <w:szCs w:val="20"/>
            <w:lang w:eastAsia="pt-BR"/>
          </w:rPr>
          <w:t>27</w:t>
        </w:r>
      </w:hyperlink>
    </w:p>
    <w:p w:rsidR="00046EA2" w:rsidRPr="00046EA2" w:rsidRDefault="00046EA2" w:rsidP="00046EA2">
      <w:pPr>
        <w:widowControl/>
        <w:spacing w:line="200"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pgSz w:w="12240" w:h="15840"/>
          <w:pgMar w:top="1440" w:right="1440" w:bottom="1153" w:left="1440" w:header="0" w:footer="0" w:gutter="0"/>
          <w:cols w:num="2" w:space="720" w:equalWidth="0">
            <w:col w:w="4320" w:space="720"/>
            <w:col w:w="4320"/>
          </w:cols>
        </w:sectPr>
      </w:pPr>
    </w:p>
    <w:p w:rsidR="00046EA2" w:rsidRPr="00046EA2" w:rsidRDefault="00046EA2" w:rsidP="00046EA2">
      <w:pPr>
        <w:widowControl/>
        <w:spacing w:line="74"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center"/>
        <w:rPr>
          <w:rFonts w:eastAsiaTheme="minorEastAsia"/>
          <w:sz w:val="20"/>
          <w:szCs w:val="20"/>
          <w:lang w:eastAsia="pt-BR"/>
        </w:rPr>
      </w:pPr>
      <w:r w:rsidRPr="00046EA2">
        <w:rPr>
          <w:rFonts w:ascii="Arial" w:eastAsia="Arial" w:hAnsi="Arial" w:cs="Arial"/>
          <w:sz w:val="17"/>
          <w:szCs w:val="17"/>
          <w:lang w:eastAsia="pt-BR"/>
        </w:rPr>
        <w:t>70</w:t>
      </w:r>
    </w:p>
    <w:p w:rsidR="00046EA2" w:rsidRPr="00046EA2" w:rsidRDefault="00046EA2" w:rsidP="00046EA2">
      <w:pPr>
        <w:widowControl/>
        <w:spacing w:line="240" w:lineRule="auto"/>
        <w:ind w:firstLine="0"/>
        <w:jc w:val="left"/>
        <w:rPr>
          <w:rFonts w:eastAsiaTheme="minorEastAsia"/>
          <w:sz w:val="22"/>
          <w:szCs w:val="22"/>
          <w:lang w:eastAsia="pt-BR"/>
        </w:rPr>
        <w:sectPr w:rsidR="00046EA2" w:rsidRPr="00046EA2">
          <w:type w:val="continuous"/>
          <w:pgSz w:w="12240" w:h="15840"/>
          <w:pgMar w:top="1440" w:right="1440" w:bottom="1153" w:left="1440" w:header="0" w:footer="0" w:gutter="0"/>
          <w:cols w:space="720" w:equalWidth="0">
            <w:col w:w="9360"/>
          </w:cols>
        </w:sectPr>
      </w:pPr>
    </w:p>
    <w:tbl>
      <w:tblPr>
        <w:tblW w:w="0" w:type="auto"/>
        <w:tblInd w:w="560" w:type="dxa"/>
        <w:tblLayout w:type="fixed"/>
        <w:tblCellMar>
          <w:left w:w="0" w:type="dxa"/>
          <w:right w:w="0" w:type="dxa"/>
        </w:tblCellMar>
        <w:tblLook w:val="04A0" w:firstRow="1" w:lastRow="0" w:firstColumn="1" w:lastColumn="0" w:noHBand="0" w:noVBand="1"/>
      </w:tblPr>
      <w:tblGrid>
        <w:gridCol w:w="4340"/>
        <w:gridCol w:w="3900"/>
      </w:tblGrid>
      <w:tr w:rsidR="00046EA2" w:rsidRPr="00046EA2" w:rsidTr="00046EA2">
        <w:trPr>
          <w:trHeight w:val="237"/>
        </w:trPr>
        <w:tc>
          <w:tcPr>
            <w:tcW w:w="4340" w:type="dxa"/>
            <w:vAlign w:val="bottom"/>
          </w:tcPr>
          <w:p w:rsidR="00046EA2" w:rsidRPr="00046EA2" w:rsidRDefault="00046EA2" w:rsidP="00046EA2">
            <w:pPr>
              <w:widowControl/>
              <w:spacing w:line="240" w:lineRule="auto"/>
              <w:ind w:firstLine="0"/>
              <w:jc w:val="left"/>
              <w:rPr>
                <w:rFonts w:eastAsiaTheme="minorEastAsia"/>
                <w:sz w:val="20"/>
                <w:szCs w:val="20"/>
                <w:lang w:eastAsia="pt-BR"/>
              </w:rPr>
            </w:pPr>
            <w:bookmarkStart w:id="101" w:name="page71"/>
            <w:bookmarkEnd w:id="101"/>
            <w:r w:rsidRPr="00046EA2">
              <w:rPr>
                <w:rFonts w:ascii="Arial" w:eastAsia="Arial" w:hAnsi="Arial" w:cs="Arial"/>
                <w:sz w:val="20"/>
                <w:szCs w:val="20"/>
                <w:lang w:eastAsia="pt-BR"/>
              </w:rPr>
              <w:lastRenderedPageBreak/>
              <w:t>INDEX</w:t>
            </w:r>
          </w:p>
        </w:tc>
        <w:tc>
          <w:tcPr>
            <w:tcW w:w="3900" w:type="dxa"/>
            <w:vAlign w:val="bottom"/>
          </w:tcPr>
          <w:p w:rsidR="00046EA2" w:rsidRPr="00046EA2" w:rsidRDefault="00046EA2" w:rsidP="00046EA2">
            <w:pPr>
              <w:widowControl/>
              <w:spacing w:line="240" w:lineRule="auto"/>
              <w:ind w:firstLine="0"/>
              <w:jc w:val="right"/>
              <w:rPr>
                <w:rFonts w:eastAsiaTheme="minorEastAsia"/>
                <w:sz w:val="20"/>
                <w:szCs w:val="20"/>
                <w:lang w:eastAsia="pt-BR"/>
              </w:rPr>
            </w:pPr>
            <w:r w:rsidRPr="00046EA2">
              <w:rPr>
                <w:rFonts w:ascii="Arial" w:eastAsia="Arial" w:hAnsi="Arial" w:cs="Arial"/>
                <w:sz w:val="20"/>
                <w:szCs w:val="20"/>
                <w:lang w:eastAsia="pt-BR"/>
              </w:rPr>
              <w:t>71</w:t>
            </w:r>
          </w:p>
        </w:tc>
      </w:tr>
    </w:tbl>
    <w:p w:rsidR="00046EA2" w:rsidRPr="00046EA2" w:rsidRDefault="00046EA2" w:rsidP="00046EA2">
      <w:pPr>
        <w:widowControl/>
        <w:spacing w:line="322"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exfm8, </w:t>
      </w:r>
      <w:hyperlink w:anchor="page28">
        <w:r w:rsidRPr="00046EA2">
          <w:rPr>
            <w:rFonts w:ascii="Arial" w:eastAsia="Arial" w:hAnsi="Arial" w:cs="Arial"/>
            <w:color w:val="0000CC"/>
            <w:sz w:val="20"/>
            <w:szCs w:val="20"/>
            <w:lang w:eastAsia="pt-BR"/>
          </w:rPr>
          <w:t>28</w:t>
        </w:r>
      </w:hyperlink>
    </w:p>
    <w:p w:rsidR="00046EA2" w:rsidRPr="00046EA2" w:rsidRDefault="00046EA2" w:rsidP="00046EA2">
      <w:pPr>
        <w:widowControl/>
        <w:spacing w:line="9"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exfm9, </w:t>
      </w:r>
      <w:hyperlink w:anchor="page28">
        <w:r w:rsidRPr="00046EA2">
          <w:rPr>
            <w:rFonts w:ascii="Arial" w:eastAsia="Arial" w:hAnsi="Arial" w:cs="Arial"/>
            <w:color w:val="0000CC"/>
            <w:sz w:val="20"/>
            <w:szCs w:val="20"/>
            <w:lang w:eastAsia="pt-BR"/>
          </w:rPr>
          <w:t>28</w:t>
        </w:r>
      </w:hyperlink>
    </w:p>
    <w:p w:rsidR="00046EA2" w:rsidRPr="00046EA2" w:rsidRDefault="00046EA2" w:rsidP="00046EA2">
      <w:pPr>
        <w:widowControl/>
        <w:spacing w:line="208" w:lineRule="exact"/>
        <w:ind w:firstLine="0"/>
        <w:jc w:val="left"/>
        <w:rPr>
          <w:rFonts w:eastAsiaTheme="minorEastAsia"/>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fit_clutter, </w:t>
      </w:r>
      <w:hyperlink w:anchor="page8">
        <w:r w:rsidRPr="00046EA2">
          <w:rPr>
            <w:rFonts w:ascii="Arial" w:eastAsia="Arial" w:hAnsi="Arial" w:cs="Arial"/>
            <w:color w:val="0000CC"/>
            <w:sz w:val="20"/>
            <w:szCs w:val="20"/>
            <w:lang w:eastAsia="pt-BR"/>
          </w:rPr>
          <w:t>8</w:t>
        </w:r>
      </w:hyperlink>
      <w:r w:rsidRPr="00046EA2">
        <w:rPr>
          <w:rFonts w:ascii="Arial" w:eastAsia="Arial" w:hAnsi="Arial" w:cs="Arial"/>
          <w:sz w:val="20"/>
          <w:szCs w:val="20"/>
          <w:lang w:eastAsia="pt-BR"/>
        </w:rPr>
        <w:t xml:space="preserve">, </w:t>
      </w:r>
      <w:hyperlink w:anchor="page13">
        <w:r w:rsidRPr="00046EA2">
          <w:rPr>
            <w:rFonts w:ascii="Arial" w:eastAsia="Arial" w:hAnsi="Arial" w:cs="Arial"/>
            <w:color w:val="0000CC"/>
            <w:sz w:val="20"/>
            <w:szCs w:val="20"/>
            <w:lang w:eastAsia="pt-BR"/>
          </w:rPr>
          <w:t>13</w:t>
        </w:r>
      </w:hyperlink>
      <w:r w:rsidRPr="00046EA2">
        <w:rPr>
          <w:rFonts w:ascii="Arial" w:eastAsia="Arial" w:hAnsi="Arial" w:cs="Arial"/>
          <w:sz w:val="20"/>
          <w:szCs w:val="20"/>
          <w:lang w:eastAsia="pt-BR"/>
        </w:rPr>
        <w:t xml:space="preserve">, </w:t>
      </w:r>
      <w:hyperlink w:anchor="page29">
        <w:r w:rsidRPr="00046EA2">
          <w:rPr>
            <w:rFonts w:ascii="Arial" w:eastAsia="Arial" w:hAnsi="Arial" w:cs="Arial"/>
            <w:color w:val="0000CC"/>
            <w:sz w:val="20"/>
            <w:szCs w:val="20"/>
            <w:lang w:eastAsia="pt-BR"/>
          </w:rPr>
          <w:t>29</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forest_structure, </w:t>
      </w:r>
      <w:hyperlink w:anchor="page31">
        <w:r w:rsidRPr="00046EA2">
          <w:rPr>
            <w:rFonts w:ascii="Arial" w:eastAsia="Arial" w:hAnsi="Arial" w:cs="Arial"/>
            <w:color w:val="0000CC"/>
            <w:sz w:val="20"/>
            <w:szCs w:val="20"/>
            <w:lang w:eastAsia="pt-BR"/>
          </w:rPr>
          <w:t>31</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graybill_f, </w:t>
      </w:r>
      <w:hyperlink w:anchor="page32">
        <w:r w:rsidRPr="00046EA2">
          <w:rPr>
            <w:rFonts w:ascii="Arial" w:eastAsia="Arial" w:hAnsi="Arial" w:cs="Arial"/>
            <w:color w:val="0000CC"/>
            <w:sz w:val="20"/>
            <w:szCs w:val="20"/>
            <w:lang w:eastAsia="pt-BR"/>
          </w:rPr>
          <w:t>32</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guide_curve, </w:t>
      </w:r>
      <w:hyperlink w:anchor="page34">
        <w:r w:rsidRPr="00046EA2">
          <w:rPr>
            <w:rFonts w:ascii="Arial" w:eastAsia="Arial" w:hAnsi="Arial" w:cs="Arial"/>
            <w:color w:val="0000CC"/>
            <w:sz w:val="20"/>
            <w:szCs w:val="20"/>
            <w:lang w:eastAsia="pt-BR"/>
          </w:rPr>
          <w:t>34</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huberwb, </w:t>
      </w:r>
      <w:hyperlink w:anchor="page35">
        <w:r w:rsidRPr="00046EA2">
          <w:rPr>
            <w:rFonts w:ascii="Arial" w:eastAsia="Arial" w:hAnsi="Arial" w:cs="Arial"/>
            <w:color w:val="0000CC"/>
            <w:sz w:val="20"/>
            <w:szCs w:val="20"/>
            <w:lang w:eastAsia="pt-BR"/>
          </w:rPr>
          <w:t>35</w:t>
        </w:r>
      </w:hyperlink>
      <w:r w:rsidRPr="00046EA2">
        <w:rPr>
          <w:rFonts w:ascii="Arial" w:eastAsia="Arial" w:hAnsi="Arial" w:cs="Arial"/>
          <w:sz w:val="20"/>
          <w:szCs w:val="20"/>
          <w:lang w:eastAsia="pt-BR"/>
        </w:rPr>
        <w:t xml:space="preserve">, </w:t>
      </w:r>
      <w:hyperlink w:anchor="page37">
        <w:r w:rsidRPr="00046EA2">
          <w:rPr>
            <w:rFonts w:ascii="Arial" w:eastAsia="Arial" w:hAnsi="Arial" w:cs="Arial"/>
            <w:color w:val="0000CC"/>
            <w:sz w:val="20"/>
            <w:szCs w:val="20"/>
            <w:lang w:eastAsia="pt-BR"/>
          </w:rPr>
          <w:t>37</w:t>
        </w:r>
      </w:hyperlink>
      <w:r w:rsidRPr="00046EA2">
        <w:rPr>
          <w:rFonts w:ascii="Arial" w:eastAsia="Arial" w:hAnsi="Arial" w:cs="Arial"/>
          <w:sz w:val="20"/>
          <w:szCs w:val="20"/>
          <w:lang w:eastAsia="pt-BR"/>
        </w:rPr>
        <w:t xml:space="preserve">, </w:t>
      </w:r>
      <w:hyperlink w:anchor="page55">
        <w:r w:rsidRPr="00046EA2">
          <w:rPr>
            <w:rFonts w:ascii="Arial" w:eastAsia="Arial" w:hAnsi="Arial" w:cs="Arial"/>
            <w:color w:val="0000CC"/>
            <w:sz w:val="20"/>
            <w:szCs w:val="20"/>
            <w:lang w:eastAsia="pt-BR"/>
          </w:rPr>
          <w:t>55</w:t>
        </w:r>
      </w:hyperlink>
      <w:r w:rsidRPr="00046EA2">
        <w:rPr>
          <w:rFonts w:ascii="Arial" w:eastAsia="Arial" w:hAnsi="Arial" w:cs="Arial"/>
          <w:sz w:val="20"/>
          <w:szCs w:val="20"/>
          <w:lang w:eastAsia="pt-BR"/>
        </w:rPr>
        <w:t xml:space="preserve">, </w:t>
      </w:r>
      <w:hyperlink w:anchor="page57">
        <w:r w:rsidRPr="00046EA2">
          <w:rPr>
            <w:rFonts w:ascii="Arial" w:eastAsia="Arial" w:hAnsi="Arial" w:cs="Arial"/>
            <w:color w:val="0000CC"/>
            <w:sz w:val="20"/>
            <w:szCs w:val="20"/>
            <w:lang w:eastAsia="pt-BR"/>
          </w:rPr>
          <w:t>57</w:t>
        </w:r>
      </w:hyperlink>
      <w:r w:rsidRPr="00046EA2">
        <w:rPr>
          <w:rFonts w:ascii="Arial" w:eastAsia="Arial" w:hAnsi="Arial" w:cs="Arial"/>
          <w:sz w:val="20"/>
          <w:szCs w:val="20"/>
          <w:lang w:eastAsia="pt-BR"/>
        </w:rPr>
        <w:t xml:space="preserve">, </w:t>
      </w:r>
      <w:hyperlink w:anchor="page68">
        <w:r w:rsidRPr="00046EA2">
          <w:rPr>
            <w:rFonts w:ascii="Arial" w:eastAsia="Arial" w:hAnsi="Arial" w:cs="Arial"/>
            <w:color w:val="0000CC"/>
            <w:sz w:val="20"/>
            <w:szCs w:val="20"/>
            <w:lang w:eastAsia="pt-BR"/>
          </w:rPr>
          <w:t>68</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huberwob, </w:t>
      </w:r>
      <w:hyperlink w:anchor="page36">
        <w:r w:rsidRPr="00046EA2">
          <w:rPr>
            <w:rFonts w:ascii="Arial" w:eastAsia="Arial" w:hAnsi="Arial" w:cs="Arial"/>
            <w:color w:val="0000CC"/>
            <w:sz w:val="20"/>
            <w:szCs w:val="20"/>
            <w:lang w:eastAsia="pt-BR"/>
          </w:rPr>
          <w:t>36</w:t>
        </w:r>
      </w:hyperlink>
      <w:r w:rsidRPr="00046EA2">
        <w:rPr>
          <w:rFonts w:ascii="Arial" w:eastAsia="Arial" w:hAnsi="Arial" w:cs="Arial"/>
          <w:sz w:val="20"/>
          <w:szCs w:val="20"/>
          <w:lang w:eastAsia="pt-BR"/>
        </w:rPr>
        <w:t xml:space="preserve">, </w:t>
      </w:r>
      <w:hyperlink w:anchor="page37">
        <w:r w:rsidRPr="00046EA2">
          <w:rPr>
            <w:rFonts w:ascii="Arial" w:eastAsia="Arial" w:hAnsi="Arial" w:cs="Arial"/>
            <w:color w:val="0000CC"/>
            <w:sz w:val="20"/>
            <w:szCs w:val="20"/>
            <w:lang w:eastAsia="pt-BR"/>
          </w:rPr>
          <w:t>37</w:t>
        </w:r>
      </w:hyperlink>
      <w:r w:rsidRPr="00046EA2">
        <w:rPr>
          <w:rFonts w:ascii="Arial" w:eastAsia="Arial" w:hAnsi="Arial" w:cs="Arial"/>
          <w:sz w:val="20"/>
          <w:szCs w:val="20"/>
          <w:lang w:eastAsia="pt-BR"/>
        </w:rPr>
        <w:t xml:space="preserve">, </w:t>
      </w:r>
      <w:hyperlink w:anchor="page55">
        <w:r w:rsidRPr="00046EA2">
          <w:rPr>
            <w:rFonts w:ascii="Arial" w:eastAsia="Arial" w:hAnsi="Arial" w:cs="Arial"/>
            <w:color w:val="0000CC"/>
            <w:sz w:val="20"/>
            <w:szCs w:val="20"/>
            <w:lang w:eastAsia="pt-BR"/>
          </w:rPr>
          <w:t>55</w:t>
        </w:r>
      </w:hyperlink>
      <w:r w:rsidRPr="00046EA2">
        <w:rPr>
          <w:rFonts w:ascii="Arial" w:eastAsia="Arial" w:hAnsi="Arial" w:cs="Arial"/>
          <w:sz w:val="20"/>
          <w:szCs w:val="20"/>
          <w:lang w:eastAsia="pt-BR"/>
        </w:rPr>
        <w:t xml:space="preserve">, </w:t>
      </w:r>
      <w:hyperlink w:anchor="page57">
        <w:r w:rsidRPr="00046EA2">
          <w:rPr>
            <w:rFonts w:ascii="Arial" w:eastAsia="Arial" w:hAnsi="Arial" w:cs="Arial"/>
            <w:color w:val="0000CC"/>
            <w:sz w:val="20"/>
            <w:szCs w:val="20"/>
            <w:lang w:eastAsia="pt-BR"/>
          </w:rPr>
          <w:t>57</w:t>
        </w:r>
      </w:hyperlink>
      <w:r w:rsidRPr="00046EA2">
        <w:rPr>
          <w:rFonts w:ascii="Arial" w:eastAsia="Arial" w:hAnsi="Arial" w:cs="Arial"/>
          <w:sz w:val="20"/>
          <w:szCs w:val="20"/>
          <w:lang w:eastAsia="pt-BR"/>
        </w:rPr>
        <w:t xml:space="preserve">, </w:t>
      </w:r>
      <w:hyperlink w:anchor="page68">
        <w:r w:rsidRPr="00046EA2">
          <w:rPr>
            <w:rFonts w:ascii="Arial" w:eastAsia="Arial" w:hAnsi="Arial" w:cs="Arial"/>
            <w:color w:val="0000CC"/>
            <w:sz w:val="20"/>
            <w:szCs w:val="20"/>
            <w:lang w:eastAsia="pt-BR"/>
          </w:rPr>
          <w:t>68</w:t>
        </w:r>
      </w:hyperlink>
    </w:p>
    <w:p w:rsidR="00046EA2" w:rsidRPr="00046EA2" w:rsidRDefault="00046EA2" w:rsidP="00046EA2">
      <w:pPr>
        <w:widowControl/>
        <w:spacing w:line="20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ident_model, </w:t>
      </w:r>
      <w:hyperlink w:anchor="page38">
        <w:r w:rsidRPr="00046EA2">
          <w:rPr>
            <w:rFonts w:ascii="Arial" w:eastAsia="Arial" w:hAnsi="Arial" w:cs="Arial"/>
            <w:color w:val="0000CC"/>
            <w:sz w:val="20"/>
            <w:szCs w:val="20"/>
            <w:lang w:eastAsia="pt-BR"/>
          </w:rPr>
          <w:t>38</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inv, </w:t>
      </w:r>
      <w:hyperlink w:anchor="page40">
        <w:r w:rsidRPr="00046EA2">
          <w:rPr>
            <w:rFonts w:ascii="Arial" w:eastAsia="Arial" w:hAnsi="Arial" w:cs="Arial"/>
            <w:color w:val="0000CC"/>
            <w:sz w:val="20"/>
            <w:szCs w:val="20"/>
            <w:lang w:eastAsia="pt-BR"/>
          </w:rPr>
          <w:t>40</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lm_table, </w:t>
      </w:r>
      <w:hyperlink w:anchor="page41">
        <w:r w:rsidRPr="00046EA2">
          <w:rPr>
            <w:rFonts w:ascii="Arial" w:eastAsia="Arial" w:hAnsi="Arial" w:cs="Arial"/>
            <w:color w:val="0000CC"/>
            <w:sz w:val="20"/>
            <w:szCs w:val="20"/>
            <w:lang w:eastAsia="pt-BR"/>
          </w:rPr>
          <w:t>41</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magrittr, </w:t>
      </w:r>
      <w:hyperlink w:anchor="page69">
        <w:r w:rsidRPr="00046EA2">
          <w:rPr>
            <w:rFonts w:ascii="Arial" w:eastAsia="Arial" w:hAnsi="Arial" w:cs="Arial"/>
            <w:color w:val="0000CC"/>
            <w:sz w:val="20"/>
            <w:szCs w:val="20"/>
            <w:lang w:eastAsia="pt-BR"/>
          </w:rPr>
          <w:t>69</w:t>
        </w:r>
      </w:hyperlink>
    </w:p>
    <w:p w:rsidR="00046EA2" w:rsidRPr="00046EA2" w:rsidRDefault="00046EA2" w:rsidP="00046EA2">
      <w:pPr>
        <w:widowControl/>
        <w:spacing w:line="20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nls_table, </w:t>
      </w:r>
      <w:hyperlink w:anchor="page42">
        <w:r w:rsidRPr="00046EA2">
          <w:rPr>
            <w:rFonts w:ascii="Arial" w:eastAsia="Arial" w:hAnsi="Arial" w:cs="Arial"/>
            <w:color w:val="0000CC"/>
            <w:sz w:val="20"/>
            <w:szCs w:val="20"/>
            <w:lang w:eastAsia="pt-BR"/>
          </w:rPr>
          <w:t>42</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nlsLM, </w:t>
      </w:r>
      <w:hyperlink w:anchor="page43">
        <w:r w:rsidRPr="00046EA2">
          <w:rPr>
            <w:rFonts w:ascii="Arial" w:eastAsia="Arial" w:hAnsi="Arial" w:cs="Arial"/>
            <w:color w:val="0000CC"/>
            <w:sz w:val="20"/>
            <w:szCs w:val="20"/>
            <w:lang w:eastAsia="pt-BR"/>
          </w:rPr>
          <w:t>43</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npv_irr, </w:t>
      </w:r>
      <w:hyperlink w:anchor="page45">
        <w:r w:rsidRPr="00046EA2">
          <w:rPr>
            <w:rFonts w:ascii="Arial" w:eastAsia="Arial" w:hAnsi="Arial" w:cs="Arial"/>
            <w:color w:val="0000CC"/>
            <w:sz w:val="20"/>
            <w:szCs w:val="20"/>
            <w:lang w:eastAsia="pt-BR"/>
          </w:rPr>
          <w:t>45</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plot_summarise, </w:t>
      </w:r>
      <w:hyperlink w:anchor="page47">
        <w:r w:rsidRPr="00046EA2">
          <w:rPr>
            <w:rFonts w:ascii="Arial" w:eastAsia="Arial" w:hAnsi="Arial" w:cs="Arial"/>
            <w:color w:val="0000CC"/>
            <w:sz w:val="20"/>
            <w:szCs w:val="20"/>
            <w:lang w:eastAsia="pt-BR"/>
          </w:rPr>
          <w:t>47</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pow, </w:t>
      </w:r>
      <w:hyperlink w:anchor="page49">
        <w:r w:rsidRPr="00046EA2">
          <w:rPr>
            <w:rFonts w:ascii="Arial" w:eastAsia="Arial" w:hAnsi="Arial" w:cs="Arial"/>
            <w:color w:val="0000CC"/>
            <w:sz w:val="20"/>
            <w:szCs w:val="20"/>
            <w:lang w:eastAsia="pt-BR"/>
          </w:rPr>
          <w:t>49</w:t>
        </w:r>
      </w:hyperlink>
    </w:p>
    <w:p w:rsidR="00046EA2" w:rsidRPr="00046EA2" w:rsidRDefault="00046EA2" w:rsidP="00046EA2">
      <w:pPr>
        <w:widowControl/>
        <w:spacing w:line="208"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quasiquotation, </w:t>
      </w:r>
      <w:hyperlink w:anchor="page69">
        <w:r w:rsidRPr="00046EA2">
          <w:rPr>
            <w:rFonts w:ascii="Arial" w:eastAsia="Arial" w:hAnsi="Arial" w:cs="Arial"/>
            <w:color w:val="0000CC"/>
            <w:sz w:val="20"/>
            <w:szCs w:val="20"/>
            <w:lang w:eastAsia="pt-BR"/>
          </w:rPr>
          <w:t>69</w:t>
        </w:r>
      </w:hyperlink>
    </w:p>
    <w:p w:rsidR="00046EA2" w:rsidRPr="00046EA2" w:rsidRDefault="00046EA2" w:rsidP="00046EA2">
      <w:pPr>
        <w:widowControl/>
        <w:spacing w:line="20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resid_plot, </w:t>
      </w:r>
      <w:hyperlink w:anchor="page50">
        <w:r w:rsidRPr="00046EA2">
          <w:rPr>
            <w:rFonts w:ascii="Arial" w:eastAsia="Arial" w:hAnsi="Arial" w:cs="Arial"/>
            <w:color w:val="0000CC"/>
            <w:sz w:val="20"/>
            <w:szCs w:val="20"/>
            <w:lang w:eastAsia="pt-BR"/>
          </w:rPr>
          <w:t>50</w:t>
        </w:r>
      </w:hyperlink>
    </w:p>
    <w:p w:rsidR="00046EA2" w:rsidRPr="00046EA2" w:rsidRDefault="00046EA2" w:rsidP="00046EA2">
      <w:pPr>
        <w:widowControl/>
        <w:spacing w:line="9" w:lineRule="exact"/>
        <w:ind w:firstLine="0"/>
        <w:jc w:val="left"/>
        <w:rPr>
          <w:rFonts w:ascii="Arial" w:eastAsia="Arial" w:hAnsi="Arial" w:cs="Arial"/>
          <w:sz w:val="20"/>
          <w:szCs w:val="20"/>
          <w:lang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rmse_per, </w:t>
      </w:r>
      <w:hyperlink w:anchor="page6">
        <w:r w:rsidRPr="00046EA2">
          <w:rPr>
            <w:rFonts w:ascii="Arial" w:eastAsia="Arial" w:hAnsi="Arial" w:cs="Arial"/>
            <w:color w:val="0000CC"/>
            <w:sz w:val="20"/>
            <w:szCs w:val="20"/>
            <w:lang w:val="en-US" w:eastAsia="pt-BR"/>
          </w:rPr>
          <w:t>6</w:t>
        </w:r>
      </w:hyperlink>
      <w:r w:rsidRPr="00046EA2">
        <w:rPr>
          <w:rFonts w:ascii="Arial" w:eastAsia="Arial" w:hAnsi="Arial" w:cs="Arial"/>
          <w:sz w:val="20"/>
          <w:szCs w:val="20"/>
          <w:lang w:val="en-US" w:eastAsia="pt-BR"/>
        </w:rPr>
        <w:t xml:space="preserve">, </w:t>
      </w:r>
      <w:hyperlink w:anchor="page51">
        <w:r w:rsidRPr="00046EA2">
          <w:rPr>
            <w:rFonts w:ascii="Arial" w:eastAsia="Arial" w:hAnsi="Arial" w:cs="Arial"/>
            <w:color w:val="0000CC"/>
            <w:sz w:val="20"/>
            <w:szCs w:val="20"/>
            <w:lang w:val="en-US" w:eastAsia="pt-BR"/>
          </w:rPr>
          <w:t>51</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round, </w:t>
      </w:r>
      <w:hyperlink w:anchor="page52">
        <w:r w:rsidRPr="00046EA2">
          <w:rPr>
            <w:rFonts w:ascii="Arial" w:eastAsia="Arial" w:hAnsi="Arial" w:cs="Arial"/>
            <w:color w:val="0000CC"/>
            <w:sz w:val="20"/>
            <w:szCs w:val="20"/>
            <w:lang w:val="en-US" w:eastAsia="pt-BR"/>
          </w:rPr>
          <w:t>52</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round_df, </w:t>
      </w:r>
      <w:hyperlink w:anchor="page52">
        <w:r w:rsidRPr="00046EA2">
          <w:rPr>
            <w:rFonts w:ascii="Arial" w:eastAsia="Arial" w:hAnsi="Arial" w:cs="Arial"/>
            <w:color w:val="0000CC"/>
            <w:sz w:val="20"/>
            <w:szCs w:val="20"/>
            <w:lang w:val="en-US" w:eastAsia="pt-BR"/>
          </w:rPr>
          <w:t>52</w:t>
        </w:r>
      </w:hyperlink>
    </w:p>
    <w:p w:rsidR="00046EA2" w:rsidRPr="00046EA2" w:rsidRDefault="00046EA2" w:rsidP="00046EA2">
      <w:pPr>
        <w:widowControl/>
        <w:spacing w:line="208"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imilarity_matrix, </w:t>
      </w:r>
      <w:hyperlink w:anchor="page53">
        <w:r w:rsidRPr="00046EA2">
          <w:rPr>
            <w:rFonts w:ascii="Arial" w:eastAsia="Arial" w:hAnsi="Arial" w:cs="Arial"/>
            <w:color w:val="0000CC"/>
            <w:sz w:val="20"/>
            <w:szCs w:val="20"/>
            <w:lang w:val="en-US" w:eastAsia="pt-BR"/>
          </w:rPr>
          <w:t>53</w:t>
        </w:r>
      </w:hyperlink>
    </w:p>
    <w:p w:rsidR="00046EA2" w:rsidRPr="00046EA2" w:rsidRDefault="00046EA2" w:rsidP="00046EA2">
      <w:pPr>
        <w:widowControl/>
        <w:spacing w:line="9" w:lineRule="exact"/>
        <w:ind w:firstLine="0"/>
        <w:jc w:val="left"/>
        <w:rPr>
          <w:rFonts w:eastAsiaTheme="minorEastAsia"/>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malianwb, </w:t>
      </w:r>
      <w:hyperlink w:anchor="page36">
        <w:r w:rsidRPr="00046EA2">
          <w:rPr>
            <w:rFonts w:ascii="Arial" w:eastAsia="Arial" w:hAnsi="Arial" w:cs="Arial"/>
            <w:color w:val="0000CC"/>
            <w:sz w:val="20"/>
            <w:szCs w:val="20"/>
            <w:lang w:val="en-US" w:eastAsia="pt-BR"/>
          </w:rPr>
          <w:t>36</w:t>
        </w:r>
      </w:hyperlink>
      <w:r w:rsidRPr="00046EA2">
        <w:rPr>
          <w:rFonts w:ascii="Arial" w:eastAsia="Arial" w:hAnsi="Arial" w:cs="Arial"/>
          <w:sz w:val="20"/>
          <w:szCs w:val="20"/>
          <w:lang w:val="en-US" w:eastAsia="pt-BR"/>
        </w:rPr>
        <w:t xml:space="preserve">, </w:t>
      </w:r>
      <w:hyperlink w:anchor="page37">
        <w:r w:rsidRPr="00046EA2">
          <w:rPr>
            <w:rFonts w:ascii="Arial" w:eastAsia="Arial" w:hAnsi="Arial" w:cs="Arial"/>
            <w:color w:val="0000CC"/>
            <w:sz w:val="20"/>
            <w:szCs w:val="20"/>
            <w:lang w:val="en-US" w:eastAsia="pt-BR"/>
          </w:rPr>
          <w:t>37</w:t>
        </w:r>
      </w:hyperlink>
      <w:r w:rsidRPr="00046EA2">
        <w:rPr>
          <w:rFonts w:ascii="Arial" w:eastAsia="Arial" w:hAnsi="Arial" w:cs="Arial"/>
          <w:sz w:val="20"/>
          <w:szCs w:val="20"/>
          <w:lang w:val="en-US" w:eastAsia="pt-BR"/>
        </w:rPr>
        <w:t xml:space="preserve">, </w:t>
      </w:r>
      <w:hyperlink w:anchor="page55">
        <w:r w:rsidRPr="00046EA2">
          <w:rPr>
            <w:rFonts w:ascii="Arial" w:eastAsia="Arial" w:hAnsi="Arial" w:cs="Arial"/>
            <w:color w:val="0000CC"/>
            <w:sz w:val="20"/>
            <w:szCs w:val="20"/>
            <w:lang w:val="en-US" w:eastAsia="pt-BR"/>
          </w:rPr>
          <w:t>55</w:t>
        </w:r>
      </w:hyperlink>
      <w:r w:rsidRPr="00046EA2">
        <w:rPr>
          <w:rFonts w:ascii="Arial" w:eastAsia="Arial" w:hAnsi="Arial" w:cs="Arial"/>
          <w:sz w:val="20"/>
          <w:szCs w:val="20"/>
          <w:lang w:val="en-US" w:eastAsia="pt-BR"/>
        </w:rPr>
        <w:t xml:space="preserve">, </w:t>
      </w:r>
      <w:hyperlink w:anchor="page57">
        <w:r w:rsidRPr="00046EA2">
          <w:rPr>
            <w:rFonts w:ascii="Arial" w:eastAsia="Arial" w:hAnsi="Arial" w:cs="Arial"/>
            <w:color w:val="0000CC"/>
            <w:sz w:val="20"/>
            <w:szCs w:val="20"/>
            <w:lang w:val="en-US" w:eastAsia="pt-BR"/>
          </w:rPr>
          <w:t>57</w:t>
        </w:r>
      </w:hyperlink>
      <w:r w:rsidRPr="00046EA2">
        <w:rPr>
          <w:rFonts w:ascii="Arial" w:eastAsia="Arial" w:hAnsi="Arial" w:cs="Arial"/>
          <w:sz w:val="20"/>
          <w:szCs w:val="20"/>
          <w:lang w:val="en-US" w:eastAsia="pt-BR"/>
        </w:rPr>
        <w:t xml:space="preserve">, </w:t>
      </w:r>
      <w:hyperlink w:anchor="page68">
        <w:r w:rsidRPr="00046EA2">
          <w:rPr>
            <w:rFonts w:ascii="Arial" w:eastAsia="Arial" w:hAnsi="Arial" w:cs="Arial"/>
            <w:color w:val="0000CC"/>
            <w:sz w:val="20"/>
            <w:szCs w:val="20"/>
            <w:lang w:val="en-US" w:eastAsia="pt-BR"/>
          </w:rPr>
          <w:t>6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malianwob, </w:t>
      </w:r>
      <w:hyperlink w:anchor="page36">
        <w:r w:rsidRPr="00046EA2">
          <w:rPr>
            <w:rFonts w:ascii="Arial" w:eastAsia="Arial" w:hAnsi="Arial" w:cs="Arial"/>
            <w:color w:val="0000CC"/>
            <w:sz w:val="20"/>
            <w:szCs w:val="20"/>
            <w:lang w:val="en-US" w:eastAsia="pt-BR"/>
          </w:rPr>
          <w:t>36</w:t>
        </w:r>
      </w:hyperlink>
      <w:r w:rsidRPr="00046EA2">
        <w:rPr>
          <w:rFonts w:ascii="Arial" w:eastAsia="Arial" w:hAnsi="Arial" w:cs="Arial"/>
          <w:sz w:val="20"/>
          <w:szCs w:val="20"/>
          <w:lang w:val="en-US" w:eastAsia="pt-BR"/>
        </w:rPr>
        <w:t xml:space="preserve">, </w:t>
      </w:r>
      <w:hyperlink w:anchor="page37">
        <w:r w:rsidRPr="00046EA2">
          <w:rPr>
            <w:rFonts w:ascii="Arial" w:eastAsia="Arial" w:hAnsi="Arial" w:cs="Arial"/>
            <w:color w:val="0000CC"/>
            <w:sz w:val="20"/>
            <w:szCs w:val="20"/>
            <w:lang w:val="en-US" w:eastAsia="pt-BR"/>
          </w:rPr>
          <w:t>37</w:t>
        </w:r>
      </w:hyperlink>
      <w:r w:rsidRPr="00046EA2">
        <w:rPr>
          <w:rFonts w:ascii="Arial" w:eastAsia="Arial" w:hAnsi="Arial" w:cs="Arial"/>
          <w:sz w:val="20"/>
          <w:szCs w:val="20"/>
          <w:lang w:val="en-US" w:eastAsia="pt-BR"/>
        </w:rPr>
        <w:t xml:space="preserve">, </w:t>
      </w:r>
      <w:hyperlink w:anchor="page55">
        <w:r w:rsidRPr="00046EA2">
          <w:rPr>
            <w:rFonts w:ascii="Arial" w:eastAsia="Arial" w:hAnsi="Arial" w:cs="Arial"/>
            <w:color w:val="0000CC"/>
            <w:sz w:val="20"/>
            <w:szCs w:val="20"/>
            <w:lang w:val="en-US" w:eastAsia="pt-BR"/>
          </w:rPr>
          <w:t>55</w:t>
        </w:r>
      </w:hyperlink>
      <w:r w:rsidRPr="00046EA2">
        <w:rPr>
          <w:rFonts w:ascii="Arial" w:eastAsia="Arial" w:hAnsi="Arial" w:cs="Arial"/>
          <w:sz w:val="20"/>
          <w:szCs w:val="20"/>
          <w:lang w:val="en-US" w:eastAsia="pt-BR"/>
        </w:rPr>
        <w:t xml:space="preserve">, </w:t>
      </w:r>
      <w:hyperlink w:anchor="page56">
        <w:r w:rsidRPr="00046EA2">
          <w:rPr>
            <w:rFonts w:ascii="Arial" w:eastAsia="Arial" w:hAnsi="Arial" w:cs="Arial"/>
            <w:color w:val="0000CC"/>
            <w:sz w:val="20"/>
            <w:szCs w:val="20"/>
            <w:lang w:val="en-US" w:eastAsia="pt-BR"/>
          </w:rPr>
          <w:t>56</w:t>
        </w:r>
      </w:hyperlink>
      <w:r w:rsidRPr="00046EA2">
        <w:rPr>
          <w:rFonts w:ascii="Arial" w:eastAsia="Arial" w:hAnsi="Arial" w:cs="Arial"/>
          <w:sz w:val="20"/>
          <w:szCs w:val="20"/>
          <w:lang w:val="en-US" w:eastAsia="pt-BR"/>
        </w:rPr>
        <w:t xml:space="preserve">, </w:t>
      </w:r>
      <w:hyperlink w:anchor="page68">
        <w:r w:rsidRPr="00046EA2">
          <w:rPr>
            <w:rFonts w:ascii="Arial" w:eastAsia="Arial" w:hAnsi="Arial" w:cs="Arial"/>
            <w:color w:val="0000CC"/>
            <w:sz w:val="20"/>
            <w:szCs w:val="20"/>
            <w:lang w:val="en-US" w:eastAsia="pt-BR"/>
          </w:rPr>
          <w:t>6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ecies_aggreg, </w:t>
      </w:r>
      <w:hyperlink w:anchor="page57">
        <w:r w:rsidRPr="00046EA2">
          <w:rPr>
            <w:rFonts w:ascii="Arial" w:eastAsia="Arial" w:hAnsi="Arial" w:cs="Arial"/>
            <w:color w:val="0000CC"/>
            <w:sz w:val="20"/>
            <w:szCs w:val="20"/>
            <w:lang w:val="en-US" w:eastAsia="pt-BR"/>
          </w:rPr>
          <w:t>57</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ecies_diversity, </w:t>
      </w:r>
      <w:hyperlink w:anchor="page58">
        <w:r w:rsidRPr="00046EA2">
          <w:rPr>
            <w:rFonts w:ascii="Arial" w:eastAsia="Arial" w:hAnsi="Arial" w:cs="Arial"/>
            <w:color w:val="0000CC"/>
            <w:sz w:val="20"/>
            <w:szCs w:val="20"/>
            <w:lang w:val="en-US" w:eastAsia="pt-BR"/>
          </w:rPr>
          <w:t>58</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prs, </w:t>
      </w:r>
      <w:hyperlink w:anchor="page60">
        <w:r w:rsidRPr="00046EA2">
          <w:rPr>
            <w:rFonts w:ascii="Arial" w:eastAsia="Arial" w:hAnsi="Arial" w:cs="Arial"/>
            <w:color w:val="0000CC"/>
            <w:sz w:val="20"/>
            <w:szCs w:val="20"/>
            <w:lang w:val="en-US" w:eastAsia="pt-BR"/>
          </w:rPr>
          <w:t>60</w:t>
        </w:r>
      </w:hyperlink>
      <w:r w:rsidRPr="00046EA2">
        <w:rPr>
          <w:rFonts w:ascii="Arial" w:eastAsia="Arial" w:hAnsi="Arial" w:cs="Arial"/>
          <w:sz w:val="20"/>
          <w:szCs w:val="20"/>
          <w:lang w:val="en-US" w:eastAsia="pt-BR"/>
        </w:rPr>
        <w:t xml:space="preserve">, </w:t>
      </w:r>
      <w:hyperlink w:anchor="page63">
        <w:r w:rsidRPr="00046EA2">
          <w:rPr>
            <w:rFonts w:ascii="Arial" w:eastAsia="Arial" w:hAnsi="Arial" w:cs="Arial"/>
            <w:color w:val="0000CC"/>
            <w:sz w:val="20"/>
            <w:szCs w:val="20"/>
            <w:lang w:val="en-US" w:eastAsia="pt-BR"/>
          </w:rPr>
          <w:t>63</w:t>
        </w:r>
      </w:hyperlink>
      <w:r w:rsidRPr="00046EA2">
        <w:rPr>
          <w:rFonts w:ascii="Arial" w:eastAsia="Arial" w:hAnsi="Arial" w:cs="Arial"/>
          <w:sz w:val="20"/>
          <w:szCs w:val="20"/>
          <w:lang w:val="en-US" w:eastAsia="pt-BR"/>
        </w:rPr>
        <w:t xml:space="preserve">, </w:t>
      </w:r>
      <w:hyperlink w:anchor="page65">
        <w:r w:rsidRPr="00046EA2">
          <w:rPr>
            <w:rFonts w:ascii="Arial" w:eastAsia="Arial" w:hAnsi="Arial" w:cs="Arial"/>
            <w:color w:val="0000CC"/>
            <w:sz w:val="20"/>
            <w:szCs w:val="20"/>
            <w:lang w:val="en-US" w:eastAsia="pt-BR"/>
          </w:rPr>
          <w:t>65</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s_diffs, </w:t>
      </w:r>
      <w:hyperlink w:anchor="page61">
        <w:r w:rsidRPr="00046EA2">
          <w:rPr>
            <w:rFonts w:ascii="Arial" w:eastAsia="Arial" w:hAnsi="Arial" w:cs="Arial"/>
            <w:color w:val="0000CC"/>
            <w:sz w:val="20"/>
            <w:szCs w:val="20"/>
            <w:lang w:val="en-US" w:eastAsia="pt-BR"/>
          </w:rPr>
          <w:t>61</w:t>
        </w:r>
      </w:hyperlink>
      <w:r w:rsidRPr="00046EA2">
        <w:rPr>
          <w:rFonts w:ascii="Arial" w:eastAsia="Arial" w:hAnsi="Arial" w:cs="Arial"/>
          <w:sz w:val="20"/>
          <w:szCs w:val="20"/>
          <w:lang w:val="en-US" w:eastAsia="pt-BR"/>
        </w:rPr>
        <w:t xml:space="preserve">, </w:t>
      </w:r>
      <w:hyperlink w:anchor="page62">
        <w:r w:rsidRPr="00046EA2">
          <w:rPr>
            <w:rFonts w:ascii="Arial" w:eastAsia="Arial" w:hAnsi="Arial" w:cs="Arial"/>
            <w:color w:val="0000CC"/>
            <w:sz w:val="20"/>
            <w:szCs w:val="20"/>
            <w:lang w:val="en-US" w:eastAsia="pt-BR"/>
          </w:rPr>
          <w:t>62</w:t>
        </w:r>
      </w:hyperlink>
      <w:r w:rsidRPr="00046EA2">
        <w:rPr>
          <w:rFonts w:ascii="Arial" w:eastAsia="Arial" w:hAnsi="Arial" w:cs="Arial"/>
          <w:sz w:val="20"/>
          <w:szCs w:val="20"/>
          <w:lang w:val="en-US" w:eastAsia="pt-BR"/>
        </w:rPr>
        <w:t xml:space="preserve">, </w:t>
      </w:r>
      <w:hyperlink w:anchor="page65">
        <w:r w:rsidRPr="00046EA2">
          <w:rPr>
            <w:rFonts w:ascii="Arial" w:eastAsia="Arial" w:hAnsi="Arial" w:cs="Arial"/>
            <w:color w:val="0000CC"/>
            <w:sz w:val="20"/>
            <w:szCs w:val="20"/>
            <w:lang w:val="en-US" w:eastAsia="pt-BR"/>
          </w:rPr>
          <w:t>65</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strs, </w:t>
      </w:r>
      <w:hyperlink w:anchor="page61">
        <w:r w:rsidRPr="00046EA2">
          <w:rPr>
            <w:rFonts w:ascii="Arial" w:eastAsia="Arial" w:hAnsi="Arial" w:cs="Arial"/>
            <w:color w:val="0000CC"/>
            <w:sz w:val="20"/>
            <w:szCs w:val="20"/>
            <w:lang w:val="en-US" w:eastAsia="pt-BR"/>
          </w:rPr>
          <w:t>61</w:t>
        </w:r>
      </w:hyperlink>
      <w:r w:rsidRPr="00046EA2">
        <w:rPr>
          <w:rFonts w:ascii="Arial" w:eastAsia="Arial" w:hAnsi="Arial" w:cs="Arial"/>
          <w:sz w:val="20"/>
          <w:szCs w:val="20"/>
          <w:lang w:val="en-US" w:eastAsia="pt-BR"/>
        </w:rPr>
        <w:t xml:space="preserve">, </w:t>
      </w:r>
      <w:hyperlink w:anchor="page63">
        <w:r w:rsidRPr="00046EA2">
          <w:rPr>
            <w:rFonts w:ascii="Arial" w:eastAsia="Arial" w:hAnsi="Arial" w:cs="Arial"/>
            <w:color w:val="0000CC"/>
            <w:sz w:val="20"/>
            <w:szCs w:val="20"/>
            <w:lang w:val="en-US" w:eastAsia="pt-BR"/>
          </w:rPr>
          <w:t>63</w:t>
        </w:r>
      </w:hyperlink>
      <w:r w:rsidRPr="00046EA2">
        <w:rPr>
          <w:rFonts w:ascii="Arial" w:eastAsia="Arial" w:hAnsi="Arial" w:cs="Arial"/>
          <w:sz w:val="20"/>
          <w:szCs w:val="20"/>
          <w:lang w:val="en-US" w:eastAsia="pt-BR"/>
        </w:rPr>
        <w:t xml:space="preserve">, </w:t>
      </w:r>
      <w:hyperlink w:anchor="page64">
        <w:r w:rsidRPr="00046EA2">
          <w:rPr>
            <w:rFonts w:ascii="Arial" w:eastAsia="Arial" w:hAnsi="Arial" w:cs="Arial"/>
            <w:color w:val="0000CC"/>
            <w:sz w:val="20"/>
            <w:szCs w:val="20"/>
            <w:lang w:val="en-US" w:eastAsia="pt-BR"/>
          </w:rPr>
          <w:t>64</w:t>
        </w:r>
      </w:hyperlink>
    </w:p>
    <w:p w:rsidR="00046EA2" w:rsidRPr="00046EA2" w:rsidRDefault="00046EA2" w:rsidP="00046EA2">
      <w:pPr>
        <w:widowControl/>
        <w:spacing w:line="20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tree_summarise, </w:t>
      </w:r>
      <w:hyperlink w:anchor="page66">
        <w:r w:rsidRPr="00046EA2">
          <w:rPr>
            <w:rFonts w:ascii="Arial" w:eastAsia="Arial" w:hAnsi="Arial" w:cs="Arial"/>
            <w:color w:val="0000CC"/>
            <w:sz w:val="20"/>
            <w:szCs w:val="20"/>
            <w:lang w:val="en-US" w:eastAsia="pt-BR"/>
          </w:rPr>
          <w:t>66</w:t>
        </w:r>
      </w:hyperlink>
    </w:p>
    <w:p w:rsidR="00046EA2" w:rsidRPr="00046EA2" w:rsidRDefault="00046EA2" w:rsidP="00046EA2">
      <w:pPr>
        <w:widowControl/>
        <w:spacing w:line="208"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val="en-US" w:eastAsia="pt-BR"/>
        </w:rPr>
      </w:pPr>
      <w:r w:rsidRPr="00046EA2">
        <w:rPr>
          <w:rFonts w:ascii="Arial" w:eastAsia="Arial" w:hAnsi="Arial" w:cs="Arial"/>
          <w:sz w:val="20"/>
          <w:szCs w:val="20"/>
          <w:lang w:val="en-US" w:eastAsia="pt-BR"/>
        </w:rPr>
        <w:t xml:space="preserve">vertical_stratum, </w:t>
      </w:r>
      <w:hyperlink w:anchor="page67">
        <w:r w:rsidRPr="00046EA2">
          <w:rPr>
            <w:rFonts w:ascii="Arial" w:eastAsia="Arial" w:hAnsi="Arial" w:cs="Arial"/>
            <w:color w:val="0000CC"/>
            <w:sz w:val="20"/>
            <w:szCs w:val="20"/>
            <w:lang w:val="en-US" w:eastAsia="pt-BR"/>
          </w:rPr>
          <w:t>67</w:t>
        </w:r>
      </w:hyperlink>
    </w:p>
    <w:p w:rsidR="00046EA2" w:rsidRPr="00046EA2" w:rsidRDefault="00046EA2" w:rsidP="00046EA2">
      <w:pPr>
        <w:widowControl/>
        <w:spacing w:line="9" w:lineRule="exact"/>
        <w:ind w:firstLine="0"/>
        <w:jc w:val="left"/>
        <w:rPr>
          <w:rFonts w:ascii="Arial" w:eastAsia="Arial" w:hAnsi="Arial" w:cs="Arial"/>
          <w:sz w:val="20"/>
          <w:szCs w:val="20"/>
          <w:lang w:val="en-US" w:eastAsia="pt-BR"/>
        </w:rPr>
      </w:pPr>
    </w:p>
    <w:p w:rsidR="00046EA2" w:rsidRPr="00046EA2" w:rsidRDefault="00046EA2" w:rsidP="00046EA2">
      <w:pPr>
        <w:widowControl/>
        <w:spacing w:line="240" w:lineRule="auto"/>
        <w:ind w:firstLine="0"/>
        <w:jc w:val="left"/>
        <w:rPr>
          <w:rFonts w:ascii="Arial" w:eastAsia="Arial" w:hAnsi="Arial" w:cs="Arial"/>
          <w:sz w:val="20"/>
          <w:szCs w:val="20"/>
          <w:lang w:eastAsia="pt-BR"/>
        </w:rPr>
      </w:pPr>
      <w:r w:rsidRPr="00046EA2">
        <w:rPr>
          <w:rFonts w:ascii="Arial" w:eastAsia="Arial" w:hAnsi="Arial" w:cs="Arial"/>
          <w:sz w:val="20"/>
          <w:szCs w:val="20"/>
          <w:lang w:eastAsia="pt-BR"/>
        </w:rPr>
        <w:t xml:space="preserve">vol_summarise, </w:t>
      </w:r>
      <w:hyperlink w:anchor="page68">
        <w:r w:rsidRPr="00046EA2">
          <w:rPr>
            <w:rFonts w:ascii="Arial" w:eastAsia="Arial" w:hAnsi="Arial" w:cs="Arial"/>
            <w:color w:val="0000CC"/>
            <w:sz w:val="20"/>
            <w:szCs w:val="20"/>
            <w:lang w:eastAsia="pt-BR"/>
          </w:rPr>
          <w:t>68</w:t>
        </w:r>
      </w:hyperlink>
    </w:p>
    <w:p w:rsidR="00C609ED" w:rsidRPr="00C609ED" w:rsidRDefault="00C609ED" w:rsidP="00C609ED">
      <w:pPr>
        <w:ind w:firstLine="0"/>
      </w:pPr>
    </w:p>
    <w:sectPr w:rsidR="00C609ED" w:rsidRPr="00C609ED">
      <w:pgSz w:w="12240" w:h="15840"/>
      <w:pgMar w:top="1424" w:right="1440" w:bottom="1440" w:left="1440" w:header="0" w:footer="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1944" w:rsidRDefault="005A1944" w:rsidP="00BE1225">
      <w:r>
        <w:separator/>
      </w:r>
    </w:p>
  </w:endnote>
  <w:endnote w:type="continuationSeparator" w:id="0">
    <w:p w:rsidR="005A1944" w:rsidRDefault="005A1944" w:rsidP="00BE1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E55" w:rsidRDefault="00A26E55" w:rsidP="00BE1225">
    <w:pPr>
      <w:pStyle w:val="Rodap"/>
    </w:pPr>
  </w:p>
  <w:p w:rsidR="00A26E55" w:rsidRDefault="00A26E55" w:rsidP="00BE1225">
    <w:pPr>
      <w:pStyle w:val="Rodap"/>
    </w:pPr>
  </w:p>
  <w:p w:rsidR="00A26E55" w:rsidRDefault="00A26E55" w:rsidP="00BE122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E55" w:rsidRDefault="00A26E5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1944" w:rsidRDefault="005A1944" w:rsidP="00BE1225">
      <w:r>
        <w:separator/>
      </w:r>
    </w:p>
  </w:footnote>
  <w:footnote w:type="continuationSeparator" w:id="0">
    <w:p w:rsidR="005A1944" w:rsidRDefault="005A1944" w:rsidP="00BE12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E55" w:rsidRDefault="00A26E55" w:rsidP="00BE1225">
    <w:pPr>
      <w:pStyle w:val="Cabealho"/>
    </w:pPr>
  </w:p>
  <w:p w:rsidR="00A26E55" w:rsidRDefault="00A26E55" w:rsidP="00BE1225">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217604"/>
      <w:docPartObj>
        <w:docPartGallery w:val="Page Numbers (Top of Page)"/>
        <w:docPartUnique/>
      </w:docPartObj>
    </w:sdtPr>
    <w:sdtContent>
      <w:p w:rsidR="00A26E55" w:rsidRDefault="00A26E55">
        <w:pPr>
          <w:pStyle w:val="Cabealho"/>
          <w:jc w:val="right"/>
        </w:pPr>
        <w:r>
          <w:fldChar w:fldCharType="begin"/>
        </w:r>
        <w:r>
          <w:instrText>PAGE   \* MERGEFORMAT</w:instrText>
        </w:r>
        <w:r>
          <w:fldChar w:fldCharType="separate"/>
        </w:r>
        <w:r w:rsidR="00C242AF">
          <w:rPr>
            <w:noProof/>
          </w:rPr>
          <w:t>17</w:t>
        </w:r>
        <w:r>
          <w:fldChar w:fldCharType="end"/>
        </w:r>
      </w:p>
    </w:sdtContent>
  </w:sdt>
  <w:p w:rsidR="00A26E55" w:rsidRDefault="00A26E55" w:rsidP="00BE1225">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693540"/>
      <w:docPartObj>
        <w:docPartGallery w:val="Page Numbers (Top of Page)"/>
        <w:docPartUnique/>
      </w:docPartObj>
    </w:sdtPr>
    <w:sdtContent>
      <w:p w:rsidR="00A26E55" w:rsidRDefault="00A26E55" w:rsidP="00D3237F">
        <w:pPr>
          <w:pStyle w:val="Cabealho"/>
          <w:ind w:firstLine="0"/>
        </w:pPr>
        <w:r>
          <w:fldChar w:fldCharType="begin"/>
        </w:r>
        <w:r>
          <w:instrText>PAGE   \* MERGEFORMAT</w:instrText>
        </w:r>
        <w:r>
          <w:fldChar w:fldCharType="separate"/>
        </w:r>
        <w:r w:rsidR="00C242AF">
          <w:rPr>
            <w:noProof/>
          </w:rPr>
          <w:t>16</w:t>
        </w:r>
        <w:r>
          <w:fldChar w:fldCharType="end"/>
        </w:r>
      </w:p>
    </w:sdtContent>
  </w:sdt>
  <w:p w:rsidR="00A26E55" w:rsidRDefault="00A26E55" w:rsidP="00BE1225">
    <w:pPr>
      <w:pStyle w:val="Cabealho"/>
    </w:pPr>
  </w:p>
  <w:p w:rsidR="00A26E55" w:rsidRDefault="00A26E55"/>
  <w:p w:rsidR="00A26E55" w:rsidRDefault="00A26E55"/>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5008824"/>
      <w:docPartObj>
        <w:docPartGallery w:val="Page Numbers (Top of Page)"/>
        <w:docPartUnique/>
      </w:docPartObj>
    </w:sdtPr>
    <w:sdtContent>
      <w:p w:rsidR="00A26E55" w:rsidRDefault="00A26E55" w:rsidP="00D3237F">
        <w:pPr>
          <w:pStyle w:val="Cabealho"/>
          <w:ind w:firstLine="0"/>
        </w:pPr>
      </w:p>
    </w:sdtContent>
  </w:sdt>
  <w:p w:rsidR="00A26E55" w:rsidRDefault="00A26E55" w:rsidP="00BE1225">
    <w:pPr>
      <w:pStyle w:val="Cabealho"/>
    </w:pPr>
  </w:p>
  <w:p w:rsidR="00A26E55" w:rsidRDefault="00A26E55"/>
  <w:p w:rsidR="00A26E55" w:rsidRDefault="00A26E55"/>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E55" w:rsidRDefault="00A26E55">
    <w:pPr>
      <w:pStyle w:val="Cabealho"/>
      <w:jc w:val="right"/>
    </w:pPr>
  </w:p>
  <w:p w:rsidR="00A26E55" w:rsidRDefault="00A26E55" w:rsidP="00BE122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5EE64"/>
    <w:multiLevelType w:val="hybridMultilevel"/>
    <w:tmpl w:val="E45A0C22"/>
    <w:lvl w:ilvl="0" w:tplc="F7145630">
      <w:start w:val="1"/>
      <w:numFmt w:val="bullet"/>
      <w:lvlText w:val="#"/>
      <w:lvlJc w:val="left"/>
    </w:lvl>
    <w:lvl w:ilvl="1" w:tplc="0638FB94">
      <w:numFmt w:val="decimal"/>
      <w:lvlText w:val=""/>
      <w:lvlJc w:val="left"/>
    </w:lvl>
    <w:lvl w:ilvl="2" w:tplc="F454DC7A">
      <w:numFmt w:val="decimal"/>
      <w:lvlText w:val=""/>
      <w:lvlJc w:val="left"/>
    </w:lvl>
    <w:lvl w:ilvl="3" w:tplc="C9240AE4">
      <w:numFmt w:val="decimal"/>
      <w:lvlText w:val=""/>
      <w:lvlJc w:val="left"/>
    </w:lvl>
    <w:lvl w:ilvl="4" w:tplc="3C1C7DA6">
      <w:numFmt w:val="decimal"/>
      <w:lvlText w:val=""/>
      <w:lvlJc w:val="left"/>
    </w:lvl>
    <w:lvl w:ilvl="5" w:tplc="CE3A0D16">
      <w:numFmt w:val="decimal"/>
      <w:lvlText w:val=""/>
      <w:lvlJc w:val="left"/>
    </w:lvl>
    <w:lvl w:ilvl="6" w:tplc="6AEA08DC">
      <w:numFmt w:val="decimal"/>
      <w:lvlText w:val=""/>
      <w:lvlJc w:val="left"/>
    </w:lvl>
    <w:lvl w:ilvl="7" w:tplc="3B56CD82">
      <w:numFmt w:val="decimal"/>
      <w:lvlText w:val=""/>
      <w:lvlJc w:val="left"/>
    </w:lvl>
    <w:lvl w:ilvl="8" w:tplc="A36834F2">
      <w:numFmt w:val="decimal"/>
      <w:lvlText w:val=""/>
      <w:lvlJc w:val="left"/>
    </w:lvl>
  </w:abstractNum>
  <w:abstractNum w:abstractNumId="1" w15:restartNumberingAfterBreak="0">
    <w:nsid w:val="06B94764"/>
    <w:multiLevelType w:val="hybridMultilevel"/>
    <w:tmpl w:val="8330696C"/>
    <w:lvl w:ilvl="0" w:tplc="EEA6ED64">
      <w:start w:val="1"/>
      <w:numFmt w:val="bullet"/>
      <w:lvlText w:val="#"/>
      <w:lvlJc w:val="left"/>
    </w:lvl>
    <w:lvl w:ilvl="1" w:tplc="C082E25C">
      <w:numFmt w:val="decimal"/>
      <w:lvlText w:val=""/>
      <w:lvlJc w:val="left"/>
    </w:lvl>
    <w:lvl w:ilvl="2" w:tplc="A3F687B6">
      <w:numFmt w:val="decimal"/>
      <w:lvlText w:val=""/>
      <w:lvlJc w:val="left"/>
    </w:lvl>
    <w:lvl w:ilvl="3" w:tplc="E51846B0">
      <w:numFmt w:val="decimal"/>
      <w:lvlText w:val=""/>
      <w:lvlJc w:val="left"/>
    </w:lvl>
    <w:lvl w:ilvl="4" w:tplc="30D6D2D6">
      <w:numFmt w:val="decimal"/>
      <w:lvlText w:val=""/>
      <w:lvlJc w:val="left"/>
    </w:lvl>
    <w:lvl w:ilvl="5" w:tplc="D6C4A97E">
      <w:numFmt w:val="decimal"/>
      <w:lvlText w:val=""/>
      <w:lvlJc w:val="left"/>
    </w:lvl>
    <w:lvl w:ilvl="6" w:tplc="EB98AE34">
      <w:numFmt w:val="decimal"/>
      <w:lvlText w:val=""/>
      <w:lvlJc w:val="left"/>
    </w:lvl>
    <w:lvl w:ilvl="7" w:tplc="8108B2A0">
      <w:numFmt w:val="decimal"/>
      <w:lvlText w:val=""/>
      <w:lvlJc w:val="left"/>
    </w:lvl>
    <w:lvl w:ilvl="8" w:tplc="46884200">
      <w:numFmt w:val="decimal"/>
      <w:lvlText w:val=""/>
      <w:lvlJc w:val="left"/>
    </w:lvl>
  </w:abstractNum>
  <w:abstractNum w:abstractNumId="2" w15:restartNumberingAfterBreak="0">
    <w:nsid w:val="08F2B15E"/>
    <w:multiLevelType w:val="hybridMultilevel"/>
    <w:tmpl w:val="119879EC"/>
    <w:lvl w:ilvl="0" w:tplc="F3C205D2">
      <w:start w:val="1"/>
      <w:numFmt w:val="bullet"/>
      <w:lvlText w:val="#"/>
      <w:lvlJc w:val="left"/>
    </w:lvl>
    <w:lvl w:ilvl="1" w:tplc="87868EA0">
      <w:numFmt w:val="decimal"/>
      <w:lvlText w:val=""/>
      <w:lvlJc w:val="left"/>
    </w:lvl>
    <w:lvl w:ilvl="2" w:tplc="2BB88AAC">
      <w:numFmt w:val="decimal"/>
      <w:lvlText w:val=""/>
      <w:lvlJc w:val="left"/>
    </w:lvl>
    <w:lvl w:ilvl="3" w:tplc="48E4CB0C">
      <w:numFmt w:val="decimal"/>
      <w:lvlText w:val=""/>
      <w:lvlJc w:val="left"/>
    </w:lvl>
    <w:lvl w:ilvl="4" w:tplc="46A0C606">
      <w:numFmt w:val="decimal"/>
      <w:lvlText w:val=""/>
      <w:lvlJc w:val="left"/>
    </w:lvl>
    <w:lvl w:ilvl="5" w:tplc="90B62208">
      <w:numFmt w:val="decimal"/>
      <w:lvlText w:val=""/>
      <w:lvlJc w:val="left"/>
    </w:lvl>
    <w:lvl w:ilvl="6" w:tplc="04AED48C">
      <w:numFmt w:val="decimal"/>
      <w:lvlText w:val=""/>
      <w:lvlJc w:val="left"/>
    </w:lvl>
    <w:lvl w:ilvl="7" w:tplc="A7EA4B9E">
      <w:numFmt w:val="decimal"/>
      <w:lvlText w:val=""/>
      <w:lvlJc w:val="left"/>
    </w:lvl>
    <w:lvl w:ilvl="8" w:tplc="83DADD84">
      <w:numFmt w:val="decimal"/>
      <w:lvlText w:val=""/>
      <w:lvlJc w:val="left"/>
    </w:lvl>
  </w:abstractNum>
  <w:abstractNum w:abstractNumId="3" w15:restartNumberingAfterBreak="0">
    <w:nsid w:val="098A3148"/>
    <w:multiLevelType w:val="hybridMultilevel"/>
    <w:tmpl w:val="26B070DA"/>
    <w:lvl w:ilvl="0" w:tplc="EBA81E06">
      <w:start w:val="1"/>
      <w:numFmt w:val="bullet"/>
      <w:lvlText w:val="#"/>
      <w:lvlJc w:val="left"/>
    </w:lvl>
    <w:lvl w:ilvl="1" w:tplc="2D28B35A">
      <w:numFmt w:val="decimal"/>
      <w:lvlText w:val=""/>
      <w:lvlJc w:val="left"/>
    </w:lvl>
    <w:lvl w:ilvl="2" w:tplc="06AA2328">
      <w:numFmt w:val="decimal"/>
      <w:lvlText w:val=""/>
      <w:lvlJc w:val="left"/>
    </w:lvl>
    <w:lvl w:ilvl="3" w:tplc="FDBCBEA2">
      <w:numFmt w:val="decimal"/>
      <w:lvlText w:val=""/>
      <w:lvlJc w:val="left"/>
    </w:lvl>
    <w:lvl w:ilvl="4" w:tplc="C72EC772">
      <w:numFmt w:val="decimal"/>
      <w:lvlText w:val=""/>
      <w:lvlJc w:val="left"/>
    </w:lvl>
    <w:lvl w:ilvl="5" w:tplc="D3D66932">
      <w:numFmt w:val="decimal"/>
      <w:lvlText w:val=""/>
      <w:lvlJc w:val="left"/>
    </w:lvl>
    <w:lvl w:ilvl="6" w:tplc="14960EBC">
      <w:numFmt w:val="decimal"/>
      <w:lvlText w:val=""/>
      <w:lvlJc w:val="left"/>
    </w:lvl>
    <w:lvl w:ilvl="7" w:tplc="A2006626">
      <w:numFmt w:val="decimal"/>
      <w:lvlText w:val=""/>
      <w:lvlJc w:val="left"/>
    </w:lvl>
    <w:lvl w:ilvl="8" w:tplc="1C6CDEBC">
      <w:numFmt w:val="decimal"/>
      <w:lvlText w:val=""/>
      <w:lvlJc w:val="left"/>
    </w:lvl>
  </w:abstractNum>
  <w:abstractNum w:abstractNumId="4" w15:restartNumberingAfterBreak="0">
    <w:nsid w:val="0A0382C5"/>
    <w:multiLevelType w:val="hybridMultilevel"/>
    <w:tmpl w:val="1324B6A4"/>
    <w:lvl w:ilvl="0" w:tplc="6A107D84">
      <w:start w:val="1"/>
      <w:numFmt w:val="bullet"/>
      <w:lvlText w:val="#"/>
      <w:lvlJc w:val="left"/>
    </w:lvl>
    <w:lvl w:ilvl="1" w:tplc="B9A0BB94">
      <w:numFmt w:val="decimal"/>
      <w:lvlText w:val=""/>
      <w:lvlJc w:val="left"/>
    </w:lvl>
    <w:lvl w:ilvl="2" w:tplc="A93AB52E">
      <w:numFmt w:val="decimal"/>
      <w:lvlText w:val=""/>
      <w:lvlJc w:val="left"/>
    </w:lvl>
    <w:lvl w:ilvl="3" w:tplc="43407582">
      <w:numFmt w:val="decimal"/>
      <w:lvlText w:val=""/>
      <w:lvlJc w:val="left"/>
    </w:lvl>
    <w:lvl w:ilvl="4" w:tplc="611002E4">
      <w:numFmt w:val="decimal"/>
      <w:lvlText w:val=""/>
      <w:lvlJc w:val="left"/>
    </w:lvl>
    <w:lvl w:ilvl="5" w:tplc="4268DEF6">
      <w:numFmt w:val="decimal"/>
      <w:lvlText w:val=""/>
      <w:lvlJc w:val="left"/>
    </w:lvl>
    <w:lvl w:ilvl="6" w:tplc="0D6C40CC">
      <w:numFmt w:val="decimal"/>
      <w:lvlText w:val=""/>
      <w:lvlJc w:val="left"/>
    </w:lvl>
    <w:lvl w:ilvl="7" w:tplc="49CA4EE8">
      <w:numFmt w:val="decimal"/>
      <w:lvlText w:val=""/>
      <w:lvlJc w:val="left"/>
    </w:lvl>
    <w:lvl w:ilvl="8" w:tplc="878A2EFE">
      <w:numFmt w:val="decimal"/>
      <w:lvlText w:val=""/>
      <w:lvlJc w:val="left"/>
    </w:lvl>
  </w:abstractNum>
  <w:abstractNum w:abstractNumId="5" w15:restartNumberingAfterBreak="0">
    <w:nsid w:val="0BF72B14"/>
    <w:multiLevelType w:val="hybridMultilevel"/>
    <w:tmpl w:val="266093C6"/>
    <w:lvl w:ilvl="0" w:tplc="926C9DBA">
      <w:start w:val="1"/>
      <w:numFmt w:val="bullet"/>
      <w:lvlText w:val="#"/>
      <w:lvlJc w:val="left"/>
    </w:lvl>
    <w:lvl w:ilvl="1" w:tplc="53EE3D9C">
      <w:numFmt w:val="decimal"/>
      <w:lvlText w:val=""/>
      <w:lvlJc w:val="left"/>
    </w:lvl>
    <w:lvl w:ilvl="2" w:tplc="18EA0C4E">
      <w:numFmt w:val="decimal"/>
      <w:lvlText w:val=""/>
      <w:lvlJc w:val="left"/>
    </w:lvl>
    <w:lvl w:ilvl="3" w:tplc="5C186748">
      <w:numFmt w:val="decimal"/>
      <w:lvlText w:val=""/>
      <w:lvlJc w:val="left"/>
    </w:lvl>
    <w:lvl w:ilvl="4" w:tplc="AA16956A">
      <w:numFmt w:val="decimal"/>
      <w:lvlText w:val=""/>
      <w:lvlJc w:val="left"/>
    </w:lvl>
    <w:lvl w:ilvl="5" w:tplc="A9280A46">
      <w:numFmt w:val="decimal"/>
      <w:lvlText w:val=""/>
      <w:lvlJc w:val="left"/>
    </w:lvl>
    <w:lvl w:ilvl="6" w:tplc="64521760">
      <w:numFmt w:val="decimal"/>
      <w:lvlText w:val=""/>
      <w:lvlJc w:val="left"/>
    </w:lvl>
    <w:lvl w:ilvl="7" w:tplc="137A8C4A">
      <w:numFmt w:val="decimal"/>
      <w:lvlText w:val=""/>
      <w:lvlJc w:val="left"/>
    </w:lvl>
    <w:lvl w:ilvl="8" w:tplc="6E0E7D5E">
      <w:numFmt w:val="decimal"/>
      <w:lvlText w:val=""/>
      <w:lvlJc w:val="left"/>
    </w:lvl>
  </w:abstractNum>
  <w:abstractNum w:abstractNumId="6" w15:restartNumberingAfterBreak="0">
    <w:nsid w:val="0D34B6A8"/>
    <w:multiLevelType w:val="hybridMultilevel"/>
    <w:tmpl w:val="65328B08"/>
    <w:lvl w:ilvl="0" w:tplc="5CA22E38">
      <w:start w:val="1"/>
      <w:numFmt w:val="bullet"/>
      <w:lvlText w:val="#"/>
      <w:lvlJc w:val="left"/>
    </w:lvl>
    <w:lvl w:ilvl="1" w:tplc="95382FC4">
      <w:numFmt w:val="decimal"/>
      <w:lvlText w:val=""/>
      <w:lvlJc w:val="left"/>
    </w:lvl>
    <w:lvl w:ilvl="2" w:tplc="C008A480">
      <w:numFmt w:val="decimal"/>
      <w:lvlText w:val=""/>
      <w:lvlJc w:val="left"/>
    </w:lvl>
    <w:lvl w:ilvl="3" w:tplc="44526BA0">
      <w:numFmt w:val="decimal"/>
      <w:lvlText w:val=""/>
      <w:lvlJc w:val="left"/>
    </w:lvl>
    <w:lvl w:ilvl="4" w:tplc="49B86E46">
      <w:numFmt w:val="decimal"/>
      <w:lvlText w:val=""/>
      <w:lvlJc w:val="left"/>
    </w:lvl>
    <w:lvl w:ilvl="5" w:tplc="EB663194">
      <w:numFmt w:val="decimal"/>
      <w:lvlText w:val=""/>
      <w:lvlJc w:val="left"/>
    </w:lvl>
    <w:lvl w:ilvl="6" w:tplc="86C26044">
      <w:numFmt w:val="decimal"/>
      <w:lvlText w:val=""/>
      <w:lvlJc w:val="left"/>
    </w:lvl>
    <w:lvl w:ilvl="7" w:tplc="781E8F44">
      <w:numFmt w:val="decimal"/>
      <w:lvlText w:val=""/>
      <w:lvlJc w:val="left"/>
    </w:lvl>
    <w:lvl w:ilvl="8" w:tplc="C468821A">
      <w:numFmt w:val="decimal"/>
      <w:lvlText w:val=""/>
      <w:lvlJc w:val="left"/>
    </w:lvl>
  </w:abstractNum>
  <w:abstractNum w:abstractNumId="7" w15:restartNumberingAfterBreak="0">
    <w:nsid w:val="100F8FCA"/>
    <w:multiLevelType w:val="hybridMultilevel"/>
    <w:tmpl w:val="3BD4B5E2"/>
    <w:lvl w:ilvl="0" w:tplc="3496B27A">
      <w:start w:val="1"/>
      <w:numFmt w:val="bullet"/>
      <w:lvlText w:val="#"/>
      <w:lvlJc w:val="left"/>
    </w:lvl>
    <w:lvl w:ilvl="1" w:tplc="7630A9C0">
      <w:numFmt w:val="decimal"/>
      <w:lvlText w:val=""/>
      <w:lvlJc w:val="left"/>
    </w:lvl>
    <w:lvl w:ilvl="2" w:tplc="C4AA3C20">
      <w:numFmt w:val="decimal"/>
      <w:lvlText w:val=""/>
      <w:lvlJc w:val="left"/>
    </w:lvl>
    <w:lvl w:ilvl="3" w:tplc="F8C40B3E">
      <w:numFmt w:val="decimal"/>
      <w:lvlText w:val=""/>
      <w:lvlJc w:val="left"/>
    </w:lvl>
    <w:lvl w:ilvl="4" w:tplc="CBAE614A">
      <w:numFmt w:val="decimal"/>
      <w:lvlText w:val=""/>
      <w:lvlJc w:val="left"/>
    </w:lvl>
    <w:lvl w:ilvl="5" w:tplc="B3EE558A">
      <w:numFmt w:val="decimal"/>
      <w:lvlText w:val=""/>
      <w:lvlJc w:val="left"/>
    </w:lvl>
    <w:lvl w:ilvl="6" w:tplc="ED1E549A">
      <w:numFmt w:val="decimal"/>
      <w:lvlText w:val=""/>
      <w:lvlJc w:val="left"/>
    </w:lvl>
    <w:lvl w:ilvl="7" w:tplc="EB1AE6D2">
      <w:numFmt w:val="decimal"/>
      <w:lvlText w:val=""/>
      <w:lvlJc w:val="left"/>
    </w:lvl>
    <w:lvl w:ilvl="8" w:tplc="BED8F948">
      <w:numFmt w:val="decimal"/>
      <w:lvlText w:val=""/>
      <w:lvlJc w:val="left"/>
    </w:lvl>
  </w:abstractNum>
  <w:abstractNum w:abstractNumId="8" w15:restartNumberingAfterBreak="0">
    <w:nsid w:val="10233C99"/>
    <w:multiLevelType w:val="hybridMultilevel"/>
    <w:tmpl w:val="A086C3DC"/>
    <w:lvl w:ilvl="0" w:tplc="76B46454">
      <w:start w:val="1"/>
      <w:numFmt w:val="bullet"/>
      <w:lvlText w:val="#"/>
      <w:lvlJc w:val="left"/>
    </w:lvl>
    <w:lvl w:ilvl="1" w:tplc="567069FC">
      <w:numFmt w:val="decimal"/>
      <w:lvlText w:val=""/>
      <w:lvlJc w:val="left"/>
    </w:lvl>
    <w:lvl w:ilvl="2" w:tplc="68A266C0">
      <w:numFmt w:val="decimal"/>
      <w:lvlText w:val=""/>
      <w:lvlJc w:val="left"/>
    </w:lvl>
    <w:lvl w:ilvl="3" w:tplc="6422F316">
      <w:numFmt w:val="decimal"/>
      <w:lvlText w:val=""/>
      <w:lvlJc w:val="left"/>
    </w:lvl>
    <w:lvl w:ilvl="4" w:tplc="381ABFB8">
      <w:numFmt w:val="decimal"/>
      <w:lvlText w:val=""/>
      <w:lvlJc w:val="left"/>
    </w:lvl>
    <w:lvl w:ilvl="5" w:tplc="8A767C84">
      <w:numFmt w:val="decimal"/>
      <w:lvlText w:val=""/>
      <w:lvlJc w:val="left"/>
    </w:lvl>
    <w:lvl w:ilvl="6" w:tplc="56F0A940">
      <w:numFmt w:val="decimal"/>
      <w:lvlText w:val=""/>
      <w:lvlJc w:val="left"/>
    </w:lvl>
    <w:lvl w:ilvl="7" w:tplc="AB1A8960">
      <w:numFmt w:val="decimal"/>
      <w:lvlText w:val=""/>
      <w:lvlJc w:val="left"/>
    </w:lvl>
    <w:lvl w:ilvl="8" w:tplc="CF940B0E">
      <w:numFmt w:val="decimal"/>
      <w:lvlText w:val=""/>
      <w:lvlJc w:val="left"/>
    </w:lvl>
  </w:abstractNum>
  <w:abstractNum w:abstractNumId="9" w15:restartNumberingAfterBreak="0">
    <w:nsid w:val="11447B73"/>
    <w:multiLevelType w:val="hybridMultilevel"/>
    <w:tmpl w:val="FE14F582"/>
    <w:lvl w:ilvl="0" w:tplc="FFF29C12">
      <w:start w:val="1"/>
      <w:numFmt w:val="bullet"/>
      <w:lvlText w:val="#"/>
      <w:lvlJc w:val="left"/>
    </w:lvl>
    <w:lvl w:ilvl="1" w:tplc="07103484">
      <w:numFmt w:val="decimal"/>
      <w:lvlText w:val=""/>
      <w:lvlJc w:val="left"/>
    </w:lvl>
    <w:lvl w:ilvl="2" w:tplc="2586CFE4">
      <w:numFmt w:val="decimal"/>
      <w:lvlText w:val=""/>
      <w:lvlJc w:val="left"/>
    </w:lvl>
    <w:lvl w:ilvl="3" w:tplc="177C64C8">
      <w:numFmt w:val="decimal"/>
      <w:lvlText w:val=""/>
      <w:lvlJc w:val="left"/>
    </w:lvl>
    <w:lvl w:ilvl="4" w:tplc="DC6A4AEA">
      <w:numFmt w:val="decimal"/>
      <w:lvlText w:val=""/>
      <w:lvlJc w:val="left"/>
    </w:lvl>
    <w:lvl w:ilvl="5" w:tplc="89B2D480">
      <w:numFmt w:val="decimal"/>
      <w:lvlText w:val=""/>
      <w:lvlJc w:val="left"/>
    </w:lvl>
    <w:lvl w:ilvl="6" w:tplc="E55CC0E8">
      <w:numFmt w:val="decimal"/>
      <w:lvlText w:val=""/>
      <w:lvlJc w:val="left"/>
    </w:lvl>
    <w:lvl w:ilvl="7" w:tplc="161C7DAA">
      <w:numFmt w:val="decimal"/>
      <w:lvlText w:val=""/>
      <w:lvlJc w:val="left"/>
    </w:lvl>
    <w:lvl w:ilvl="8" w:tplc="730CF5E0">
      <w:numFmt w:val="decimal"/>
      <w:lvlText w:val=""/>
      <w:lvlJc w:val="left"/>
    </w:lvl>
  </w:abstractNum>
  <w:abstractNum w:abstractNumId="10" w15:restartNumberingAfterBreak="0">
    <w:nsid w:val="12E685FB"/>
    <w:multiLevelType w:val="hybridMultilevel"/>
    <w:tmpl w:val="E0AA6AB2"/>
    <w:lvl w:ilvl="0" w:tplc="AD0E8552">
      <w:start w:val="1"/>
      <w:numFmt w:val="bullet"/>
      <w:lvlText w:val="B"/>
      <w:lvlJc w:val="left"/>
    </w:lvl>
    <w:lvl w:ilvl="1" w:tplc="3AFE92BE">
      <w:numFmt w:val="decimal"/>
      <w:lvlText w:val=""/>
      <w:lvlJc w:val="left"/>
    </w:lvl>
    <w:lvl w:ilvl="2" w:tplc="F710B1B4">
      <w:numFmt w:val="decimal"/>
      <w:lvlText w:val=""/>
      <w:lvlJc w:val="left"/>
    </w:lvl>
    <w:lvl w:ilvl="3" w:tplc="BFF80A76">
      <w:numFmt w:val="decimal"/>
      <w:lvlText w:val=""/>
      <w:lvlJc w:val="left"/>
    </w:lvl>
    <w:lvl w:ilvl="4" w:tplc="8DBA9FB8">
      <w:numFmt w:val="decimal"/>
      <w:lvlText w:val=""/>
      <w:lvlJc w:val="left"/>
    </w:lvl>
    <w:lvl w:ilvl="5" w:tplc="DCC629A4">
      <w:numFmt w:val="decimal"/>
      <w:lvlText w:val=""/>
      <w:lvlJc w:val="left"/>
    </w:lvl>
    <w:lvl w:ilvl="6" w:tplc="CDB41D0E">
      <w:numFmt w:val="decimal"/>
      <w:lvlText w:val=""/>
      <w:lvlJc w:val="left"/>
    </w:lvl>
    <w:lvl w:ilvl="7" w:tplc="0366DC64">
      <w:numFmt w:val="decimal"/>
      <w:lvlText w:val=""/>
      <w:lvlJc w:val="left"/>
    </w:lvl>
    <w:lvl w:ilvl="8" w:tplc="A8BA51C0">
      <w:numFmt w:val="decimal"/>
      <w:lvlText w:val=""/>
      <w:lvlJc w:val="left"/>
    </w:lvl>
  </w:abstractNum>
  <w:abstractNum w:abstractNumId="11" w15:restartNumberingAfterBreak="0">
    <w:nsid w:val="1381823A"/>
    <w:multiLevelType w:val="hybridMultilevel"/>
    <w:tmpl w:val="48823B78"/>
    <w:lvl w:ilvl="0" w:tplc="CE0C5FD2">
      <w:start w:val="1"/>
      <w:numFmt w:val="bullet"/>
      <w:lvlText w:val="#"/>
      <w:lvlJc w:val="left"/>
    </w:lvl>
    <w:lvl w:ilvl="1" w:tplc="513AAE72">
      <w:numFmt w:val="decimal"/>
      <w:lvlText w:val=""/>
      <w:lvlJc w:val="left"/>
    </w:lvl>
    <w:lvl w:ilvl="2" w:tplc="D9D2ECE8">
      <w:numFmt w:val="decimal"/>
      <w:lvlText w:val=""/>
      <w:lvlJc w:val="left"/>
    </w:lvl>
    <w:lvl w:ilvl="3" w:tplc="0804F96C">
      <w:numFmt w:val="decimal"/>
      <w:lvlText w:val=""/>
      <w:lvlJc w:val="left"/>
    </w:lvl>
    <w:lvl w:ilvl="4" w:tplc="5D3C3A66">
      <w:numFmt w:val="decimal"/>
      <w:lvlText w:val=""/>
      <w:lvlJc w:val="left"/>
    </w:lvl>
    <w:lvl w:ilvl="5" w:tplc="CEC88682">
      <w:numFmt w:val="decimal"/>
      <w:lvlText w:val=""/>
      <w:lvlJc w:val="left"/>
    </w:lvl>
    <w:lvl w:ilvl="6" w:tplc="B8ECE038">
      <w:numFmt w:val="decimal"/>
      <w:lvlText w:val=""/>
      <w:lvlJc w:val="left"/>
    </w:lvl>
    <w:lvl w:ilvl="7" w:tplc="5316CCE2">
      <w:numFmt w:val="decimal"/>
      <w:lvlText w:val=""/>
      <w:lvlJc w:val="left"/>
    </w:lvl>
    <w:lvl w:ilvl="8" w:tplc="93326FC2">
      <w:numFmt w:val="decimal"/>
      <w:lvlText w:val=""/>
      <w:lvlJc w:val="left"/>
    </w:lvl>
  </w:abstractNum>
  <w:abstractNum w:abstractNumId="12" w15:restartNumberingAfterBreak="0">
    <w:nsid w:val="14330624"/>
    <w:multiLevelType w:val="hybridMultilevel"/>
    <w:tmpl w:val="8ED297C6"/>
    <w:lvl w:ilvl="0" w:tplc="FBE29B7E">
      <w:start w:val="1"/>
      <w:numFmt w:val="bullet"/>
      <w:lvlText w:val="#"/>
      <w:lvlJc w:val="left"/>
    </w:lvl>
    <w:lvl w:ilvl="1" w:tplc="BCBE6B02">
      <w:numFmt w:val="decimal"/>
      <w:lvlText w:val=""/>
      <w:lvlJc w:val="left"/>
    </w:lvl>
    <w:lvl w:ilvl="2" w:tplc="82EC2ED6">
      <w:numFmt w:val="decimal"/>
      <w:lvlText w:val=""/>
      <w:lvlJc w:val="left"/>
    </w:lvl>
    <w:lvl w:ilvl="3" w:tplc="2CFE798E">
      <w:numFmt w:val="decimal"/>
      <w:lvlText w:val=""/>
      <w:lvlJc w:val="left"/>
    </w:lvl>
    <w:lvl w:ilvl="4" w:tplc="D1CAE690">
      <w:numFmt w:val="decimal"/>
      <w:lvlText w:val=""/>
      <w:lvlJc w:val="left"/>
    </w:lvl>
    <w:lvl w:ilvl="5" w:tplc="B734C82C">
      <w:numFmt w:val="decimal"/>
      <w:lvlText w:val=""/>
      <w:lvlJc w:val="left"/>
    </w:lvl>
    <w:lvl w:ilvl="6" w:tplc="CE2AD9DA">
      <w:numFmt w:val="decimal"/>
      <w:lvlText w:val=""/>
      <w:lvlJc w:val="left"/>
    </w:lvl>
    <w:lvl w:ilvl="7" w:tplc="37448166">
      <w:numFmt w:val="decimal"/>
      <w:lvlText w:val=""/>
      <w:lvlJc w:val="left"/>
    </w:lvl>
    <w:lvl w:ilvl="8" w:tplc="994C6D08">
      <w:numFmt w:val="decimal"/>
      <w:lvlText w:val=""/>
      <w:lvlJc w:val="left"/>
    </w:lvl>
  </w:abstractNum>
  <w:abstractNum w:abstractNumId="13" w15:restartNumberingAfterBreak="0">
    <w:nsid w:val="15014ACB"/>
    <w:multiLevelType w:val="hybridMultilevel"/>
    <w:tmpl w:val="B1C8F956"/>
    <w:lvl w:ilvl="0" w:tplc="1E2CC59E">
      <w:start w:val="1"/>
      <w:numFmt w:val="bullet"/>
      <w:lvlText w:val="#"/>
      <w:lvlJc w:val="left"/>
    </w:lvl>
    <w:lvl w:ilvl="1" w:tplc="FC4C92FC">
      <w:numFmt w:val="decimal"/>
      <w:lvlText w:val=""/>
      <w:lvlJc w:val="left"/>
    </w:lvl>
    <w:lvl w:ilvl="2" w:tplc="78F27038">
      <w:numFmt w:val="decimal"/>
      <w:lvlText w:val=""/>
      <w:lvlJc w:val="left"/>
    </w:lvl>
    <w:lvl w:ilvl="3" w:tplc="7C4E574A">
      <w:numFmt w:val="decimal"/>
      <w:lvlText w:val=""/>
      <w:lvlJc w:val="left"/>
    </w:lvl>
    <w:lvl w:ilvl="4" w:tplc="37ECBA42">
      <w:numFmt w:val="decimal"/>
      <w:lvlText w:val=""/>
      <w:lvlJc w:val="left"/>
    </w:lvl>
    <w:lvl w:ilvl="5" w:tplc="F8F09F92">
      <w:numFmt w:val="decimal"/>
      <w:lvlText w:val=""/>
      <w:lvlJc w:val="left"/>
    </w:lvl>
    <w:lvl w:ilvl="6" w:tplc="12E8C652">
      <w:numFmt w:val="decimal"/>
      <w:lvlText w:val=""/>
      <w:lvlJc w:val="left"/>
    </w:lvl>
    <w:lvl w:ilvl="7" w:tplc="BE402256">
      <w:numFmt w:val="decimal"/>
      <w:lvlText w:val=""/>
      <w:lvlJc w:val="left"/>
    </w:lvl>
    <w:lvl w:ilvl="8" w:tplc="BFEA198E">
      <w:numFmt w:val="decimal"/>
      <w:lvlText w:val=""/>
      <w:lvlJc w:val="left"/>
    </w:lvl>
  </w:abstractNum>
  <w:abstractNum w:abstractNumId="14" w15:restartNumberingAfterBreak="0">
    <w:nsid w:val="15B5AF5C"/>
    <w:multiLevelType w:val="hybridMultilevel"/>
    <w:tmpl w:val="316A1FEE"/>
    <w:lvl w:ilvl="0" w:tplc="4BDEFEE0">
      <w:start w:val="1"/>
      <w:numFmt w:val="bullet"/>
      <w:lvlText w:val="#"/>
      <w:lvlJc w:val="left"/>
    </w:lvl>
    <w:lvl w:ilvl="1" w:tplc="5BF40E94">
      <w:numFmt w:val="decimal"/>
      <w:lvlText w:val=""/>
      <w:lvlJc w:val="left"/>
    </w:lvl>
    <w:lvl w:ilvl="2" w:tplc="BA10A508">
      <w:numFmt w:val="decimal"/>
      <w:lvlText w:val=""/>
      <w:lvlJc w:val="left"/>
    </w:lvl>
    <w:lvl w:ilvl="3" w:tplc="AAEA6C3C">
      <w:numFmt w:val="decimal"/>
      <w:lvlText w:val=""/>
      <w:lvlJc w:val="left"/>
    </w:lvl>
    <w:lvl w:ilvl="4" w:tplc="D77E9ABC">
      <w:numFmt w:val="decimal"/>
      <w:lvlText w:val=""/>
      <w:lvlJc w:val="left"/>
    </w:lvl>
    <w:lvl w:ilvl="5" w:tplc="8A5ECF78">
      <w:numFmt w:val="decimal"/>
      <w:lvlText w:val=""/>
      <w:lvlJc w:val="left"/>
    </w:lvl>
    <w:lvl w:ilvl="6" w:tplc="B16CFD36">
      <w:numFmt w:val="decimal"/>
      <w:lvlText w:val=""/>
      <w:lvlJc w:val="left"/>
    </w:lvl>
    <w:lvl w:ilvl="7" w:tplc="A44C9406">
      <w:numFmt w:val="decimal"/>
      <w:lvlText w:val=""/>
      <w:lvlJc w:val="left"/>
    </w:lvl>
    <w:lvl w:ilvl="8" w:tplc="19EA7D3A">
      <w:numFmt w:val="decimal"/>
      <w:lvlText w:val=""/>
      <w:lvlJc w:val="left"/>
    </w:lvl>
  </w:abstractNum>
  <w:abstractNum w:abstractNumId="15" w15:restartNumberingAfterBreak="0">
    <w:nsid w:val="168E121F"/>
    <w:multiLevelType w:val="hybridMultilevel"/>
    <w:tmpl w:val="73DC2904"/>
    <w:lvl w:ilvl="0" w:tplc="DE3C2A8E">
      <w:start w:val="1"/>
      <w:numFmt w:val="bullet"/>
      <w:lvlText w:val="#"/>
      <w:lvlJc w:val="left"/>
    </w:lvl>
    <w:lvl w:ilvl="1" w:tplc="EEBE722A">
      <w:numFmt w:val="decimal"/>
      <w:lvlText w:val=""/>
      <w:lvlJc w:val="left"/>
    </w:lvl>
    <w:lvl w:ilvl="2" w:tplc="21D41C6E">
      <w:numFmt w:val="decimal"/>
      <w:lvlText w:val=""/>
      <w:lvlJc w:val="left"/>
    </w:lvl>
    <w:lvl w:ilvl="3" w:tplc="EA1260E4">
      <w:numFmt w:val="decimal"/>
      <w:lvlText w:val=""/>
      <w:lvlJc w:val="left"/>
    </w:lvl>
    <w:lvl w:ilvl="4" w:tplc="81FACBDA">
      <w:numFmt w:val="decimal"/>
      <w:lvlText w:val=""/>
      <w:lvlJc w:val="left"/>
    </w:lvl>
    <w:lvl w:ilvl="5" w:tplc="EC726F1A">
      <w:numFmt w:val="decimal"/>
      <w:lvlText w:val=""/>
      <w:lvlJc w:val="left"/>
    </w:lvl>
    <w:lvl w:ilvl="6" w:tplc="CEEA8486">
      <w:numFmt w:val="decimal"/>
      <w:lvlText w:val=""/>
      <w:lvlJc w:val="left"/>
    </w:lvl>
    <w:lvl w:ilvl="7" w:tplc="95CAFEB6">
      <w:numFmt w:val="decimal"/>
      <w:lvlText w:val=""/>
      <w:lvlJc w:val="left"/>
    </w:lvl>
    <w:lvl w:ilvl="8" w:tplc="47F4E18A">
      <w:numFmt w:val="decimal"/>
      <w:lvlText w:val=""/>
      <w:lvlJc w:val="left"/>
    </w:lvl>
  </w:abstractNum>
  <w:abstractNum w:abstractNumId="16" w15:restartNumberingAfterBreak="0">
    <w:nsid w:val="180115BE"/>
    <w:multiLevelType w:val="hybridMultilevel"/>
    <w:tmpl w:val="0BF4EA32"/>
    <w:lvl w:ilvl="0" w:tplc="248ED5C8">
      <w:start w:val="1"/>
      <w:numFmt w:val="bullet"/>
      <w:lvlText w:val="#"/>
      <w:lvlJc w:val="left"/>
    </w:lvl>
    <w:lvl w:ilvl="1" w:tplc="E29E4832">
      <w:numFmt w:val="decimal"/>
      <w:lvlText w:val=""/>
      <w:lvlJc w:val="left"/>
    </w:lvl>
    <w:lvl w:ilvl="2" w:tplc="0E44B61E">
      <w:numFmt w:val="decimal"/>
      <w:lvlText w:val=""/>
      <w:lvlJc w:val="left"/>
    </w:lvl>
    <w:lvl w:ilvl="3" w:tplc="1C2648E4">
      <w:numFmt w:val="decimal"/>
      <w:lvlText w:val=""/>
      <w:lvlJc w:val="left"/>
    </w:lvl>
    <w:lvl w:ilvl="4" w:tplc="BCD83678">
      <w:numFmt w:val="decimal"/>
      <w:lvlText w:val=""/>
      <w:lvlJc w:val="left"/>
    </w:lvl>
    <w:lvl w:ilvl="5" w:tplc="17EE7880">
      <w:numFmt w:val="decimal"/>
      <w:lvlText w:val=""/>
      <w:lvlJc w:val="left"/>
    </w:lvl>
    <w:lvl w:ilvl="6" w:tplc="44A86BC8">
      <w:numFmt w:val="decimal"/>
      <w:lvlText w:val=""/>
      <w:lvlJc w:val="left"/>
    </w:lvl>
    <w:lvl w:ilvl="7" w:tplc="4F42FB7E">
      <w:numFmt w:val="decimal"/>
      <w:lvlText w:val=""/>
      <w:lvlJc w:val="left"/>
    </w:lvl>
    <w:lvl w:ilvl="8" w:tplc="BF9E9D74">
      <w:numFmt w:val="decimal"/>
      <w:lvlText w:val=""/>
      <w:lvlJc w:val="left"/>
    </w:lvl>
  </w:abstractNum>
  <w:abstractNum w:abstractNumId="17" w15:restartNumberingAfterBreak="0">
    <w:nsid w:val="1A32234B"/>
    <w:multiLevelType w:val="hybridMultilevel"/>
    <w:tmpl w:val="B6EAD658"/>
    <w:lvl w:ilvl="0" w:tplc="AB764FFE">
      <w:start w:val="1"/>
      <w:numFmt w:val="bullet"/>
      <w:lvlText w:val="#"/>
      <w:lvlJc w:val="left"/>
    </w:lvl>
    <w:lvl w:ilvl="1" w:tplc="4858C1EC">
      <w:numFmt w:val="decimal"/>
      <w:lvlText w:val=""/>
      <w:lvlJc w:val="left"/>
    </w:lvl>
    <w:lvl w:ilvl="2" w:tplc="0DB89C36">
      <w:numFmt w:val="decimal"/>
      <w:lvlText w:val=""/>
      <w:lvlJc w:val="left"/>
    </w:lvl>
    <w:lvl w:ilvl="3" w:tplc="6FC0A7F2">
      <w:numFmt w:val="decimal"/>
      <w:lvlText w:val=""/>
      <w:lvlJc w:val="left"/>
    </w:lvl>
    <w:lvl w:ilvl="4" w:tplc="69C87F20">
      <w:numFmt w:val="decimal"/>
      <w:lvlText w:val=""/>
      <w:lvlJc w:val="left"/>
    </w:lvl>
    <w:lvl w:ilvl="5" w:tplc="62361FB2">
      <w:numFmt w:val="decimal"/>
      <w:lvlText w:val=""/>
      <w:lvlJc w:val="left"/>
    </w:lvl>
    <w:lvl w:ilvl="6" w:tplc="6A769202">
      <w:numFmt w:val="decimal"/>
      <w:lvlText w:val=""/>
      <w:lvlJc w:val="left"/>
    </w:lvl>
    <w:lvl w:ilvl="7" w:tplc="CD7A7606">
      <w:numFmt w:val="decimal"/>
      <w:lvlText w:val=""/>
      <w:lvlJc w:val="left"/>
    </w:lvl>
    <w:lvl w:ilvl="8" w:tplc="360481E2">
      <w:numFmt w:val="decimal"/>
      <w:lvlText w:val=""/>
      <w:lvlJc w:val="left"/>
    </w:lvl>
  </w:abstractNum>
  <w:abstractNum w:abstractNumId="18" w15:restartNumberingAfterBreak="0">
    <w:nsid w:val="1BA026FA"/>
    <w:multiLevelType w:val="hybridMultilevel"/>
    <w:tmpl w:val="00540198"/>
    <w:lvl w:ilvl="0" w:tplc="942838E2">
      <w:start w:val="1"/>
      <w:numFmt w:val="bullet"/>
      <w:lvlText w:val="B"/>
      <w:lvlJc w:val="left"/>
    </w:lvl>
    <w:lvl w:ilvl="1" w:tplc="A9FA7CD4">
      <w:numFmt w:val="decimal"/>
      <w:lvlText w:val=""/>
      <w:lvlJc w:val="left"/>
    </w:lvl>
    <w:lvl w:ilvl="2" w:tplc="380EF348">
      <w:numFmt w:val="decimal"/>
      <w:lvlText w:val=""/>
      <w:lvlJc w:val="left"/>
    </w:lvl>
    <w:lvl w:ilvl="3" w:tplc="D85A702E">
      <w:numFmt w:val="decimal"/>
      <w:lvlText w:val=""/>
      <w:lvlJc w:val="left"/>
    </w:lvl>
    <w:lvl w:ilvl="4" w:tplc="2A182FEA">
      <w:numFmt w:val="decimal"/>
      <w:lvlText w:val=""/>
      <w:lvlJc w:val="left"/>
    </w:lvl>
    <w:lvl w:ilvl="5" w:tplc="8DDA4948">
      <w:numFmt w:val="decimal"/>
      <w:lvlText w:val=""/>
      <w:lvlJc w:val="left"/>
    </w:lvl>
    <w:lvl w:ilvl="6" w:tplc="D4F41C00">
      <w:numFmt w:val="decimal"/>
      <w:lvlText w:val=""/>
      <w:lvlJc w:val="left"/>
    </w:lvl>
    <w:lvl w:ilvl="7" w:tplc="814CC042">
      <w:numFmt w:val="decimal"/>
      <w:lvlText w:val=""/>
      <w:lvlJc w:val="left"/>
    </w:lvl>
    <w:lvl w:ilvl="8" w:tplc="3E8020FC">
      <w:numFmt w:val="decimal"/>
      <w:lvlText w:val=""/>
      <w:lvlJc w:val="left"/>
    </w:lvl>
  </w:abstractNum>
  <w:abstractNum w:abstractNumId="19" w15:restartNumberingAfterBreak="0">
    <w:nsid w:val="1CF10FD8"/>
    <w:multiLevelType w:val="hybridMultilevel"/>
    <w:tmpl w:val="BE22B370"/>
    <w:lvl w:ilvl="0" w:tplc="6AA0175E">
      <w:start w:val="1"/>
      <w:numFmt w:val="bullet"/>
      <w:lvlText w:val="#"/>
      <w:lvlJc w:val="left"/>
    </w:lvl>
    <w:lvl w:ilvl="1" w:tplc="DA58ECB0">
      <w:numFmt w:val="decimal"/>
      <w:lvlText w:val=""/>
      <w:lvlJc w:val="left"/>
    </w:lvl>
    <w:lvl w:ilvl="2" w:tplc="AE162474">
      <w:numFmt w:val="decimal"/>
      <w:lvlText w:val=""/>
      <w:lvlJc w:val="left"/>
    </w:lvl>
    <w:lvl w:ilvl="3" w:tplc="D27EE414">
      <w:numFmt w:val="decimal"/>
      <w:lvlText w:val=""/>
      <w:lvlJc w:val="left"/>
    </w:lvl>
    <w:lvl w:ilvl="4" w:tplc="6FD6F0BE">
      <w:numFmt w:val="decimal"/>
      <w:lvlText w:val=""/>
      <w:lvlJc w:val="left"/>
    </w:lvl>
    <w:lvl w:ilvl="5" w:tplc="4A982294">
      <w:numFmt w:val="decimal"/>
      <w:lvlText w:val=""/>
      <w:lvlJc w:val="left"/>
    </w:lvl>
    <w:lvl w:ilvl="6" w:tplc="0582A198">
      <w:numFmt w:val="decimal"/>
      <w:lvlText w:val=""/>
      <w:lvlJc w:val="left"/>
    </w:lvl>
    <w:lvl w:ilvl="7" w:tplc="ACC0DB34">
      <w:numFmt w:val="decimal"/>
      <w:lvlText w:val=""/>
      <w:lvlJc w:val="left"/>
    </w:lvl>
    <w:lvl w:ilvl="8" w:tplc="E000DF66">
      <w:numFmt w:val="decimal"/>
      <w:lvlText w:val=""/>
      <w:lvlJc w:val="left"/>
    </w:lvl>
  </w:abstractNum>
  <w:abstractNum w:abstractNumId="20" w15:restartNumberingAfterBreak="0">
    <w:nsid w:val="1D4ED43B"/>
    <w:multiLevelType w:val="hybridMultilevel"/>
    <w:tmpl w:val="A7ACE1EE"/>
    <w:lvl w:ilvl="0" w:tplc="2D103080">
      <w:start w:val="1"/>
      <w:numFmt w:val="bullet"/>
      <w:lvlText w:val="#"/>
      <w:lvlJc w:val="left"/>
    </w:lvl>
    <w:lvl w:ilvl="1" w:tplc="F668980C">
      <w:numFmt w:val="decimal"/>
      <w:lvlText w:val=""/>
      <w:lvlJc w:val="left"/>
    </w:lvl>
    <w:lvl w:ilvl="2" w:tplc="90FC8F36">
      <w:numFmt w:val="decimal"/>
      <w:lvlText w:val=""/>
      <w:lvlJc w:val="left"/>
    </w:lvl>
    <w:lvl w:ilvl="3" w:tplc="7292C2A8">
      <w:numFmt w:val="decimal"/>
      <w:lvlText w:val=""/>
      <w:lvlJc w:val="left"/>
    </w:lvl>
    <w:lvl w:ilvl="4" w:tplc="41DAA69A">
      <w:numFmt w:val="decimal"/>
      <w:lvlText w:val=""/>
      <w:lvlJc w:val="left"/>
    </w:lvl>
    <w:lvl w:ilvl="5" w:tplc="CBCA93C8">
      <w:numFmt w:val="decimal"/>
      <w:lvlText w:val=""/>
      <w:lvlJc w:val="left"/>
    </w:lvl>
    <w:lvl w:ilvl="6" w:tplc="C2CA5CEC">
      <w:numFmt w:val="decimal"/>
      <w:lvlText w:val=""/>
      <w:lvlJc w:val="left"/>
    </w:lvl>
    <w:lvl w:ilvl="7" w:tplc="319EF89A">
      <w:numFmt w:val="decimal"/>
      <w:lvlText w:val=""/>
      <w:lvlJc w:val="left"/>
    </w:lvl>
    <w:lvl w:ilvl="8" w:tplc="E45A1464">
      <w:numFmt w:val="decimal"/>
      <w:lvlText w:val=""/>
      <w:lvlJc w:val="left"/>
    </w:lvl>
  </w:abstractNum>
  <w:abstractNum w:abstractNumId="21" w15:restartNumberingAfterBreak="0">
    <w:nsid w:val="1DBABF00"/>
    <w:multiLevelType w:val="hybridMultilevel"/>
    <w:tmpl w:val="7786F280"/>
    <w:lvl w:ilvl="0" w:tplc="AD088806">
      <w:start w:val="1"/>
      <w:numFmt w:val="bullet"/>
      <w:lvlText w:val="#"/>
      <w:lvlJc w:val="left"/>
    </w:lvl>
    <w:lvl w:ilvl="1" w:tplc="F22E8CA4">
      <w:numFmt w:val="decimal"/>
      <w:lvlText w:val=""/>
      <w:lvlJc w:val="left"/>
    </w:lvl>
    <w:lvl w:ilvl="2" w:tplc="D42E77FE">
      <w:numFmt w:val="decimal"/>
      <w:lvlText w:val=""/>
      <w:lvlJc w:val="left"/>
    </w:lvl>
    <w:lvl w:ilvl="3" w:tplc="B99297DE">
      <w:numFmt w:val="decimal"/>
      <w:lvlText w:val=""/>
      <w:lvlJc w:val="left"/>
    </w:lvl>
    <w:lvl w:ilvl="4" w:tplc="950A0F9E">
      <w:numFmt w:val="decimal"/>
      <w:lvlText w:val=""/>
      <w:lvlJc w:val="left"/>
    </w:lvl>
    <w:lvl w:ilvl="5" w:tplc="9380FCFA">
      <w:numFmt w:val="decimal"/>
      <w:lvlText w:val=""/>
      <w:lvlJc w:val="left"/>
    </w:lvl>
    <w:lvl w:ilvl="6" w:tplc="A6AC95A6">
      <w:numFmt w:val="decimal"/>
      <w:lvlText w:val=""/>
      <w:lvlJc w:val="left"/>
    </w:lvl>
    <w:lvl w:ilvl="7" w:tplc="A236A23E">
      <w:numFmt w:val="decimal"/>
      <w:lvlText w:val=""/>
      <w:lvlJc w:val="left"/>
    </w:lvl>
    <w:lvl w:ilvl="8" w:tplc="B2D072CC">
      <w:numFmt w:val="decimal"/>
      <w:lvlText w:val=""/>
      <w:lvlJc w:val="left"/>
    </w:lvl>
  </w:abstractNum>
  <w:abstractNum w:abstractNumId="22" w15:restartNumberingAfterBreak="0">
    <w:nsid w:val="1EBA5D23"/>
    <w:multiLevelType w:val="hybridMultilevel"/>
    <w:tmpl w:val="25F8E908"/>
    <w:lvl w:ilvl="0" w:tplc="5DECC0D2">
      <w:start w:val="1"/>
      <w:numFmt w:val="bullet"/>
      <w:lvlText w:val="#"/>
      <w:lvlJc w:val="left"/>
    </w:lvl>
    <w:lvl w:ilvl="1" w:tplc="D0D29394">
      <w:numFmt w:val="decimal"/>
      <w:lvlText w:val=""/>
      <w:lvlJc w:val="left"/>
    </w:lvl>
    <w:lvl w:ilvl="2" w:tplc="3E70ABEA">
      <w:numFmt w:val="decimal"/>
      <w:lvlText w:val=""/>
      <w:lvlJc w:val="left"/>
    </w:lvl>
    <w:lvl w:ilvl="3" w:tplc="D6066530">
      <w:numFmt w:val="decimal"/>
      <w:lvlText w:val=""/>
      <w:lvlJc w:val="left"/>
    </w:lvl>
    <w:lvl w:ilvl="4" w:tplc="508EACDA">
      <w:numFmt w:val="decimal"/>
      <w:lvlText w:val=""/>
      <w:lvlJc w:val="left"/>
    </w:lvl>
    <w:lvl w:ilvl="5" w:tplc="BF22EE2E">
      <w:numFmt w:val="decimal"/>
      <w:lvlText w:val=""/>
      <w:lvlJc w:val="left"/>
    </w:lvl>
    <w:lvl w:ilvl="6" w:tplc="E5C2F954">
      <w:numFmt w:val="decimal"/>
      <w:lvlText w:val=""/>
      <w:lvlJc w:val="left"/>
    </w:lvl>
    <w:lvl w:ilvl="7" w:tplc="A0EAA02E">
      <w:numFmt w:val="decimal"/>
      <w:lvlText w:val=""/>
      <w:lvlJc w:val="left"/>
    </w:lvl>
    <w:lvl w:ilvl="8" w:tplc="7EF6477A">
      <w:numFmt w:val="decimal"/>
      <w:lvlText w:val=""/>
      <w:lvlJc w:val="left"/>
    </w:lvl>
  </w:abstractNum>
  <w:abstractNum w:abstractNumId="23" w15:restartNumberingAfterBreak="0">
    <w:nsid w:val="1F48EAA1"/>
    <w:multiLevelType w:val="hybridMultilevel"/>
    <w:tmpl w:val="DBF870DE"/>
    <w:lvl w:ilvl="0" w:tplc="8DB03416">
      <w:start w:val="1"/>
      <w:numFmt w:val="bullet"/>
      <w:lvlText w:val="#"/>
      <w:lvlJc w:val="left"/>
    </w:lvl>
    <w:lvl w:ilvl="1" w:tplc="A6269798">
      <w:numFmt w:val="decimal"/>
      <w:lvlText w:val=""/>
      <w:lvlJc w:val="left"/>
    </w:lvl>
    <w:lvl w:ilvl="2" w:tplc="36A8290C">
      <w:numFmt w:val="decimal"/>
      <w:lvlText w:val=""/>
      <w:lvlJc w:val="left"/>
    </w:lvl>
    <w:lvl w:ilvl="3" w:tplc="00202DAE">
      <w:numFmt w:val="decimal"/>
      <w:lvlText w:val=""/>
      <w:lvlJc w:val="left"/>
    </w:lvl>
    <w:lvl w:ilvl="4" w:tplc="C186A7EA">
      <w:numFmt w:val="decimal"/>
      <w:lvlText w:val=""/>
      <w:lvlJc w:val="left"/>
    </w:lvl>
    <w:lvl w:ilvl="5" w:tplc="5B60D94C">
      <w:numFmt w:val="decimal"/>
      <w:lvlText w:val=""/>
      <w:lvlJc w:val="left"/>
    </w:lvl>
    <w:lvl w:ilvl="6" w:tplc="C0982200">
      <w:numFmt w:val="decimal"/>
      <w:lvlText w:val=""/>
      <w:lvlJc w:val="left"/>
    </w:lvl>
    <w:lvl w:ilvl="7" w:tplc="BB869878">
      <w:numFmt w:val="decimal"/>
      <w:lvlText w:val=""/>
      <w:lvlJc w:val="left"/>
    </w:lvl>
    <w:lvl w:ilvl="8" w:tplc="DEBEAE9C">
      <w:numFmt w:val="decimal"/>
      <w:lvlText w:val=""/>
      <w:lvlJc w:val="left"/>
    </w:lvl>
  </w:abstractNum>
  <w:abstractNum w:abstractNumId="24" w15:restartNumberingAfterBreak="0">
    <w:nsid w:val="235BA861"/>
    <w:multiLevelType w:val="hybridMultilevel"/>
    <w:tmpl w:val="E63C46D6"/>
    <w:lvl w:ilvl="0" w:tplc="013C9AF0">
      <w:start w:val="1"/>
      <w:numFmt w:val="bullet"/>
      <w:lvlText w:val="#"/>
      <w:lvlJc w:val="left"/>
    </w:lvl>
    <w:lvl w:ilvl="1" w:tplc="5B4ABAA8">
      <w:numFmt w:val="decimal"/>
      <w:lvlText w:val=""/>
      <w:lvlJc w:val="left"/>
    </w:lvl>
    <w:lvl w:ilvl="2" w:tplc="38F0D02E">
      <w:numFmt w:val="decimal"/>
      <w:lvlText w:val=""/>
      <w:lvlJc w:val="left"/>
    </w:lvl>
    <w:lvl w:ilvl="3" w:tplc="0240AE12">
      <w:numFmt w:val="decimal"/>
      <w:lvlText w:val=""/>
      <w:lvlJc w:val="left"/>
    </w:lvl>
    <w:lvl w:ilvl="4" w:tplc="809ECD0E">
      <w:numFmt w:val="decimal"/>
      <w:lvlText w:val=""/>
      <w:lvlJc w:val="left"/>
    </w:lvl>
    <w:lvl w:ilvl="5" w:tplc="245059C8">
      <w:numFmt w:val="decimal"/>
      <w:lvlText w:val=""/>
      <w:lvlJc w:val="left"/>
    </w:lvl>
    <w:lvl w:ilvl="6" w:tplc="D106658E">
      <w:numFmt w:val="decimal"/>
      <w:lvlText w:val=""/>
      <w:lvlJc w:val="left"/>
    </w:lvl>
    <w:lvl w:ilvl="7" w:tplc="770EF3FC">
      <w:numFmt w:val="decimal"/>
      <w:lvlText w:val=""/>
      <w:lvlJc w:val="left"/>
    </w:lvl>
    <w:lvl w:ilvl="8" w:tplc="BA7CC24A">
      <w:numFmt w:val="decimal"/>
      <w:lvlText w:val=""/>
      <w:lvlJc w:val="left"/>
    </w:lvl>
  </w:abstractNum>
  <w:abstractNum w:abstractNumId="25" w15:restartNumberingAfterBreak="0">
    <w:nsid w:val="23F9C13C"/>
    <w:multiLevelType w:val="hybridMultilevel"/>
    <w:tmpl w:val="59A20958"/>
    <w:lvl w:ilvl="0" w:tplc="C5562DEC">
      <w:start w:val="1"/>
      <w:numFmt w:val="bullet"/>
      <w:lvlText w:val="#"/>
      <w:lvlJc w:val="left"/>
    </w:lvl>
    <w:lvl w:ilvl="1" w:tplc="11CAC0E8">
      <w:numFmt w:val="decimal"/>
      <w:lvlText w:val=""/>
      <w:lvlJc w:val="left"/>
    </w:lvl>
    <w:lvl w:ilvl="2" w:tplc="2BF60696">
      <w:numFmt w:val="decimal"/>
      <w:lvlText w:val=""/>
      <w:lvlJc w:val="left"/>
    </w:lvl>
    <w:lvl w:ilvl="3" w:tplc="F79245EE">
      <w:numFmt w:val="decimal"/>
      <w:lvlText w:val=""/>
      <w:lvlJc w:val="left"/>
    </w:lvl>
    <w:lvl w:ilvl="4" w:tplc="34C6D674">
      <w:numFmt w:val="decimal"/>
      <w:lvlText w:val=""/>
      <w:lvlJc w:val="left"/>
    </w:lvl>
    <w:lvl w:ilvl="5" w:tplc="DCECEC74">
      <w:numFmt w:val="decimal"/>
      <w:lvlText w:val=""/>
      <w:lvlJc w:val="left"/>
    </w:lvl>
    <w:lvl w:ilvl="6" w:tplc="D9729B8C">
      <w:numFmt w:val="decimal"/>
      <w:lvlText w:val=""/>
      <w:lvlJc w:val="left"/>
    </w:lvl>
    <w:lvl w:ilvl="7" w:tplc="AFEEC4DC">
      <w:numFmt w:val="decimal"/>
      <w:lvlText w:val=""/>
      <w:lvlJc w:val="left"/>
    </w:lvl>
    <w:lvl w:ilvl="8" w:tplc="BBFC5C3E">
      <w:numFmt w:val="decimal"/>
      <w:lvlText w:val=""/>
      <w:lvlJc w:val="left"/>
    </w:lvl>
  </w:abstractNum>
  <w:abstractNum w:abstractNumId="26" w15:restartNumberingAfterBreak="0">
    <w:nsid w:val="25636D59"/>
    <w:multiLevelType w:val="hybridMultilevel"/>
    <w:tmpl w:val="9C2026F8"/>
    <w:lvl w:ilvl="0" w:tplc="FB0ED336">
      <w:start w:val="1"/>
      <w:numFmt w:val="decimal"/>
      <w:pStyle w:val="Ttulo0"/>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25A70BF7"/>
    <w:multiLevelType w:val="hybridMultilevel"/>
    <w:tmpl w:val="DA104A9A"/>
    <w:lvl w:ilvl="0" w:tplc="7494D258">
      <w:start w:val="1"/>
      <w:numFmt w:val="bullet"/>
      <w:lvlText w:val="#"/>
      <w:lvlJc w:val="left"/>
    </w:lvl>
    <w:lvl w:ilvl="1" w:tplc="39EA59FA">
      <w:numFmt w:val="decimal"/>
      <w:lvlText w:val=""/>
      <w:lvlJc w:val="left"/>
    </w:lvl>
    <w:lvl w:ilvl="2" w:tplc="3E84C0BC">
      <w:numFmt w:val="decimal"/>
      <w:lvlText w:val=""/>
      <w:lvlJc w:val="left"/>
    </w:lvl>
    <w:lvl w:ilvl="3" w:tplc="69988866">
      <w:numFmt w:val="decimal"/>
      <w:lvlText w:val=""/>
      <w:lvlJc w:val="left"/>
    </w:lvl>
    <w:lvl w:ilvl="4" w:tplc="12FA6892">
      <w:numFmt w:val="decimal"/>
      <w:lvlText w:val=""/>
      <w:lvlJc w:val="left"/>
    </w:lvl>
    <w:lvl w:ilvl="5" w:tplc="49A25990">
      <w:numFmt w:val="decimal"/>
      <w:lvlText w:val=""/>
      <w:lvlJc w:val="left"/>
    </w:lvl>
    <w:lvl w:ilvl="6" w:tplc="3A4031A4">
      <w:numFmt w:val="decimal"/>
      <w:lvlText w:val=""/>
      <w:lvlJc w:val="left"/>
    </w:lvl>
    <w:lvl w:ilvl="7" w:tplc="BA90AACE">
      <w:numFmt w:val="decimal"/>
      <w:lvlText w:val=""/>
      <w:lvlJc w:val="left"/>
    </w:lvl>
    <w:lvl w:ilvl="8" w:tplc="51E66DDE">
      <w:numFmt w:val="decimal"/>
      <w:lvlText w:val=""/>
      <w:lvlJc w:val="left"/>
    </w:lvl>
  </w:abstractNum>
  <w:abstractNum w:abstractNumId="28" w15:restartNumberingAfterBreak="0">
    <w:nsid w:val="275AC794"/>
    <w:multiLevelType w:val="hybridMultilevel"/>
    <w:tmpl w:val="7D14042E"/>
    <w:lvl w:ilvl="0" w:tplc="9E969056">
      <w:start w:val="1"/>
      <w:numFmt w:val="bullet"/>
      <w:lvlText w:val="#"/>
      <w:lvlJc w:val="left"/>
    </w:lvl>
    <w:lvl w:ilvl="1" w:tplc="C6846C4C">
      <w:numFmt w:val="decimal"/>
      <w:lvlText w:val=""/>
      <w:lvlJc w:val="left"/>
    </w:lvl>
    <w:lvl w:ilvl="2" w:tplc="23060F8A">
      <w:numFmt w:val="decimal"/>
      <w:lvlText w:val=""/>
      <w:lvlJc w:val="left"/>
    </w:lvl>
    <w:lvl w:ilvl="3" w:tplc="A85EA5A0">
      <w:numFmt w:val="decimal"/>
      <w:lvlText w:val=""/>
      <w:lvlJc w:val="left"/>
    </w:lvl>
    <w:lvl w:ilvl="4" w:tplc="868E77BA">
      <w:numFmt w:val="decimal"/>
      <w:lvlText w:val=""/>
      <w:lvlJc w:val="left"/>
    </w:lvl>
    <w:lvl w:ilvl="5" w:tplc="767E447A">
      <w:numFmt w:val="decimal"/>
      <w:lvlText w:val=""/>
      <w:lvlJc w:val="left"/>
    </w:lvl>
    <w:lvl w:ilvl="6" w:tplc="6FE4098E">
      <w:numFmt w:val="decimal"/>
      <w:lvlText w:val=""/>
      <w:lvlJc w:val="left"/>
    </w:lvl>
    <w:lvl w:ilvl="7" w:tplc="007CD9A4">
      <w:numFmt w:val="decimal"/>
      <w:lvlText w:val=""/>
      <w:lvlJc w:val="left"/>
    </w:lvl>
    <w:lvl w:ilvl="8" w:tplc="1E529762">
      <w:numFmt w:val="decimal"/>
      <w:lvlText w:val=""/>
      <w:lvlJc w:val="left"/>
    </w:lvl>
  </w:abstractNum>
  <w:abstractNum w:abstractNumId="29" w15:restartNumberingAfterBreak="0">
    <w:nsid w:val="2A487CB0"/>
    <w:multiLevelType w:val="hybridMultilevel"/>
    <w:tmpl w:val="36782CBE"/>
    <w:lvl w:ilvl="0" w:tplc="C63693E2">
      <w:start w:val="1"/>
      <w:numFmt w:val="bullet"/>
      <w:lvlText w:val="#"/>
      <w:lvlJc w:val="left"/>
    </w:lvl>
    <w:lvl w:ilvl="1" w:tplc="C6486672">
      <w:numFmt w:val="decimal"/>
      <w:lvlText w:val=""/>
      <w:lvlJc w:val="left"/>
    </w:lvl>
    <w:lvl w:ilvl="2" w:tplc="B70A810E">
      <w:numFmt w:val="decimal"/>
      <w:lvlText w:val=""/>
      <w:lvlJc w:val="left"/>
    </w:lvl>
    <w:lvl w:ilvl="3" w:tplc="68DEA5B4">
      <w:numFmt w:val="decimal"/>
      <w:lvlText w:val=""/>
      <w:lvlJc w:val="left"/>
    </w:lvl>
    <w:lvl w:ilvl="4" w:tplc="7D06C48A">
      <w:numFmt w:val="decimal"/>
      <w:lvlText w:val=""/>
      <w:lvlJc w:val="left"/>
    </w:lvl>
    <w:lvl w:ilvl="5" w:tplc="5B740494">
      <w:numFmt w:val="decimal"/>
      <w:lvlText w:val=""/>
      <w:lvlJc w:val="left"/>
    </w:lvl>
    <w:lvl w:ilvl="6" w:tplc="E5405268">
      <w:numFmt w:val="decimal"/>
      <w:lvlText w:val=""/>
      <w:lvlJc w:val="left"/>
    </w:lvl>
    <w:lvl w:ilvl="7" w:tplc="E0104C7E">
      <w:numFmt w:val="decimal"/>
      <w:lvlText w:val=""/>
      <w:lvlJc w:val="left"/>
    </w:lvl>
    <w:lvl w:ilvl="8" w:tplc="EB76A95C">
      <w:numFmt w:val="decimal"/>
      <w:lvlText w:val=""/>
      <w:lvlJc w:val="left"/>
    </w:lvl>
  </w:abstractNum>
  <w:abstractNum w:abstractNumId="30" w15:restartNumberingAfterBreak="0">
    <w:nsid w:val="2CD89A32"/>
    <w:multiLevelType w:val="hybridMultilevel"/>
    <w:tmpl w:val="7076FC6E"/>
    <w:lvl w:ilvl="0" w:tplc="C6040652">
      <w:start w:val="1"/>
      <w:numFmt w:val="bullet"/>
      <w:lvlText w:val="#"/>
      <w:lvlJc w:val="left"/>
    </w:lvl>
    <w:lvl w:ilvl="1" w:tplc="DA6AA5F6">
      <w:numFmt w:val="decimal"/>
      <w:lvlText w:val=""/>
      <w:lvlJc w:val="left"/>
    </w:lvl>
    <w:lvl w:ilvl="2" w:tplc="6340FE72">
      <w:numFmt w:val="decimal"/>
      <w:lvlText w:val=""/>
      <w:lvlJc w:val="left"/>
    </w:lvl>
    <w:lvl w:ilvl="3" w:tplc="E0968070">
      <w:numFmt w:val="decimal"/>
      <w:lvlText w:val=""/>
      <w:lvlJc w:val="left"/>
    </w:lvl>
    <w:lvl w:ilvl="4" w:tplc="A8DED4A4">
      <w:numFmt w:val="decimal"/>
      <w:lvlText w:val=""/>
      <w:lvlJc w:val="left"/>
    </w:lvl>
    <w:lvl w:ilvl="5" w:tplc="588667B8">
      <w:numFmt w:val="decimal"/>
      <w:lvlText w:val=""/>
      <w:lvlJc w:val="left"/>
    </w:lvl>
    <w:lvl w:ilvl="6" w:tplc="9ED02D8A">
      <w:numFmt w:val="decimal"/>
      <w:lvlText w:val=""/>
      <w:lvlJc w:val="left"/>
    </w:lvl>
    <w:lvl w:ilvl="7" w:tplc="4B22C2DC">
      <w:numFmt w:val="decimal"/>
      <w:lvlText w:val=""/>
      <w:lvlJc w:val="left"/>
    </w:lvl>
    <w:lvl w:ilvl="8" w:tplc="10CCBCCA">
      <w:numFmt w:val="decimal"/>
      <w:lvlText w:val=""/>
      <w:lvlJc w:val="left"/>
    </w:lvl>
  </w:abstractNum>
  <w:abstractNum w:abstractNumId="31" w15:restartNumberingAfterBreak="0">
    <w:nsid w:val="2F305DEF"/>
    <w:multiLevelType w:val="hybridMultilevel"/>
    <w:tmpl w:val="8CEC9AB8"/>
    <w:lvl w:ilvl="0" w:tplc="2F589FE4">
      <w:start w:val="1"/>
      <w:numFmt w:val="bullet"/>
      <w:lvlText w:val="#"/>
      <w:lvlJc w:val="left"/>
    </w:lvl>
    <w:lvl w:ilvl="1" w:tplc="849CE826">
      <w:numFmt w:val="decimal"/>
      <w:lvlText w:val=""/>
      <w:lvlJc w:val="left"/>
    </w:lvl>
    <w:lvl w:ilvl="2" w:tplc="8B98EBE0">
      <w:numFmt w:val="decimal"/>
      <w:lvlText w:val=""/>
      <w:lvlJc w:val="left"/>
    </w:lvl>
    <w:lvl w:ilvl="3" w:tplc="958CA86C">
      <w:numFmt w:val="decimal"/>
      <w:lvlText w:val=""/>
      <w:lvlJc w:val="left"/>
    </w:lvl>
    <w:lvl w:ilvl="4" w:tplc="D270CEE8">
      <w:numFmt w:val="decimal"/>
      <w:lvlText w:val=""/>
      <w:lvlJc w:val="left"/>
    </w:lvl>
    <w:lvl w:ilvl="5" w:tplc="25F44CF0">
      <w:numFmt w:val="decimal"/>
      <w:lvlText w:val=""/>
      <w:lvlJc w:val="left"/>
    </w:lvl>
    <w:lvl w:ilvl="6" w:tplc="FDC87C00">
      <w:numFmt w:val="decimal"/>
      <w:lvlText w:val=""/>
      <w:lvlJc w:val="left"/>
    </w:lvl>
    <w:lvl w:ilvl="7" w:tplc="6A0488BC">
      <w:numFmt w:val="decimal"/>
      <w:lvlText w:val=""/>
      <w:lvlJc w:val="left"/>
    </w:lvl>
    <w:lvl w:ilvl="8" w:tplc="17FECA98">
      <w:numFmt w:val="decimal"/>
      <w:lvlText w:val=""/>
      <w:lvlJc w:val="left"/>
    </w:lvl>
  </w:abstractNum>
  <w:abstractNum w:abstractNumId="32" w15:restartNumberingAfterBreak="0">
    <w:nsid w:val="310C50B3"/>
    <w:multiLevelType w:val="hybridMultilevel"/>
    <w:tmpl w:val="A202CE40"/>
    <w:lvl w:ilvl="0" w:tplc="179401DC">
      <w:start w:val="1"/>
      <w:numFmt w:val="bullet"/>
      <w:lvlText w:val="#"/>
      <w:lvlJc w:val="left"/>
    </w:lvl>
    <w:lvl w:ilvl="1" w:tplc="AF5846A0">
      <w:numFmt w:val="decimal"/>
      <w:lvlText w:val=""/>
      <w:lvlJc w:val="left"/>
    </w:lvl>
    <w:lvl w:ilvl="2" w:tplc="C1F8DEDA">
      <w:numFmt w:val="decimal"/>
      <w:lvlText w:val=""/>
      <w:lvlJc w:val="left"/>
    </w:lvl>
    <w:lvl w:ilvl="3" w:tplc="EFCE7396">
      <w:numFmt w:val="decimal"/>
      <w:lvlText w:val=""/>
      <w:lvlJc w:val="left"/>
    </w:lvl>
    <w:lvl w:ilvl="4" w:tplc="C10EA91E">
      <w:numFmt w:val="decimal"/>
      <w:lvlText w:val=""/>
      <w:lvlJc w:val="left"/>
    </w:lvl>
    <w:lvl w:ilvl="5" w:tplc="76B0A33C">
      <w:numFmt w:val="decimal"/>
      <w:lvlText w:val=""/>
      <w:lvlJc w:val="left"/>
    </w:lvl>
    <w:lvl w:ilvl="6" w:tplc="E514B334">
      <w:numFmt w:val="decimal"/>
      <w:lvlText w:val=""/>
      <w:lvlJc w:val="left"/>
    </w:lvl>
    <w:lvl w:ilvl="7" w:tplc="580C5C2A">
      <w:numFmt w:val="decimal"/>
      <w:lvlText w:val=""/>
      <w:lvlJc w:val="left"/>
    </w:lvl>
    <w:lvl w:ilvl="8" w:tplc="1E889726">
      <w:numFmt w:val="decimal"/>
      <w:lvlText w:val=""/>
      <w:lvlJc w:val="left"/>
    </w:lvl>
  </w:abstractNum>
  <w:abstractNum w:abstractNumId="33" w15:restartNumberingAfterBreak="0">
    <w:nsid w:val="32FFF902"/>
    <w:multiLevelType w:val="hybridMultilevel"/>
    <w:tmpl w:val="E4169EF0"/>
    <w:lvl w:ilvl="0" w:tplc="D0563428">
      <w:start w:val="1"/>
      <w:numFmt w:val="bullet"/>
      <w:lvlText w:val="B"/>
      <w:lvlJc w:val="left"/>
    </w:lvl>
    <w:lvl w:ilvl="1" w:tplc="56FC65B6">
      <w:numFmt w:val="decimal"/>
      <w:lvlText w:val=""/>
      <w:lvlJc w:val="left"/>
    </w:lvl>
    <w:lvl w:ilvl="2" w:tplc="4C84EBC8">
      <w:numFmt w:val="decimal"/>
      <w:lvlText w:val=""/>
      <w:lvlJc w:val="left"/>
    </w:lvl>
    <w:lvl w:ilvl="3" w:tplc="E8D25A4C">
      <w:numFmt w:val="decimal"/>
      <w:lvlText w:val=""/>
      <w:lvlJc w:val="left"/>
    </w:lvl>
    <w:lvl w:ilvl="4" w:tplc="7EAAE43A">
      <w:numFmt w:val="decimal"/>
      <w:lvlText w:val=""/>
      <w:lvlJc w:val="left"/>
    </w:lvl>
    <w:lvl w:ilvl="5" w:tplc="3CB67CFE">
      <w:numFmt w:val="decimal"/>
      <w:lvlText w:val=""/>
      <w:lvlJc w:val="left"/>
    </w:lvl>
    <w:lvl w:ilvl="6" w:tplc="9B1267E8">
      <w:numFmt w:val="decimal"/>
      <w:lvlText w:val=""/>
      <w:lvlJc w:val="left"/>
    </w:lvl>
    <w:lvl w:ilvl="7" w:tplc="8CF057D6">
      <w:numFmt w:val="decimal"/>
      <w:lvlText w:val=""/>
      <w:lvlJc w:val="left"/>
    </w:lvl>
    <w:lvl w:ilvl="8" w:tplc="433E00DA">
      <w:numFmt w:val="decimal"/>
      <w:lvlText w:val=""/>
      <w:lvlJc w:val="left"/>
    </w:lvl>
  </w:abstractNum>
  <w:abstractNum w:abstractNumId="34" w15:restartNumberingAfterBreak="0">
    <w:nsid w:val="354FE9F9"/>
    <w:multiLevelType w:val="hybridMultilevel"/>
    <w:tmpl w:val="C304F318"/>
    <w:lvl w:ilvl="0" w:tplc="A1B8A6F4">
      <w:start w:val="1"/>
      <w:numFmt w:val="bullet"/>
      <w:lvlText w:val="#"/>
      <w:lvlJc w:val="left"/>
    </w:lvl>
    <w:lvl w:ilvl="1" w:tplc="8A520464">
      <w:numFmt w:val="decimal"/>
      <w:lvlText w:val=""/>
      <w:lvlJc w:val="left"/>
    </w:lvl>
    <w:lvl w:ilvl="2" w:tplc="E3388FBE">
      <w:numFmt w:val="decimal"/>
      <w:lvlText w:val=""/>
      <w:lvlJc w:val="left"/>
    </w:lvl>
    <w:lvl w:ilvl="3" w:tplc="FC6C7622">
      <w:numFmt w:val="decimal"/>
      <w:lvlText w:val=""/>
      <w:lvlJc w:val="left"/>
    </w:lvl>
    <w:lvl w:ilvl="4" w:tplc="91D653E0">
      <w:numFmt w:val="decimal"/>
      <w:lvlText w:val=""/>
      <w:lvlJc w:val="left"/>
    </w:lvl>
    <w:lvl w:ilvl="5" w:tplc="26C6D3A6">
      <w:numFmt w:val="decimal"/>
      <w:lvlText w:val=""/>
      <w:lvlJc w:val="left"/>
    </w:lvl>
    <w:lvl w:ilvl="6" w:tplc="337EED06">
      <w:numFmt w:val="decimal"/>
      <w:lvlText w:val=""/>
      <w:lvlJc w:val="left"/>
    </w:lvl>
    <w:lvl w:ilvl="7" w:tplc="A3687FE0">
      <w:numFmt w:val="decimal"/>
      <w:lvlText w:val=""/>
      <w:lvlJc w:val="left"/>
    </w:lvl>
    <w:lvl w:ilvl="8" w:tplc="31285402">
      <w:numFmt w:val="decimal"/>
      <w:lvlText w:val=""/>
      <w:lvlJc w:val="left"/>
    </w:lvl>
  </w:abstractNum>
  <w:abstractNum w:abstractNumId="35" w15:restartNumberingAfterBreak="0">
    <w:nsid w:val="374A3FE6"/>
    <w:multiLevelType w:val="hybridMultilevel"/>
    <w:tmpl w:val="1C80D982"/>
    <w:lvl w:ilvl="0" w:tplc="11DA5056">
      <w:start w:val="1"/>
      <w:numFmt w:val="bullet"/>
      <w:lvlText w:val="G"/>
      <w:lvlJc w:val="left"/>
    </w:lvl>
    <w:lvl w:ilvl="1" w:tplc="7BFAA228">
      <w:numFmt w:val="decimal"/>
      <w:lvlText w:val=""/>
      <w:lvlJc w:val="left"/>
    </w:lvl>
    <w:lvl w:ilvl="2" w:tplc="4C6A166E">
      <w:numFmt w:val="decimal"/>
      <w:lvlText w:val=""/>
      <w:lvlJc w:val="left"/>
    </w:lvl>
    <w:lvl w:ilvl="3" w:tplc="DF56AB2E">
      <w:numFmt w:val="decimal"/>
      <w:lvlText w:val=""/>
      <w:lvlJc w:val="left"/>
    </w:lvl>
    <w:lvl w:ilvl="4" w:tplc="AEF43E62">
      <w:numFmt w:val="decimal"/>
      <w:lvlText w:val=""/>
      <w:lvlJc w:val="left"/>
    </w:lvl>
    <w:lvl w:ilvl="5" w:tplc="83ACC45E">
      <w:numFmt w:val="decimal"/>
      <w:lvlText w:val=""/>
      <w:lvlJc w:val="left"/>
    </w:lvl>
    <w:lvl w:ilvl="6" w:tplc="FFBA3F56">
      <w:numFmt w:val="decimal"/>
      <w:lvlText w:val=""/>
      <w:lvlJc w:val="left"/>
    </w:lvl>
    <w:lvl w:ilvl="7" w:tplc="374022FC">
      <w:numFmt w:val="decimal"/>
      <w:lvlText w:val=""/>
      <w:lvlJc w:val="left"/>
    </w:lvl>
    <w:lvl w:ilvl="8" w:tplc="7F52EE5A">
      <w:numFmt w:val="decimal"/>
      <w:lvlText w:val=""/>
      <w:lvlJc w:val="left"/>
    </w:lvl>
  </w:abstractNum>
  <w:abstractNum w:abstractNumId="36" w15:restartNumberingAfterBreak="0">
    <w:nsid w:val="38437FDB"/>
    <w:multiLevelType w:val="hybridMultilevel"/>
    <w:tmpl w:val="7C320B2E"/>
    <w:lvl w:ilvl="0" w:tplc="1FF09904">
      <w:start w:val="1"/>
      <w:numFmt w:val="bullet"/>
      <w:lvlText w:val="N"/>
      <w:lvlJc w:val="left"/>
    </w:lvl>
    <w:lvl w:ilvl="1" w:tplc="C5B2CEFA">
      <w:numFmt w:val="decimal"/>
      <w:lvlText w:val=""/>
      <w:lvlJc w:val="left"/>
    </w:lvl>
    <w:lvl w:ilvl="2" w:tplc="D256ACAE">
      <w:numFmt w:val="decimal"/>
      <w:lvlText w:val=""/>
      <w:lvlJc w:val="left"/>
    </w:lvl>
    <w:lvl w:ilvl="3" w:tplc="36223B9C">
      <w:numFmt w:val="decimal"/>
      <w:lvlText w:val=""/>
      <w:lvlJc w:val="left"/>
    </w:lvl>
    <w:lvl w:ilvl="4" w:tplc="3E107CFA">
      <w:numFmt w:val="decimal"/>
      <w:lvlText w:val=""/>
      <w:lvlJc w:val="left"/>
    </w:lvl>
    <w:lvl w:ilvl="5" w:tplc="E0AA5452">
      <w:numFmt w:val="decimal"/>
      <w:lvlText w:val=""/>
      <w:lvlJc w:val="left"/>
    </w:lvl>
    <w:lvl w:ilvl="6" w:tplc="253AABE8">
      <w:numFmt w:val="decimal"/>
      <w:lvlText w:val=""/>
      <w:lvlJc w:val="left"/>
    </w:lvl>
    <w:lvl w:ilvl="7" w:tplc="5EFAF5C8">
      <w:numFmt w:val="decimal"/>
      <w:lvlText w:val=""/>
      <w:lvlJc w:val="left"/>
    </w:lvl>
    <w:lvl w:ilvl="8" w:tplc="9C1A207E">
      <w:numFmt w:val="decimal"/>
      <w:lvlText w:val=""/>
      <w:lvlJc w:val="left"/>
    </w:lvl>
  </w:abstractNum>
  <w:abstractNum w:abstractNumId="37" w15:restartNumberingAfterBreak="0">
    <w:nsid w:val="3855585C"/>
    <w:multiLevelType w:val="hybridMultilevel"/>
    <w:tmpl w:val="E20807AA"/>
    <w:lvl w:ilvl="0" w:tplc="65F62D70">
      <w:start w:val="1"/>
      <w:numFmt w:val="bullet"/>
      <w:lvlText w:val="#"/>
      <w:lvlJc w:val="left"/>
    </w:lvl>
    <w:lvl w:ilvl="1" w:tplc="9F8AFF80">
      <w:numFmt w:val="decimal"/>
      <w:lvlText w:val=""/>
      <w:lvlJc w:val="left"/>
    </w:lvl>
    <w:lvl w:ilvl="2" w:tplc="94761DE2">
      <w:numFmt w:val="decimal"/>
      <w:lvlText w:val=""/>
      <w:lvlJc w:val="left"/>
    </w:lvl>
    <w:lvl w:ilvl="3" w:tplc="D99CF0CA">
      <w:numFmt w:val="decimal"/>
      <w:lvlText w:val=""/>
      <w:lvlJc w:val="left"/>
    </w:lvl>
    <w:lvl w:ilvl="4" w:tplc="3964042C">
      <w:numFmt w:val="decimal"/>
      <w:lvlText w:val=""/>
      <w:lvlJc w:val="left"/>
    </w:lvl>
    <w:lvl w:ilvl="5" w:tplc="5450051C">
      <w:numFmt w:val="decimal"/>
      <w:lvlText w:val=""/>
      <w:lvlJc w:val="left"/>
    </w:lvl>
    <w:lvl w:ilvl="6" w:tplc="5EA8DE02">
      <w:numFmt w:val="decimal"/>
      <w:lvlText w:val=""/>
      <w:lvlJc w:val="left"/>
    </w:lvl>
    <w:lvl w:ilvl="7" w:tplc="A0F43FE8">
      <w:numFmt w:val="decimal"/>
      <w:lvlText w:val=""/>
      <w:lvlJc w:val="left"/>
    </w:lvl>
    <w:lvl w:ilvl="8" w:tplc="1CF4114C">
      <w:numFmt w:val="decimal"/>
      <w:lvlText w:val=""/>
      <w:lvlJc w:val="left"/>
    </w:lvl>
  </w:abstractNum>
  <w:abstractNum w:abstractNumId="38" w15:restartNumberingAfterBreak="0">
    <w:nsid w:val="39386575"/>
    <w:multiLevelType w:val="hybridMultilevel"/>
    <w:tmpl w:val="0CFEEC80"/>
    <w:lvl w:ilvl="0" w:tplc="91D633E8">
      <w:start w:val="1"/>
      <w:numFmt w:val="bullet"/>
      <w:lvlText w:val="#"/>
      <w:lvlJc w:val="left"/>
    </w:lvl>
    <w:lvl w:ilvl="1" w:tplc="94121C82">
      <w:numFmt w:val="decimal"/>
      <w:lvlText w:val=""/>
      <w:lvlJc w:val="left"/>
    </w:lvl>
    <w:lvl w:ilvl="2" w:tplc="0E785960">
      <w:numFmt w:val="decimal"/>
      <w:lvlText w:val=""/>
      <w:lvlJc w:val="left"/>
    </w:lvl>
    <w:lvl w:ilvl="3" w:tplc="1A70A55A">
      <w:numFmt w:val="decimal"/>
      <w:lvlText w:val=""/>
      <w:lvlJc w:val="left"/>
    </w:lvl>
    <w:lvl w:ilvl="4" w:tplc="106EA27A">
      <w:numFmt w:val="decimal"/>
      <w:lvlText w:val=""/>
      <w:lvlJc w:val="left"/>
    </w:lvl>
    <w:lvl w:ilvl="5" w:tplc="BBAA2340">
      <w:numFmt w:val="decimal"/>
      <w:lvlText w:val=""/>
      <w:lvlJc w:val="left"/>
    </w:lvl>
    <w:lvl w:ilvl="6" w:tplc="A6301FCA">
      <w:numFmt w:val="decimal"/>
      <w:lvlText w:val=""/>
      <w:lvlJc w:val="left"/>
    </w:lvl>
    <w:lvl w:ilvl="7" w:tplc="FCC4A1D6">
      <w:numFmt w:val="decimal"/>
      <w:lvlText w:val=""/>
      <w:lvlJc w:val="left"/>
    </w:lvl>
    <w:lvl w:ilvl="8" w:tplc="FB72CBD2">
      <w:numFmt w:val="decimal"/>
      <w:lvlText w:val=""/>
      <w:lvlJc w:val="left"/>
    </w:lvl>
  </w:abstractNum>
  <w:abstractNum w:abstractNumId="39" w15:restartNumberingAfterBreak="0">
    <w:nsid w:val="3B0FD379"/>
    <w:multiLevelType w:val="hybridMultilevel"/>
    <w:tmpl w:val="1CF44646"/>
    <w:lvl w:ilvl="0" w:tplc="37647C60">
      <w:start w:val="1"/>
      <w:numFmt w:val="bullet"/>
      <w:lvlText w:val="#"/>
      <w:lvlJc w:val="left"/>
    </w:lvl>
    <w:lvl w:ilvl="1" w:tplc="0E9CFD9E">
      <w:numFmt w:val="decimal"/>
      <w:lvlText w:val=""/>
      <w:lvlJc w:val="left"/>
    </w:lvl>
    <w:lvl w:ilvl="2" w:tplc="2B5CCECE">
      <w:numFmt w:val="decimal"/>
      <w:lvlText w:val=""/>
      <w:lvlJc w:val="left"/>
    </w:lvl>
    <w:lvl w:ilvl="3" w:tplc="2D6ABBBC">
      <w:numFmt w:val="decimal"/>
      <w:lvlText w:val=""/>
      <w:lvlJc w:val="left"/>
    </w:lvl>
    <w:lvl w:ilvl="4" w:tplc="CA50DA24">
      <w:numFmt w:val="decimal"/>
      <w:lvlText w:val=""/>
      <w:lvlJc w:val="left"/>
    </w:lvl>
    <w:lvl w:ilvl="5" w:tplc="501A6D24">
      <w:numFmt w:val="decimal"/>
      <w:lvlText w:val=""/>
      <w:lvlJc w:val="left"/>
    </w:lvl>
    <w:lvl w:ilvl="6" w:tplc="5D18D042">
      <w:numFmt w:val="decimal"/>
      <w:lvlText w:val=""/>
      <w:lvlJc w:val="left"/>
    </w:lvl>
    <w:lvl w:ilvl="7" w:tplc="17D6E07C">
      <w:numFmt w:val="decimal"/>
      <w:lvlText w:val=""/>
      <w:lvlJc w:val="left"/>
    </w:lvl>
    <w:lvl w:ilvl="8" w:tplc="A55ADE28">
      <w:numFmt w:val="decimal"/>
      <w:lvlText w:val=""/>
      <w:lvlJc w:val="left"/>
    </w:lvl>
  </w:abstractNum>
  <w:abstractNum w:abstractNumId="40" w15:restartNumberingAfterBreak="0">
    <w:nsid w:val="3DC240FB"/>
    <w:multiLevelType w:val="hybridMultilevel"/>
    <w:tmpl w:val="45D2DB70"/>
    <w:lvl w:ilvl="0" w:tplc="070A6BDA">
      <w:start w:val="1"/>
      <w:numFmt w:val="bullet"/>
      <w:lvlText w:val="V"/>
      <w:lvlJc w:val="left"/>
    </w:lvl>
    <w:lvl w:ilvl="1" w:tplc="FF483726">
      <w:numFmt w:val="decimal"/>
      <w:lvlText w:val=""/>
      <w:lvlJc w:val="left"/>
    </w:lvl>
    <w:lvl w:ilvl="2" w:tplc="046A8DFC">
      <w:numFmt w:val="decimal"/>
      <w:lvlText w:val=""/>
      <w:lvlJc w:val="left"/>
    </w:lvl>
    <w:lvl w:ilvl="3" w:tplc="A8A0AFCC">
      <w:numFmt w:val="decimal"/>
      <w:lvlText w:val=""/>
      <w:lvlJc w:val="left"/>
    </w:lvl>
    <w:lvl w:ilvl="4" w:tplc="BBB0C508">
      <w:numFmt w:val="decimal"/>
      <w:lvlText w:val=""/>
      <w:lvlJc w:val="left"/>
    </w:lvl>
    <w:lvl w:ilvl="5" w:tplc="5888AB08">
      <w:numFmt w:val="decimal"/>
      <w:lvlText w:val=""/>
      <w:lvlJc w:val="left"/>
    </w:lvl>
    <w:lvl w:ilvl="6" w:tplc="EBD6EE9E">
      <w:numFmt w:val="decimal"/>
      <w:lvlText w:val=""/>
      <w:lvlJc w:val="left"/>
    </w:lvl>
    <w:lvl w:ilvl="7" w:tplc="AE463542">
      <w:numFmt w:val="decimal"/>
      <w:lvlText w:val=""/>
      <w:lvlJc w:val="left"/>
    </w:lvl>
    <w:lvl w:ilvl="8" w:tplc="8BBE9D02">
      <w:numFmt w:val="decimal"/>
      <w:lvlText w:val=""/>
      <w:lvlJc w:val="left"/>
    </w:lvl>
  </w:abstractNum>
  <w:abstractNum w:abstractNumId="41" w15:restartNumberingAfterBreak="0">
    <w:nsid w:val="3F6AB60F"/>
    <w:multiLevelType w:val="hybridMultilevel"/>
    <w:tmpl w:val="82101E4C"/>
    <w:lvl w:ilvl="0" w:tplc="A61E350A">
      <w:start w:val="1"/>
      <w:numFmt w:val="bullet"/>
      <w:lvlText w:val="#"/>
      <w:lvlJc w:val="left"/>
    </w:lvl>
    <w:lvl w:ilvl="1" w:tplc="130E810A">
      <w:numFmt w:val="decimal"/>
      <w:lvlText w:val=""/>
      <w:lvlJc w:val="left"/>
    </w:lvl>
    <w:lvl w:ilvl="2" w:tplc="D1B6C41E">
      <w:numFmt w:val="decimal"/>
      <w:lvlText w:val=""/>
      <w:lvlJc w:val="left"/>
    </w:lvl>
    <w:lvl w:ilvl="3" w:tplc="6B02C064">
      <w:numFmt w:val="decimal"/>
      <w:lvlText w:val=""/>
      <w:lvlJc w:val="left"/>
    </w:lvl>
    <w:lvl w:ilvl="4" w:tplc="57E20624">
      <w:numFmt w:val="decimal"/>
      <w:lvlText w:val=""/>
      <w:lvlJc w:val="left"/>
    </w:lvl>
    <w:lvl w:ilvl="5" w:tplc="03400564">
      <w:numFmt w:val="decimal"/>
      <w:lvlText w:val=""/>
      <w:lvlJc w:val="left"/>
    </w:lvl>
    <w:lvl w:ilvl="6" w:tplc="10947AA6">
      <w:numFmt w:val="decimal"/>
      <w:lvlText w:val=""/>
      <w:lvlJc w:val="left"/>
    </w:lvl>
    <w:lvl w:ilvl="7" w:tplc="B0F669D2">
      <w:numFmt w:val="decimal"/>
      <w:lvlText w:val=""/>
      <w:lvlJc w:val="left"/>
    </w:lvl>
    <w:lvl w:ilvl="8" w:tplc="FCB67EA2">
      <w:numFmt w:val="decimal"/>
      <w:lvlText w:val=""/>
      <w:lvlJc w:val="left"/>
    </w:lvl>
  </w:abstractNum>
  <w:abstractNum w:abstractNumId="42" w15:restartNumberingAfterBreak="0">
    <w:nsid w:val="42963E5A"/>
    <w:multiLevelType w:val="hybridMultilevel"/>
    <w:tmpl w:val="3988A596"/>
    <w:lvl w:ilvl="0" w:tplc="00089DEC">
      <w:start w:val="1"/>
      <w:numFmt w:val="bullet"/>
      <w:lvlText w:val="#"/>
      <w:lvlJc w:val="left"/>
    </w:lvl>
    <w:lvl w:ilvl="1" w:tplc="FA2027F4">
      <w:numFmt w:val="decimal"/>
      <w:lvlText w:val=""/>
      <w:lvlJc w:val="left"/>
    </w:lvl>
    <w:lvl w:ilvl="2" w:tplc="414EE2C0">
      <w:numFmt w:val="decimal"/>
      <w:lvlText w:val=""/>
      <w:lvlJc w:val="left"/>
    </w:lvl>
    <w:lvl w:ilvl="3" w:tplc="83BC4F8E">
      <w:numFmt w:val="decimal"/>
      <w:lvlText w:val=""/>
      <w:lvlJc w:val="left"/>
    </w:lvl>
    <w:lvl w:ilvl="4" w:tplc="6E202DC4">
      <w:numFmt w:val="decimal"/>
      <w:lvlText w:val=""/>
      <w:lvlJc w:val="left"/>
    </w:lvl>
    <w:lvl w:ilvl="5" w:tplc="181E907C">
      <w:numFmt w:val="decimal"/>
      <w:lvlText w:val=""/>
      <w:lvlJc w:val="left"/>
    </w:lvl>
    <w:lvl w:ilvl="6" w:tplc="87845244">
      <w:numFmt w:val="decimal"/>
      <w:lvlText w:val=""/>
      <w:lvlJc w:val="left"/>
    </w:lvl>
    <w:lvl w:ilvl="7" w:tplc="5BC07200">
      <w:numFmt w:val="decimal"/>
      <w:lvlText w:val=""/>
      <w:lvlJc w:val="left"/>
    </w:lvl>
    <w:lvl w:ilvl="8" w:tplc="F61C1B92">
      <w:numFmt w:val="decimal"/>
      <w:lvlText w:val=""/>
      <w:lvlJc w:val="left"/>
    </w:lvl>
  </w:abstractNum>
  <w:abstractNum w:abstractNumId="43" w15:restartNumberingAfterBreak="0">
    <w:nsid w:val="42C296BD"/>
    <w:multiLevelType w:val="hybridMultilevel"/>
    <w:tmpl w:val="7F08F212"/>
    <w:lvl w:ilvl="0" w:tplc="4C52701A">
      <w:start w:val="1"/>
      <w:numFmt w:val="bullet"/>
      <w:lvlText w:val="#"/>
      <w:lvlJc w:val="left"/>
    </w:lvl>
    <w:lvl w:ilvl="1" w:tplc="1F4C012C">
      <w:numFmt w:val="decimal"/>
      <w:lvlText w:val=""/>
      <w:lvlJc w:val="left"/>
    </w:lvl>
    <w:lvl w:ilvl="2" w:tplc="77A2EB66">
      <w:numFmt w:val="decimal"/>
      <w:lvlText w:val=""/>
      <w:lvlJc w:val="left"/>
    </w:lvl>
    <w:lvl w:ilvl="3" w:tplc="6696F12C">
      <w:numFmt w:val="decimal"/>
      <w:lvlText w:val=""/>
      <w:lvlJc w:val="left"/>
    </w:lvl>
    <w:lvl w:ilvl="4" w:tplc="DB20FB44">
      <w:numFmt w:val="decimal"/>
      <w:lvlText w:val=""/>
      <w:lvlJc w:val="left"/>
    </w:lvl>
    <w:lvl w:ilvl="5" w:tplc="F5FEBE5E">
      <w:numFmt w:val="decimal"/>
      <w:lvlText w:val=""/>
      <w:lvlJc w:val="left"/>
    </w:lvl>
    <w:lvl w:ilvl="6" w:tplc="C3F04AF2">
      <w:numFmt w:val="decimal"/>
      <w:lvlText w:val=""/>
      <w:lvlJc w:val="left"/>
    </w:lvl>
    <w:lvl w:ilvl="7" w:tplc="7610B376">
      <w:numFmt w:val="decimal"/>
      <w:lvlText w:val=""/>
      <w:lvlJc w:val="left"/>
    </w:lvl>
    <w:lvl w:ilvl="8" w:tplc="66B46754">
      <w:numFmt w:val="decimal"/>
      <w:lvlText w:val=""/>
      <w:lvlJc w:val="left"/>
    </w:lvl>
  </w:abstractNum>
  <w:abstractNum w:abstractNumId="44" w15:restartNumberingAfterBreak="0">
    <w:nsid w:val="47398C89"/>
    <w:multiLevelType w:val="hybridMultilevel"/>
    <w:tmpl w:val="3586D01E"/>
    <w:lvl w:ilvl="0" w:tplc="98D6B538">
      <w:start w:val="1"/>
      <w:numFmt w:val="bullet"/>
      <w:lvlText w:val="#"/>
      <w:lvlJc w:val="left"/>
    </w:lvl>
    <w:lvl w:ilvl="1" w:tplc="D896B280">
      <w:numFmt w:val="decimal"/>
      <w:lvlText w:val=""/>
      <w:lvlJc w:val="left"/>
    </w:lvl>
    <w:lvl w:ilvl="2" w:tplc="6640316E">
      <w:numFmt w:val="decimal"/>
      <w:lvlText w:val=""/>
      <w:lvlJc w:val="left"/>
    </w:lvl>
    <w:lvl w:ilvl="3" w:tplc="CA9ECD6A">
      <w:numFmt w:val="decimal"/>
      <w:lvlText w:val=""/>
      <w:lvlJc w:val="left"/>
    </w:lvl>
    <w:lvl w:ilvl="4" w:tplc="01348B04">
      <w:numFmt w:val="decimal"/>
      <w:lvlText w:val=""/>
      <w:lvlJc w:val="left"/>
    </w:lvl>
    <w:lvl w:ilvl="5" w:tplc="AD227046">
      <w:numFmt w:val="decimal"/>
      <w:lvlText w:val=""/>
      <w:lvlJc w:val="left"/>
    </w:lvl>
    <w:lvl w:ilvl="6" w:tplc="931AF8B6">
      <w:numFmt w:val="decimal"/>
      <w:lvlText w:val=""/>
      <w:lvlJc w:val="left"/>
    </w:lvl>
    <w:lvl w:ilvl="7" w:tplc="E07C7568">
      <w:numFmt w:val="decimal"/>
      <w:lvlText w:val=""/>
      <w:lvlJc w:val="left"/>
    </w:lvl>
    <w:lvl w:ilvl="8" w:tplc="A52E820E">
      <w:numFmt w:val="decimal"/>
      <w:lvlText w:val=""/>
      <w:lvlJc w:val="left"/>
    </w:lvl>
  </w:abstractNum>
  <w:abstractNum w:abstractNumId="45" w15:restartNumberingAfterBreak="0">
    <w:nsid w:val="4962813B"/>
    <w:multiLevelType w:val="hybridMultilevel"/>
    <w:tmpl w:val="11625406"/>
    <w:lvl w:ilvl="0" w:tplc="BA086D0E">
      <w:start w:val="1"/>
      <w:numFmt w:val="bullet"/>
      <w:lvlText w:val="#"/>
      <w:lvlJc w:val="left"/>
    </w:lvl>
    <w:lvl w:ilvl="1" w:tplc="4B4869C2">
      <w:numFmt w:val="decimal"/>
      <w:lvlText w:val=""/>
      <w:lvlJc w:val="left"/>
    </w:lvl>
    <w:lvl w:ilvl="2" w:tplc="BAD649E0">
      <w:numFmt w:val="decimal"/>
      <w:lvlText w:val=""/>
      <w:lvlJc w:val="left"/>
    </w:lvl>
    <w:lvl w:ilvl="3" w:tplc="6752368A">
      <w:numFmt w:val="decimal"/>
      <w:lvlText w:val=""/>
      <w:lvlJc w:val="left"/>
    </w:lvl>
    <w:lvl w:ilvl="4" w:tplc="BD0276DA">
      <w:numFmt w:val="decimal"/>
      <w:lvlText w:val=""/>
      <w:lvlJc w:val="left"/>
    </w:lvl>
    <w:lvl w:ilvl="5" w:tplc="29BA331A">
      <w:numFmt w:val="decimal"/>
      <w:lvlText w:val=""/>
      <w:lvlJc w:val="left"/>
    </w:lvl>
    <w:lvl w:ilvl="6" w:tplc="EE0CC906">
      <w:numFmt w:val="decimal"/>
      <w:lvlText w:val=""/>
      <w:lvlJc w:val="left"/>
    </w:lvl>
    <w:lvl w:ilvl="7" w:tplc="8D325E2C">
      <w:numFmt w:val="decimal"/>
      <w:lvlText w:val=""/>
      <w:lvlJc w:val="left"/>
    </w:lvl>
    <w:lvl w:ilvl="8" w:tplc="4C48BC70">
      <w:numFmt w:val="decimal"/>
      <w:lvlText w:val=""/>
      <w:lvlJc w:val="left"/>
    </w:lvl>
  </w:abstractNum>
  <w:abstractNum w:abstractNumId="46" w15:restartNumberingAfterBreak="0">
    <w:nsid w:val="4AD084E9"/>
    <w:multiLevelType w:val="hybridMultilevel"/>
    <w:tmpl w:val="9C48DB3E"/>
    <w:lvl w:ilvl="0" w:tplc="89CA7866">
      <w:start w:val="1"/>
      <w:numFmt w:val="bullet"/>
      <w:lvlText w:val="##"/>
      <w:lvlJc w:val="left"/>
    </w:lvl>
    <w:lvl w:ilvl="1" w:tplc="448E8960">
      <w:numFmt w:val="decimal"/>
      <w:lvlText w:val=""/>
      <w:lvlJc w:val="left"/>
    </w:lvl>
    <w:lvl w:ilvl="2" w:tplc="AB2EB112">
      <w:numFmt w:val="decimal"/>
      <w:lvlText w:val=""/>
      <w:lvlJc w:val="left"/>
    </w:lvl>
    <w:lvl w:ilvl="3" w:tplc="AA32A9D8">
      <w:numFmt w:val="decimal"/>
      <w:lvlText w:val=""/>
      <w:lvlJc w:val="left"/>
    </w:lvl>
    <w:lvl w:ilvl="4" w:tplc="42B6ABA4">
      <w:numFmt w:val="decimal"/>
      <w:lvlText w:val=""/>
      <w:lvlJc w:val="left"/>
    </w:lvl>
    <w:lvl w:ilvl="5" w:tplc="36C4800A">
      <w:numFmt w:val="decimal"/>
      <w:lvlText w:val=""/>
      <w:lvlJc w:val="left"/>
    </w:lvl>
    <w:lvl w:ilvl="6" w:tplc="6A8CFBBE">
      <w:numFmt w:val="decimal"/>
      <w:lvlText w:val=""/>
      <w:lvlJc w:val="left"/>
    </w:lvl>
    <w:lvl w:ilvl="7" w:tplc="343895BE">
      <w:numFmt w:val="decimal"/>
      <w:lvlText w:val=""/>
      <w:lvlJc w:val="left"/>
    </w:lvl>
    <w:lvl w:ilvl="8" w:tplc="2FB492A2">
      <w:numFmt w:val="decimal"/>
      <w:lvlText w:val=""/>
      <w:lvlJc w:val="left"/>
    </w:lvl>
  </w:abstractNum>
  <w:abstractNum w:abstractNumId="47" w15:restartNumberingAfterBreak="0">
    <w:nsid w:val="4B588F54"/>
    <w:multiLevelType w:val="hybridMultilevel"/>
    <w:tmpl w:val="D20A59B0"/>
    <w:lvl w:ilvl="0" w:tplc="1D7090EA">
      <w:start w:val="1"/>
      <w:numFmt w:val="bullet"/>
      <w:lvlText w:val="#"/>
      <w:lvlJc w:val="left"/>
    </w:lvl>
    <w:lvl w:ilvl="1" w:tplc="017EAEF4">
      <w:numFmt w:val="decimal"/>
      <w:lvlText w:val=""/>
      <w:lvlJc w:val="left"/>
    </w:lvl>
    <w:lvl w:ilvl="2" w:tplc="73E23228">
      <w:numFmt w:val="decimal"/>
      <w:lvlText w:val=""/>
      <w:lvlJc w:val="left"/>
    </w:lvl>
    <w:lvl w:ilvl="3" w:tplc="B6B25B34">
      <w:numFmt w:val="decimal"/>
      <w:lvlText w:val=""/>
      <w:lvlJc w:val="left"/>
    </w:lvl>
    <w:lvl w:ilvl="4" w:tplc="68EA64B2">
      <w:numFmt w:val="decimal"/>
      <w:lvlText w:val=""/>
      <w:lvlJc w:val="left"/>
    </w:lvl>
    <w:lvl w:ilvl="5" w:tplc="8FAAD944">
      <w:numFmt w:val="decimal"/>
      <w:lvlText w:val=""/>
      <w:lvlJc w:val="left"/>
    </w:lvl>
    <w:lvl w:ilvl="6" w:tplc="C4FC6C98">
      <w:numFmt w:val="decimal"/>
      <w:lvlText w:val=""/>
      <w:lvlJc w:val="left"/>
    </w:lvl>
    <w:lvl w:ilvl="7" w:tplc="6EAAE4A6">
      <w:numFmt w:val="decimal"/>
      <w:lvlText w:val=""/>
      <w:lvlJc w:val="left"/>
    </w:lvl>
    <w:lvl w:ilvl="8" w:tplc="5BE4A85C">
      <w:numFmt w:val="decimal"/>
      <w:lvlText w:val=""/>
      <w:lvlJc w:val="left"/>
    </w:lvl>
  </w:abstractNum>
  <w:abstractNum w:abstractNumId="48" w15:restartNumberingAfterBreak="0">
    <w:nsid w:val="4F4EF005"/>
    <w:multiLevelType w:val="hybridMultilevel"/>
    <w:tmpl w:val="9078E2E2"/>
    <w:lvl w:ilvl="0" w:tplc="788AA71A">
      <w:start w:val="1"/>
      <w:numFmt w:val="bullet"/>
      <w:lvlText w:val="#"/>
      <w:lvlJc w:val="left"/>
    </w:lvl>
    <w:lvl w:ilvl="1" w:tplc="3424D46A">
      <w:numFmt w:val="decimal"/>
      <w:lvlText w:val=""/>
      <w:lvlJc w:val="left"/>
    </w:lvl>
    <w:lvl w:ilvl="2" w:tplc="94228A86">
      <w:numFmt w:val="decimal"/>
      <w:lvlText w:val=""/>
      <w:lvlJc w:val="left"/>
    </w:lvl>
    <w:lvl w:ilvl="3" w:tplc="A8F43CFE">
      <w:numFmt w:val="decimal"/>
      <w:lvlText w:val=""/>
      <w:lvlJc w:val="left"/>
    </w:lvl>
    <w:lvl w:ilvl="4" w:tplc="69F6906E">
      <w:numFmt w:val="decimal"/>
      <w:lvlText w:val=""/>
      <w:lvlJc w:val="left"/>
    </w:lvl>
    <w:lvl w:ilvl="5" w:tplc="453C7480">
      <w:numFmt w:val="decimal"/>
      <w:lvlText w:val=""/>
      <w:lvlJc w:val="left"/>
    </w:lvl>
    <w:lvl w:ilvl="6" w:tplc="B380D7A2">
      <w:numFmt w:val="decimal"/>
      <w:lvlText w:val=""/>
      <w:lvlJc w:val="left"/>
    </w:lvl>
    <w:lvl w:ilvl="7" w:tplc="14069A78">
      <w:numFmt w:val="decimal"/>
      <w:lvlText w:val=""/>
      <w:lvlJc w:val="left"/>
    </w:lvl>
    <w:lvl w:ilvl="8" w:tplc="8EEC9BF4">
      <w:numFmt w:val="decimal"/>
      <w:lvlText w:val=""/>
      <w:lvlJc w:val="left"/>
    </w:lvl>
  </w:abstractNum>
  <w:abstractNum w:abstractNumId="49" w15:restartNumberingAfterBreak="0">
    <w:nsid w:val="51D9C564"/>
    <w:multiLevelType w:val="hybridMultilevel"/>
    <w:tmpl w:val="6DD4DCAC"/>
    <w:lvl w:ilvl="0" w:tplc="715400FA">
      <w:start w:val="1"/>
      <w:numFmt w:val="bullet"/>
      <w:lvlText w:val="#"/>
      <w:lvlJc w:val="left"/>
    </w:lvl>
    <w:lvl w:ilvl="1" w:tplc="CA329410">
      <w:numFmt w:val="decimal"/>
      <w:lvlText w:val=""/>
      <w:lvlJc w:val="left"/>
    </w:lvl>
    <w:lvl w:ilvl="2" w:tplc="C7BE6154">
      <w:numFmt w:val="decimal"/>
      <w:lvlText w:val=""/>
      <w:lvlJc w:val="left"/>
    </w:lvl>
    <w:lvl w:ilvl="3" w:tplc="6E60E14A">
      <w:numFmt w:val="decimal"/>
      <w:lvlText w:val=""/>
      <w:lvlJc w:val="left"/>
    </w:lvl>
    <w:lvl w:ilvl="4" w:tplc="97DEB288">
      <w:numFmt w:val="decimal"/>
      <w:lvlText w:val=""/>
      <w:lvlJc w:val="left"/>
    </w:lvl>
    <w:lvl w:ilvl="5" w:tplc="79203EF0">
      <w:numFmt w:val="decimal"/>
      <w:lvlText w:val=""/>
      <w:lvlJc w:val="left"/>
    </w:lvl>
    <w:lvl w:ilvl="6" w:tplc="ED08DD3A">
      <w:numFmt w:val="decimal"/>
      <w:lvlText w:val=""/>
      <w:lvlJc w:val="left"/>
    </w:lvl>
    <w:lvl w:ilvl="7" w:tplc="AB404282">
      <w:numFmt w:val="decimal"/>
      <w:lvlText w:val=""/>
      <w:lvlJc w:val="left"/>
    </w:lvl>
    <w:lvl w:ilvl="8" w:tplc="EC204DDC">
      <w:numFmt w:val="decimal"/>
      <w:lvlText w:val=""/>
      <w:lvlJc w:val="left"/>
    </w:lvl>
  </w:abstractNum>
  <w:abstractNum w:abstractNumId="50" w15:restartNumberingAfterBreak="0">
    <w:nsid w:val="520EEDD1"/>
    <w:multiLevelType w:val="hybridMultilevel"/>
    <w:tmpl w:val="871481A2"/>
    <w:lvl w:ilvl="0" w:tplc="A33A9136">
      <w:start w:val="1"/>
      <w:numFmt w:val="bullet"/>
      <w:lvlText w:val="q"/>
      <w:lvlJc w:val="left"/>
    </w:lvl>
    <w:lvl w:ilvl="1" w:tplc="4A7E3644">
      <w:numFmt w:val="decimal"/>
      <w:lvlText w:val=""/>
      <w:lvlJc w:val="left"/>
    </w:lvl>
    <w:lvl w:ilvl="2" w:tplc="50D6A162">
      <w:numFmt w:val="decimal"/>
      <w:lvlText w:val=""/>
      <w:lvlJc w:val="left"/>
    </w:lvl>
    <w:lvl w:ilvl="3" w:tplc="BE8810D2">
      <w:numFmt w:val="decimal"/>
      <w:lvlText w:val=""/>
      <w:lvlJc w:val="left"/>
    </w:lvl>
    <w:lvl w:ilvl="4" w:tplc="CE8A366E">
      <w:numFmt w:val="decimal"/>
      <w:lvlText w:val=""/>
      <w:lvlJc w:val="left"/>
    </w:lvl>
    <w:lvl w:ilvl="5" w:tplc="998E6428">
      <w:numFmt w:val="decimal"/>
      <w:lvlText w:val=""/>
      <w:lvlJc w:val="left"/>
    </w:lvl>
    <w:lvl w:ilvl="6" w:tplc="E60050BE">
      <w:numFmt w:val="decimal"/>
      <w:lvlText w:val=""/>
      <w:lvlJc w:val="left"/>
    </w:lvl>
    <w:lvl w:ilvl="7" w:tplc="F5208B54">
      <w:numFmt w:val="decimal"/>
      <w:lvlText w:val=""/>
      <w:lvlJc w:val="left"/>
    </w:lvl>
    <w:lvl w:ilvl="8" w:tplc="821AB436">
      <w:numFmt w:val="decimal"/>
      <w:lvlText w:val=""/>
      <w:lvlJc w:val="left"/>
    </w:lvl>
  </w:abstractNum>
  <w:abstractNum w:abstractNumId="51" w15:restartNumberingAfterBreak="0">
    <w:nsid w:val="53360406"/>
    <w:multiLevelType w:val="multilevel"/>
    <w:tmpl w:val="BCC8C81A"/>
    <w:lvl w:ilvl="0">
      <w:start w:val="1"/>
      <w:numFmt w:val="decimal"/>
      <w:pStyle w:val="Ttulo3"/>
      <w:lvlText w:val="%1"/>
      <w:lvlJc w:val="left"/>
      <w:pPr>
        <w:ind w:left="360" w:hanging="360"/>
      </w:pPr>
      <w:rPr>
        <w:rFonts w:hint="default"/>
      </w:rPr>
    </w:lvl>
    <w:lvl w:ilvl="1">
      <w:start w:val="1"/>
      <w:numFmt w:val="decimal"/>
      <w:pStyle w:val="Ttulo4"/>
      <w:suff w:val="nothing"/>
      <w:lvlText w:val="%1.%2 - "/>
      <w:lvlJc w:val="left"/>
      <w:pPr>
        <w:ind w:left="714" w:hanging="357"/>
      </w:pPr>
      <w:rPr>
        <w:rFonts w:hint="default"/>
      </w:rPr>
    </w:lvl>
    <w:lvl w:ilvl="2">
      <w:start w:val="1"/>
      <w:numFmt w:val="decimal"/>
      <w:suff w:val="nothing"/>
      <w:lvlText w:val="%1.%2.%3 - "/>
      <w:lvlJc w:val="left"/>
      <w:pPr>
        <w:ind w:left="1071" w:hanging="357"/>
      </w:pPr>
      <w:rPr>
        <w:rFonts w:hint="default"/>
      </w:rPr>
    </w:lvl>
    <w:lvl w:ilvl="3">
      <w:start w:val="1"/>
      <w:numFmt w:val="decimal"/>
      <w:pStyle w:val="Ttulo5"/>
      <w:suff w:val="nothing"/>
      <w:lvlText w:val="%1.%2.%3.%4 - "/>
      <w:lvlJc w:val="left"/>
      <w:pPr>
        <w:ind w:left="1428" w:hanging="357"/>
      </w:pPr>
      <w:rPr>
        <w:rFonts w:hint="default"/>
      </w:rPr>
    </w:lvl>
    <w:lvl w:ilvl="4">
      <w:start w:val="1"/>
      <w:numFmt w:val="decimal"/>
      <w:pStyle w:val="Ttulo6"/>
      <w:suff w:val="nothing"/>
      <w:lvlText w:val="%1.%2.%3.%4.%5 - "/>
      <w:lvlJc w:val="left"/>
      <w:pPr>
        <w:ind w:left="1785" w:hanging="357"/>
      </w:pPr>
      <w:rPr>
        <w:rFonts w:hint="default"/>
      </w:rPr>
    </w:lvl>
    <w:lvl w:ilvl="5">
      <w:start w:val="1"/>
      <w:numFmt w:val="decimal"/>
      <w:pStyle w:val="Ttulo7"/>
      <w:suff w:val="nothing"/>
      <w:lvlText w:val="%1.%2.%3.%4.%5.%6 - "/>
      <w:lvlJc w:val="left"/>
      <w:pPr>
        <w:ind w:left="2142" w:hanging="357"/>
      </w:pPr>
      <w:rPr>
        <w:rFonts w:hint="default"/>
      </w:rPr>
    </w:lvl>
    <w:lvl w:ilvl="6">
      <w:start w:val="1"/>
      <w:numFmt w:val="decimal"/>
      <w:pStyle w:val="Ttulo8"/>
      <w:suff w:val="nothing"/>
      <w:lvlText w:val="%1.%2.%3.%4.%5.%6.%7 - "/>
      <w:lvlJc w:val="left"/>
      <w:pPr>
        <w:ind w:left="2499" w:hanging="357"/>
      </w:pPr>
      <w:rPr>
        <w:rFonts w:hint="default"/>
      </w:rPr>
    </w:lvl>
    <w:lvl w:ilvl="7">
      <w:start w:val="1"/>
      <w:numFmt w:val="decimal"/>
      <w:pStyle w:val="Ttulo9"/>
      <w:suff w:val="nothing"/>
      <w:lvlText w:val="%1.%2.%3.%4.%5.%6.%7.%8 - "/>
      <w:lvlJc w:val="left"/>
      <w:pPr>
        <w:ind w:left="2856" w:hanging="357"/>
      </w:pPr>
      <w:rPr>
        <w:rFonts w:hint="default"/>
      </w:rPr>
    </w:lvl>
    <w:lvl w:ilvl="8">
      <w:start w:val="1"/>
      <w:numFmt w:val="decimal"/>
      <w:lvlText w:val="%1.%2.%3.%4.%5.%6.%7.%8.%9 -"/>
      <w:lvlJc w:val="left"/>
      <w:pPr>
        <w:ind w:left="3213" w:hanging="357"/>
      </w:pPr>
      <w:rPr>
        <w:rFonts w:hint="default"/>
      </w:rPr>
    </w:lvl>
  </w:abstractNum>
  <w:abstractNum w:abstractNumId="52" w15:restartNumberingAfterBreak="0">
    <w:nsid w:val="540A471C"/>
    <w:multiLevelType w:val="hybridMultilevel"/>
    <w:tmpl w:val="4038F1B8"/>
    <w:lvl w:ilvl="0" w:tplc="DB16845E">
      <w:start w:val="1"/>
      <w:numFmt w:val="bullet"/>
      <w:lvlText w:val="#"/>
      <w:lvlJc w:val="left"/>
    </w:lvl>
    <w:lvl w:ilvl="1" w:tplc="A86843D2">
      <w:numFmt w:val="decimal"/>
      <w:lvlText w:val=""/>
      <w:lvlJc w:val="left"/>
    </w:lvl>
    <w:lvl w:ilvl="2" w:tplc="4888DF76">
      <w:numFmt w:val="decimal"/>
      <w:lvlText w:val=""/>
      <w:lvlJc w:val="left"/>
    </w:lvl>
    <w:lvl w:ilvl="3" w:tplc="43487318">
      <w:numFmt w:val="decimal"/>
      <w:lvlText w:val=""/>
      <w:lvlJc w:val="left"/>
    </w:lvl>
    <w:lvl w:ilvl="4" w:tplc="D37838F2">
      <w:numFmt w:val="decimal"/>
      <w:lvlText w:val=""/>
      <w:lvlJc w:val="left"/>
    </w:lvl>
    <w:lvl w:ilvl="5" w:tplc="1E3E710A">
      <w:numFmt w:val="decimal"/>
      <w:lvlText w:val=""/>
      <w:lvlJc w:val="left"/>
    </w:lvl>
    <w:lvl w:ilvl="6" w:tplc="0CF0AB2E">
      <w:numFmt w:val="decimal"/>
      <w:lvlText w:val=""/>
      <w:lvlJc w:val="left"/>
    </w:lvl>
    <w:lvl w:ilvl="7" w:tplc="978C6326">
      <w:numFmt w:val="decimal"/>
      <w:lvlText w:val=""/>
      <w:lvlJc w:val="left"/>
    </w:lvl>
    <w:lvl w:ilvl="8" w:tplc="1B1A2FAA">
      <w:numFmt w:val="decimal"/>
      <w:lvlText w:val=""/>
      <w:lvlJc w:val="left"/>
    </w:lvl>
  </w:abstractNum>
  <w:abstractNum w:abstractNumId="53" w15:restartNumberingAfterBreak="0">
    <w:nsid w:val="542289EC"/>
    <w:multiLevelType w:val="hybridMultilevel"/>
    <w:tmpl w:val="3A3C7488"/>
    <w:lvl w:ilvl="0" w:tplc="F5487BC8">
      <w:start w:val="1"/>
      <w:numFmt w:val="bullet"/>
      <w:lvlText w:val="#"/>
      <w:lvlJc w:val="left"/>
    </w:lvl>
    <w:lvl w:ilvl="1" w:tplc="03D43656">
      <w:numFmt w:val="decimal"/>
      <w:lvlText w:val=""/>
      <w:lvlJc w:val="left"/>
    </w:lvl>
    <w:lvl w:ilvl="2" w:tplc="05D06CD6">
      <w:numFmt w:val="decimal"/>
      <w:lvlText w:val=""/>
      <w:lvlJc w:val="left"/>
    </w:lvl>
    <w:lvl w:ilvl="3" w:tplc="E382AAB6">
      <w:numFmt w:val="decimal"/>
      <w:lvlText w:val=""/>
      <w:lvlJc w:val="left"/>
    </w:lvl>
    <w:lvl w:ilvl="4" w:tplc="B79434F0">
      <w:numFmt w:val="decimal"/>
      <w:lvlText w:val=""/>
      <w:lvlJc w:val="left"/>
    </w:lvl>
    <w:lvl w:ilvl="5" w:tplc="3CAAA00A">
      <w:numFmt w:val="decimal"/>
      <w:lvlText w:val=""/>
      <w:lvlJc w:val="left"/>
    </w:lvl>
    <w:lvl w:ilvl="6" w:tplc="3B385F68">
      <w:numFmt w:val="decimal"/>
      <w:lvlText w:val=""/>
      <w:lvlJc w:val="left"/>
    </w:lvl>
    <w:lvl w:ilvl="7" w:tplc="9B9669E8">
      <w:numFmt w:val="decimal"/>
      <w:lvlText w:val=""/>
      <w:lvlJc w:val="left"/>
    </w:lvl>
    <w:lvl w:ilvl="8" w:tplc="778C9E9C">
      <w:numFmt w:val="decimal"/>
      <w:lvlText w:val=""/>
      <w:lvlJc w:val="left"/>
    </w:lvl>
  </w:abstractNum>
  <w:abstractNum w:abstractNumId="54" w15:restartNumberingAfterBreak="0">
    <w:nsid w:val="579478FE"/>
    <w:multiLevelType w:val="hybridMultilevel"/>
    <w:tmpl w:val="2B88889A"/>
    <w:lvl w:ilvl="0" w:tplc="1A8A8672">
      <w:start w:val="1"/>
      <w:numFmt w:val="bullet"/>
      <w:lvlText w:val="N"/>
      <w:lvlJc w:val="left"/>
    </w:lvl>
    <w:lvl w:ilvl="1" w:tplc="26DACA36">
      <w:numFmt w:val="decimal"/>
      <w:lvlText w:val=""/>
      <w:lvlJc w:val="left"/>
    </w:lvl>
    <w:lvl w:ilvl="2" w:tplc="00C6FDB0">
      <w:numFmt w:val="decimal"/>
      <w:lvlText w:val=""/>
      <w:lvlJc w:val="left"/>
    </w:lvl>
    <w:lvl w:ilvl="3" w:tplc="F51E1A5C">
      <w:numFmt w:val="decimal"/>
      <w:lvlText w:val=""/>
      <w:lvlJc w:val="left"/>
    </w:lvl>
    <w:lvl w:ilvl="4" w:tplc="82488EAA">
      <w:numFmt w:val="decimal"/>
      <w:lvlText w:val=""/>
      <w:lvlJc w:val="left"/>
    </w:lvl>
    <w:lvl w:ilvl="5" w:tplc="8F0C63C6">
      <w:numFmt w:val="decimal"/>
      <w:lvlText w:val=""/>
      <w:lvlJc w:val="left"/>
    </w:lvl>
    <w:lvl w:ilvl="6" w:tplc="397A47B4">
      <w:numFmt w:val="decimal"/>
      <w:lvlText w:val=""/>
      <w:lvlJc w:val="left"/>
    </w:lvl>
    <w:lvl w:ilvl="7" w:tplc="339AE5B2">
      <w:numFmt w:val="decimal"/>
      <w:lvlText w:val=""/>
      <w:lvlJc w:val="left"/>
    </w:lvl>
    <w:lvl w:ilvl="8" w:tplc="A36A988C">
      <w:numFmt w:val="decimal"/>
      <w:lvlText w:val=""/>
      <w:lvlJc w:val="left"/>
    </w:lvl>
  </w:abstractNum>
  <w:abstractNum w:abstractNumId="55" w15:restartNumberingAfterBreak="0">
    <w:nsid w:val="579BE4F1"/>
    <w:multiLevelType w:val="hybridMultilevel"/>
    <w:tmpl w:val="B74C6906"/>
    <w:lvl w:ilvl="0" w:tplc="A286A032">
      <w:start w:val="1"/>
      <w:numFmt w:val="bullet"/>
      <w:lvlText w:val="#"/>
      <w:lvlJc w:val="left"/>
    </w:lvl>
    <w:lvl w:ilvl="1" w:tplc="50C2AFFA">
      <w:numFmt w:val="decimal"/>
      <w:lvlText w:val=""/>
      <w:lvlJc w:val="left"/>
    </w:lvl>
    <w:lvl w:ilvl="2" w:tplc="85D6E222">
      <w:numFmt w:val="decimal"/>
      <w:lvlText w:val=""/>
      <w:lvlJc w:val="left"/>
    </w:lvl>
    <w:lvl w:ilvl="3" w:tplc="F128293E">
      <w:numFmt w:val="decimal"/>
      <w:lvlText w:val=""/>
      <w:lvlJc w:val="left"/>
    </w:lvl>
    <w:lvl w:ilvl="4" w:tplc="7DE4104E">
      <w:numFmt w:val="decimal"/>
      <w:lvlText w:val=""/>
      <w:lvlJc w:val="left"/>
    </w:lvl>
    <w:lvl w:ilvl="5" w:tplc="E3908AD2">
      <w:numFmt w:val="decimal"/>
      <w:lvlText w:val=""/>
      <w:lvlJc w:val="left"/>
    </w:lvl>
    <w:lvl w:ilvl="6" w:tplc="12907E64">
      <w:numFmt w:val="decimal"/>
      <w:lvlText w:val=""/>
      <w:lvlJc w:val="left"/>
    </w:lvl>
    <w:lvl w:ilvl="7" w:tplc="6A98C41E">
      <w:numFmt w:val="decimal"/>
      <w:lvlText w:val=""/>
      <w:lvlJc w:val="left"/>
    </w:lvl>
    <w:lvl w:ilvl="8" w:tplc="29E0CC34">
      <w:numFmt w:val="decimal"/>
      <w:lvlText w:val=""/>
      <w:lvlJc w:val="left"/>
    </w:lvl>
  </w:abstractNum>
  <w:abstractNum w:abstractNumId="56" w15:restartNumberingAfterBreak="0">
    <w:nsid w:val="57E4CCAF"/>
    <w:multiLevelType w:val="hybridMultilevel"/>
    <w:tmpl w:val="4B30C660"/>
    <w:lvl w:ilvl="0" w:tplc="D8E08978">
      <w:start w:val="1"/>
      <w:numFmt w:val="bullet"/>
      <w:lvlText w:val="#"/>
      <w:lvlJc w:val="left"/>
    </w:lvl>
    <w:lvl w:ilvl="1" w:tplc="4A44A556">
      <w:numFmt w:val="decimal"/>
      <w:lvlText w:val=""/>
      <w:lvlJc w:val="left"/>
    </w:lvl>
    <w:lvl w:ilvl="2" w:tplc="5B9C0374">
      <w:numFmt w:val="decimal"/>
      <w:lvlText w:val=""/>
      <w:lvlJc w:val="left"/>
    </w:lvl>
    <w:lvl w:ilvl="3" w:tplc="F8488656">
      <w:numFmt w:val="decimal"/>
      <w:lvlText w:val=""/>
      <w:lvlJc w:val="left"/>
    </w:lvl>
    <w:lvl w:ilvl="4" w:tplc="053404D0">
      <w:numFmt w:val="decimal"/>
      <w:lvlText w:val=""/>
      <w:lvlJc w:val="left"/>
    </w:lvl>
    <w:lvl w:ilvl="5" w:tplc="EBCEDE94">
      <w:numFmt w:val="decimal"/>
      <w:lvlText w:val=""/>
      <w:lvlJc w:val="left"/>
    </w:lvl>
    <w:lvl w:ilvl="6" w:tplc="967C7DA0">
      <w:numFmt w:val="decimal"/>
      <w:lvlText w:val=""/>
      <w:lvlJc w:val="left"/>
    </w:lvl>
    <w:lvl w:ilvl="7" w:tplc="D236235E">
      <w:numFmt w:val="decimal"/>
      <w:lvlText w:val=""/>
      <w:lvlJc w:val="left"/>
    </w:lvl>
    <w:lvl w:ilvl="8" w:tplc="37EA8FBA">
      <w:numFmt w:val="decimal"/>
      <w:lvlText w:val=""/>
      <w:lvlJc w:val="left"/>
    </w:lvl>
  </w:abstractNum>
  <w:abstractNum w:abstractNumId="57" w15:restartNumberingAfterBreak="0">
    <w:nsid w:val="5DB70AE5"/>
    <w:multiLevelType w:val="hybridMultilevel"/>
    <w:tmpl w:val="D5269020"/>
    <w:lvl w:ilvl="0" w:tplc="A074EB86">
      <w:start w:val="1"/>
      <w:numFmt w:val="bullet"/>
      <w:lvlText w:val="#"/>
      <w:lvlJc w:val="left"/>
    </w:lvl>
    <w:lvl w:ilvl="1" w:tplc="0818F4CC">
      <w:numFmt w:val="decimal"/>
      <w:lvlText w:val=""/>
      <w:lvlJc w:val="left"/>
    </w:lvl>
    <w:lvl w:ilvl="2" w:tplc="D5EEAE04">
      <w:numFmt w:val="decimal"/>
      <w:lvlText w:val=""/>
      <w:lvlJc w:val="left"/>
    </w:lvl>
    <w:lvl w:ilvl="3" w:tplc="5C4057B8">
      <w:numFmt w:val="decimal"/>
      <w:lvlText w:val=""/>
      <w:lvlJc w:val="left"/>
    </w:lvl>
    <w:lvl w:ilvl="4" w:tplc="B53C3EF4">
      <w:numFmt w:val="decimal"/>
      <w:lvlText w:val=""/>
      <w:lvlJc w:val="left"/>
    </w:lvl>
    <w:lvl w:ilvl="5" w:tplc="AA002C4C">
      <w:numFmt w:val="decimal"/>
      <w:lvlText w:val=""/>
      <w:lvlJc w:val="left"/>
    </w:lvl>
    <w:lvl w:ilvl="6" w:tplc="A78C4C1C">
      <w:numFmt w:val="decimal"/>
      <w:lvlText w:val=""/>
      <w:lvlJc w:val="left"/>
    </w:lvl>
    <w:lvl w:ilvl="7" w:tplc="22660AD2">
      <w:numFmt w:val="decimal"/>
      <w:lvlText w:val=""/>
      <w:lvlJc w:val="left"/>
    </w:lvl>
    <w:lvl w:ilvl="8" w:tplc="7B2CACE4">
      <w:numFmt w:val="decimal"/>
      <w:lvlText w:val=""/>
      <w:lvlJc w:val="left"/>
    </w:lvl>
  </w:abstractNum>
  <w:abstractNum w:abstractNumId="58" w15:restartNumberingAfterBreak="0">
    <w:nsid w:val="5DC79EA8"/>
    <w:multiLevelType w:val="hybridMultilevel"/>
    <w:tmpl w:val="B6A68A48"/>
    <w:lvl w:ilvl="0" w:tplc="4D74B7A4">
      <w:start w:val="1"/>
      <w:numFmt w:val="bullet"/>
      <w:lvlText w:val="#"/>
      <w:lvlJc w:val="left"/>
    </w:lvl>
    <w:lvl w:ilvl="1" w:tplc="ABEE3AE0">
      <w:numFmt w:val="decimal"/>
      <w:lvlText w:val=""/>
      <w:lvlJc w:val="left"/>
    </w:lvl>
    <w:lvl w:ilvl="2" w:tplc="1E7AA21C">
      <w:numFmt w:val="decimal"/>
      <w:lvlText w:val=""/>
      <w:lvlJc w:val="left"/>
    </w:lvl>
    <w:lvl w:ilvl="3" w:tplc="AA90DD8E">
      <w:numFmt w:val="decimal"/>
      <w:lvlText w:val=""/>
      <w:lvlJc w:val="left"/>
    </w:lvl>
    <w:lvl w:ilvl="4" w:tplc="2E54D68A">
      <w:numFmt w:val="decimal"/>
      <w:lvlText w:val=""/>
      <w:lvlJc w:val="left"/>
    </w:lvl>
    <w:lvl w:ilvl="5" w:tplc="05B65F1E">
      <w:numFmt w:val="decimal"/>
      <w:lvlText w:val=""/>
      <w:lvlJc w:val="left"/>
    </w:lvl>
    <w:lvl w:ilvl="6" w:tplc="96EC6F98">
      <w:numFmt w:val="decimal"/>
      <w:lvlText w:val=""/>
      <w:lvlJc w:val="left"/>
    </w:lvl>
    <w:lvl w:ilvl="7" w:tplc="B9D6C54A">
      <w:numFmt w:val="decimal"/>
      <w:lvlText w:val=""/>
      <w:lvlJc w:val="left"/>
    </w:lvl>
    <w:lvl w:ilvl="8" w:tplc="394EC404">
      <w:numFmt w:val="decimal"/>
      <w:lvlText w:val=""/>
      <w:lvlJc w:val="left"/>
    </w:lvl>
  </w:abstractNum>
  <w:abstractNum w:abstractNumId="59" w15:restartNumberingAfterBreak="0">
    <w:nsid w:val="5F5E7FD0"/>
    <w:multiLevelType w:val="hybridMultilevel"/>
    <w:tmpl w:val="9C54D480"/>
    <w:lvl w:ilvl="0" w:tplc="AEFEED66">
      <w:start w:val="1"/>
      <w:numFmt w:val="bullet"/>
      <w:lvlText w:val="#"/>
      <w:lvlJc w:val="left"/>
    </w:lvl>
    <w:lvl w:ilvl="1" w:tplc="264486A4">
      <w:numFmt w:val="decimal"/>
      <w:lvlText w:val=""/>
      <w:lvlJc w:val="left"/>
    </w:lvl>
    <w:lvl w:ilvl="2" w:tplc="AAE0CF4C">
      <w:numFmt w:val="decimal"/>
      <w:lvlText w:val=""/>
      <w:lvlJc w:val="left"/>
    </w:lvl>
    <w:lvl w:ilvl="3" w:tplc="3D789C5E">
      <w:numFmt w:val="decimal"/>
      <w:lvlText w:val=""/>
      <w:lvlJc w:val="left"/>
    </w:lvl>
    <w:lvl w:ilvl="4" w:tplc="69069660">
      <w:numFmt w:val="decimal"/>
      <w:lvlText w:val=""/>
      <w:lvlJc w:val="left"/>
    </w:lvl>
    <w:lvl w:ilvl="5" w:tplc="7D18999A">
      <w:numFmt w:val="decimal"/>
      <w:lvlText w:val=""/>
      <w:lvlJc w:val="left"/>
    </w:lvl>
    <w:lvl w:ilvl="6" w:tplc="2FDC666C">
      <w:numFmt w:val="decimal"/>
      <w:lvlText w:val=""/>
      <w:lvlJc w:val="left"/>
    </w:lvl>
    <w:lvl w:ilvl="7" w:tplc="BC48C97A">
      <w:numFmt w:val="decimal"/>
      <w:lvlText w:val=""/>
      <w:lvlJc w:val="left"/>
    </w:lvl>
    <w:lvl w:ilvl="8" w:tplc="C0FE8AB0">
      <w:numFmt w:val="decimal"/>
      <w:lvlText w:val=""/>
      <w:lvlJc w:val="left"/>
    </w:lvl>
  </w:abstractNum>
  <w:abstractNum w:abstractNumId="60" w15:restartNumberingAfterBreak="0">
    <w:nsid w:val="5FF87E05"/>
    <w:multiLevelType w:val="hybridMultilevel"/>
    <w:tmpl w:val="05C47ACC"/>
    <w:lvl w:ilvl="0" w:tplc="6D5CEB7E">
      <w:start w:val="1"/>
      <w:numFmt w:val="bullet"/>
      <w:lvlText w:val="#"/>
      <w:lvlJc w:val="left"/>
    </w:lvl>
    <w:lvl w:ilvl="1" w:tplc="025A8BDC">
      <w:numFmt w:val="decimal"/>
      <w:lvlText w:val=""/>
      <w:lvlJc w:val="left"/>
    </w:lvl>
    <w:lvl w:ilvl="2" w:tplc="143A3D1C">
      <w:numFmt w:val="decimal"/>
      <w:lvlText w:val=""/>
      <w:lvlJc w:val="left"/>
    </w:lvl>
    <w:lvl w:ilvl="3" w:tplc="DC868FC0">
      <w:numFmt w:val="decimal"/>
      <w:lvlText w:val=""/>
      <w:lvlJc w:val="left"/>
    </w:lvl>
    <w:lvl w:ilvl="4" w:tplc="4148E9E0">
      <w:numFmt w:val="decimal"/>
      <w:lvlText w:val=""/>
      <w:lvlJc w:val="left"/>
    </w:lvl>
    <w:lvl w:ilvl="5" w:tplc="FF34F874">
      <w:numFmt w:val="decimal"/>
      <w:lvlText w:val=""/>
      <w:lvlJc w:val="left"/>
    </w:lvl>
    <w:lvl w:ilvl="6" w:tplc="26C6D36A">
      <w:numFmt w:val="decimal"/>
      <w:lvlText w:val=""/>
      <w:lvlJc w:val="left"/>
    </w:lvl>
    <w:lvl w:ilvl="7" w:tplc="471A228C">
      <w:numFmt w:val="decimal"/>
      <w:lvlText w:val=""/>
      <w:lvlJc w:val="left"/>
    </w:lvl>
    <w:lvl w:ilvl="8" w:tplc="9A68ED8A">
      <w:numFmt w:val="decimal"/>
      <w:lvlText w:val=""/>
      <w:lvlJc w:val="left"/>
    </w:lvl>
  </w:abstractNum>
  <w:abstractNum w:abstractNumId="61" w15:restartNumberingAfterBreak="0">
    <w:nsid w:val="60B6DF70"/>
    <w:multiLevelType w:val="hybridMultilevel"/>
    <w:tmpl w:val="A14EA9C6"/>
    <w:lvl w:ilvl="0" w:tplc="9C108FF6">
      <w:start w:val="1"/>
      <w:numFmt w:val="bullet"/>
      <w:lvlText w:val="#"/>
      <w:lvlJc w:val="left"/>
    </w:lvl>
    <w:lvl w:ilvl="1" w:tplc="40B4866E">
      <w:numFmt w:val="decimal"/>
      <w:lvlText w:val=""/>
      <w:lvlJc w:val="left"/>
    </w:lvl>
    <w:lvl w:ilvl="2" w:tplc="9BBA947E">
      <w:numFmt w:val="decimal"/>
      <w:lvlText w:val=""/>
      <w:lvlJc w:val="left"/>
    </w:lvl>
    <w:lvl w:ilvl="3" w:tplc="3118C270">
      <w:numFmt w:val="decimal"/>
      <w:lvlText w:val=""/>
      <w:lvlJc w:val="left"/>
    </w:lvl>
    <w:lvl w:ilvl="4" w:tplc="DF5EA284">
      <w:numFmt w:val="decimal"/>
      <w:lvlText w:val=""/>
      <w:lvlJc w:val="left"/>
    </w:lvl>
    <w:lvl w:ilvl="5" w:tplc="1EBA214E">
      <w:numFmt w:val="decimal"/>
      <w:lvlText w:val=""/>
      <w:lvlJc w:val="left"/>
    </w:lvl>
    <w:lvl w:ilvl="6" w:tplc="031804FC">
      <w:numFmt w:val="decimal"/>
      <w:lvlText w:val=""/>
      <w:lvlJc w:val="left"/>
    </w:lvl>
    <w:lvl w:ilvl="7" w:tplc="B4E42F8E">
      <w:numFmt w:val="decimal"/>
      <w:lvlText w:val=""/>
      <w:lvlJc w:val="left"/>
    </w:lvl>
    <w:lvl w:ilvl="8" w:tplc="AFFA82DE">
      <w:numFmt w:val="decimal"/>
      <w:lvlText w:val=""/>
      <w:lvlJc w:val="left"/>
    </w:lvl>
  </w:abstractNum>
  <w:abstractNum w:abstractNumId="62" w15:restartNumberingAfterBreak="0">
    <w:nsid w:val="613EFDC5"/>
    <w:multiLevelType w:val="hybridMultilevel"/>
    <w:tmpl w:val="5450DA32"/>
    <w:lvl w:ilvl="0" w:tplc="57CC8F00">
      <w:start w:val="1"/>
      <w:numFmt w:val="bullet"/>
      <w:lvlText w:val="#"/>
      <w:lvlJc w:val="left"/>
    </w:lvl>
    <w:lvl w:ilvl="1" w:tplc="996A17AC">
      <w:numFmt w:val="decimal"/>
      <w:lvlText w:val=""/>
      <w:lvlJc w:val="left"/>
    </w:lvl>
    <w:lvl w:ilvl="2" w:tplc="7996F132">
      <w:numFmt w:val="decimal"/>
      <w:lvlText w:val=""/>
      <w:lvlJc w:val="left"/>
    </w:lvl>
    <w:lvl w:ilvl="3" w:tplc="A1942CC8">
      <w:numFmt w:val="decimal"/>
      <w:lvlText w:val=""/>
      <w:lvlJc w:val="left"/>
    </w:lvl>
    <w:lvl w:ilvl="4" w:tplc="4E14CA68">
      <w:numFmt w:val="decimal"/>
      <w:lvlText w:val=""/>
      <w:lvlJc w:val="left"/>
    </w:lvl>
    <w:lvl w:ilvl="5" w:tplc="81E0EAD4">
      <w:numFmt w:val="decimal"/>
      <w:lvlText w:val=""/>
      <w:lvlJc w:val="left"/>
    </w:lvl>
    <w:lvl w:ilvl="6" w:tplc="81CCF502">
      <w:numFmt w:val="decimal"/>
      <w:lvlText w:val=""/>
      <w:lvlJc w:val="left"/>
    </w:lvl>
    <w:lvl w:ilvl="7" w:tplc="12E4174E">
      <w:numFmt w:val="decimal"/>
      <w:lvlText w:val=""/>
      <w:lvlJc w:val="left"/>
    </w:lvl>
    <w:lvl w:ilvl="8" w:tplc="5986BFD0">
      <w:numFmt w:val="decimal"/>
      <w:lvlText w:val=""/>
      <w:lvlJc w:val="left"/>
    </w:lvl>
  </w:abstractNum>
  <w:abstractNum w:abstractNumId="63" w15:restartNumberingAfterBreak="0">
    <w:nsid w:val="61574095"/>
    <w:multiLevelType w:val="hybridMultilevel"/>
    <w:tmpl w:val="AF1A064E"/>
    <w:lvl w:ilvl="0" w:tplc="4906EA1E">
      <w:start w:val="1"/>
      <w:numFmt w:val="bullet"/>
      <w:lvlText w:val="#"/>
      <w:lvlJc w:val="left"/>
    </w:lvl>
    <w:lvl w:ilvl="1" w:tplc="078AAD7E">
      <w:numFmt w:val="decimal"/>
      <w:lvlText w:val=""/>
      <w:lvlJc w:val="left"/>
    </w:lvl>
    <w:lvl w:ilvl="2" w:tplc="4198B46C">
      <w:numFmt w:val="decimal"/>
      <w:lvlText w:val=""/>
      <w:lvlJc w:val="left"/>
    </w:lvl>
    <w:lvl w:ilvl="3" w:tplc="4938673A">
      <w:numFmt w:val="decimal"/>
      <w:lvlText w:val=""/>
      <w:lvlJc w:val="left"/>
    </w:lvl>
    <w:lvl w:ilvl="4" w:tplc="7CCE5750">
      <w:numFmt w:val="decimal"/>
      <w:lvlText w:val=""/>
      <w:lvlJc w:val="left"/>
    </w:lvl>
    <w:lvl w:ilvl="5" w:tplc="0854E4B6">
      <w:numFmt w:val="decimal"/>
      <w:lvlText w:val=""/>
      <w:lvlJc w:val="left"/>
    </w:lvl>
    <w:lvl w:ilvl="6" w:tplc="B9601C3C">
      <w:numFmt w:val="decimal"/>
      <w:lvlText w:val=""/>
      <w:lvlJc w:val="left"/>
    </w:lvl>
    <w:lvl w:ilvl="7" w:tplc="8C784C3A">
      <w:numFmt w:val="decimal"/>
      <w:lvlText w:val=""/>
      <w:lvlJc w:val="left"/>
    </w:lvl>
    <w:lvl w:ilvl="8" w:tplc="ABAA2220">
      <w:numFmt w:val="decimal"/>
      <w:lvlText w:val=""/>
      <w:lvlJc w:val="left"/>
    </w:lvl>
  </w:abstractNum>
  <w:abstractNum w:abstractNumId="64" w15:restartNumberingAfterBreak="0">
    <w:nsid w:val="649BB77C"/>
    <w:multiLevelType w:val="hybridMultilevel"/>
    <w:tmpl w:val="33B294E8"/>
    <w:lvl w:ilvl="0" w:tplc="F8E8838C">
      <w:start w:val="1"/>
      <w:numFmt w:val="bullet"/>
      <w:lvlText w:val="#"/>
      <w:lvlJc w:val="left"/>
    </w:lvl>
    <w:lvl w:ilvl="1" w:tplc="0BF2BF4E">
      <w:numFmt w:val="decimal"/>
      <w:lvlText w:val=""/>
      <w:lvlJc w:val="left"/>
    </w:lvl>
    <w:lvl w:ilvl="2" w:tplc="B666EA64">
      <w:numFmt w:val="decimal"/>
      <w:lvlText w:val=""/>
      <w:lvlJc w:val="left"/>
    </w:lvl>
    <w:lvl w:ilvl="3" w:tplc="8E165406">
      <w:numFmt w:val="decimal"/>
      <w:lvlText w:val=""/>
      <w:lvlJc w:val="left"/>
    </w:lvl>
    <w:lvl w:ilvl="4" w:tplc="FF9CA1F8">
      <w:numFmt w:val="decimal"/>
      <w:lvlText w:val=""/>
      <w:lvlJc w:val="left"/>
    </w:lvl>
    <w:lvl w:ilvl="5" w:tplc="40DA4952">
      <w:numFmt w:val="decimal"/>
      <w:lvlText w:val=""/>
      <w:lvlJc w:val="left"/>
    </w:lvl>
    <w:lvl w:ilvl="6" w:tplc="5E5A34F4">
      <w:numFmt w:val="decimal"/>
      <w:lvlText w:val=""/>
      <w:lvlJc w:val="left"/>
    </w:lvl>
    <w:lvl w:ilvl="7" w:tplc="044C2B0E">
      <w:numFmt w:val="decimal"/>
      <w:lvlText w:val=""/>
      <w:lvlJc w:val="left"/>
    </w:lvl>
    <w:lvl w:ilvl="8" w:tplc="1DA00C42">
      <w:numFmt w:val="decimal"/>
      <w:lvlText w:val=""/>
      <w:lvlJc w:val="left"/>
    </w:lvl>
  </w:abstractNum>
  <w:abstractNum w:abstractNumId="65" w15:restartNumberingAfterBreak="0">
    <w:nsid w:val="6590700B"/>
    <w:multiLevelType w:val="hybridMultilevel"/>
    <w:tmpl w:val="0052B8EA"/>
    <w:lvl w:ilvl="0" w:tplc="57CCC6C4">
      <w:start w:val="1"/>
      <w:numFmt w:val="bullet"/>
      <w:lvlText w:val="#"/>
      <w:lvlJc w:val="left"/>
    </w:lvl>
    <w:lvl w:ilvl="1" w:tplc="E1D8E19E">
      <w:numFmt w:val="decimal"/>
      <w:lvlText w:val=""/>
      <w:lvlJc w:val="left"/>
    </w:lvl>
    <w:lvl w:ilvl="2" w:tplc="11E4C09C">
      <w:numFmt w:val="decimal"/>
      <w:lvlText w:val=""/>
      <w:lvlJc w:val="left"/>
    </w:lvl>
    <w:lvl w:ilvl="3" w:tplc="C068E850">
      <w:numFmt w:val="decimal"/>
      <w:lvlText w:val=""/>
      <w:lvlJc w:val="left"/>
    </w:lvl>
    <w:lvl w:ilvl="4" w:tplc="EC62F36C">
      <w:numFmt w:val="decimal"/>
      <w:lvlText w:val=""/>
      <w:lvlJc w:val="left"/>
    </w:lvl>
    <w:lvl w:ilvl="5" w:tplc="215A01DE">
      <w:numFmt w:val="decimal"/>
      <w:lvlText w:val=""/>
      <w:lvlJc w:val="left"/>
    </w:lvl>
    <w:lvl w:ilvl="6" w:tplc="EF74DE38">
      <w:numFmt w:val="decimal"/>
      <w:lvlText w:val=""/>
      <w:lvlJc w:val="left"/>
    </w:lvl>
    <w:lvl w:ilvl="7" w:tplc="8BBE8D58">
      <w:numFmt w:val="decimal"/>
      <w:lvlText w:val=""/>
      <w:lvlJc w:val="left"/>
    </w:lvl>
    <w:lvl w:ilvl="8" w:tplc="04F8F214">
      <w:numFmt w:val="decimal"/>
      <w:lvlText w:val=""/>
      <w:lvlJc w:val="left"/>
    </w:lvl>
  </w:abstractNum>
  <w:abstractNum w:abstractNumId="66" w15:restartNumberingAfterBreak="0">
    <w:nsid w:val="661E3F1E"/>
    <w:multiLevelType w:val="hybridMultilevel"/>
    <w:tmpl w:val="7BBEBD4E"/>
    <w:lvl w:ilvl="0" w:tplc="FF807DD0">
      <w:start w:val="1"/>
      <w:numFmt w:val="bullet"/>
      <w:lvlText w:val="#"/>
      <w:lvlJc w:val="left"/>
    </w:lvl>
    <w:lvl w:ilvl="1" w:tplc="23060092">
      <w:numFmt w:val="decimal"/>
      <w:lvlText w:val=""/>
      <w:lvlJc w:val="left"/>
    </w:lvl>
    <w:lvl w:ilvl="2" w:tplc="1DD036D4">
      <w:numFmt w:val="decimal"/>
      <w:lvlText w:val=""/>
      <w:lvlJc w:val="left"/>
    </w:lvl>
    <w:lvl w:ilvl="3" w:tplc="F14A6688">
      <w:numFmt w:val="decimal"/>
      <w:lvlText w:val=""/>
      <w:lvlJc w:val="left"/>
    </w:lvl>
    <w:lvl w:ilvl="4" w:tplc="FDAC56AA">
      <w:numFmt w:val="decimal"/>
      <w:lvlText w:val=""/>
      <w:lvlJc w:val="left"/>
    </w:lvl>
    <w:lvl w:ilvl="5" w:tplc="4AD430CC">
      <w:numFmt w:val="decimal"/>
      <w:lvlText w:val=""/>
      <w:lvlJc w:val="left"/>
    </w:lvl>
    <w:lvl w:ilvl="6" w:tplc="7C30C5D6">
      <w:numFmt w:val="decimal"/>
      <w:lvlText w:val=""/>
      <w:lvlJc w:val="left"/>
    </w:lvl>
    <w:lvl w:ilvl="7" w:tplc="2F3ED966">
      <w:numFmt w:val="decimal"/>
      <w:lvlText w:val=""/>
      <w:lvlJc w:val="left"/>
    </w:lvl>
    <w:lvl w:ilvl="8" w:tplc="B4E420CC">
      <w:numFmt w:val="decimal"/>
      <w:lvlText w:val=""/>
      <w:lvlJc w:val="left"/>
    </w:lvl>
  </w:abstractNum>
  <w:abstractNum w:abstractNumId="67" w15:restartNumberingAfterBreak="0">
    <w:nsid w:val="684A481A"/>
    <w:multiLevelType w:val="hybridMultilevel"/>
    <w:tmpl w:val="07FA6AF8"/>
    <w:lvl w:ilvl="0" w:tplc="16E0F124">
      <w:start w:val="1"/>
      <w:numFmt w:val="bullet"/>
      <w:lvlText w:val="S"/>
      <w:lvlJc w:val="left"/>
    </w:lvl>
    <w:lvl w:ilvl="1" w:tplc="AE96203E">
      <w:numFmt w:val="decimal"/>
      <w:lvlText w:val=""/>
      <w:lvlJc w:val="left"/>
    </w:lvl>
    <w:lvl w:ilvl="2" w:tplc="53D6AF62">
      <w:numFmt w:val="decimal"/>
      <w:lvlText w:val=""/>
      <w:lvlJc w:val="left"/>
    </w:lvl>
    <w:lvl w:ilvl="3" w:tplc="E314FACE">
      <w:numFmt w:val="decimal"/>
      <w:lvlText w:val=""/>
      <w:lvlJc w:val="left"/>
    </w:lvl>
    <w:lvl w:ilvl="4" w:tplc="5F76ADB0">
      <w:numFmt w:val="decimal"/>
      <w:lvlText w:val=""/>
      <w:lvlJc w:val="left"/>
    </w:lvl>
    <w:lvl w:ilvl="5" w:tplc="EAEE32A0">
      <w:numFmt w:val="decimal"/>
      <w:lvlText w:val=""/>
      <w:lvlJc w:val="left"/>
    </w:lvl>
    <w:lvl w:ilvl="6" w:tplc="887C989A">
      <w:numFmt w:val="decimal"/>
      <w:lvlText w:val=""/>
      <w:lvlJc w:val="left"/>
    </w:lvl>
    <w:lvl w:ilvl="7" w:tplc="CBDE8A74">
      <w:numFmt w:val="decimal"/>
      <w:lvlText w:val=""/>
      <w:lvlJc w:val="left"/>
    </w:lvl>
    <w:lvl w:ilvl="8" w:tplc="FCCCB0F4">
      <w:numFmt w:val="decimal"/>
      <w:lvlText w:val=""/>
      <w:lvlJc w:val="left"/>
    </w:lvl>
  </w:abstractNum>
  <w:abstractNum w:abstractNumId="68" w15:restartNumberingAfterBreak="0">
    <w:nsid w:val="68EB2F63"/>
    <w:multiLevelType w:val="hybridMultilevel"/>
    <w:tmpl w:val="2034BCD2"/>
    <w:lvl w:ilvl="0" w:tplc="50A07436">
      <w:start w:val="1"/>
      <w:numFmt w:val="bullet"/>
      <w:lvlText w:val="#"/>
      <w:lvlJc w:val="left"/>
    </w:lvl>
    <w:lvl w:ilvl="1" w:tplc="9A8A09C4">
      <w:numFmt w:val="decimal"/>
      <w:lvlText w:val=""/>
      <w:lvlJc w:val="left"/>
    </w:lvl>
    <w:lvl w:ilvl="2" w:tplc="00E6DA1C">
      <w:numFmt w:val="decimal"/>
      <w:lvlText w:val=""/>
      <w:lvlJc w:val="left"/>
    </w:lvl>
    <w:lvl w:ilvl="3" w:tplc="FF9A6D2A">
      <w:numFmt w:val="decimal"/>
      <w:lvlText w:val=""/>
      <w:lvlJc w:val="left"/>
    </w:lvl>
    <w:lvl w:ilvl="4" w:tplc="40126F08">
      <w:numFmt w:val="decimal"/>
      <w:lvlText w:val=""/>
      <w:lvlJc w:val="left"/>
    </w:lvl>
    <w:lvl w:ilvl="5" w:tplc="010C9676">
      <w:numFmt w:val="decimal"/>
      <w:lvlText w:val=""/>
      <w:lvlJc w:val="left"/>
    </w:lvl>
    <w:lvl w:ilvl="6" w:tplc="9CE20764">
      <w:numFmt w:val="decimal"/>
      <w:lvlText w:val=""/>
      <w:lvlJc w:val="left"/>
    </w:lvl>
    <w:lvl w:ilvl="7" w:tplc="0A5E3070">
      <w:numFmt w:val="decimal"/>
      <w:lvlText w:val=""/>
      <w:lvlJc w:val="left"/>
    </w:lvl>
    <w:lvl w:ilvl="8" w:tplc="8D3E1D00">
      <w:numFmt w:val="decimal"/>
      <w:lvlText w:val=""/>
      <w:lvlJc w:val="left"/>
    </w:lvl>
  </w:abstractNum>
  <w:abstractNum w:abstractNumId="69" w15:restartNumberingAfterBreak="0">
    <w:nsid w:val="6A2342EC"/>
    <w:multiLevelType w:val="hybridMultilevel"/>
    <w:tmpl w:val="CFE8A7A6"/>
    <w:lvl w:ilvl="0" w:tplc="1D8CF0AE">
      <w:start w:val="1"/>
      <w:numFmt w:val="bullet"/>
      <w:lvlText w:val="#"/>
      <w:lvlJc w:val="left"/>
    </w:lvl>
    <w:lvl w:ilvl="1" w:tplc="F5708226">
      <w:numFmt w:val="decimal"/>
      <w:lvlText w:val=""/>
      <w:lvlJc w:val="left"/>
    </w:lvl>
    <w:lvl w:ilvl="2" w:tplc="90823484">
      <w:numFmt w:val="decimal"/>
      <w:lvlText w:val=""/>
      <w:lvlJc w:val="left"/>
    </w:lvl>
    <w:lvl w:ilvl="3" w:tplc="0BEA7236">
      <w:numFmt w:val="decimal"/>
      <w:lvlText w:val=""/>
      <w:lvlJc w:val="left"/>
    </w:lvl>
    <w:lvl w:ilvl="4" w:tplc="DD242968">
      <w:numFmt w:val="decimal"/>
      <w:lvlText w:val=""/>
      <w:lvlJc w:val="left"/>
    </w:lvl>
    <w:lvl w:ilvl="5" w:tplc="0082F692">
      <w:numFmt w:val="decimal"/>
      <w:lvlText w:val=""/>
      <w:lvlJc w:val="left"/>
    </w:lvl>
    <w:lvl w:ilvl="6" w:tplc="F86286F0">
      <w:numFmt w:val="decimal"/>
      <w:lvlText w:val=""/>
      <w:lvlJc w:val="left"/>
    </w:lvl>
    <w:lvl w:ilvl="7" w:tplc="41D868FC">
      <w:numFmt w:val="decimal"/>
      <w:lvlText w:val=""/>
      <w:lvlJc w:val="left"/>
    </w:lvl>
    <w:lvl w:ilvl="8" w:tplc="0C80FF70">
      <w:numFmt w:val="decimal"/>
      <w:lvlText w:val=""/>
      <w:lvlJc w:val="left"/>
    </w:lvl>
  </w:abstractNum>
  <w:abstractNum w:abstractNumId="70" w15:restartNumberingAfterBreak="0">
    <w:nsid w:val="6DE91B18"/>
    <w:multiLevelType w:val="hybridMultilevel"/>
    <w:tmpl w:val="5268F0B2"/>
    <w:lvl w:ilvl="0" w:tplc="6DB2A008">
      <w:start w:val="1"/>
      <w:numFmt w:val="bullet"/>
      <w:lvlText w:val="#"/>
      <w:lvlJc w:val="left"/>
    </w:lvl>
    <w:lvl w:ilvl="1" w:tplc="D0F27746">
      <w:numFmt w:val="decimal"/>
      <w:lvlText w:val=""/>
      <w:lvlJc w:val="left"/>
    </w:lvl>
    <w:lvl w:ilvl="2" w:tplc="536CB66E">
      <w:numFmt w:val="decimal"/>
      <w:lvlText w:val=""/>
      <w:lvlJc w:val="left"/>
    </w:lvl>
    <w:lvl w:ilvl="3" w:tplc="1FA665A8">
      <w:numFmt w:val="decimal"/>
      <w:lvlText w:val=""/>
      <w:lvlJc w:val="left"/>
    </w:lvl>
    <w:lvl w:ilvl="4" w:tplc="73DE82D8">
      <w:numFmt w:val="decimal"/>
      <w:lvlText w:val=""/>
      <w:lvlJc w:val="left"/>
    </w:lvl>
    <w:lvl w:ilvl="5" w:tplc="28DABCD4">
      <w:numFmt w:val="decimal"/>
      <w:lvlText w:val=""/>
      <w:lvlJc w:val="left"/>
    </w:lvl>
    <w:lvl w:ilvl="6" w:tplc="A788AA38">
      <w:numFmt w:val="decimal"/>
      <w:lvlText w:val=""/>
      <w:lvlJc w:val="left"/>
    </w:lvl>
    <w:lvl w:ilvl="7" w:tplc="DAC2D55E">
      <w:numFmt w:val="decimal"/>
      <w:lvlText w:val=""/>
      <w:lvlJc w:val="left"/>
    </w:lvl>
    <w:lvl w:ilvl="8" w:tplc="113A2CEA">
      <w:numFmt w:val="decimal"/>
      <w:lvlText w:val=""/>
      <w:lvlJc w:val="left"/>
    </w:lvl>
  </w:abstractNum>
  <w:abstractNum w:abstractNumId="71" w15:restartNumberingAfterBreak="0">
    <w:nsid w:val="70A64E2A"/>
    <w:multiLevelType w:val="hybridMultilevel"/>
    <w:tmpl w:val="D06A30EC"/>
    <w:lvl w:ilvl="0" w:tplc="15E2DEAA">
      <w:start w:val="1"/>
      <w:numFmt w:val="bullet"/>
      <w:lvlText w:val="#"/>
      <w:lvlJc w:val="left"/>
    </w:lvl>
    <w:lvl w:ilvl="1" w:tplc="DC900140">
      <w:numFmt w:val="decimal"/>
      <w:lvlText w:val=""/>
      <w:lvlJc w:val="left"/>
    </w:lvl>
    <w:lvl w:ilvl="2" w:tplc="392A80D4">
      <w:numFmt w:val="decimal"/>
      <w:lvlText w:val=""/>
      <w:lvlJc w:val="left"/>
    </w:lvl>
    <w:lvl w:ilvl="3" w:tplc="C408E646">
      <w:numFmt w:val="decimal"/>
      <w:lvlText w:val=""/>
      <w:lvlJc w:val="left"/>
    </w:lvl>
    <w:lvl w:ilvl="4" w:tplc="CC9C23F0">
      <w:numFmt w:val="decimal"/>
      <w:lvlText w:val=""/>
      <w:lvlJc w:val="left"/>
    </w:lvl>
    <w:lvl w:ilvl="5" w:tplc="02E211E6">
      <w:numFmt w:val="decimal"/>
      <w:lvlText w:val=""/>
      <w:lvlJc w:val="left"/>
    </w:lvl>
    <w:lvl w:ilvl="6" w:tplc="11B0DFD6">
      <w:numFmt w:val="decimal"/>
      <w:lvlText w:val=""/>
      <w:lvlJc w:val="left"/>
    </w:lvl>
    <w:lvl w:ilvl="7" w:tplc="BBEA7850">
      <w:numFmt w:val="decimal"/>
      <w:lvlText w:val=""/>
      <w:lvlJc w:val="left"/>
    </w:lvl>
    <w:lvl w:ilvl="8" w:tplc="166C7D14">
      <w:numFmt w:val="decimal"/>
      <w:lvlText w:val=""/>
      <w:lvlJc w:val="left"/>
    </w:lvl>
  </w:abstractNum>
  <w:abstractNum w:abstractNumId="72" w15:restartNumberingAfterBreak="0">
    <w:nsid w:val="70C6A529"/>
    <w:multiLevelType w:val="hybridMultilevel"/>
    <w:tmpl w:val="B2A84432"/>
    <w:lvl w:ilvl="0" w:tplc="A370A64E">
      <w:start w:val="1"/>
      <w:numFmt w:val="bullet"/>
      <w:lvlText w:val="S"/>
      <w:lvlJc w:val="left"/>
    </w:lvl>
    <w:lvl w:ilvl="1" w:tplc="828CA9F4">
      <w:numFmt w:val="decimal"/>
      <w:lvlText w:val=""/>
      <w:lvlJc w:val="left"/>
    </w:lvl>
    <w:lvl w:ilvl="2" w:tplc="7DCC5CB0">
      <w:numFmt w:val="decimal"/>
      <w:lvlText w:val=""/>
      <w:lvlJc w:val="left"/>
    </w:lvl>
    <w:lvl w:ilvl="3" w:tplc="3272A44E">
      <w:numFmt w:val="decimal"/>
      <w:lvlText w:val=""/>
      <w:lvlJc w:val="left"/>
    </w:lvl>
    <w:lvl w:ilvl="4" w:tplc="D40ECEC2">
      <w:numFmt w:val="decimal"/>
      <w:lvlText w:val=""/>
      <w:lvlJc w:val="left"/>
    </w:lvl>
    <w:lvl w:ilvl="5" w:tplc="96B28E3E">
      <w:numFmt w:val="decimal"/>
      <w:lvlText w:val=""/>
      <w:lvlJc w:val="left"/>
    </w:lvl>
    <w:lvl w:ilvl="6" w:tplc="52FCFC20">
      <w:numFmt w:val="decimal"/>
      <w:lvlText w:val=""/>
      <w:lvlJc w:val="left"/>
    </w:lvl>
    <w:lvl w:ilvl="7" w:tplc="FB3CBD5C">
      <w:numFmt w:val="decimal"/>
      <w:lvlText w:val=""/>
      <w:lvlJc w:val="left"/>
    </w:lvl>
    <w:lvl w:ilvl="8" w:tplc="02C8FE76">
      <w:numFmt w:val="decimal"/>
      <w:lvlText w:val=""/>
      <w:lvlJc w:val="left"/>
    </w:lvl>
  </w:abstractNum>
  <w:abstractNum w:abstractNumId="73" w15:restartNumberingAfterBreak="0">
    <w:nsid w:val="725A06FB"/>
    <w:multiLevelType w:val="hybridMultilevel"/>
    <w:tmpl w:val="C722DB50"/>
    <w:lvl w:ilvl="0" w:tplc="16867E72">
      <w:start w:val="1"/>
      <w:numFmt w:val="bullet"/>
      <w:lvlText w:val="#"/>
      <w:lvlJc w:val="left"/>
    </w:lvl>
    <w:lvl w:ilvl="1" w:tplc="79BA6368">
      <w:numFmt w:val="decimal"/>
      <w:lvlText w:val=""/>
      <w:lvlJc w:val="left"/>
    </w:lvl>
    <w:lvl w:ilvl="2" w:tplc="0B02B294">
      <w:numFmt w:val="decimal"/>
      <w:lvlText w:val=""/>
      <w:lvlJc w:val="left"/>
    </w:lvl>
    <w:lvl w:ilvl="3" w:tplc="6DF238AA">
      <w:numFmt w:val="decimal"/>
      <w:lvlText w:val=""/>
      <w:lvlJc w:val="left"/>
    </w:lvl>
    <w:lvl w:ilvl="4" w:tplc="22C07756">
      <w:numFmt w:val="decimal"/>
      <w:lvlText w:val=""/>
      <w:lvlJc w:val="left"/>
    </w:lvl>
    <w:lvl w:ilvl="5" w:tplc="830A822A">
      <w:numFmt w:val="decimal"/>
      <w:lvlText w:val=""/>
      <w:lvlJc w:val="left"/>
    </w:lvl>
    <w:lvl w:ilvl="6" w:tplc="E2A0A242">
      <w:numFmt w:val="decimal"/>
      <w:lvlText w:val=""/>
      <w:lvlJc w:val="left"/>
    </w:lvl>
    <w:lvl w:ilvl="7" w:tplc="3982A2A0">
      <w:numFmt w:val="decimal"/>
      <w:lvlText w:val=""/>
      <w:lvlJc w:val="left"/>
    </w:lvl>
    <w:lvl w:ilvl="8" w:tplc="5D8AF0E0">
      <w:numFmt w:val="decimal"/>
      <w:lvlText w:val=""/>
      <w:lvlJc w:val="left"/>
    </w:lvl>
  </w:abstractNum>
  <w:abstractNum w:abstractNumId="74" w15:restartNumberingAfterBreak="0">
    <w:nsid w:val="741226BB"/>
    <w:multiLevelType w:val="hybridMultilevel"/>
    <w:tmpl w:val="7C506F2A"/>
    <w:lvl w:ilvl="0" w:tplc="108A007A">
      <w:start w:val="1"/>
      <w:numFmt w:val="bullet"/>
      <w:lvlText w:val="#"/>
      <w:lvlJc w:val="left"/>
    </w:lvl>
    <w:lvl w:ilvl="1" w:tplc="9F78384A">
      <w:numFmt w:val="decimal"/>
      <w:lvlText w:val=""/>
      <w:lvlJc w:val="left"/>
    </w:lvl>
    <w:lvl w:ilvl="2" w:tplc="DF0EDC5C">
      <w:numFmt w:val="decimal"/>
      <w:lvlText w:val=""/>
      <w:lvlJc w:val="left"/>
    </w:lvl>
    <w:lvl w:ilvl="3" w:tplc="62EC5234">
      <w:numFmt w:val="decimal"/>
      <w:lvlText w:val=""/>
      <w:lvlJc w:val="left"/>
    </w:lvl>
    <w:lvl w:ilvl="4" w:tplc="EA54605A">
      <w:numFmt w:val="decimal"/>
      <w:lvlText w:val=""/>
      <w:lvlJc w:val="left"/>
    </w:lvl>
    <w:lvl w:ilvl="5" w:tplc="B88EB930">
      <w:numFmt w:val="decimal"/>
      <w:lvlText w:val=""/>
      <w:lvlJc w:val="left"/>
    </w:lvl>
    <w:lvl w:ilvl="6" w:tplc="071C0B60">
      <w:numFmt w:val="decimal"/>
      <w:lvlText w:val=""/>
      <w:lvlJc w:val="left"/>
    </w:lvl>
    <w:lvl w:ilvl="7" w:tplc="AC920C46">
      <w:numFmt w:val="decimal"/>
      <w:lvlText w:val=""/>
      <w:lvlJc w:val="left"/>
    </w:lvl>
    <w:lvl w:ilvl="8" w:tplc="2F5056B2">
      <w:numFmt w:val="decimal"/>
      <w:lvlText w:val=""/>
      <w:lvlJc w:val="left"/>
    </w:lvl>
  </w:abstractNum>
  <w:abstractNum w:abstractNumId="75" w15:restartNumberingAfterBreak="0">
    <w:nsid w:val="749ABB43"/>
    <w:multiLevelType w:val="hybridMultilevel"/>
    <w:tmpl w:val="96B87BF8"/>
    <w:lvl w:ilvl="0" w:tplc="5382FE5E">
      <w:start w:val="1"/>
      <w:numFmt w:val="bullet"/>
      <w:lvlText w:val="N"/>
      <w:lvlJc w:val="left"/>
    </w:lvl>
    <w:lvl w:ilvl="1" w:tplc="E13094FE">
      <w:numFmt w:val="decimal"/>
      <w:lvlText w:val=""/>
      <w:lvlJc w:val="left"/>
    </w:lvl>
    <w:lvl w:ilvl="2" w:tplc="4412B69E">
      <w:numFmt w:val="decimal"/>
      <w:lvlText w:val=""/>
      <w:lvlJc w:val="left"/>
    </w:lvl>
    <w:lvl w:ilvl="3" w:tplc="524815EA">
      <w:numFmt w:val="decimal"/>
      <w:lvlText w:val=""/>
      <w:lvlJc w:val="left"/>
    </w:lvl>
    <w:lvl w:ilvl="4" w:tplc="0472D76E">
      <w:numFmt w:val="decimal"/>
      <w:lvlText w:val=""/>
      <w:lvlJc w:val="left"/>
    </w:lvl>
    <w:lvl w:ilvl="5" w:tplc="11541AA4">
      <w:numFmt w:val="decimal"/>
      <w:lvlText w:val=""/>
      <w:lvlJc w:val="left"/>
    </w:lvl>
    <w:lvl w:ilvl="6" w:tplc="85884236">
      <w:numFmt w:val="decimal"/>
      <w:lvlText w:val=""/>
      <w:lvlJc w:val="left"/>
    </w:lvl>
    <w:lvl w:ilvl="7" w:tplc="655855D6">
      <w:numFmt w:val="decimal"/>
      <w:lvlText w:val=""/>
      <w:lvlJc w:val="left"/>
    </w:lvl>
    <w:lvl w:ilvl="8" w:tplc="5700F1F0">
      <w:numFmt w:val="decimal"/>
      <w:lvlText w:val=""/>
      <w:lvlJc w:val="left"/>
    </w:lvl>
  </w:abstractNum>
  <w:abstractNum w:abstractNumId="76" w15:restartNumberingAfterBreak="0">
    <w:nsid w:val="75C6C33A"/>
    <w:multiLevelType w:val="hybridMultilevel"/>
    <w:tmpl w:val="EDFED4BE"/>
    <w:lvl w:ilvl="0" w:tplc="075A4E5E">
      <w:start w:val="1"/>
      <w:numFmt w:val="bullet"/>
      <w:lvlText w:val="V"/>
      <w:lvlJc w:val="left"/>
    </w:lvl>
    <w:lvl w:ilvl="1" w:tplc="04CC4A66">
      <w:numFmt w:val="decimal"/>
      <w:lvlText w:val=""/>
      <w:lvlJc w:val="left"/>
    </w:lvl>
    <w:lvl w:ilvl="2" w:tplc="7B249692">
      <w:numFmt w:val="decimal"/>
      <w:lvlText w:val=""/>
      <w:lvlJc w:val="left"/>
    </w:lvl>
    <w:lvl w:ilvl="3" w:tplc="D4567640">
      <w:numFmt w:val="decimal"/>
      <w:lvlText w:val=""/>
      <w:lvlJc w:val="left"/>
    </w:lvl>
    <w:lvl w:ilvl="4" w:tplc="17A6B29A">
      <w:numFmt w:val="decimal"/>
      <w:lvlText w:val=""/>
      <w:lvlJc w:val="left"/>
    </w:lvl>
    <w:lvl w:ilvl="5" w:tplc="68F865B2">
      <w:numFmt w:val="decimal"/>
      <w:lvlText w:val=""/>
      <w:lvlJc w:val="left"/>
    </w:lvl>
    <w:lvl w:ilvl="6" w:tplc="D59E989A">
      <w:numFmt w:val="decimal"/>
      <w:lvlText w:val=""/>
      <w:lvlJc w:val="left"/>
    </w:lvl>
    <w:lvl w:ilvl="7" w:tplc="C97E8986">
      <w:numFmt w:val="decimal"/>
      <w:lvlText w:val=""/>
      <w:lvlJc w:val="left"/>
    </w:lvl>
    <w:lvl w:ilvl="8" w:tplc="6B309462">
      <w:numFmt w:val="decimal"/>
      <w:lvlText w:val=""/>
      <w:lvlJc w:val="left"/>
    </w:lvl>
  </w:abstractNum>
  <w:abstractNum w:abstractNumId="77" w15:restartNumberingAfterBreak="0">
    <w:nsid w:val="7644A45C"/>
    <w:multiLevelType w:val="hybridMultilevel"/>
    <w:tmpl w:val="054C8A82"/>
    <w:lvl w:ilvl="0" w:tplc="190EB064">
      <w:start w:val="1"/>
      <w:numFmt w:val="bullet"/>
      <w:lvlText w:val="V"/>
      <w:lvlJc w:val="left"/>
    </w:lvl>
    <w:lvl w:ilvl="1" w:tplc="640A4F0E">
      <w:numFmt w:val="decimal"/>
      <w:lvlText w:val=""/>
      <w:lvlJc w:val="left"/>
    </w:lvl>
    <w:lvl w:ilvl="2" w:tplc="20782242">
      <w:numFmt w:val="decimal"/>
      <w:lvlText w:val=""/>
      <w:lvlJc w:val="left"/>
    </w:lvl>
    <w:lvl w:ilvl="3" w:tplc="B4B89234">
      <w:numFmt w:val="decimal"/>
      <w:lvlText w:val=""/>
      <w:lvlJc w:val="left"/>
    </w:lvl>
    <w:lvl w:ilvl="4" w:tplc="6706EA68">
      <w:numFmt w:val="decimal"/>
      <w:lvlText w:val=""/>
      <w:lvlJc w:val="left"/>
    </w:lvl>
    <w:lvl w:ilvl="5" w:tplc="4D169D70">
      <w:numFmt w:val="decimal"/>
      <w:lvlText w:val=""/>
      <w:lvlJc w:val="left"/>
    </w:lvl>
    <w:lvl w:ilvl="6" w:tplc="75DACE92">
      <w:numFmt w:val="decimal"/>
      <w:lvlText w:val=""/>
      <w:lvlJc w:val="left"/>
    </w:lvl>
    <w:lvl w:ilvl="7" w:tplc="71DEB28E">
      <w:numFmt w:val="decimal"/>
      <w:lvlText w:val=""/>
      <w:lvlJc w:val="left"/>
    </w:lvl>
    <w:lvl w:ilvl="8" w:tplc="682A7DD6">
      <w:numFmt w:val="decimal"/>
      <w:lvlText w:val=""/>
      <w:lvlJc w:val="left"/>
    </w:lvl>
  </w:abstractNum>
  <w:abstractNum w:abstractNumId="78" w15:restartNumberingAfterBreak="0">
    <w:nsid w:val="77AE35EB"/>
    <w:multiLevelType w:val="hybridMultilevel"/>
    <w:tmpl w:val="09127344"/>
    <w:lvl w:ilvl="0" w:tplc="98686546">
      <w:start w:val="1"/>
      <w:numFmt w:val="bullet"/>
      <w:lvlText w:val="#"/>
      <w:lvlJc w:val="left"/>
    </w:lvl>
    <w:lvl w:ilvl="1" w:tplc="88443C3A">
      <w:numFmt w:val="decimal"/>
      <w:lvlText w:val=""/>
      <w:lvlJc w:val="left"/>
    </w:lvl>
    <w:lvl w:ilvl="2" w:tplc="D598B84E">
      <w:numFmt w:val="decimal"/>
      <w:lvlText w:val=""/>
      <w:lvlJc w:val="left"/>
    </w:lvl>
    <w:lvl w:ilvl="3" w:tplc="396C76F0">
      <w:numFmt w:val="decimal"/>
      <w:lvlText w:val=""/>
      <w:lvlJc w:val="left"/>
    </w:lvl>
    <w:lvl w:ilvl="4" w:tplc="7790583E">
      <w:numFmt w:val="decimal"/>
      <w:lvlText w:val=""/>
      <w:lvlJc w:val="left"/>
    </w:lvl>
    <w:lvl w:ilvl="5" w:tplc="99A6E45E">
      <w:numFmt w:val="decimal"/>
      <w:lvlText w:val=""/>
      <w:lvlJc w:val="left"/>
    </w:lvl>
    <w:lvl w:ilvl="6" w:tplc="9718100C">
      <w:numFmt w:val="decimal"/>
      <w:lvlText w:val=""/>
      <w:lvlJc w:val="left"/>
    </w:lvl>
    <w:lvl w:ilvl="7" w:tplc="E38AE79C">
      <w:numFmt w:val="decimal"/>
      <w:lvlText w:val=""/>
      <w:lvlJc w:val="left"/>
    </w:lvl>
    <w:lvl w:ilvl="8" w:tplc="E5D2602A">
      <w:numFmt w:val="decimal"/>
      <w:lvlText w:val=""/>
      <w:lvlJc w:val="left"/>
    </w:lvl>
  </w:abstractNum>
  <w:abstractNum w:abstractNumId="79" w15:restartNumberingAfterBreak="0">
    <w:nsid w:val="799D0247"/>
    <w:multiLevelType w:val="hybridMultilevel"/>
    <w:tmpl w:val="6596BE1A"/>
    <w:lvl w:ilvl="0" w:tplc="76B208A2">
      <w:start w:val="1"/>
      <w:numFmt w:val="bullet"/>
      <w:lvlText w:val="#"/>
      <w:lvlJc w:val="left"/>
    </w:lvl>
    <w:lvl w:ilvl="1" w:tplc="9E5836C4">
      <w:numFmt w:val="decimal"/>
      <w:lvlText w:val=""/>
      <w:lvlJc w:val="left"/>
    </w:lvl>
    <w:lvl w:ilvl="2" w:tplc="8D86C9FE">
      <w:numFmt w:val="decimal"/>
      <w:lvlText w:val=""/>
      <w:lvlJc w:val="left"/>
    </w:lvl>
    <w:lvl w:ilvl="3" w:tplc="A0DEF47A">
      <w:numFmt w:val="decimal"/>
      <w:lvlText w:val=""/>
      <w:lvlJc w:val="left"/>
    </w:lvl>
    <w:lvl w:ilvl="4" w:tplc="A132A0DE">
      <w:numFmt w:val="decimal"/>
      <w:lvlText w:val=""/>
      <w:lvlJc w:val="left"/>
    </w:lvl>
    <w:lvl w:ilvl="5" w:tplc="D462345E">
      <w:numFmt w:val="decimal"/>
      <w:lvlText w:val=""/>
      <w:lvlJc w:val="left"/>
    </w:lvl>
    <w:lvl w:ilvl="6" w:tplc="4E3A7E78">
      <w:numFmt w:val="decimal"/>
      <w:lvlText w:val=""/>
      <w:lvlJc w:val="left"/>
    </w:lvl>
    <w:lvl w:ilvl="7" w:tplc="612A2790">
      <w:numFmt w:val="decimal"/>
      <w:lvlText w:val=""/>
      <w:lvlJc w:val="left"/>
    </w:lvl>
    <w:lvl w:ilvl="8" w:tplc="3D1A6AB0">
      <w:numFmt w:val="decimal"/>
      <w:lvlText w:val=""/>
      <w:lvlJc w:val="left"/>
    </w:lvl>
  </w:abstractNum>
  <w:abstractNum w:abstractNumId="80" w15:restartNumberingAfterBreak="0">
    <w:nsid w:val="79A1DEAA"/>
    <w:multiLevelType w:val="hybridMultilevel"/>
    <w:tmpl w:val="BBD67564"/>
    <w:lvl w:ilvl="0" w:tplc="002AC9B4">
      <w:start w:val="1"/>
      <w:numFmt w:val="bullet"/>
      <w:lvlText w:val="N"/>
      <w:lvlJc w:val="left"/>
    </w:lvl>
    <w:lvl w:ilvl="1" w:tplc="BB761F88">
      <w:numFmt w:val="decimal"/>
      <w:lvlText w:val=""/>
      <w:lvlJc w:val="left"/>
    </w:lvl>
    <w:lvl w:ilvl="2" w:tplc="212E3076">
      <w:numFmt w:val="decimal"/>
      <w:lvlText w:val=""/>
      <w:lvlJc w:val="left"/>
    </w:lvl>
    <w:lvl w:ilvl="3" w:tplc="9E34CCA6">
      <w:numFmt w:val="decimal"/>
      <w:lvlText w:val=""/>
      <w:lvlJc w:val="left"/>
    </w:lvl>
    <w:lvl w:ilvl="4" w:tplc="734CB72A">
      <w:numFmt w:val="decimal"/>
      <w:lvlText w:val=""/>
      <w:lvlJc w:val="left"/>
    </w:lvl>
    <w:lvl w:ilvl="5" w:tplc="6028580A">
      <w:numFmt w:val="decimal"/>
      <w:lvlText w:val=""/>
      <w:lvlJc w:val="left"/>
    </w:lvl>
    <w:lvl w:ilvl="6" w:tplc="E5E8A518">
      <w:numFmt w:val="decimal"/>
      <w:lvlText w:val=""/>
      <w:lvlJc w:val="left"/>
    </w:lvl>
    <w:lvl w:ilvl="7" w:tplc="1D4C7766">
      <w:numFmt w:val="decimal"/>
      <w:lvlText w:val=""/>
      <w:lvlJc w:val="left"/>
    </w:lvl>
    <w:lvl w:ilvl="8" w:tplc="14346570">
      <w:numFmt w:val="decimal"/>
      <w:lvlText w:val=""/>
      <w:lvlJc w:val="left"/>
    </w:lvl>
  </w:abstractNum>
  <w:abstractNum w:abstractNumId="81" w15:restartNumberingAfterBreak="0">
    <w:nsid w:val="7A6D8D3C"/>
    <w:multiLevelType w:val="hybridMultilevel"/>
    <w:tmpl w:val="6CF6A356"/>
    <w:lvl w:ilvl="0" w:tplc="B02E62D2">
      <w:start w:val="1"/>
      <w:numFmt w:val="bullet"/>
      <w:lvlText w:val="#"/>
      <w:lvlJc w:val="left"/>
    </w:lvl>
    <w:lvl w:ilvl="1" w:tplc="7FE4D2B8">
      <w:numFmt w:val="decimal"/>
      <w:lvlText w:val=""/>
      <w:lvlJc w:val="left"/>
    </w:lvl>
    <w:lvl w:ilvl="2" w:tplc="5F409BCC">
      <w:numFmt w:val="decimal"/>
      <w:lvlText w:val=""/>
      <w:lvlJc w:val="left"/>
    </w:lvl>
    <w:lvl w:ilvl="3" w:tplc="89DAD41A">
      <w:numFmt w:val="decimal"/>
      <w:lvlText w:val=""/>
      <w:lvlJc w:val="left"/>
    </w:lvl>
    <w:lvl w:ilvl="4" w:tplc="8EF250F0">
      <w:numFmt w:val="decimal"/>
      <w:lvlText w:val=""/>
      <w:lvlJc w:val="left"/>
    </w:lvl>
    <w:lvl w:ilvl="5" w:tplc="8E9EB3F8">
      <w:numFmt w:val="decimal"/>
      <w:lvlText w:val=""/>
      <w:lvlJc w:val="left"/>
    </w:lvl>
    <w:lvl w:ilvl="6" w:tplc="CBC87418">
      <w:numFmt w:val="decimal"/>
      <w:lvlText w:val=""/>
      <w:lvlJc w:val="left"/>
    </w:lvl>
    <w:lvl w:ilvl="7" w:tplc="2E5E1806">
      <w:numFmt w:val="decimal"/>
      <w:lvlText w:val=""/>
      <w:lvlJc w:val="left"/>
    </w:lvl>
    <w:lvl w:ilvl="8" w:tplc="0AE2CC1C">
      <w:numFmt w:val="decimal"/>
      <w:lvlText w:val=""/>
      <w:lvlJc w:val="left"/>
    </w:lvl>
  </w:abstractNum>
  <w:abstractNum w:abstractNumId="82" w15:restartNumberingAfterBreak="0">
    <w:nsid w:val="7BD3EE7B"/>
    <w:multiLevelType w:val="hybridMultilevel"/>
    <w:tmpl w:val="F3E2B1D8"/>
    <w:lvl w:ilvl="0" w:tplc="3B30016E">
      <w:start w:val="1"/>
      <w:numFmt w:val="bullet"/>
      <w:lvlText w:val="#"/>
      <w:lvlJc w:val="left"/>
    </w:lvl>
    <w:lvl w:ilvl="1" w:tplc="35DC8DC4">
      <w:numFmt w:val="decimal"/>
      <w:lvlText w:val=""/>
      <w:lvlJc w:val="left"/>
    </w:lvl>
    <w:lvl w:ilvl="2" w:tplc="24E02B8C">
      <w:numFmt w:val="decimal"/>
      <w:lvlText w:val=""/>
      <w:lvlJc w:val="left"/>
    </w:lvl>
    <w:lvl w:ilvl="3" w:tplc="FF8895EC">
      <w:numFmt w:val="decimal"/>
      <w:lvlText w:val=""/>
      <w:lvlJc w:val="left"/>
    </w:lvl>
    <w:lvl w:ilvl="4" w:tplc="25AED386">
      <w:numFmt w:val="decimal"/>
      <w:lvlText w:val=""/>
      <w:lvlJc w:val="left"/>
    </w:lvl>
    <w:lvl w:ilvl="5" w:tplc="7982118E">
      <w:numFmt w:val="decimal"/>
      <w:lvlText w:val=""/>
      <w:lvlJc w:val="left"/>
    </w:lvl>
    <w:lvl w:ilvl="6" w:tplc="BCA47946">
      <w:numFmt w:val="decimal"/>
      <w:lvlText w:val=""/>
      <w:lvlJc w:val="left"/>
    </w:lvl>
    <w:lvl w:ilvl="7" w:tplc="D196DCF4">
      <w:numFmt w:val="decimal"/>
      <w:lvlText w:val=""/>
      <w:lvlJc w:val="left"/>
    </w:lvl>
    <w:lvl w:ilvl="8" w:tplc="18F00170">
      <w:numFmt w:val="decimal"/>
      <w:lvlText w:val=""/>
      <w:lvlJc w:val="left"/>
    </w:lvl>
  </w:abstractNum>
  <w:abstractNum w:abstractNumId="83" w15:restartNumberingAfterBreak="0">
    <w:nsid w:val="7E0C57B1"/>
    <w:multiLevelType w:val="hybridMultilevel"/>
    <w:tmpl w:val="97A4D33C"/>
    <w:lvl w:ilvl="0" w:tplc="50761C42">
      <w:start w:val="1"/>
      <w:numFmt w:val="bullet"/>
      <w:lvlText w:val="#"/>
      <w:lvlJc w:val="left"/>
    </w:lvl>
    <w:lvl w:ilvl="1" w:tplc="5F20AC88">
      <w:numFmt w:val="decimal"/>
      <w:lvlText w:val=""/>
      <w:lvlJc w:val="left"/>
    </w:lvl>
    <w:lvl w:ilvl="2" w:tplc="7758D488">
      <w:numFmt w:val="decimal"/>
      <w:lvlText w:val=""/>
      <w:lvlJc w:val="left"/>
    </w:lvl>
    <w:lvl w:ilvl="3" w:tplc="DBA4A862">
      <w:numFmt w:val="decimal"/>
      <w:lvlText w:val=""/>
      <w:lvlJc w:val="left"/>
    </w:lvl>
    <w:lvl w:ilvl="4" w:tplc="2730B644">
      <w:numFmt w:val="decimal"/>
      <w:lvlText w:val=""/>
      <w:lvlJc w:val="left"/>
    </w:lvl>
    <w:lvl w:ilvl="5" w:tplc="DFC06F44">
      <w:numFmt w:val="decimal"/>
      <w:lvlText w:val=""/>
      <w:lvlJc w:val="left"/>
    </w:lvl>
    <w:lvl w:ilvl="6" w:tplc="F510147E">
      <w:numFmt w:val="decimal"/>
      <w:lvlText w:val=""/>
      <w:lvlJc w:val="left"/>
    </w:lvl>
    <w:lvl w:ilvl="7" w:tplc="954889CC">
      <w:numFmt w:val="decimal"/>
      <w:lvlText w:val=""/>
      <w:lvlJc w:val="left"/>
    </w:lvl>
    <w:lvl w:ilvl="8" w:tplc="BEE29330">
      <w:numFmt w:val="decimal"/>
      <w:lvlText w:val=""/>
      <w:lvlJc w:val="left"/>
    </w:lvl>
  </w:abstractNum>
  <w:num w:numId="1">
    <w:abstractNumId w:val="51"/>
  </w:num>
  <w:num w:numId="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7"/>
  </w:num>
  <w:num w:numId="5">
    <w:abstractNumId w:val="71"/>
  </w:num>
  <w:num w:numId="6">
    <w:abstractNumId w:val="69"/>
  </w:num>
  <w:num w:numId="7">
    <w:abstractNumId w:val="29"/>
  </w:num>
  <w:num w:numId="8">
    <w:abstractNumId w:val="20"/>
  </w:num>
  <w:num w:numId="9">
    <w:abstractNumId w:val="73"/>
  </w:num>
  <w:num w:numId="10">
    <w:abstractNumId w:val="30"/>
  </w:num>
  <w:num w:numId="11">
    <w:abstractNumId w:val="56"/>
  </w:num>
  <w:num w:numId="12">
    <w:abstractNumId w:val="81"/>
  </w:num>
  <w:num w:numId="13">
    <w:abstractNumId w:val="47"/>
  </w:num>
  <w:num w:numId="14">
    <w:abstractNumId w:val="53"/>
  </w:num>
  <w:num w:numId="15">
    <w:abstractNumId w:val="70"/>
  </w:num>
  <w:num w:numId="16">
    <w:abstractNumId w:val="36"/>
  </w:num>
  <w:num w:numId="17">
    <w:abstractNumId w:val="77"/>
  </w:num>
  <w:num w:numId="18">
    <w:abstractNumId w:val="33"/>
  </w:num>
  <w:num w:numId="19">
    <w:abstractNumId w:val="67"/>
  </w:num>
  <w:num w:numId="20">
    <w:abstractNumId w:val="54"/>
  </w:num>
  <w:num w:numId="21">
    <w:abstractNumId w:val="75"/>
  </w:num>
  <w:num w:numId="22">
    <w:abstractNumId w:val="40"/>
  </w:num>
  <w:num w:numId="23">
    <w:abstractNumId w:val="18"/>
  </w:num>
  <w:num w:numId="24">
    <w:abstractNumId w:val="80"/>
  </w:num>
  <w:num w:numId="25">
    <w:abstractNumId w:val="76"/>
  </w:num>
  <w:num w:numId="26">
    <w:abstractNumId w:val="10"/>
  </w:num>
  <w:num w:numId="27">
    <w:abstractNumId w:val="72"/>
  </w:num>
  <w:num w:numId="28">
    <w:abstractNumId w:val="50"/>
  </w:num>
  <w:num w:numId="29">
    <w:abstractNumId w:val="35"/>
  </w:num>
  <w:num w:numId="30">
    <w:abstractNumId w:val="48"/>
  </w:num>
  <w:num w:numId="31">
    <w:abstractNumId w:val="25"/>
  </w:num>
  <w:num w:numId="32">
    <w:abstractNumId w:val="64"/>
  </w:num>
  <w:num w:numId="33">
    <w:abstractNumId w:val="28"/>
  </w:num>
  <w:num w:numId="34">
    <w:abstractNumId w:val="38"/>
  </w:num>
  <w:num w:numId="35">
    <w:abstractNumId w:val="19"/>
  </w:num>
  <w:num w:numId="36">
    <w:abstractNumId w:val="16"/>
  </w:num>
  <w:num w:numId="37">
    <w:abstractNumId w:val="24"/>
  </w:num>
  <w:num w:numId="38">
    <w:abstractNumId w:val="44"/>
  </w:num>
  <w:num w:numId="39">
    <w:abstractNumId w:val="34"/>
  </w:num>
  <w:num w:numId="40">
    <w:abstractNumId w:val="14"/>
  </w:num>
  <w:num w:numId="41">
    <w:abstractNumId w:val="74"/>
  </w:num>
  <w:num w:numId="42">
    <w:abstractNumId w:val="6"/>
  </w:num>
  <w:num w:numId="43">
    <w:abstractNumId w:val="8"/>
  </w:num>
  <w:num w:numId="44">
    <w:abstractNumId w:val="41"/>
  </w:num>
  <w:num w:numId="45">
    <w:abstractNumId w:val="63"/>
  </w:num>
  <w:num w:numId="46">
    <w:abstractNumId w:val="83"/>
  </w:num>
  <w:num w:numId="47">
    <w:abstractNumId w:val="78"/>
  </w:num>
  <w:num w:numId="48">
    <w:abstractNumId w:val="55"/>
  </w:num>
  <w:num w:numId="49">
    <w:abstractNumId w:val="32"/>
  </w:num>
  <w:num w:numId="50">
    <w:abstractNumId w:val="60"/>
  </w:num>
  <w:num w:numId="51">
    <w:abstractNumId w:val="31"/>
  </w:num>
  <w:num w:numId="52">
    <w:abstractNumId w:val="27"/>
  </w:num>
  <w:num w:numId="53">
    <w:abstractNumId w:val="21"/>
  </w:num>
  <w:num w:numId="54">
    <w:abstractNumId w:val="46"/>
  </w:num>
  <w:num w:numId="55">
    <w:abstractNumId w:val="23"/>
  </w:num>
  <w:num w:numId="56">
    <w:abstractNumId w:val="11"/>
  </w:num>
  <w:num w:numId="57">
    <w:abstractNumId w:val="57"/>
  </w:num>
  <w:num w:numId="58">
    <w:abstractNumId w:val="7"/>
  </w:num>
  <w:num w:numId="59">
    <w:abstractNumId w:val="65"/>
  </w:num>
  <w:num w:numId="60">
    <w:abstractNumId w:val="13"/>
  </w:num>
  <w:num w:numId="61">
    <w:abstractNumId w:val="59"/>
  </w:num>
  <w:num w:numId="62">
    <w:abstractNumId w:val="3"/>
  </w:num>
  <w:num w:numId="63">
    <w:abstractNumId w:val="79"/>
  </w:num>
  <w:num w:numId="64">
    <w:abstractNumId w:val="1"/>
  </w:num>
  <w:num w:numId="65">
    <w:abstractNumId w:val="43"/>
  </w:num>
  <w:num w:numId="66">
    <w:abstractNumId w:val="15"/>
  </w:num>
  <w:num w:numId="67">
    <w:abstractNumId w:val="22"/>
  </w:num>
  <w:num w:numId="68">
    <w:abstractNumId w:val="66"/>
  </w:num>
  <w:num w:numId="69">
    <w:abstractNumId w:val="58"/>
  </w:num>
  <w:num w:numId="70">
    <w:abstractNumId w:val="52"/>
  </w:num>
  <w:num w:numId="71">
    <w:abstractNumId w:val="82"/>
  </w:num>
  <w:num w:numId="72">
    <w:abstractNumId w:val="49"/>
  </w:num>
  <w:num w:numId="73">
    <w:abstractNumId w:val="62"/>
  </w:num>
  <w:num w:numId="74">
    <w:abstractNumId w:val="5"/>
  </w:num>
  <w:num w:numId="75">
    <w:abstractNumId w:val="9"/>
  </w:num>
  <w:num w:numId="76">
    <w:abstractNumId w:val="42"/>
  </w:num>
  <w:num w:numId="77">
    <w:abstractNumId w:val="4"/>
  </w:num>
  <w:num w:numId="78">
    <w:abstractNumId w:val="2"/>
  </w:num>
  <w:num w:numId="79">
    <w:abstractNumId w:val="17"/>
  </w:num>
  <w:num w:numId="80">
    <w:abstractNumId w:val="39"/>
  </w:num>
  <w:num w:numId="81">
    <w:abstractNumId w:val="68"/>
  </w:num>
  <w:num w:numId="82">
    <w:abstractNumId w:val="45"/>
  </w:num>
  <w:num w:numId="83">
    <w:abstractNumId w:val="61"/>
  </w:num>
  <w:num w:numId="84">
    <w:abstractNumId w:val="0"/>
  </w:num>
  <w:num w:numId="85">
    <w:abstractNumId w:val="12"/>
  </w:num>
  <w:num w:numId="86">
    <w:abstractNumId w:val="26"/>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08"/>
  <w:hyphenationZone w:val="425"/>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721"/>
    <w:rsid w:val="000068B3"/>
    <w:rsid w:val="00007587"/>
    <w:rsid w:val="000106F1"/>
    <w:rsid w:val="00012C6C"/>
    <w:rsid w:val="00022FCA"/>
    <w:rsid w:val="000235F1"/>
    <w:rsid w:val="00024367"/>
    <w:rsid w:val="00042509"/>
    <w:rsid w:val="0004416B"/>
    <w:rsid w:val="00046EA2"/>
    <w:rsid w:val="00054236"/>
    <w:rsid w:val="00056973"/>
    <w:rsid w:val="00063406"/>
    <w:rsid w:val="000715B6"/>
    <w:rsid w:val="0007751C"/>
    <w:rsid w:val="000831AF"/>
    <w:rsid w:val="00083AC4"/>
    <w:rsid w:val="00094AE7"/>
    <w:rsid w:val="000A1CD3"/>
    <w:rsid w:val="000C4377"/>
    <w:rsid w:val="000C4B08"/>
    <w:rsid w:val="000D4BE7"/>
    <w:rsid w:val="000E20EF"/>
    <w:rsid w:val="000E30A5"/>
    <w:rsid w:val="001009AB"/>
    <w:rsid w:val="001101A6"/>
    <w:rsid w:val="00137414"/>
    <w:rsid w:val="00137DA1"/>
    <w:rsid w:val="00143BBA"/>
    <w:rsid w:val="001473EB"/>
    <w:rsid w:val="00152F58"/>
    <w:rsid w:val="00157DBD"/>
    <w:rsid w:val="0016049A"/>
    <w:rsid w:val="00165B9B"/>
    <w:rsid w:val="00192CF9"/>
    <w:rsid w:val="001B4383"/>
    <w:rsid w:val="001C0DEA"/>
    <w:rsid w:val="001C6390"/>
    <w:rsid w:val="001E0BA7"/>
    <w:rsid w:val="001E1069"/>
    <w:rsid w:val="001E1C8B"/>
    <w:rsid w:val="001E2DD0"/>
    <w:rsid w:val="001F0367"/>
    <w:rsid w:val="001F0E0D"/>
    <w:rsid w:val="001F3D21"/>
    <w:rsid w:val="00205F97"/>
    <w:rsid w:val="00216245"/>
    <w:rsid w:val="002166D4"/>
    <w:rsid w:val="002359EA"/>
    <w:rsid w:val="00237B6A"/>
    <w:rsid w:val="00240A79"/>
    <w:rsid w:val="002518BA"/>
    <w:rsid w:val="00271173"/>
    <w:rsid w:val="0027481B"/>
    <w:rsid w:val="00295164"/>
    <w:rsid w:val="00297F2F"/>
    <w:rsid w:val="002A0721"/>
    <w:rsid w:val="002A2621"/>
    <w:rsid w:val="002B0224"/>
    <w:rsid w:val="002C13AC"/>
    <w:rsid w:val="002C64E7"/>
    <w:rsid w:val="002D2698"/>
    <w:rsid w:val="002D5890"/>
    <w:rsid w:val="002D64BD"/>
    <w:rsid w:val="002F1FC1"/>
    <w:rsid w:val="002F20B4"/>
    <w:rsid w:val="00305E5C"/>
    <w:rsid w:val="00306B52"/>
    <w:rsid w:val="003243B2"/>
    <w:rsid w:val="00333EE0"/>
    <w:rsid w:val="00341B87"/>
    <w:rsid w:val="00343C43"/>
    <w:rsid w:val="00363AA0"/>
    <w:rsid w:val="00377096"/>
    <w:rsid w:val="003A4CA6"/>
    <w:rsid w:val="003A4D50"/>
    <w:rsid w:val="003A6ABD"/>
    <w:rsid w:val="003B3BDD"/>
    <w:rsid w:val="003C1E0D"/>
    <w:rsid w:val="003D3E26"/>
    <w:rsid w:val="003F061E"/>
    <w:rsid w:val="003F3ED2"/>
    <w:rsid w:val="00402BDF"/>
    <w:rsid w:val="004115C8"/>
    <w:rsid w:val="00415344"/>
    <w:rsid w:val="00424AC8"/>
    <w:rsid w:val="004353DB"/>
    <w:rsid w:val="00436943"/>
    <w:rsid w:val="00437211"/>
    <w:rsid w:val="00456F36"/>
    <w:rsid w:val="00457E89"/>
    <w:rsid w:val="00474FDA"/>
    <w:rsid w:val="004801A8"/>
    <w:rsid w:val="00484A02"/>
    <w:rsid w:val="004955B7"/>
    <w:rsid w:val="00495E74"/>
    <w:rsid w:val="004979AC"/>
    <w:rsid w:val="004A0BDF"/>
    <w:rsid w:val="004B20FF"/>
    <w:rsid w:val="004C516A"/>
    <w:rsid w:val="004D15AC"/>
    <w:rsid w:val="004D6186"/>
    <w:rsid w:val="004E5DCC"/>
    <w:rsid w:val="004E61E2"/>
    <w:rsid w:val="004E6F53"/>
    <w:rsid w:val="00505597"/>
    <w:rsid w:val="00507DF8"/>
    <w:rsid w:val="00510ECD"/>
    <w:rsid w:val="0051621B"/>
    <w:rsid w:val="00522F27"/>
    <w:rsid w:val="00527FF6"/>
    <w:rsid w:val="005325F8"/>
    <w:rsid w:val="00537563"/>
    <w:rsid w:val="00544B33"/>
    <w:rsid w:val="005514B4"/>
    <w:rsid w:val="005514E5"/>
    <w:rsid w:val="00567A51"/>
    <w:rsid w:val="00571D69"/>
    <w:rsid w:val="005730C8"/>
    <w:rsid w:val="00597767"/>
    <w:rsid w:val="005A0DAD"/>
    <w:rsid w:val="005A1944"/>
    <w:rsid w:val="00607691"/>
    <w:rsid w:val="00612684"/>
    <w:rsid w:val="00617AD9"/>
    <w:rsid w:val="00646859"/>
    <w:rsid w:val="00655827"/>
    <w:rsid w:val="00666C0B"/>
    <w:rsid w:val="00671E5D"/>
    <w:rsid w:val="00672496"/>
    <w:rsid w:val="00676AE7"/>
    <w:rsid w:val="00680470"/>
    <w:rsid w:val="00683FC8"/>
    <w:rsid w:val="00692BA7"/>
    <w:rsid w:val="006A1F5A"/>
    <w:rsid w:val="006A4722"/>
    <w:rsid w:val="006B0C93"/>
    <w:rsid w:val="006C21C6"/>
    <w:rsid w:val="006C6420"/>
    <w:rsid w:val="006E70DC"/>
    <w:rsid w:val="006F5D4D"/>
    <w:rsid w:val="00711903"/>
    <w:rsid w:val="0072200C"/>
    <w:rsid w:val="007249D6"/>
    <w:rsid w:val="007271A7"/>
    <w:rsid w:val="00753CEB"/>
    <w:rsid w:val="00754B06"/>
    <w:rsid w:val="00760CBC"/>
    <w:rsid w:val="0076203D"/>
    <w:rsid w:val="00763297"/>
    <w:rsid w:val="00765A14"/>
    <w:rsid w:val="00780A11"/>
    <w:rsid w:val="007A507D"/>
    <w:rsid w:val="007B30F8"/>
    <w:rsid w:val="007B5E56"/>
    <w:rsid w:val="007D4955"/>
    <w:rsid w:val="007E27D5"/>
    <w:rsid w:val="007F505F"/>
    <w:rsid w:val="007F56F2"/>
    <w:rsid w:val="00810AA9"/>
    <w:rsid w:val="0081159E"/>
    <w:rsid w:val="008249D3"/>
    <w:rsid w:val="0083053E"/>
    <w:rsid w:val="00832344"/>
    <w:rsid w:val="0083560D"/>
    <w:rsid w:val="00837D5F"/>
    <w:rsid w:val="00853458"/>
    <w:rsid w:val="00856E85"/>
    <w:rsid w:val="0086312F"/>
    <w:rsid w:val="0089228D"/>
    <w:rsid w:val="008A190A"/>
    <w:rsid w:val="008A6FA2"/>
    <w:rsid w:val="008C57E3"/>
    <w:rsid w:val="008C78F3"/>
    <w:rsid w:val="008D0C29"/>
    <w:rsid w:val="008D1A87"/>
    <w:rsid w:val="008D453B"/>
    <w:rsid w:val="008E08D3"/>
    <w:rsid w:val="008E1D3A"/>
    <w:rsid w:val="009002F7"/>
    <w:rsid w:val="0091067C"/>
    <w:rsid w:val="00910708"/>
    <w:rsid w:val="00913DE4"/>
    <w:rsid w:val="00926F06"/>
    <w:rsid w:val="0093250A"/>
    <w:rsid w:val="0094136D"/>
    <w:rsid w:val="00942F4A"/>
    <w:rsid w:val="00953096"/>
    <w:rsid w:val="00953E7B"/>
    <w:rsid w:val="00976084"/>
    <w:rsid w:val="009A0170"/>
    <w:rsid w:val="009A0F77"/>
    <w:rsid w:val="009C00BC"/>
    <w:rsid w:val="009C1924"/>
    <w:rsid w:val="009C444E"/>
    <w:rsid w:val="009D59CC"/>
    <w:rsid w:val="009D71F5"/>
    <w:rsid w:val="009E349C"/>
    <w:rsid w:val="009E34FA"/>
    <w:rsid w:val="00A029CD"/>
    <w:rsid w:val="00A02E98"/>
    <w:rsid w:val="00A2083F"/>
    <w:rsid w:val="00A20FE5"/>
    <w:rsid w:val="00A25628"/>
    <w:rsid w:val="00A26E55"/>
    <w:rsid w:val="00A36C1A"/>
    <w:rsid w:val="00A37882"/>
    <w:rsid w:val="00A379B8"/>
    <w:rsid w:val="00A5561B"/>
    <w:rsid w:val="00A6098C"/>
    <w:rsid w:val="00A71645"/>
    <w:rsid w:val="00A72DAD"/>
    <w:rsid w:val="00A90CBD"/>
    <w:rsid w:val="00A92676"/>
    <w:rsid w:val="00A92AF0"/>
    <w:rsid w:val="00A9710C"/>
    <w:rsid w:val="00AA3914"/>
    <w:rsid w:val="00AB0210"/>
    <w:rsid w:val="00AB4222"/>
    <w:rsid w:val="00AB7FDA"/>
    <w:rsid w:val="00AC27D3"/>
    <w:rsid w:val="00AF2FAA"/>
    <w:rsid w:val="00AF5108"/>
    <w:rsid w:val="00B0536E"/>
    <w:rsid w:val="00B10118"/>
    <w:rsid w:val="00B276CE"/>
    <w:rsid w:val="00B33143"/>
    <w:rsid w:val="00B40986"/>
    <w:rsid w:val="00B46924"/>
    <w:rsid w:val="00B5236D"/>
    <w:rsid w:val="00B569BA"/>
    <w:rsid w:val="00B61AC1"/>
    <w:rsid w:val="00B76A85"/>
    <w:rsid w:val="00B841C0"/>
    <w:rsid w:val="00B95896"/>
    <w:rsid w:val="00B96F62"/>
    <w:rsid w:val="00BC05C4"/>
    <w:rsid w:val="00BC1DCD"/>
    <w:rsid w:val="00BE1225"/>
    <w:rsid w:val="00BE6C59"/>
    <w:rsid w:val="00BF3C77"/>
    <w:rsid w:val="00C028AE"/>
    <w:rsid w:val="00C02E05"/>
    <w:rsid w:val="00C240CC"/>
    <w:rsid w:val="00C242AF"/>
    <w:rsid w:val="00C35F40"/>
    <w:rsid w:val="00C368AC"/>
    <w:rsid w:val="00C40E7A"/>
    <w:rsid w:val="00C5174F"/>
    <w:rsid w:val="00C609ED"/>
    <w:rsid w:val="00C71509"/>
    <w:rsid w:val="00C73C34"/>
    <w:rsid w:val="00C81683"/>
    <w:rsid w:val="00C8752E"/>
    <w:rsid w:val="00C90501"/>
    <w:rsid w:val="00CA091E"/>
    <w:rsid w:val="00CA1A6E"/>
    <w:rsid w:val="00CA2886"/>
    <w:rsid w:val="00CA37A6"/>
    <w:rsid w:val="00CB1121"/>
    <w:rsid w:val="00CC1AE5"/>
    <w:rsid w:val="00CD0CEE"/>
    <w:rsid w:val="00CE0FA1"/>
    <w:rsid w:val="00CE4510"/>
    <w:rsid w:val="00CE462F"/>
    <w:rsid w:val="00CF41AD"/>
    <w:rsid w:val="00CF72EE"/>
    <w:rsid w:val="00D04E4E"/>
    <w:rsid w:val="00D3237F"/>
    <w:rsid w:val="00D34AF6"/>
    <w:rsid w:val="00D36FA6"/>
    <w:rsid w:val="00D53E64"/>
    <w:rsid w:val="00D642DE"/>
    <w:rsid w:val="00D660A6"/>
    <w:rsid w:val="00D763C2"/>
    <w:rsid w:val="00D859CE"/>
    <w:rsid w:val="00D92DA5"/>
    <w:rsid w:val="00D975DC"/>
    <w:rsid w:val="00D97C44"/>
    <w:rsid w:val="00DA10EF"/>
    <w:rsid w:val="00DA3DEE"/>
    <w:rsid w:val="00DB60D2"/>
    <w:rsid w:val="00DC2A26"/>
    <w:rsid w:val="00DC7DA6"/>
    <w:rsid w:val="00DD28A8"/>
    <w:rsid w:val="00DD315F"/>
    <w:rsid w:val="00DE408B"/>
    <w:rsid w:val="00DE6664"/>
    <w:rsid w:val="00DF17B6"/>
    <w:rsid w:val="00DF225D"/>
    <w:rsid w:val="00DF44C5"/>
    <w:rsid w:val="00DF5A41"/>
    <w:rsid w:val="00DF700D"/>
    <w:rsid w:val="00E06D4A"/>
    <w:rsid w:val="00E16619"/>
    <w:rsid w:val="00E17B99"/>
    <w:rsid w:val="00E215F5"/>
    <w:rsid w:val="00E21B2A"/>
    <w:rsid w:val="00E26577"/>
    <w:rsid w:val="00E26796"/>
    <w:rsid w:val="00E32DD5"/>
    <w:rsid w:val="00E4740E"/>
    <w:rsid w:val="00E54B45"/>
    <w:rsid w:val="00E55AD3"/>
    <w:rsid w:val="00E57327"/>
    <w:rsid w:val="00E817D3"/>
    <w:rsid w:val="00E854F2"/>
    <w:rsid w:val="00E914F9"/>
    <w:rsid w:val="00EA613F"/>
    <w:rsid w:val="00EC1A1E"/>
    <w:rsid w:val="00EC42F4"/>
    <w:rsid w:val="00EE4D6F"/>
    <w:rsid w:val="00EF36B4"/>
    <w:rsid w:val="00F1326A"/>
    <w:rsid w:val="00F2453C"/>
    <w:rsid w:val="00F3633C"/>
    <w:rsid w:val="00F37000"/>
    <w:rsid w:val="00F555B6"/>
    <w:rsid w:val="00F608E9"/>
    <w:rsid w:val="00F60D53"/>
    <w:rsid w:val="00F633AF"/>
    <w:rsid w:val="00F70905"/>
    <w:rsid w:val="00F72722"/>
    <w:rsid w:val="00F72EF7"/>
    <w:rsid w:val="00F84445"/>
    <w:rsid w:val="00F962E0"/>
    <w:rsid w:val="00FC34F2"/>
    <w:rsid w:val="00FC3881"/>
    <w:rsid w:val="00FC62C7"/>
    <w:rsid w:val="00FD208A"/>
    <w:rsid w:val="00FE2E28"/>
    <w:rsid w:val="00FE3A28"/>
    <w:rsid w:val="00FF36D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5A683"/>
  <w15:chartTrackingRefBased/>
  <w15:docId w15:val="{9D4F4BB1-44C7-4607-9B22-ADADE34F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pt-BR" w:eastAsia="pt-BR" w:bidi="ar-SA"/>
      </w:rPr>
    </w:rPrDefault>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BE1225"/>
    <w:pPr>
      <w:widowControl w:val="0"/>
      <w:spacing w:line="360" w:lineRule="auto"/>
      <w:ind w:firstLine="709"/>
      <w:jc w:val="both"/>
    </w:pPr>
    <w:rPr>
      <w:sz w:val="24"/>
      <w:szCs w:val="32"/>
      <w:lang w:eastAsia="en-US"/>
    </w:rPr>
  </w:style>
  <w:style w:type="paragraph" w:styleId="Ttulo1">
    <w:name w:val="heading 1"/>
    <w:basedOn w:val="Normal"/>
    <w:next w:val="Normal"/>
    <w:link w:val="Ttulo1Char"/>
    <w:uiPriority w:val="9"/>
    <w:qFormat/>
    <w:rsid w:val="00484A02"/>
    <w:pPr>
      <w:spacing w:after="240"/>
      <w:ind w:firstLine="0"/>
      <w:outlineLvl w:val="0"/>
    </w:pPr>
    <w:rPr>
      <w:b/>
    </w:rPr>
  </w:style>
  <w:style w:type="paragraph" w:styleId="Ttulo2">
    <w:name w:val="heading 2"/>
    <w:basedOn w:val="Ttulo1"/>
    <w:next w:val="Normal"/>
    <w:link w:val="Ttulo2Char"/>
    <w:autoRedefine/>
    <w:uiPriority w:val="9"/>
    <w:unhideWhenUsed/>
    <w:qFormat/>
    <w:rsid w:val="00A37882"/>
    <w:pPr>
      <w:ind w:left="709"/>
      <w:outlineLvl w:val="1"/>
    </w:pPr>
    <w:rPr>
      <w:i/>
    </w:rPr>
  </w:style>
  <w:style w:type="paragraph" w:styleId="Ttulo3">
    <w:name w:val="heading 3"/>
    <w:basedOn w:val="Ttulo2"/>
    <w:next w:val="Normal"/>
    <w:link w:val="Ttulo3Char"/>
    <w:autoRedefine/>
    <w:uiPriority w:val="9"/>
    <w:unhideWhenUsed/>
    <w:qFormat/>
    <w:rsid w:val="001E1C8B"/>
    <w:pPr>
      <w:numPr>
        <w:numId w:val="1"/>
      </w:numPr>
      <w:spacing w:before="240"/>
      <w:outlineLvl w:val="2"/>
    </w:pPr>
    <w:rPr>
      <w:i w:val="0"/>
    </w:rPr>
  </w:style>
  <w:style w:type="paragraph" w:styleId="Ttulo4">
    <w:name w:val="heading 4"/>
    <w:basedOn w:val="Ttulo3"/>
    <w:next w:val="Normal"/>
    <w:link w:val="Ttulo4Char"/>
    <w:uiPriority w:val="9"/>
    <w:unhideWhenUsed/>
    <w:qFormat/>
    <w:rsid w:val="00A37882"/>
    <w:pPr>
      <w:numPr>
        <w:ilvl w:val="1"/>
      </w:numPr>
      <w:outlineLvl w:val="3"/>
    </w:pPr>
    <w:rPr>
      <w:i/>
    </w:rPr>
  </w:style>
  <w:style w:type="paragraph" w:styleId="Ttulo5">
    <w:name w:val="heading 5"/>
    <w:basedOn w:val="Normal"/>
    <w:next w:val="Normal"/>
    <w:link w:val="Ttulo5Char"/>
    <w:uiPriority w:val="9"/>
    <w:semiHidden/>
    <w:unhideWhenUsed/>
    <w:qFormat/>
    <w:rsid w:val="001E1069"/>
    <w:pPr>
      <w:keepNext/>
      <w:keepLines/>
      <w:numPr>
        <w:ilvl w:val="3"/>
        <w:numId w:val="1"/>
      </w:numPr>
      <w:spacing w:before="40"/>
      <w:outlineLvl w:val="4"/>
    </w:pPr>
    <w:rPr>
      <w:rFonts w:ascii="Calibri Light" w:eastAsia="Times New Roman" w:hAnsi="Calibri Light"/>
      <w:color w:val="2F5496"/>
    </w:rPr>
  </w:style>
  <w:style w:type="paragraph" w:styleId="Ttulo6">
    <w:name w:val="heading 6"/>
    <w:basedOn w:val="Normal"/>
    <w:next w:val="Normal"/>
    <w:link w:val="Ttulo6Char"/>
    <w:uiPriority w:val="9"/>
    <w:semiHidden/>
    <w:unhideWhenUsed/>
    <w:qFormat/>
    <w:rsid w:val="001E1069"/>
    <w:pPr>
      <w:keepNext/>
      <w:keepLines/>
      <w:numPr>
        <w:ilvl w:val="4"/>
        <w:numId w:val="1"/>
      </w:numPr>
      <w:spacing w:before="40"/>
      <w:outlineLvl w:val="5"/>
    </w:pPr>
    <w:rPr>
      <w:rFonts w:ascii="Calibri Light" w:eastAsia="Times New Roman" w:hAnsi="Calibri Light"/>
      <w:color w:val="1F3763"/>
    </w:rPr>
  </w:style>
  <w:style w:type="paragraph" w:styleId="Ttulo7">
    <w:name w:val="heading 7"/>
    <w:basedOn w:val="Normal"/>
    <w:next w:val="Normal"/>
    <w:link w:val="Ttulo7Char"/>
    <w:uiPriority w:val="9"/>
    <w:semiHidden/>
    <w:unhideWhenUsed/>
    <w:qFormat/>
    <w:rsid w:val="001E1069"/>
    <w:pPr>
      <w:keepNext/>
      <w:keepLines/>
      <w:numPr>
        <w:ilvl w:val="5"/>
        <w:numId w:val="1"/>
      </w:numPr>
      <w:spacing w:before="40"/>
      <w:outlineLvl w:val="6"/>
    </w:pPr>
    <w:rPr>
      <w:rFonts w:ascii="Calibri Light" w:eastAsia="Times New Roman" w:hAnsi="Calibri Light"/>
      <w:i/>
      <w:iCs/>
      <w:color w:val="1F3763"/>
    </w:rPr>
  </w:style>
  <w:style w:type="paragraph" w:styleId="Ttulo8">
    <w:name w:val="heading 8"/>
    <w:basedOn w:val="Normal"/>
    <w:next w:val="Normal"/>
    <w:link w:val="Ttulo8Char"/>
    <w:uiPriority w:val="9"/>
    <w:semiHidden/>
    <w:unhideWhenUsed/>
    <w:qFormat/>
    <w:rsid w:val="001E1069"/>
    <w:pPr>
      <w:keepNext/>
      <w:keepLines/>
      <w:numPr>
        <w:ilvl w:val="6"/>
        <w:numId w:val="1"/>
      </w:numPr>
      <w:spacing w:before="40"/>
      <w:outlineLvl w:val="7"/>
    </w:pPr>
    <w:rPr>
      <w:rFonts w:ascii="Calibri Light" w:eastAsia="Times New Roman" w:hAnsi="Calibri Light"/>
      <w:color w:val="272727"/>
      <w:sz w:val="21"/>
      <w:szCs w:val="21"/>
    </w:rPr>
  </w:style>
  <w:style w:type="paragraph" w:styleId="Ttulo9">
    <w:name w:val="heading 9"/>
    <w:basedOn w:val="Normal"/>
    <w:next w:val="Normal"/>
    <w:link w:val="Ttulo9Char"/>
    <w:uiPriority w:val="9"/>
    <w:semiHidden/>
    <w:unhideWhenUsed/>
    <w:qFormat/>
    <w:rsid w:val="001E1069"/>
    <w:pPr>
      <w:keepNext/>
      <w:keepLines/>
      <w:numPr>
        <w:ilvl w:val="7"/>
        <w:numId w:val="1"/>
      </w:numPr>
      <w:spacing w:before="40"/>
      <w:outlineLvl w:val="8"/>
    </w:pPr>
    <w:rPr>
      <w:rFonts w:ascii="Calibri Light" w:eastAsia="Times New Roman" w:hAnsi="Calibri Light"/>
      <w:i/>
      <w:iCs/>
      <w:color w:val="272727"/>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484A02"/>
    <w:rPr>
      <w:b/>
      <w:sz w:val="24"/>
      <w:szCs w:val="32"/>
      <w:lang w:eastAsia="en-US"/>
    </w:rPr>
  </w:style>
  <w:style w:type="character" w:customStyle="1" w:styleId="Ttulo2Char">
    <w:name w:val="Título 2 Char"/>
    <w:link w:val="Ttulo2"/>
    <w:uiPriority w:val="9"/>
    <w:rsid w:val="00A37882"/>
    <w:rPr>
      <w:b/>
      <w:i/>
      <w:sz w:val="24"/>
      <w:szCs w:val="32"/>
      <w:lang w:eastAsia="en-US"/>
    </w:rPr>
  </w:style>
  <w:style w:type="character" w:customStyle="1" w:styleId="Ttulo3Char">
    <w:name w:val="Título 3 Char"/>
    <w:link w:val="Ttulo3"/>
    <w:uiPriority w:val="9"/>
    <w:rsid w:val="003A6ABD"/>
    <w:rPr>
      <w:b/>
      <w:sz w:val="24"/>
      <w:szCs w:val="32"/>
      <w:lang w:eastAsia="en-US"/>
    </w:rPr>
  </w:style>
  <w:style w:type="paragraph" w:styleId="Legenda">
    <w:name w:val="caption"/>
    <w:basedOn w:val="Normal"/>
    <w:qFormat/>
    <w:rsid w:val="00B95896"/>
    <w:pPr>
      <w:suppressLineNumbers/>
      <w:suppressAutoHyphens/>
      <w:spacing w:after="240"/>
      <w:ind w:firstLine="0"/>
    </w:pPr>
    <w:rPr>
      <w:rFonts w:eastAsia="SimSun" w:cs="Mangal"/>
      <w:iCs/>
      <w:kern w:val="1"/>
      <w:lang w:eastAsia="zh-CN" w:bidi="hi-IN"/>
    </w:rPr>
  </w:style>
  <w:style w:type="table" w:customStyle="1" w:styleId="TableNormal">
    <w:name w:val="Table Normal"/>
    <w:uiPriority w:val="2"/>
    <w:semiHidden/>
    <w:unhideWhenUsed/>
    <w:qFormat/>
    <w:rsid w:val="002A0721"/>
    <w:pPr>
      <w:widowControl w:val="0"/>
    </w:pPr>
    <w:rPr>
      <w:rFonts w:ascii="Calibri" w:hAnsi="Calibri"/>
      <w:sz w:val="22"/>
      <w:szCs w:val="22"/>
      <w:lang w:val="en-US" w:eastAsia="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2A0721"/>
    <w:pPr>
      <w:spacing w:before="69"/>
      <w:ind w:left="117"/>
    </w:pPr>
    <w:rPr>
      <w:rFonts w:eastAsia="Times New Roman"/>
      <w:szCs w:val="24"/>
    </w:rPr>
  </w:style>
  <w:style w:type="character" w:customStyle="1" w:styleId="CorpodetextoChar">
    <w:name w:val="Corpo de texto Char"/>
    <w:link w:val="Corpodetexto"/>
    <w:uiPriority w:val="1"/>
    <w:rsid w:val="002A0721"/>
    <w:rPr>
      <w:rFonts w:eastAsia="Times New Roman" w:cs="Times New Roman"/>
      <w:lang w:val="en-US"/>
    </w:rPr>
  </w:style>
  <w:style w:type="paragraph" w:customStyle="1" w:styleId="TableParagraph">
    <w:name w:val="Table Paragraph"/>
    <w:basedOn w:val="Normal"/>
    <w:uiPriority w:val="1"/>
    <w:qFormat/>
    <w:rsid w:val="002A0721"/>
  </w:style>
  <w:style w:type="paragraph" w:styleId="Bibliografia">
    <w:name w:val="Bibliography"/>
    <w:basedOn w:val="Normal"/>
    <w:next w:val="Normal"/>
    <w:uiPriority w:val="37"/>
    <w:unhideWhenUsed/>
    <w:rsid w:val="003A4D50"/>
  </w:style>
  <w:style w:type="paragraph" w:styleId="Cabealho">
    <w:name w:val="header"/>
    <w:basedOn w:val="Normal"/>
    <w:link w:val="CabealhoChar"/>
    <w:uiPriority w:val="99"/>
    <w:unhideWhenUsed/>
    <w:rsid w:val="00305E5C"/>
    <w:pPr>
      <w:widowControl/>
      <w:tabs>
        <w:tab w:val="center" w:pos="4252"/>
        <w:tab w:val="right" w:pos="8504"/>
      </w:tabs>
    </w:pPr>
    <w:rPr>
      <w:szCs w:val="24"/>
      <w:lang w:eastAsia="pt-BR"/>
    </w:rPr>
  </w:style>
  <w:style w:type="character" w:customStyle="1" w:styleId="CabealhoChar">
    <w:name w:val="Cabeçalho Char"/>
    <w:link w:val="Cabealho"/>
    <w:uiPriority w:val="99"/>
    <w:rsid w:val="00305E5C"/>
    <w:rPr>
      <w:lang w:eastAsia="pt-BR"/>
    </w:rPr>
  </w:style>
  <w:style w:type="paragraph" w:customStyle="1" w:styleId="Default">
    <w:name w:val="Default"/>
    <w:rsid w:val="00305E5C"/>
    <w:pPr>
      <w:autoSpaceDE w:val="0"/>
      <w:autoSpaceDN w:val="0"/>
      <w:adjustRightInd w:val="0"/>
    </w:pPr>
    <w:rPr>
      <w:rFonts w:eastAsia="Times New Roman"/>
      <w:color w:val="000000"/>
      <w:sz w:val="24"/>
      <w:szCs w:val="24"/>
    </w:rPr>
  </w:style>
  <w:style w:type="paragraph" w:styleId="Textodebalo">
    <w:name w:val="Balloon Text"/>
    <w:basedOn w:val="Normal"/>
    <w:link w:val="TextodebaloChar"/>
    <w:uiPriority w:val="99"/>
    <w:semiHidden/>
    <w:unhideWhenUsed/>
    <w:rsid w:val="00BF3C77"/>
    <w:rPr>
      <w:rFonts w:ascii="Segoe UI" w:hAnsi="Segoe UI" w:cs="Segoe UI"/>
      <w:sz w:val="18"/>
      <w:szCs w:val="18"/>
    </w:rPr>
  </w:style>
  <w:style w:type="character" w:customStyle="1" w:styleId="TextodebaloChar">
    <w:name w:val="Texto de balão Char"/>
    <w:link w:val="Textodebalo"/>
    <w:uiPriority w:val="99"/>
    <w:semiHidden/>
    <w:rsid w:val="00BF3C77"/>
    <w:rPr>
      <w:rFonts w:ascii="Segoe UI" w:eastAsia="Calibri" w:hAnsi="Segoe UI" w:cs="Segoe UI"/>
      <w:sz w:val="18"/>
      <w:szCs w:val="18"/>
      <w:lang w:val="en-US"/>
    </w:rPr>
  </w:style>
  <w:style w:type="paragraph" w:styleId="Rodap">
    <w:name w:val="footer"/>
    <w:basedOn w:val="Normal"/>
    <w:link w:val="RodapChar"/>
    <w:uiPriority w:val="99"/>
    <w:unhideWhenUsed/>
    <w:rsid w:val="007A507D"/>
    <w:pPr>
      <w:tabs>
        <w:tab w:val="center" w:pos="4252"/>
        <w:tab w:val="right" w:pos="8504"/>
      </w:tabs>
    </w:pPr>
  </w:style>
  <w:style w:type="character" w:customStyle="1" w:styleId="RodapChar">
    <w:name w:val="Rodapé Char"/>
    <w:link w:val="Rodap"/>
    <w:uiPriority w:val="99"/>
    <w:rsid w:val="007A507D"/>
    <w:rPr>
      <w:rFonts w:eastAsia="Calibri" w:cs="Times New Roman"/>
      <w:szCs w:val="22"/>
      <w:lang w:val="en-US"/>
    </w:rPr>
  </w:style>
  <w:style w:type="paragraph" w:styleId="PargrafodaLista">
    <w:name w:val="List Paragraph"/>
    <w:basedOn w:val="Normal"/>
    <w:uiPriority w:val="34"/>
    <w:qFormat/>
    <w:rsid w:val="000C4B08"/>
    <w:pPr>
      <w:ind w:left="720"/>
      <w:contextualSpacing/>
    </w:pPr>
  </w:style>
  <w:style w:type="character" w:styleId="Refdecomentrio">
    <w:name w:val="annotation reference"/>
    <w:uiPriority w:val="99"/>
    <w:semiHidden/>
    <w:unhideWhenUsed/>
    <w:rsid w:val="00FC34F2"/>
    <w:rPr>
      <w:sz w:val="16"/>
      <w:szCs w:val="16"/>
    </w:rPr>
  </w:style>
  <w:style w:type="paragraph" w:styleId="Textodecomentrio">
    <w:name w:val="annotation text"/>
    <w:basedOn w:val="Normal"/>
    <w:link w:val="TextodecomentrioChar"/>
    <w:uiPriority w:val="99"/>
    <w:semiHidden/>
    <w:unhideWhenUsed/>
    <w:rsid w:val="00FC34F2"/>
    <w:rPr>
      <w:sz w:val="20"/>
      <w:szCs w:val="20"/>
    </w:rPr>
  </w:style>
  <w:style w:type="character" w:customStyle="1" w:styleId="TextodecomentrioChar">
    <w:name w:val="Texto de comentário Char"/>
    <w:link w:val="Textodecomentrio"/>
    <w:uiPriority w:val="99"/>
    <w:semiHidden/>
    <w:rsid w:val="00FC34F2"/>
    <w:rPr>
      <w:rFonts w:eastAsia="Calibri" w:cs="Times New Roman"/>
      <w:sz w:val="20"/>
      <w:szCs w:val="20"/>
      <w:lang w:val="en-US"/>
    </w:rPr>
  </w:style>
  <w:style w:type="paragraph" w:styleId="Assuntodocomentrio">
    <w:name w:val="annotation subject"/>
    <w:basedOn w:val="Textodecomentrio"/>
    <w:next w:val="Textodecomentrio"/>
    <w:link w:val="AssuntodocomentrioChar"/>
    <w:uiPriority w:val="99"/>
    <w:semiHidden/>
    <w:unhideWhenUsed/>
    <w:rsid w:val="00FC34F2"/>
    <w:rPr>
      <w:b/>
      <w:bCs/>
    </w:rPr>
  </w:style>
  <w:style w:type="character" w:customStyle="1" w:styleId="AssuntodocomentrioChar">
    <w:name w:val="Assunto do comentário Char"/>
    <w:link w:val="Assuntodocomentrio"/>
    <w:uiPriority w:val="99"/>
    <w:semiHidden/>
    <w:rsid w:val="00FC34F2"/>
    <w:rPr>
      <w:rFonts w:eastAsia="Calibri" w:cs="Times New Roman"/>
      <w:b/>
      <w:bCs/>
      <w:sz w:val="20"/>
      <w:szCs w:val="20"/>
      <w:lang w:val="en-US"/>
    </w:rPr>
  </w:style>
  <w:style w:type="paragraph" w:customStyle="1" w:styleId="Estilopadro">
    <w:name w:val="Estilo padrão"/>
    <w:rsid w:val="004A0BDF"/>
    <w:pPr>
      <w:suppressAutoHyphens/>
    </w:pPr>
    <w:rPr>
      <w:rFonts w:eastAsia="Times New Roman"/>
      <w:color w:val="000000"/>
      <w:sz w:val="24"/>
      <w:szCs w:val="24"/>
      <w:lang w:eastAsia="zh-CN"/>
    </w:rPr>
  </w:style>
  <w:style w:type="paragraph" w:styleId="CabealhodoSumrio">
    <w:name w:val="TOC Heading"/>
    <w:basedOn w:val="Ttulo1"/>
    <w:next w:val="Normal"/>
    <w:uiPriority w:val="39"/>
    <w:unhideWhenUsed/>
    <w:qFormat/>
    <w:rsid w:val="00926F06"/>
    <w:pPr>
      <w:widowControl/>
      <w:spacing w:before="240" w:line="259" w:lineRule="auto"/>
      <w:outlineLvl w:val="9"/>
    </w:pPr>
    <w:rPr>
      <w:rFonts w:ascii="Calibri Light" w:eastAsia="Times New Roman" w:hAnsi="Calibri Light"/>
      <w:b w:val="0"/>
      <w:bCs/>
      <w:color w:val="2F5496"/>
      <w:sz w:val="32"/>
      <w:lang w:eastAsia="pt-BR"/>
    </w:rPr>
  </w:style>
  <w:style w:type="paragraph" w:styleId="Sumrio1">
    <w:name w:val="toc 1"/>
    <w:basedOn w:val="Normal"/>
    <w:next w:val="Normal"/>
    <w:autoRedefine/>
    <w:uiPriority w:val="39"/>
    <w:unhideWhenUsed/>
    <w:rsid w:val="00926F06"/>
    <w:pPr>
      <w:spacing w:after="100"/>
    </w:pPr>
  </w:style>
  <w:style w:type="paragraph" w:styleId="Sumrio2">
    <w:name w:val="toc 2"/>
    <w:basedOn w:val="Normal"/>
    <w:next w:val="Normal"/>
    <w:autoRedefine/>
    <w:uiPriority w:val="39"/>
    <w:unhideWhenUsed/>
    <w:rsid w:val="00926F06"/>
    <w:pPr>
      <w:spacing w:after="100"/>
      <w:ind w:left="240"/>
    </w:pPr>
  </w:style>
  <w:style w:type="character" w:styleId="Hyperlink">
    <w:name w:val="Hyperlink"/>
    <w:uiPriority w:val="99"/>
    <w:unhideWhenUsed/>
    <w:rsid w:val="00926F06"/>
    <w:rPr>
      <w:color w:val="0563C1"/>
      <w:u w:val="single"/>
    </w:rPr>
  </w:style>
  <w:style w:type="character" w:customStyle="1" w:styleId="Ttulo4Char">
    <w:name w:val="Título 4 Char"/>
    <w:link w:val="Ttulo4"/>
    <w:uiPriority w:val="9"/>
    <w:rsid w:val="00A37882"/>
    <w:rPr>
      <w:b/>
      <w:i/>
      <w:sz w:val="24"/>
      <w:szCs w:val="32"/>
      <w:lang w:eastAsia="en-US"/>
    </w:rPr>
  </w:style>
  <w:style w:type="character" w:customStyle="1" w:styleId="Ttulo5Char">
    <w:name w:val="Título 5 Char"/>
    <w:link w:val="Ttulo5"/>
    <w:uiPriority w:val="9"/>
    <w:semiHidden/>
    <w:rsid w:val="001E1069"/>
    <w:rPr>
      <w:rFonts w:ascii="Calibri Light" w:eastAsia="Times New Roman" w:hAnsi="Calibri Light"/>
      <w:color w:val="2F5496"/>
      <w:sz w:val="24"/>
      <w:szCs w:val="32"/>
      <w:lang w:eastAsia="en-US"/>
    </w:rPr>
  </w:style>
  <w:style w:type="character" w:customStyle="1" w:styleId="Ttulo6Char">
    <w:name w:val="Título 6 Char"/>
    <w:link w:val="Ttulo6"/>
    <w:uiPriority w:val="9"/>
    <w:semiHidden/>
    <w:rsid w:val="001E1069"/>
    <w:rPr>
      <w:rFonts w:ascii="Calibri Light" w:eastAsia="Times New Roman" w:hAnsi="Calibri Light"/>
      <w:color w:val="1F3763"/>
      <w:sz w:val="24"/>
      <w:szCs w:val="32"/>
      <w:lang w:eastAsia="en-US"/>
    </w:rPr>
  </w:style>
  <w:style w:type="character" w:customStyle="1" w:styleId="Ttulo7Char">
    <w:name w:val="Título 7 Char"/>
    <w:link w:val="Ttulo7"/>
    <w:uiPriority w:val="9"/>
    <w:semiHidden/>
    <w:rsid w:val="001E1069"/>
    <w:rPr>
      <w:rFonts w:ascii="Calibri Light" w:eastAsia="Times New Roman" w:hAnsi="Calibri Light"/>
      <w:i/>
      <w:iCs/>
      <w:color w:val="1F3763"/>
      <w:sz w:val="24"/>
      <w:szCs w:val="32"/>
      <w:lang w:eastAsia="en-US"/>
    </w:rPr>
  </w:style>
  <w:style w:type="character" w:customStyle="1" w:styleId="Ttulo8Char">
    <w:name w:val="Título 8 Char"/>
    <w:link w:val="Ttulo8"/>
    <w:uiPriority w:val="9"/>
    <w:semiHidden/>
    <w:rsid w:val="001E1069"/>
    <w:rPr>
      <w:rFonts w:ascii="Calibri Light" w:eastAsia="Times New Roman" w:hAnsi="Calibri Light"/>
      <w:color w:val="272727"/>
      <w:sz w:val="21"/>
      <w:szCs w:val="21"/>
      <w:lang w:eastAsia="en-US"/>
    </w:rPr>
  </w:style>
  <w:style w:type="character" w:customStyle="1" w:styleId="Ttulo9Char">
    <w:name w:val="Título 9 Char"/>
    <w:link w:val="Ttulo9"/>
    <w:uiPriority w:val="9"/>
    <w:semiHidden/>
    <w:rsid w:val="001E1069"/>
    <w:rPr>
      <w:rFonts w:ascii="Calibri Light" w:eastAsia="Times New Roman" w:hAnsi="Calibri Light"/>
      <w:i/>
      <w:iCs/>
      <w:color w:val="272727"/>
      <w:sz w:val="21"/>
      <w:szCs w:val="21"/>
      <w:lang w:eastAsia="en-US"/>
    </w:rPr>
  </w:style>
  <w:style w:type="paragraph" w:styleId="Sumrio3">
    <w:name w:val="toc 3"/>
    <w:basedOn w:val="Normal"/>
    <w:next w:val="Normal"/>
    <w:autoRedefine/>
    <w:uiPriority w:val="39"/>
    <w:unhideWhenUsed/>
    <w:rsid w:val="00A37882"/>
    <w:pPr>
      <w:spacing w:after="100"/>
      <w:ind w:left="480"/>
    </w:pPr>
  </w:style>
  <w:style w:type="table" w:styleId="TabeladeLista6Colorida">
    <w:name w:val="List Table 6 Colorful"/>
    <w:basedOn w:val="Tabelanormal"/>
    <w:uiPriority w:val="51"/>
    <w:rsid w:val="007249D6"/>
    <w:rPr>
      <w:rFonts w:asciiTheme="minorHAnsi" w:eastAsiaTheme="minorEastAsia" w:hAnsiTheme="minorHAnsi" w:cstheme="minorBidi"/>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3A6ABD"/>
    <w:rPr>
      <w:rFonts w:asciiTheme="minorHAnsi" w:eastAsiaTheme="minorEastAsia" w:hAnsiTheme="minorHAnsi" w:cstheme="minorBidi"/>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emlista1">
    <w:name w:val="Sem lista1"/>
    <w:next w:val="Semlista"/>
    <w:uiPriority w:val="99"/>
    <w:semiHidden/>
    <w:unhideWhenUsed/>
    <w:rsid w:val="00046EA2"/>
  </w:style>
  <w:style w:type="paragraph" w:customStyle="1" w:styleId="Ttulo0">
    <w:name w:val="Título 0"/>
    <w:basedOn w:val="Ttulo1"/>
    <w:link w:val="Ttulo0Char"/>
    <w:uiPriority w:val="1"/>
    <w:qFormat/>
    <w:rsid w:val="00507DF8"/>
    <w:pPr>
      <w:numPr>
        <w:numId w:val="86"/>
      </w:numPr>
    </w:pPr>
  </w:style>
  <w:style w:type="character" w:customStyle="1" w:styleId="Ttulo0Char">
    <w:name w:val="Título 0 Char"/>
    <w:basedOn w:val="Ttulo1Char"/>
    <w:link w:val="Ttulo0"/>
    <w:uiPriority w:val="1"/>
    <w:rsid w:val="00507DF8"/>
    <w:rPr>
      <w:b/>
      <w:sz w:val="24"/>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46404">
      <w:bodyDiv w:val="1"/>
      <w:marLeft w:val="0"/>
      <w:marRight w:val="0"/>
      <w:marTop w:val="0"/>
      <w:marBottom w:val="0"/>
      <w:divBdr>
        <w:top w:val="none" w:sz="0" w:space="0" w:color="auto"/>
        <w:left w:val="none" w:sz="0" w:space="0" w:color="auto"/>
        <w:bottom w:val="none" w:sz="0" w:space="0" w:color="auto"/>
        <w:right w:val="none" w:sz="0" w:space="0" w:color="auto"/>
      </w:divBdr>
    </w:div>
    <w:div w:id="110977631">
      <w:bodyDiv w:val="1"/>
      <w:marLeft w:val="0"/>
      <w:marRight w:val="0"/>
      <w:marTop w:val="0"/>
      <w:marBottom w:val="0"/>
      <w:divBdr>
        <w:top w:val="none" w:sz="0" w:space="0" w:color="auto"/>
        <w:left w:val="none" w:sz="0" w:space="0" w:color="auto"/>
        <w:bottom w:val="none" w:sz="0" w:space="0" w:color="auto"/>
        <w:right w:val="none" w:sz="0" w:space="0" w:color="auto"/>
      </w:divBdr>
    </w:div>
    <w:div w:id="127284662">
      <w:bodyDiv w:val="1"/>
      <w:marLeft w:val="0"/>
      <w:marRight w:val="0"/>
      <w:marTop w:val="0"/>
      <w:marBottom w:val="0"/>
      <w:divBdr>
        <w:top w:val="none" w:sz="0" w:space="0" w:color="auto"/>
        <w:left w:val="none" w:sz="0" w:space="0" w:color="auto"/>
        <w:bottom w:val="none" w:sz="0" w:space="0" w:color="auto"/>
        <w:right w:val="none" w:sz="0" w:space="0" w:color="auto"/>
      </w:divBdr>
    </w:div>
    <w:div w:id="127624382">
      <w:bodyDiv w:val="1"/>
      <w:marLeft w:val="0"/>
      <w:marRight w:val="0"/>
      <w:marTop w:val="0"/>
      <w:marBottom w:val="0"/>
      <w:divBdr>
        <w:top w:val="none" w:sz="0" w:space="0" w:color="auto"/>
        <w:left w:val="none" w:sz="0" w:space="0" w:color="auto"/>
        <w:bottom w:val="none" w:sz="0" w:space="0" w:color="auto"/>
        <w:right w:val="none" w:sz="0" w:space="0" w:color="auto"/>
      </w:divBdr>
    </w:div>
    <w:div w:id="159539239">
      <w:bodyDiv w:val="1"/>
      <w:marLeft w:val="0"/>
      <w:marRight w:val="0"/>
      <w:marTop w:val="0"/>
      <w:marBottom w:val="0"/>
      <w:divBdr>
        <w:top w:val="none" w:sz="0" w:space="0" w:color="auto"/>
        <w:left w:val="none" w:sz="0" w:space="0" w:color="auto"/>
        <w:bottom w:val="none" w:sz="0" w:space="0" w:color="auto"/>
        <w:right w:val="none" w:sz="0" w:space="0" w:color="auto"/>
      </w:divBdr>
    </w:div>
    <w:div w:id="177349437">
      <w:bodyDiv w:val="1"/>
      <w:marLeft w:val="0"/>
      <w:marRight w:val="0"/>
      <w:marTop w:val="0"/>
      <w:marBottom w:val="0"/>
      <w:divBdr>
        <w:top w:val="none" w:sz="0" w:space="0" w:color="auto"/>
        <w:left w:val="none" w:sz="0" w:space="0" w:color="auto"/>
        <w:bottom w:val="none" w:sz="0" w:space="0" w:color="auto"/>
        <w:right w:val="none" w:sz="0" w:space="0" w:color="auto"/>
      </w:divBdr>
    </w:div>
    <w:div w:id="193009380">
      <w:bodyDiv w:val="1"/>
      <w:marLeft w:val="0"/>
      <w:marRight w:val="0"/>
      <w:marTop w:val="0"/>
      <w:marBottom w:val="0"/>
      <w:divBdr>
        <w:top w:val="none" w:sz="0" w:space="0" w:color="auto"/>
        <w:left w:val="none" w:sz="0" w:space="0" w:color="auto"/>
        <w:bottom w:val="none" w:sz="0" w:space="0" w:color="auto"/>
        <w:right w:val="none" w:sz="0" w:space="0" w:color="auto"/>
      </w:divBdr>
    </w:div>
    <w:div w:id="224612942">
      <w:bodyDiv w:val="1"/>
      <w:marLeft w:val="0"/>
      <w:marRight w:val="0"/>
      <w:marTop w:val="0"/>
      <w:marBottom w:val="0"/>
      <w:divBdr>
        <w:top w:val="none" w:sz="0" w:space="0" w:color="auto"/>
        <w:left w:val="none" w:sz="0" w:space="0" w:color="auto"/>
        <w:bottom w:val="none" w:sz="0" w:space="0" w:color="auto"/>
        <w:right w:val="none" w:sz="0" w:space="0" w:color="auto"/>
      </w:divBdr>
    </w:div>
    <w:div w:id="241068502">
      <w:bodyDiv w:val="1"/>
      <w:marLeft w:val="0"/>
      <w:marRight w:val="0"/>
      <w:marTop w:val="0"/>
      <w:marBottom w:val="0"/>
      <w:divBdr>
        <w:top w:val="none" w:sz="0" w:space="0" w:color="auto"/>
        <w:left w:val="none" w:sz="0" w:space="0" w:color="auto"/>
        <w:bottom w:val="none" w:sz="0" w:space="0" w:color="auto"/>
        <w:right w:val="none" w:sz="0" w:space="0" w:color="auto"/>
      </w:divBdr>
    </w:div>
    <w:div w:id="295333730">
      <w:bodyDiv w:val="1"/>
      <w:marLeft w:val="0"/>
      <w:marRight w:val="0"/>
      <w:marTop w:val="0"/>
      <w:marBottom w:val="0"/>
      <w:divBdr>
        <w:top w:val="none" w:sz="0" w:space="0" w:color="auto"/>
        <w:left w:val="none" w:sz="0" w:space="0" w:color="auto"/>
        <w:bottom w:val="none" w:sz="0" w:space="0" w:color="auto"/>
        <w:right w:val="none" w:sz="0" w:space="0" w:color="auto"/>
      </w:divBdr>
    </w:div>
    <w:div w:id="391542661">
      <w:bodyDiv w:val="1"/>
      <w:marLeft w:val="0"/>
      <w:marRight w:val="0"/>
      <w:marTop w:val="0"/>
      <w:marBottom w:val="0"/>
      <w:divBdr>
        <w:top w:val="none" w:sz="0" w:space="0" w:color="auto"/>
        <w:left w:val="none" w:sz="0" w:space="0" w:color="auto"/>
        <w:bottom w:val="none" w:sz="0" w:space="0" w:color="auto"/>
        <w:right w:val="none" w:sz="0" w:space="0" w:color="auto"/>
      </w:divBdr>
    </w:div>
    <w:div w:id="454448343">
      <w:bodyDiv w:val="1"/>
      <w:marLeft w:val="0"/>
      <w:marRight w:val="0"/>
      <w:marTop w:val="0"/>
      <w:marBottom w:val="0"/>
      <w:divBdr>
        <w:top w:val="none" w:sz="0" w:space="0" w:color="auto"/>
        <w:left w:val="none" w:sz="0" w:space="0" w:color="auto"/>
        <w:bottom w:val="none" w:sz="0" w:space="0" w:color="auto"/>
        <w:right w:val="none" w:sz="0" w:space="0" w:color="auto"/>
      </w:divBdr>
    </w:div>
    <w:div w:id="483932735">
      <w:bodyDiv w:val="1"/>
      <w:marLeft w:val="0"/>
      <w:marRight w:val="0"/>
      <w:marTop w:val="0"/>
      <w:marBottom w:val="0"/>
      <w:divBdr>
        <w:top w:val="none" w:sz="0" w:space="0" w:color="auto"/>
        <w:left w:val="none" w:sz="0" w:space="0" w:color="auto"/>
        <w:bottom w:val="none" w:sz="0" w:space="0" w:color="auto"/>
        <w:right w:val="none" w:sz="0" w:space="0" w:color="auto"/>
      </w:divBdr>
    </w:div>
    <w:div w:id="496506831">
      <w:bodyDiv w:val="1"/>
      <w:marLeft w:val="0"/>
      <w:marRight w:val="0"/>
      <w:marTop w:val="0"/>
      <w:marBottom w:val="0"/>
      <w:divBdr>
        <w:top w:val="none" w:sz="0" w:space="0" w:color="auto"/>
        <w:left w:val="none" w:sz="0" w:space="0" w:color="auto"/>
        <w:bottom w:val="none" w:sz="0" w:space="0" w:color="auto"/>
        <w:right w:val="none" w:sz="0" w:space="0" w:color="auto"/>
      </w:divBdr>
    </w:div>
    <w:div w:id="521164115">
      <w:bodyDiv w:val="1"/>
      <w:marLeft w:val="0"/>
      <w:marRight w:val="0"/>
      <w:marTop w:val="0"/>
      <w:marBottom w:val="0"/>
      <w:divBdr>
        <w:top w:val="none" w:sz="0" w:space="0" w:color="auto"/>
        <w:left w:val="none" w:sz="0" w:space="0" w:color="auto"/>
        <w:bottom w:val="none" w:sz="0" w:space="0" w:color="auto"/>
        <w:right w:val="none" w:sz="0" w:space="0" w:color="auto"/>
      </w:divBdr>
    </w:div>
    <w:div w:id="529879885">
      <w:bodyDiv w:val="1"/>
      <w:marLeft w:val="0"/>
      <w:marRight w:val="0"/>
      <w:marTop w:val="0"/>
      <w:marBottom w:val="0"/>
      <w:divBdr>
        <w:top w:val="none" w:sz="0" w:space="0" w:color="auto"/>
        <w:left w:val="none" w:sz="0" w:space="0" w:color="auto"/>
        <w:bottom w:val="none" w:sz="0" w:space="0" w:color="auto"/>
        <w:right w:val="none" w:sz="0" w:space="0" w:color="auto"/>
      </w:divBdr>
    </w:div>
    <w:div w:id="581843068">
      <w:bodyDiv w:val="1"/>
      <w:marLeft w:val="0"/>
      <w:marRight w:val="0"/>
      <w:marTop w:val="0"/>
      <w:marBottom w:val="0"/>
      <w:divBdr>
        <w:top w:val="none" w:sz="0" w:space="0" w:color="auto"/>
        <w:left w:val="none" w:sz="0" w:space="0" w:color="auto"/>
        <w:bottom w:val="none" w:sz="0" w:space="0" w:color="auto"/>
        <w:right w:val="none" w:sz="0" w:space="0" w:color="auto"/>
      </w:divBdr>
    </w:div>
    <w:div w:id="649018583">
      <w:bodyDiv w:val="1"/>
      <w:marLeft w:val="0"/>
      <w:marRight w:val="0"/>
      <w:marTop w:val="0"/>
      <w:marBottom w:val="0"/>
      <w:divBdr>
        <w:top w:val="none" w:sz="0" w:space="0" w:color="auto"/>
        <w:left w:val="none" w:sz="0" w:space="0" w:color="auto"/>
        <w:bottom w:val="none" w:sz="0" w:space="0" w:color="auto"/>
        <w:right w:val="none" w:sz="0" w:space="0" w:color="auto"/>
      </w:divBdr>
    </w:div>
    <w:div w:id="712268267">
      <w:bodyDiv w:val="1"/>
      <w:marLeft w:val="0"/>
      <w:marRight w:val="0"/>
      <w:marTop w:val="0"/>
      <w:marBottom w:val="0"/>
      <w:divBdr>
        <w:top w:val="none" w:sz="0" w:space="0" w:color="auto"/>
        <w:left w:val="none" w:sz="0" w:space="0" w:color="auto"/>
        <w:bottom w:val="none" w:sz="0" w:space="0" w:color="auto"/>
        <w:right w:val="none" w:sz="0" w:space="0" w:color="auto"/>
      </w:divBdr>
    </w:div>
    <w:div w:id="756823748">
      <w:bodyDiv w:val="1"/>
      <w:marLeft w:val="0"/>
      <w:marRight w:val="0"/>
      <w:marTop w:val="0"/>
      <w:marBottom w:val="0"/>
      <w:divBdr>
        <w:top w:val="none" w:sz="0" w:space="0" w:color="auto"/>
        <w:left w:val="none" w:sz="0" w:space="0" w:color="auto"/>
        <w:bottom w:val="none" w:sz="0" w:space="0" w:color="auto"/>
        <w:right w:val="none" w:sz="0" w:space="0" w:color="auto"/>
      </w:divBdr>
    </w:div>
    <w:div w:id="778993299">
      <w:bodyDiv w:val="1"/>
      <w:marLeft w:val="0"/>
      <w:marRight w:val="0"/>
      <w:marTop w:val="0"/>
      <w:marBottom w:val="0"/>
      <w:divBdr>
        <w:top w:val="none" w:sz="0" w:space="0" w:color="auto"/>
        <w:left w:val="none" w:sz="0" w:space="0" w:color="auto"/>
        <w:bottom w:val="none" w:sz="0" w:space="0" w:color="auto"/>
        <w:right w:val="none" w:sz="0" w:space="0" w:color="auto"/>
      </w:divBdr>
    </w:div>
    <w:div w:id="793793809">
      <w:bodyDiv w:val="1"/>
      <w:marLeft w:val="0"/>
      <w:marRight w:val="0"/>
      <w:marTop w:val="0"/>
      <w:marBottom w:val="0"/>
      <w:divBdr>
        <w:top w:val="none" w:sz="0" w:space="0" w:color="auto"/>
        <w:left w:val="none" w:sz="0" w:space="0" w:color="auto"/>
        <w:bottom w:val="none" w:sz="0" w:space="0" w:color="auto"/>
        <w:right w:val="none" w:sz="0" w:space="0" w:color="auto"/>
      </w:divBdr>
    </w:div>
    <w:div w:id="795220333">
      <w:bodyDiv w:val="1"/>
      <w:marLeft w:val="0"/>
      <w:marRight w:val="0"/>
      <w:marTop w:val="0"/>
      <w:marBottom w:val="0"/>
      <w:divBdr>
        <w:top w:val="none" w:sz="0" w:space="0" w:color="auto"/>
        <w:left w:val="none" w:sz="0" w:space="0" w:color="auto"/>
        <w:bottom w:val="none" w:sz="0" w:space="0" w:color="auto"/>
        <w:right w:val="none" w:sz="0" w:space="0" w:color="auto"/>
      </w:divBdr>
    </w:div>
    <w:div w:id="837230433">
      <w:bodyDiv w:val="1"/>
      <w:marLeft w:val="0"/>
      <w:marRight w:val="0"/>
      <w:marTop w:val="0"/>
      <w:marBottom w:val="0"/>
      <w:divBdr>
        <w:top w:val="none" w:sz="0" w:space="0" w:color="auto"/>
        <w:left w:val="none" w:sz="0" w:space="0" w:color="auto"/>
        <w:bottom w:val="none" w:sz="0" w:space="0" w:color="auto"/>
        <w:right w:val="none" w:sz="0" w:space="0" w:color="auto"/>
      </w:divBdr>
    </w:div>
    <w:div w:id="854030259">
      <w:bodyDiv w:val="1"/>
      <w:marLeft w:val="0"/>
      <w:marRight w:val="0"/>
      <w:marTop w:val="0"/>
      <w:marBottom w:val="0"/>
      <w:divBdr>
        <w:top w:val="none" w:sz="0" w:space="0" w:color="auto"/>
        <w:left w:val="none" w:sz="0" w:space="0" w:color="auto"/>
        <w:bottom w:val="none" w:sz="0" w:space="0" w:color="auto"/>
        <w:right w:val="none" w:sz="0" w:space="0" w:color="auto"/>
      </w:divBdr>
    </w:div>
    <w:div w:id="863904726">
      <w:bodyDiv w:val="1"/>
      <w:marLeft w:val="0"/>
      <w:marRight w:val="0"/>
      <w:marTop w:val="0"/>
      <w:marBottom w:val="0"/>
      <w:divBdr>
        <w:top w:val="none" w:sz="0" w:space="0" w:color="auto"/>
        <w:left w:val="none" w:sz="0" w:space="0" w:color="auto"/>
        <w:bottom w:val="none" w:sz="0" w:space="0" w:color="auto"/>
        <w:right w:val="none" w:sz="0" w:space="0" w:color="auto"/>
      </w:divBdr>
    </w:div>
    <w:div w:id="881819015">
      <w:bodyDiv w:val="1"/>
      <w:marLeft w:val="0"/>
      <w:marRight w:val="0"/>
      <w:marTop w:val="0"/>
      <w:marBottom w:val="0"/>
      <w:divBdr>
        <w:top w:val="none" w:sz="0" w:space="0" w:color="auto"/>
        <w:left w:val="none" w:sz="0" w:space="0" w:color="auto"/>
        <w:bottom w:val="none" w:sz="0" w:space="0" w:color="auto"/>
        <w:right w:val="none" w:sz="0" w:space="0" w:color="auto"/>
      </w:divBdr>
    </w:div>
    <w:div w:id="887374914">
      <w:bodyDiv w:val="1"/>
      <w:marLeft w:val="0"/>
      <w:marRight w:val="0"/>
      <w:marTop w:val="0"/>
      <w:marBottom w:val="0"/>
      <w:divBdr>
        <w:top w:val="none" w:sz="0" w:space="0" w:color="auto"/>
        <w:left w:val="none" w:sz="0" w:space="0" w:color="auto"/>
        <w:bottom w:val="none" w:sz="0" w:space="0" w:color="auto"/>
        <w:right w:val="none" w:sz="0" w:space="0" w:color="auto"/>
      </w:divBdr>
    </w:div>
    <w:div w:id="892618270">
      <w:bodyDiv w:val="1"/>
      <w:marLeft w:val="0"/>
      <w:marRight w:val="0"/>
      <w:marTop w:val="0"/>
      <w:marBottom w:val="0"/>
      <w:divBdr>
        <w:top w:val="none" w:sz="0" w:space="0" w:color="auto"/>
        <w:left w:val="none" w:sz="0" w:space="0" w:color="auto"/>
        <w:bottom w:val="none" w:sz="0" w:space="0" w:color="auto"/>
        <w:right w:val="none" w:sz="0" w:space="0" w:color="auto"/>
      </w:divBdr>
    </w:div>
    <w:div w:id="951016180">
      <w:bodyDiv w:val="1"/>
      <w:marLeft w:val="0"/>
      <w:marRight w:val="0"/>
      <w:marTop w:val="0"/>
      <w:marBottom w:val="0"/>
      <w:divBdr>
        <w:top w:val="none" w:sz="0" w:space="0" w:color="auto"/>
        <w:left w:val="none" w:sz="0" w:space="0" w:color="auto"/>
        <w:bottom w:val="none" w:sz="0" w:space="0" w:color="auto"/>
        <w:right w:val="none" w:sz="0" w:space="0" w:color="auto"/>
      </w:divBdr>
    </w:div>
    <w:div w:id="967080069">
      <w:bodyDiv w:val="1"/>
      <w:marLeft w:val="0"/>
      <w:marRight w:val="0"/>
      <w:marTop w:val="0"/>
      <w:marBottom w:val="0"/>
      <w:divBdr>
        <w:top w:val="none" w:sz="0" w:space="0" w:color="auto"/>
        <w:left w:val="none" w:sz="0" w:space="0" w:color="auto"/>
        <w:bottom w:val="none" w:sz="0" w:space="0" w:color="auto"/>
        <w:right w:val="none" w:sz="0" w:space="0" w:color="auto"/>
      </w:divBdr>
    </w:div>
    <w:div w:id="970403770">
      <w:bodyDiv w:val="1"/>
      <w:marLeft w:val="0"/>
      <w:marRight w:val="0"/>
      <w:marTop w:val="0"/>
      <w:marBottom w:val="0"/>
      <w:divBdr>
        <w:top w:val="none" w:sz="0" w:space="0" w:color="auto"/>
        <w:left w:val="none" w:sz="0" w:space="0" w:color="auto"/>
        <w:bottom w:val="none" w:sz="0" w:space="0" w:color="auto"/>
        <w:right w:val="none" w:sz="0" w:space="0" w:color="auto"/>
      </w:divBdr>
    </w:div>
    <w:div w:id="984354680">
      <w:bodyDiv w:val="1"/>
      <w:marLeft w:val="0"/>
      <w:marRight w:val="0"/>
      <w:marTop w:val="0"/>
      <w:marBottom w:val="0"/>
      <w:divBdr>
        <w:top w:val="none" w:sz="0" w:space="0" w:color="auto"/>
        <w:left w:val="none" w:sz="0" w:space="0" w:color="auto"/>
        <w:bottom w:val="none" w:sz="0" w:space="0" w:color="auto"/>
        <w:right w:val="none" w:sz="0" w:space="0" w:color="auto"/>
      </w:divBdr>
    </w:div>
    <w:div w:id="1018242343">
      <w:bodyDiv w:val="1"/>
      <w:marLeft w:val="0"/>
      <w:marRight w:val="0"/>
      <w:marTop w:val="0"/>
      <w:marBottom w:val="0"/>
      <w:divBdr>
        <w:top w:val="none" w:sz="0" w:space="0" w:color="auto"/>
        <w:left w:val="none" w:sz="0" w:space="0" w:color="auto"/>
        <w:bottom w:val="none" w:sz="0" w:space="0" w:color="auto"/>
        <w:right w:val="none" w:sz="0" w:space="0" w:color="auto"/>
      </w:divBdr>
    </w:div>
    <w:div w:id="1086999587">
      <w:bodyDiv w:val="1"/>
      <w:marLeft w:val="0"/>
      <w:marRight w:val="0"/>
      <w:marTop w:val="0"/>
      <w:marBottom w:val="0"/>
      <w:divBdr>
        <w:top w:val="none" w:sz="0" w:space="0" w:color="auto"/>
        <w:left w:val="none" w:sz="0" w:space="0" w:color="auto"/>
        <w:bottom w:val="none" w:sz="0" w:space="0" w:color="auto"/>
        <w:right w:val="none" w:sz="0" w:space="0" w:color="auto"/>
      </w:divBdr>
    </w:div>
    <w:div w:id="1139570365">
      <w:bodyDiv w:val="1"/>
      <w:marLeft w:val="0"/>
      <w:marRight w:val="0"/>
      <w:marTop w:val="0"/>
      <w:marBottom w:val="0"/>
      <w:divBdr>
        <w:top w:val="none" w:sz="0" w:space="0" w:color="auto"/>
        <w:left w:val="none" w:sz="0" w:space="0" w:color="auto"/>
        <w:bottom w:val="none" w:sz="0" w:space="0" w:color="auto"/>
        <w:right w:val="none" w:sz="0" w:space="0" w:color="auto"/>
      </w:divBdr>
    </w:div>
    <w:div w:id="1151211569">
      <w:bodyDiv w:val="1"/>
      <w:marLeft w:val="0"/>
      <w:marRight w:val="0"/>
      <w:marTop w:val="0"/>
      <w:marBottom w:val="0"/>
      <w:divBdr>
        <w:top w:val="none" w:sz="0" w:space="0" w:color="auto"/>
        <w:left w:val="none" w:sz="0" w:space="0" w:color="auto"/>
        <w:bottom w:val="none" w:sz="0" w:space="0" w:color="auto"/>
        <w:right w:val="none" w:sz="0" w:space="0" w:color="auto"/>
      </w:divBdr>
    </w:div>
    <w:div w:id="1162623044">
      <w:bodyDiv w:val="1"/>
      <w:marLeft w:val="0"/>
      <w:marRight w:val="0"/>
      <w:marTop w:val="0"/>
      <w:marBottom w:val="0"/>
      <w:divBdr>
        <w:top w:val="none" w:sz="0" w:space="0" w:color="auto"/>
        <w:left w:val="none" w:sz="0" w:space="0" w:color="auto"/>
        <w:bottom w:val="none" w:sz="0" w:space="0" w:color="auto"/>
        <w:right w:val="none" w:sz="0" w:space="0" w:color="auto"/>
      </w:divBdr>
    </w:div>
    <w:div w:id="1185899447">
      <w:bodyDiv w:val="1"/>
      <w:marLeft w:val="0"/>
      <w:marRight w:val="0"/>
      <w:marTop w:val="0"/>
      <w:marBottom w:val="0"/>
      <w:divBdr>
        <w:top w:val="none" w:sz="0" w:space="0" w:color="auto"/>
        <w:left w:val="none" w:sz="0" w:space="0" w:color="auto"/>
        <w:bottom w:val="none" w:sz="0" w:space="0" w:color="auto"/>
        <w:right w:val="none" w:sz="0" w:space="0" w:color="auto"/>
      </w:divBdr>
    </w:div>
    <w:div w:id="1210537133">
      <w:bodyDiv w:val="1"/>
      <w:marLeft w:val="0"/>
      <w:marRight w:val="0"/>
      <w:marTop w:val="0"/>
      <w:marBottom w:val="0"/>
      <w:divBdr>
        <w:top w:val="none" w:sz="0" w:space="0" w:color="auto"/>
        <w:left w:val="none" w:sz="0" w:space="0" w:color="auto"/>
        <w:bottom w:val="none" w:sz="0" w:space="0" w:color="auto"/>
        <w:right w:val="none" w:sz="0" w:space="0" w:color="auto"/>
      </w:divBdr>
    </w:div>
    <w:div w:id="1214345911">
      <w:bodyDiv w:val="1"/>
      <w:marLeft w:val="0"/>
      <w:marRight w:val="0"/>
      <w:marTop w:val="0"/>
      <w:marBottom w:val="0"/>
      <w:divBdr>
        <w:top w:val="none" w:sz="0" w:space="0" w:color="auto"/>
        <w:left w:val="none" w:sz="0" w:space="0" w:color="auto"/>
        <w:bottom w:val="none" w:sz="0" w:space="0" w:color="auto"/>
        <w:right w:val="none" w:sz="0" w:space="0" w:color="auto"/>
      </w:divBdr>
    </w:div>
    <w:div w:id="1245141469">
      <w:bodyDiv w:val="1"/>
      <w:marLeft w:val="0"/>
      <w:marRight w:val="0"/>
      <w:marTop w:val="0"/>
      <w:marBottom w:val="0"/>
      <w:divBdr>
        <w:top w:val="none" w:sz="0" w:space="0" w:color="auto"/>
        <w:left w:val="none" w:sz="0" w:space="0" w:color="auto"/>
        <w:bottom w:val="none" w:sz="0" w:space="0" w:color="auto"/>
        <w:right w:val="none" w:sz="0" w:space="0" w:color="auto"/>
      </w:divBdr>
    </w:div>
    <w:div w:id="1278371539">
      <w:bodyDiv w:val="1"/>
      <w:marLeft w:val="0"/>
      <w:marRight w:val="0"/>
      <w:marTop w:val="0"/>
      <w:marBottom w:val="0"/>
      <w:divBdr>
        <w:top w:val="none" w:sz="0" w:space="0" w:color="auto"/>
        <w:left w:val="none" w:sz="0" w:space="0" w:color="auto"/>
        <w:bottom w:val="none" w:sz="0" w:space="0" w:color="auto"/>
        <w:right w:val="none" w:sz="0" w:space="0" w:color="auto"/>
      </w:divBdr>
    </w:div>
    <w:div w:id="1299535401">
      <w:bodyDiv w:val="1"/>
      <w:marLeft w:val="0"/>
      <w:marRight w:val="0"/>
      <w:marTop w:val="0"/>
      <w:marBottom w:val="0"/>
      <w:divBdr>
        <w:top w:val="none" w:sz="0" w:space="0" w:color="auto"/>
        <w:left w:val="none" w:sz="0" w:space="0" w:color="auto"/>
        <w:bottom w:val="none" w:sz="0" w:space="0" w:color="auto"/>
        <w:right w:val="none" w:sz="0" w:space="0" w:color="auto"/>
      </w:divBdr>
    </w:div>
    <w:div w:id="1301812813">
      <w:bodyDiv w:val="1"/>
      <w:marLeft w:val="0"/>
      <w:marRight w:val="0"/>
      <w:marTop w:val="0"/>
      <w:marBottom w:val="0"/>
      <w:divBdr>
        <w:top w:val="none" w:sz="0" w:space="0" w:color="auto"/>
        <w:left w:val="none" w:sz="0" w:space="0" w:color="auto"/>
        <w:bottom w:val="none" w:sz="0" w:space="0" w:color="auto"/>
        <w:right w:val="none" w:sz="0" w:space="0" w:color="auto"/>
      </w:divBdr>
    </w:div>
    <w:div w:id="1309213909">
      <w:bodyDiv w:val="1"/>
      <w:marLeft w:val="0"/>
      <w:marRight w:val="0"/>
      <w:marTop w:val="0"/>
      <w:marBottom w:val="0"/>
      <w:divBdr>
        <w:top w:val="none" w:sz="0" w:space="0" w:color="auto"/>
        <w:left w:val="none" w:sz="0" w:space="0" w:color="auto"/>
        <w:bottom w:val="none" w:sz="0" w:space="0" w:color="auto"/>
        <w:right w:val="none" w:sz="0" w:space="0" w:color="auto"/>
      </w:divBdr>
    </w:div>
    <w:div w:id="1330907308">
      <w:bodyDiv w:val="1"/>
      <w:marLeft w:val="0"/>
      <w:marRight w:val="0"/>
      <w:marTop w:val="0"/>
      <w:marBottom w:val="0"/>
      <w:divBdr>
        <w:top w:val="none" w:sz="0" w:space="0" w:color="auto"/>
        <w:left w:val="none" w:sz="0" w:space="0" w:color="auto"/>
        <w:bottom w:val="none" w:sz="0" w:space="0" w:color="auto"/>
        <w:right w:val="none" w:sz="0" w:space="0" w:color="auto"/>
      </w:divBdr>
    </w:div>
    <w:div w:id="1331638357">
      <w:bodyDiv w:val="1"/>
      <w:marLeft w:val="0"/>
      <w:marRight w:val="0"/>
      <w:marTop w:val="0"/>
      <w:marBottom w:val="0"/>
      <w:divBdr>
        <w:top w:val="none" w:sz="0" w:space="0" w:color="auto"/>
        <w:left w:val="none" w:sz="0" w:space="0" w:color="auto"/>
        <w:bottom w:val="none" w:sz="0" w:space="0" w:color="auto"/>
        <w:right w:val="none" w:sz="0" w:space="0" w:color="auto"/>
      </w:divBdr>
    </w:div>
    <w:div w:id="1339306718">
      <w:bodyDiv w:val="1"/>
      <w:marLeft w:val="0"/>
      <w:marRight w:val="0"/>
      <w:marTop w:val="0"/>
      <w:marBottom w:val="0"/>
      <w:divBdr>
        <w:top w:val="none" w:sz="0" w:space="0" w:color="auto"/>
        <w:left w:val="none" w:sz="0" w:space="0" w:color="auto"/>
        <w:bottom w:val="none" w:sz="0" w:space="0" w:color="auto"/>
        <w:right w:val="none" w:sz="0" w:space="0" w:color="auto"/>
      </w:divBdr>
    </w:div>
    <w:div w:id="1356493371">
      <w:bodyDiv w:val="1"/>
      <w:marLeft w:val="0"/>
      <w:marRight w:val="0"/>
      <w:marTop w:val="0"/>
      <w:marBottom w:val="0"/>
      <w:divBdr>
        <w:top w:val="none" w:sz="0" w:space="0" w:color="auto"/>
        <w:left w:val="none" w:sz="0" w:space="0" w:color="auto"/>
        <w:bottom w:val="none" w:sz="0" w:space="0" w:color="auto"/>
        <w:right w:val="none" w:sz="0" w:space="0" w:color="auto"/>
      </w:divBdr>
    </w:div>
    <w:div w:id="1361126066">
      <w:bodyDiv w:val="1"/>
      <w:marLeft w:val="0"/>
      <w:marRight w:val="0"/>
      <w:marTop w:val="0"/>
      <w:marBottom w:val="0"/>
      <w:divBdr>
        <w:top w:val="none" w:sz="0" w:space="0" w:color="auto"/>
        <w:left w:val="none" w:sz="0" w:space="0" w:color="auto"/>
        <w:bottom w:val="none" w:sz="0" w:space="0" w:color="auto"/>
        <w:right w:val="none" w:sz="0" w:space="0" w:color="auto"/>
      </w:divBdr>
    </w:div>
    <w:div w:id="1426337958">
      <w:bodyDiv w:val="1"/>
      <w:marLeft w:val="0"/>
      <w:marRight w:val="0"/>
      <w:marTop w:val="0"/>
      <w:marBottom w:val="0"/>
      <w:divBdr>
        <w:top w:val="none" w:sz="0" w:space="0" w:color="auto"/>
        <w:left w:val="none" w:sz="0" w:space="0" w:color="auto"/>
        <w:bottom w:val="none" w:sz="0" w:space="0" w:color="auto"/>
        <w:right w:val="none" w:sz="0" w:space="0" w:color="auto"/>
      </w:divBdr>
    </w:div>
    <w:div w:id="1430468190">
      <w:bodyDiv w:val="1"/>
      <w:marLeft w:val="0"/>
      <w:marRight w:val="0"/>
      <w:marTop w:val="0"/>
      <w:marBottom w:val="0"/>
      <w:divBdr>
        <w:top w:val="none" w:sz="0" w:space="0" w:color="auto"/>
        <w:left w:val="none" w:sz="0" w:space="0" w:color="auto"/>
        <w:bottom w:val="none" w:sz="0" w:space="0" w:color="auto"/>
        <w:right w:val="none" w:sz="0" w:space="0" w:color="auto"/>
      </w:divBdr>
    </w:div>
    <w:div w:id="1478108382">
      <w:bodyDiv w:val="1"/>
      <w:marLeft w:val="0"/>
      <w:marRight w:val="0"/>
      <w:marTop w:val="0"/>
      <w:marBottom w:val="0"/>
      <w:divBdr>
        <w:top w:val="none" w:sz="0" w:space="0" w:color="auto"/>
        <w:left w:val="none" w:sz="0" w:space="0" w:color="auto"/>
        <w:bottom w:val="none" w:sz="0" w:space="0" w:color="auto"/>
        <w:right w:val="none" w:sz="0" w:space="0" w:color="auto"/>
      </w:divBdr>
    </w:div>
    <w:div w:id="1492406411">
      <w:bodyDiv w:val="1"/>
      <w:marLeft w:val="0"/>
      <w:marRight w:val="0"/>
      <w:marTop w:val="0"/>
      <w:marBottom w:val="0"/>
      <w:divBdr>
        <w:top w:val="none" w:sz="0" w:space="0" w:color="auto"/>
        <w:left w:val="none" w:sz="0" w:space="0" w:color="auto"/>
        <w:bottom w:val="none" w:sz="0" w:space="0" w:color="auto"/>
        <w:right w:val="none" w:sz="0" w:space="0" w:color="auto"/>
      </w:divBdr>
    </w:div>
    <w:div w:id="1511917887">
      <w:bodyDiv w:val="1"/>
      <w:marLeft w:val="0"/>
      <w:marRight w:val="0"/>
      <w:marTop w:val="0"/>
      <w:marBottom w:val="0"/>
      <w:divBdr>
        <w:top w:val="none" w:sz="0" w:space="0" w:color="auto"/>
        <w:left w:val="none" w:sz="0" w:space="0" w:color="auto"/>
        <w:bottom w:val="none" w:sz="0" w:space="0" w:color="auto"/>
        <w:right w:val="none" w:sz="0" w:space="0" w:color="auto"/>
      </w:divBdr>
    </w:div>
    <w:div w:id="1569995573">
      <w:bodyDiv w:val="1"/>
      <w:marLeft w:val="0"/>
      <w:marRight w:val="0"/>
      <w:marTop w:val="0"/>
      <w:marBottom w:val="0"/>
      <w:divBdr>
        <w:top w:val="none" w:sz="0" w:space="0" w:color="auto"/>
        <w:left w:val="none" w:sz="0" w:space="0" w:color="auto"/>
        <w:bottom w:val="none" w:sz="0" w:space="0" w:color="auto"/>
        <w:right w:val="none" w:sz="0" w:space="0" w:color="auto"/>
      </w:divBdr>
    </w:div>
    <w:div w:id="1601596304">
      <w:bodyDiv w:val="1"/>
      <w:marLeft w:val="0"/>
      <w:marRight w:val="0"/>
      <w:marTop w:val="0"/>
      <w:marBottom w:val="0"/>
      <w:divBdr>
        <w:top w:val="none" w:sz="0" w:space="0" w:color="auto"/>
        <w:left w:val="none" w:sz="0" w:space="0" w:color="auto"/>
        <w:bottom w:val="none" w:sz="0" w:space="0" w:color="auto"/>
        <w:right w:val="none" w:sz="0" w:space="0" w:color="auto"/>
      </w:divBdr>
    </w:div>
    <w:div w:id="1614052930">
      <w:bodyDiv w:val="1"/>
      <w:marLeft w:val="0"/>
      <w:marRight w:val="0"/>
      <w:marTop w:val="0"/>
      <w:marBottom w:val="0"/>
      <w:divBdr>
        <w:top w:val="none" w:sz="0" w:space="0" w:color="auto"/>
        <w:left w:val="none" w:sz="0" w:space="0" w:color="auto"/>
        <w:bottom w:val="none" w:sz="0" w:space="0" w:color="auto"/>
        <w:right w:val="none" w:sz="0" w:space="0" w:color="auto"/>
      </w:divBdr>
    </w:div>
    <w:div w:id="1664550481">
      <w:bodyDiv w:val="1"/>
      <w:marLeft w:val="0"/>
      <w:marRight w:val="0"/>
      <w:marTop w:val="0"/>
      <w:marBottom w:val="0"/>
      <w:divBdr>
        <w:top w:val="none" w:sz="0" w:space="0" w:color="auto"/>
        <w:left w:val="none" w:sz="0" w:space="0" w:color="auto"/>
        <w:bottom w:val="none" w:sz="0" w:space="0" w:color="auto"/>
        <w:right w:val="none" w:sz="0" w:space="0" w:color="auto"/>
      </w:divBdr>
    </w:div>
    <w:div w:id="1697266716">
      <w:bodyDiv w:val="1"/>
      <w:marLeft w:val="0"/>
      <w:marRight w:val="0"/>
      <w:marTop w:val="0"/>
      <w:marBottom w:val="0"/>
      <w:divBdr>
        <w:top w:val="none" w:sz="0" w:space="0" w:color="auto"/>
        <w:left w:val="none" w:sz="0" w:space="0" w:color="auto"/>
        <w:bottom w:val="none" w:sz="0" w:space="0" w:color="auto"/>
        <w:right w:val="none" w:sz="0" w:space="0" w:color="auto"/>
      </w:divBdr>
    </w:div>
    <w:div w:id="1700469813">
      <w:bodyDiv w:val="1"/>
      <w:marLeft w:val="0"/>
      <w:marRight w:val="0"/>
      <w:marTop w:val="0"/>
      <w:marBottom w:val="0"/>
      <w:divBdr>
        <w:top w:val="none" w:sz="0" w:space="0" w:color="auto"/>
        <w:left w:val="none" w:sz="0" w:space="0" w:color="auto"/>
        <w:bottom w:val="none" w:sz="0" w:space="0" w:color="auto"/>
        <w:right w:val="none" w:sz="0" w:space="0" w:color="auto"/>
      </w:divBdr>
    </w:div>
    <w:div w:id="1746338097">
      <w:bodyDiv w:val="1"/>
      <w:marLeft w:val="0"/>
      <w:marRight w:val="0"/>
      <w:marTop w:val="0"/>
      <w:marBottom w:val="0"/>
      <w:divBdr>
        <w:top w:val="none" w:sz="0" w:space="0" w:color="auto"/>
        <w:left w:val="none" w:sz="0" w:space="0" w:color="auto"/>
        <w:bottom w:val="none" w:sz="0" w:space="0" w:color="auto"/>
        <w:right w:val="none" w:sz="0" w:space="0" w:color="auto"/>
      </w:divBdr>
    </w:div>
    <w:div w:id="1748460156">
      <w:bodyDiv w:val="1"/>
      <w:marLeft w:val="0"/>
      <w:marRight w:val="0"/>
      <w:marTop w:val="0"/>
      <w:marBottom w:val="0"/>
      <w:divBdr>
        <w:top w:val="none" w:sz="0" w:space="0" w:color="auto"/>
        <w:left w:val="none" w:sz="0" w:space="0" w:color="auto"/>
        <w:bottom w:val="none" w:sz="0" w:space="0" w:color="auto"/>
        <w:right w:val="none" w:sz="0" w:space="0" w:color="auto"/>
      </w:divBdr>
    </w:div>
    <w:div w:id="1784035623">
      <w:bodyDiv w:val="1"/>
      <w:marLeft w:val="0"/>
      <w:marRight w:val="0"/>
      <w:marTop w:val="0"/>
      <w:marBottom w:val="0"/>
      <w:divBdr>
        <w:top w:val="none" w:sz="0" w:space="0" w:color="auto"/>
        <w:left w:val="none" w:sz="0" w:space="0" w:color="auto"/>
        <w:bottom w:val="none" w:sz="0" w:space="0" w:color="auto"/>
        <w:right w:val="none" w:sz="0" w:space="0" w:color="auto"/>
      </w:divBdr>
    </w:div>
    <w:div w:id="1824657437">
      <w:bodyDiv w:val="1"/>
      <w:marLeft w:val="0"/>
      <w:marRight w:val="0"/>
      <w:marTop w:val="0"/>
      <w:marBottom w:val="0"/>
      <w:divBdr>
        <w:top w:val="none" w:sz="0" w:space="0" w:color="auto"/>
        <w:left w:val="none" w:sz="0" w:space="0" w:color="auto"/>
        <w:bottom w:val="none" w:sz="0" w:space="0" w:color="auto"/>
        <w:right w:val="none" w:sz="0" w:space="0" w:color="auto"/>
      </w:divBdr>
    </w:div>
    <w:div w:id="1877623312">
      <w:bodyDiv w:val="1"/>
      <w:marLeft w:val="0"/>
      <w:marRight w:val="0"/>
      <w:marTop w:val="0"/>
      <w:marBottom w:val="0"/>
      <w:divBdr>
        <w:top w:val="none" w:sz="0" w:space="0" w:color="auto"/>
        <w:left w:val="none" w:sz="0" w:space="0" w:color="auto"/>
        <w:bottom w:val="none" w:sz="0" w:space="0" w:color="auto"/>
        <w:right w:val="none" w:sz="0" w:space="0" w:color="auto"/>
      </w:divBdr>
    </w:div>
    <w:div w:id="1953899621">
      <w:bodyDiv w:val="1"/>
      <w:marLeft w:val="0"/>
      <w:marRight w:val="0"/>
      <w:marTop w:val="0"/>
      <w:marBottom w:val="0"/>
      <w:divBdr>
        <w:top w:val="none" w:sz="0" w:space="0" w:color="auto"/>
        <w:left w:val="none" w:sz="0" w:space="0" w:color="auto"/>
        <w:bottom w:val="none" w:sz="0" w:space="0" w:color="auto"/>
        <w:right w:val="none" w:sz="0" w:space="0" w:color="auto"/>
      </w:divBdr>
    </w:div>
    <w:div w:id="2060473126">
      <w:bodyDiv w:val="1"/>
      <w:marLeft w:val="0"/>
      <w:marRight w:val="0"/>
      <w:marTop w:val="0"/>
      <w:marBottom w:val="0"/>
      <w:divBdr>
        <w:top w:val="none" w:sz="0" w:space="0" w:color="auto"/>
        <w:left w:val="none" w:sz="0" w:space="0" w:color="auto"/>
        <w:bottom w:val="none" w:sz="0" w:space="0" w:color="auto"/>
        <w:right w:val="none" w:sz="0" w:space="0" w:color="auto"/>
      </w:divBdr>
    </w:div>
    <w:div w:id="2064214649">
      <w:bodyDiv w:val="1"/>
      <w:marLeft w:val="0"/>
      <w:marRight w:val="0"/>
      <w:marTop w:val="0"/>
      <w:marBottom w:val="0"/>
      <w:divBdr>
        <w:top w:val="none" w:sz="0" w:space="0" w:color="auto"/>
        <w:left w:val="none" w:sz="0" w:space="0" w:color="auto"/>
        <w:bottom w:val="none" w:sz="0" w:space="0" w:color="auto"/>
        <w:right w:val="none" w:sz="0" w:space="0" w:color="auto"/>
      </w:divBdr>
    </w:div>
    <w:div w:id="2074155583">
      <w:bodyDiv w:val="1"/>
      <w:marLeft w:val="0"/>
      <w:marRight w:val="0"/>
      <w:marTop w:val="0"/>
      <w:marBottom w:val="0"/>
      <w:divBdr>
        <w:top w:val="none" w:sz="0" w:space="0" w:color="auto"/>
        <w:left w:val="none" w:sz="0" w:space="0" w:color="auto"/>
        <w:bottom w:val="none" w:sz="0" w:space="0" w:color="auto"/>
        <w:right w:val="none" w:sz="0" w:space="0" w:color="auto"/>
      </w:divBdr>
    </w:div>
    <w:div w:id="2075816327">
      <w:bodyDiv w:val="1"/>
      <w:marLeft w:val="0"/>
      <w:marRight w:val="0"/>
      <w:marTop w:val="0"/>
      <w:marBottom w:val="0"/>
      <w:divBdr>
        <w:top w:val="none" w:sz="0" w:space="0" w:color="auto"/>
        <w:left w:val="none" w:sz="0" w:space="0" w:color="auto"/>
        <w:bottom w:val="none" w:sz="0" w:space="0" w:color="auto"/>
        <w:right w:val="none" w:sz="0" w:space="0" w:color="auto"/>
      </w:divBdr>
    </w:div>
    <w:div w:id="210155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image" Target="media/image74.jpeg"/><Relationship Id="rId89" Type="http://schemas.openxmlformats.org/officeDocument/2006/relationships/image" Target="media/image79.jpg"/><Relationship Id="rId112" Type="http://schemas.openxmlformats.org/officeDocument/2006/relationships/fontTable" Target="fontTable.xml"/><Relationship Id="rId16" Type="http://schemas.openxmlformats.org/officeDocument/2006/relationships/image" Target="media/image6.jpeg"/><Relationship Id="rId107" Type="http://schemas.openxmlformats.org/officeDocument/2006/relationships/footer" Target="footer2.xml"/><Relationship Id="rId11" Type="http://schemas.openxmlformats.org/officeDocument/2006/relationships/image" Target="media/image1.jpeg"/><Relationship Id="rId32" Type="http://schemas.openxmlformats.org/officeDocument/2006/relationships/image" Target="media/image22.jpe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8.jpeg"/><Relationship Id="rId74" Type="http://schemas.openxmlformats.org/officeDocument/2006/relationships/image" Target="media/image64.jpeg"/><Relationship Id="rId79" Type="http://schemas.openxmlformats.org/officeDocument/2006/relationships/image" Target="media/image69.jpeg"/><Relationship Id="rId102" Type="http://schemas.openxmlformats.org/officeDocument/2006/relationships/image" Target="media/image92.jpeg"/><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2.jpeg"/><Relationship Id="rId27" Type="http://schemas.openxmlformats.org/officeDocument/2006/relationships/image" Target="media/image17.jpeg"/><Relationship Id="rId43" Type="http://schemas.openxmlformats.org/officeDocument/2006/relationships/image" Target="media/image33.jpeg"/><Relationship Id="rId48" Type="http://schemas.openxmlformats.org/officeDocument/2006/relationships/image" Target="media/image38.jpeg"/><Relationship Id="rId64" Type="http://schemas.openxmlformats.org/officeDocument/2006/relationships/image" Target="media/image54.jpeg"/><Relationship Id="rId69" Type="http://schemas.openxmlformats.org/officeDocument/2006/relationships/image" Target="media/image59.jpeg"/><Relationship Id="rId113" Type="http://schemas.openxmlformats.org/officeDocument/2006/relationships/theme" Target="theme/theme1.xml"/><Relationship Id="rId80" Type="http://schemas.openxmlformats.org/officeDocument/2006/relationships/image" Target="media/image70.jpeg"/><Relationship Id="rId85" Type="http://schemas.openxmlformats.org/officeDocument/2006/relationships/image" Target="media/image75.jpeg"/><Relationship Id="rId12" Type="http://schemas.openxmlformats.org/officeDocument/2006/relationships/image" Target="media/image2.jpeg"/><Relationship Id="rId17" Type="http://schemas.openxmlformats.org/officeDocument/2006/relationships/image" Target="media/image7.jpeg"/><Relationship Id="rId33" Type="http://schemas.openxmlformats.org/officeDocument/2006/relationships/image" Target="media/image23.jpeg"/><Relationship Id="rId38" Type="http://schemas.openxmlformats.org/officeDocument/2006/relationships/image" Target="media/image28.jpeg"/><Relationship Id="rId59" Type="http://schemas.openxmlformats.org/officeDocument/2006/relationships/image" Target="media/image49.jpeg"/><Relationship Id="rId103" Type="http://schemas.openxmlformats.org/officeDocument/2006/relationships/image" Target="media/image93.jpeg"/><Relationship Id="rId108" Type="http://schemas.openxmlformats.org/officeDocument/2006/relationships/hyperlink" Target="https://github.com/sollano/forestmangr" TargetMode="External"/><Relationship Id="rId54" Type="http://schemas.openxmlformats.org/officeDocument/2006/relationships/image" Target="media/image44.jpeg"/><Relationship Id="rId70" Type="http://schemas.openxmlformats.org/officeDocument/2006/relationships/image" Target="media/image60.jpeg"/><Relationship Id="rId75" Type="http://schemas.openxmlformats.org/officeDocument/2006/relationships/image" Target="media/image65.jpeg"/><Relationship Id="rId91" Type="http://schemas.openxmlformats.org/officeDocument/2006/relationships/image" Target="media/image81.jpe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106"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image" Target="media/image71.jpeg"/><Relationship Id="rId86" Type="http://schemas.openxmlformats.org/officeDocument/2006/relationships/image" Target="media/image76.jpeg"/><Relationship Id="rId94" Type="http://schemas.openxmlformats.org/officeDocument/2006/relationships/image" Target="media/image84.jpeg"/><Relationship Id="rId99" Type="http://schemas.openxmlformats.org/officeDocument/2006/relationships/image" Target="media/image89.jpeg"/><Relationship Id="rId101" Type="http://schemas.openxmlformats.org/officeDocument/2006/relationships/image" Target="media/image91.jp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3.jpeg"/><Relationship Id="rId18" Type="http://schemas.openxmlformats.org/officeDocument/2006/relationships/image" Target="media/image8.jpg"/><Relationship Id="rId39" Type="http://schemas.openxmlformats.org/officeDocument/2006/relationships/image" Target="media/image29.jpeg"/><Relationship Id="rId109" Type="http://schemas.openxmlformats.org/officeDocument/2006/relationships/hyperlink" Target="https://github.com/sollano/forestmangr/issues" TargetMode="External"/><Relationship Id="rId34" Type="http://schemas.openxmlformats.org/officeDocument/2006/relationships/image" Target="media/image24.jpe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jpeg"/><Relationship Id="rId97" Type="http://schemas.openxmlformats.org/officeDocument/2006/relationships/image" Target="media/image87.jpeg"/><Relationship Id="rId104" Type="http://schemas.openxmlformats.org/officeDocument/2006/relationships/image" Target="media/image94.jpe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image" Target="media/image82.jpe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jpeg"/><Relationship Id="rId87" Type="http://schemas.openxmlformats.org/officeDocument/2006/relationships/image" Target="media/image77.jpeg"/><Relationship Id="rId110" Type="http://schemas.openxmlformats.org/officeDocument/2006/relationships/header" Target="header4.xml"/><Relationship Id="rId61" Type="http://schemas.openxmlformats.org/officeDocument/2006/relationships/image" Target="media/image51.jpeg"/><Relationship Id="rId82" Type="http://schemas.openxmlformats.org/officeDocument/2006/relationships/image" Target="media/image72.jpeg"/><Relationship Id="rId19" Type="http://schemas.openxmlformats.org/officeDocument/2006/relationships/image" Target="media/image9.jpeg"/><Relationship Id="rId14" Type="http://schemas.openxmlformats.org/officeDocument/2006/relationships/image" Target="media/image4.jpeg"/><Relationship Id="rId30" Type="http://schemas.openxmlformats.org/officeDocument/2006/relationships/image" Target="media/image20.jpeg"/><Relationship Id="rId35" Type="http://schemas.openxmlformats.org/officeDocument/2006/relationships/image" Target="media/image25.jpeg"/><Relationship Id="rId56" Type="http://schemas.openxmlformats.org/officeDocument/2006/relationships/image" Target="media/image46.jpeg"/><Relationship Id="rId77" Type="http://schemas.openxmlformats.org/officeDocument/2006/relationships/image" Target="media/image67.jpeg"/><Relationship Id="rId100" Type="http://schemas.openxmlformats.org/officeDocument/2006/relationships/image" Target="media/image90.jpeg"/><Relationship Id="rId105" Type="http://schemas.openxmlformats.org/officeDocument/2006/relationships/image" Target="media/image95.jpeg"/><Relationship Id="rId8" Type="http://schemas.openxmlformats.org/officeDocument/2006/relationships/header" Target="header1.xml"/><Relationship Id="rId51" Type="http://schemas.openxmlformats.org/officeDocument/2006/relationships/image" Target="media/image41.jpeg"/><Relationship Id="rId72" Type="http://schemas.openxmlformats.org/officeDocument/2006/relationships/image" Target="media/image62.jpeg"/><Relationship Id="rId93" Type="http://schemas.openxmlformats.org/officeDocument/2006/relationships/image" Target="media/image83.jpeg"/><Relationship Id="rId98" Type="http://schemas.openxmlformats.org/officeDocument/2006/relationships/image" Target="media/image88.jpe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image" Target="media/image36.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jpeg"/><Relationship Id="rId62" Type="http://schemas.openxmlformats.org/officeDocument/2006/relationships/image" Target="media/image52.jpeg"/><Relationship Id="rId83" Type="http://schemas.openxmlformats.org/officeDocument/2006/relationships/image" Target="media/image73.jpeg"/><Relationship Id="rId88" Type="http://schemas.openxmlformats.org/officeDocument/2006/relationships/image" Target="media/image78.png"/><Relationship Id="rId111"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b:Source>
    <b:Tag>CAM13</b:Tag>
    <b:SourceType>Book</b:SourceType>
    <b:Guid>{8AB802A3-BD38-43C4-8B3B-3C60DDCB8ABC}</b:Guid>
    <b:Title>Mensuração florestal: perguntas e respostas</b:Title>
    <b:Year>2013</b:Year>
    <b:Pages>605 </b:Pages>
    <b:Author>
      <b:Author>
        <b:NameList>
          <b:Person>
            <b:Last>CAMPOS</b:Last>
            <b:First>J.</b:First>
            <b:Middle>C. C.</b:Middle>
          </b:Person>
          <b:Person>
            <b:Last>LEITE</b:Last>
            <b:First>H.</b:First>
            <b:Middle>G.</b:Middle>
          </b:Person>
        </b:NameList>
      </b:Author>
    </b:Author>
    <b:City>Viçosa</b:City>
    <b:Publisher>Editora UFV</b:Publisher>
    <b:Edition>3ª</b:Edition>
    <b:RefOrder>2</b:RefOrder>
  </b:Source>
  <b:Source>
    <b:Tag>Ber03</b:Tag>
    <b:SourceType>Book</b:SourceType>
    <b:Guid>{18078307-30F7-4383-B107-3E028A7AE642}</b:Guid>
    <b:Title>Forest Mensuration</b:Title>
    <b:City>New Jersey</b:City>
    <b:Year>2003</b:Year>
    <b:Author>
      <b:Author>
        <b:NameList>
          <b:Person>
            <b:Last>Husch</b:Last>
            <b:First>Bertram</b:First>
          </b:Person>
          <b:Person>
            <b:Last>Beers</b:Last>
            <b:First>Tom</b:First>
          </b:Person>
          <b:Person>
            <b:Last>Kershaw</b:Last>
            <b:First>John</b:First>
          </b:Person>
        </b:NameList>
      </b:Author>
    </b:Author>
    <b:Publisher>John Wiley &amp; Sons, Inc.</b:Publisher>
    <b:Edition>4ª</b:Edition>
    <b:RefOrder>1</b:RefOrder>
  </b:Source>
  <b:Source>
    <b:Tag>Soa12</b:Tag>
    <b:SourceType>Book</b:SourceType>
    <b:Guid>{E489CB04-0271-4779-B158-646797BDF5FD}</b:Guid>
    <b:Title>Dendrometria e Inventário Florestal</b:Title>
    <b:City>Viçosa</b:City>
    <b:Year>2012</b:Year>
    <b:Pages>272</b:Pages>
    <b:Author>
      <b:Author>
        <b:NameList>
          <b:Person>
            <b:Last>Soares</b:Last>
            <b:First>Carlos</b:First>
            <b:Middle>Pedro Boechat</b:Middle>
          </b:Person>
          <b:Person>
            <b:Last>Neto</b:Last>
            <b:First>Francisco</b:First>
            <b:Middle>de Paula</b:Middle>
          </b:Person>
          <b:Person>
            <b:Last>Souza</b:Last>
            <b:First>Agostinho</b:First>
            <b:Middle>Lopes de</b:Middle>
          </b:Person>
        </b:NameList>
      </b:Author>
      <b:Editor>
        <b:NameList>
          <b:Person>
            <b:Last>Silva</b:Last>
            <b:First>José</b:First>
            <b:Middle>Golveia da</b:Middle>
          </b:Person>
        </b:NameList>
      </b:Editor>
    </b:Author>
    <b:Publisher>UFV</b:Publisher>
    <b:Edition>2ª</b:Edition>
    <b:RefOrder>8</b:RefOrder>
  </b:Source>
  <b:Source>
    <b:Tag>Oli09</b:Tag>
    <b:SourceType>JournalArticle</b:SourceType>
    <b:Guid>{DDDE6DB9-3013-4464-95A8-79EE6086C11B}</b:Guid>
    <b:Author>
      <b:Author>
        <b:NameList>
          <b:Person>
            <b:Last>Oliveira</b:Last>
            <b:First>Márcio</b:First>
            <b:Middle>Leles Romarco</b:Middle>
          </b:Person>
          <b:Person>
            <b:Last>Leite</b:Last>
            <b:First>Helio</b:First>
            <b:Middle>Garcia</b:Middle>
          </b:Person>
          <b:Person>
            <b:Last>Garcia</b:Last>
            <b:First>Silvana</b:First>
            <b:Middle>Lages Ribeiro</b:Middle>
          </b:Person>
          <b:Person>
            <b:Last>Chagas</b:Last>
            <b:First>João</b:First>
            <b:Middle>Carlos</b:Middle>
          </b:Person>
          <b:Person>
            <b:Last>Soares</b:Last>
            <b:First>Carlos</b:First>
            <b:Middle>Pedro Boechat</b:Middle>
          </b:Person>
          <b:Person>
            <b:Last>Santana</b:Last>
            <b:First>Reynaldo</b:First>
            <b:Middle>Campos</b:Middle>
          </b:Person>
        </b:NameList>
      </b:Author>
    </b:Author>
    <b:Title>Estimação do volume de árvores de clones de eucalipto pelo método da similaridade de perfis</b:Title>
    <b:Year>2009</b:Year>
    <b:City>Viçosa</b:City>
    <b:Volume>33</b:Volume>
    <b:JournalName>Rev. Árvore</b:JournalName>
    <b:Issue>1</b:Issue>
    <b:RefOrder>3</b:RefOrder>
  </b:Source>
  <b:Source>
    <b:Tag>Tea16</b:Tag>
    <b:SourceType>InternetSite</b:SourceType>
    <b:Guid>{E41495D9-C1A2-4335-A2F2-8F1E141F5E66}</b:Guid>
    <b:Title>R: A language and environment for statistical computing</b:Title>
    <b:StandardNumber>3-900051-07</b:StandardNumber>
    <b:InternetSiteTitle>R Foundation for Statistical Computing, Vienna, Austria</b:InternetSiteTitle>
    <b:URL>http://www.r-project.org/</b:URL>
    <b:Author>
      <b:Author>
        <b:Corporate>R Core Team</b:Corporate>
      </b:Author>
    </b:Author>
    <b:Year>2016</b:Year>
    <b:RefOrder>6</b:RefOrder>
  </b:Source>
  <b:Source>
    <b:Tag>Win16</b:Tag>
    <b:SourceType>InternetSite</b:SourceType>
    <b:Guid>{4466F2DA-FF96-4C35-A745-C16E0366E766}</b:Guid>
    <b:Author>
      <b:Author>
        <b:NameList>
          <b:Person>
            <b:Last>Chang</b:Last>
            <b:First>Winston</b:First>
          </b:Person>
          <b:Person>
            <b:Last>Cheng</b:Last>
            <b:First>Joe</b:First>
          </b:Person>
          <b:Person>
            <b:Last>Allaire</b:Last>
            <b:First>JJ</b:First>
          </b:Person>
          <b:Person>
            <b:Last>Xie</b:Last>
            <b:First>Yihui</b:First>
          </b:Person>
          <b:Person>
            <b:Last>McPherson</b:Last>
            <b:First>Jonathan</b:First>
          </b:Person>
        </b:NameList>
      </b:Author>
    </b:Author>
    <b:InternetSiteTitle>shiny: Web Application Framework for R. R package version 0.13.2.</b:InternetSiteTitle>
    <b:Year>2016</b:Year>
    <b:URL>https://CRAN.R-project.org/package=shiny</b:URL>
    <b:RefOrder>7</b:RefOrder>
  </b:Source>
  <b:Source>
    <b:Tag>Deo05</b:Tag>
    <b:SourceType>JournalArticle</b:SourceType>
    <b:Guid>{1C7558AB-52D1-4BF4-9613-6077012DD353}</b:Guid>
    <b:Author>
      <b:Author>
        <b:NameList>
          <b:Person>
            <b:Last>Souza</b:Last>
            <b:First>Deoclides</b:First>
            <b:Middle>Ricardo de</b:Middle>
          </b:Person>
          <b:Person>
            <b:Last>Souza</b:Last>
            <b:First>Agostinho</b:First>
            <b:Middle>Lopes de</b:Middle>
          </b:Person>
        </b:NameList>
      </b:Author>
    </b:Author>
    <b:Title>Emprego do método BDq de seleção após a exploração florestal em floresta ombrófila densa de terra firme, Amazônia oriental</b:Title>
    <b:JournalName>R. Árvore</b:JournalName>
    <b:City>Viçosa-MG</b:City>
    <b:Year>2005</b:Year>
    <b:Pages>617-625</b:Pages>
    <b:Volume>29</b:Volume>
    <b:Issue>4</b:Issue>
    <b:RefOrder>5</b:RefOrder>
  </b:Source>
  <b:Source>
    <b:Tag>Ago13</b:Tag>
    <b:SourceType>Book</b:SourceType>
    <b:Guid>{5D776539-29D6-4DDD-B8E1-26FC2CACEB21}</b:Guid>
    <b:Title>Florestas nativas: estrutura, dinâmica e manejo</b:Title>
    <b:Year>2013</b:Year>
    <b:City>Viçosa, MG</b:City>
    <b:Publisher>Ed. UFV</b:Publisher>
    <b:Author>
      <b:Author>
        <b:NameList>
          <b:Person>
            <b:Last>Souza</b:Last>
            <b:First>Agostinho</b:First>
            <b:Middle>Lopes de</b:Middle>
          </b:Person>
          <b:Person>
            <b:Last>Soares</b:Last>
            <b:First>Carlos</b:First>
            <b:Middle>Pedro Boechat</b:Middle>
          </b:Person>
        </b:NameList>
      </b:Author>
    </b:Author>
    <b:RefOrder>4</b:RefOrder>
  </b:Source>
  <b:Source>
    <b:Tag>RSt161</b:Tag>
    <b:SourceType>InternetSite</b:SourceType>
    <b:Guid>{05EC434C-15F0-4D8F-97D1-E76A35066AF7}</b:Guid>
    <b:Author>
      <b:Author>
        <b:Corporate>RStudio, Inc.</b:Corporate>
      </b:Author>
    </b:Author>
    <b:Title>RStudio: Integrated Development Environment for R</b:Title>
    <b:Year>2016</b:Year>
    <b:URL>http://www.rstudio.com/</b:URL>
    <b:RefOrder>9</b:RefOrder>
  </b:Source>
  <b:Source>
    <b:Tag>Wic15</b:Tag>
    <b:SourceType>InternetSite</b:SourceType>
    <b:Guid>{B91A7773-913A-4B83-BF30-82324DFB73F9}</b:Guid>
    <b:InternetSiteTitle>dplyr: A Grammar of Data Manipulation. R package version 0.5.0</b:InternetSiteTitle>
    <b:Year>2016</b:Year>
    <b:URL>https://CRAN.R-project.org/package=dplyr</b:URL>
    <b:Author>
      <b:Author>
        <b:NameList>
          <b:Person>
            <b:Last>Wickham</b:Last>
            <b:First>Hadley</b:First>
          </b:Person>
          <b:Person>
            <b:Last>Francois</b:Last>
            <b:First>Romain</b:First>
          </b:Person>
        </b:NameList>
      </b:Author>
    </b:Author>
    <b:RefOrder>11</b:RefOrder>
  </b:Source>
  <b:Source>
    <b:Tag>Had09</b:Tag>
    <b:SourceType>InternetSite</b:SourceType>
    <b:Guid>{EDFCFF42-32F6-4A27-B1BA-48899E73B3EA}</b:Guid>
    <b:Year>2009</b:Year>
    <b:Author>
      <b:Author>
        <b:NameList>
          <b:Person>
            <b:Last>Wickham</b:Last>
            <b:First>Hadley</b:First>
          </b:Person>
        </b:NameList>
      </b:Author>
    </b:Author>
    <b:InternetSiteTitle>ggplot2: Elegant Graphics for Data Analysis. Springer-Verlag New York</b:InternetSiteTitle>
    <b:RefOrder>12</b:RefOrder>
  </b:Source>
  <b:Source>
    <b:Tag>Had16</b:Tag>
    <b:SourceType>InternetSite</b:SourceType>
    <b:Guid>{DD26AA1F-59CA-4E10-B882-4FF75A71F384}</b:Guid>
    <b:Title>readxl: Read Excel Files. R package</b:Title>
    <b:Year>2016</b:Year>
    <b:Author>
      <b:Author>
        <b:NameList>
          <b:Person>
            <b:Last>Wickham</b:Last>
            <b:First>Hadley</b:First>
          </b:Person>
        </b:NameList>
      </b:Author>
    </b:Author>
    <b:URL>https://CRAN.R-project.org/package=readxl</b:URL>
    <b:RefOrder>14</b:RefOrder>
  </b:Source>
  <b:Source>
    <b:Tag>Adr14</b:Tag>
    <b:SourceType>InternetSite</b:SourceType>
    <b:Guid>{C203CBD1-6438-4D9E-9E16-B0093343BF37}</b:Guid>
    <b:Author>
      <b:Author>
        <b:NameList>
          <b:Person>
            <b:Last>Dragulescu</b:Last>
            <b:First>Adrian</b:First>
            <b:Middle>A.</b:Middle>
          </b:Person>
        </b:NameList>
      </b:Author>
    </b:Author>
    <b:Title>xlsx: Read, write, format Excel 2007 and Excel 97/2000/XP/2003 files. R package version</b:Title>
    <b:Year>2014</b:Year>
    <b:URL>https://CRAN.R-project.org/package=xlsx</b:URL>
    <b:RefOrder>15</b:RefOrder>
  </b:Source>
  <b:Source>
    <b:Tag>Had17</b:Tag>
    <b:SourceType>InternetSite</b:SourceType>
    <b:Guid>{F79EDDEE-BDF1-44B4-A314-A9BD698945AF}</b:Guid>
    <b:Author>
      <b:Author>
        <b:NameList>
          <b:Person>
            <b:Last>Wickham</b:Last>
            <b:First>Hadley</b:First>
          </b:Person>
        </b:NameList>
      </b:Author>
    </b:Author>
    <b:Title>tidyr: Easily Tidy Data with 'spread()' and 'gather()' Functions</b:Title>
    <b:Year>2017</b:Year>
    <b:URL>https://CRAN.R-project.org/package=tidyr</b:URL>
    <b:RefOrder>10</b:RefOrder>
  </b:Source>
  <b:Source>
    <b:Tag>Car16</b:Tag>
    <b:SourceType>InternetSite</b:SourceType>
    <b:Guid>{071B8552-EBD6-4BD5-A7C6-3FC90AB2B88D}</b:Guid>
    <b:Author>
      <b:Author>
        <b:NameList>
          <b:Person>
            <b:Last>Sievert</b:Last>
            <b:First>Carson</b:First>
          </b:Person>
          <b:Person>
            <b:Last>Parmer</b:Last>
            <b:First>Chris</b:First>
          </b:Person>
          <b:Person>
            <b:Last>Hocking</b:Last>
            <b:First>Toby</b:First>
          </b:Person>
          <b:Person>
            <b:Last>Chamberlain</b:Last>
            <b:First>Scott</b:First>
          </b:Person>
          <b:Person>
            <b:Last>Ram</b:Last>
            <b:First>Karthik</b:First>
          </b:Person>
          <b:Person>
            <b:Last>Corvellec</b:Last>
            <b:First>Marianne</b:First>
          </b:Person>
          <b:Person>
            <b:Last>Despouy</b:Last>
            <b:First>Pedro</b:First>
          </b:Person>
        </b:NameList>
      </b:Author>
    </b:Author>
    <b:Title>plotly: Create Interactive Web Graphics via 'plotly.js'</b:Title>
    <b:Year>2016</b:Year>
    <b:URL>https://CRAN.R-project.org/package=plotly</b:URL>
    <b:RefOrder>13</b:RefOrder>
  </b:Source>
</b:Sources>
</file>

<file path=customXml/itemProps1.xml><?xml version="1.0" encoding="utf-8"?>
<ds:datastoreItem xmlns:ds="http://schemas.openxmlformats.org/officeDocument/2006/customXml" ds:itemID="{1A73D4D9-19F0-48FB-9FC4-938EE78E1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70</Pages>
  <Words>38345</Words>
  <Characters>207063</Characters>
  <Application>Microsoft Office Word</Application>
  <DocSecurity>0</DocSecurity>
  <Lines>1725</Lines>
  <Paragraphs>4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919</CharactersWithSpaces>
  <SharedDoc>false</SharedDoc>
  <HLinks>
    <vt:vector size="48" baseType="variant">
      <vt:variant>
        <vt:i4>1310779</vt:i4>
      </vt:variant>
      <vt:variant>
        <vt:i4>44</vt:i4>
      </vt:variant>
      <vt:variant>
        <vt:i4>0</vt:i4>
      </vt:variant>
      <vt:variant>
        <vt:i4>5</vt:i4>
      </vt:variant>
      <vt:variant>
        <vt:lpwstr/>
      </vt:variant>
      <vt:variant>
        <vt:lpwstr>_Toc516592158</vt:lpwstr>
      </vt:variant>
      <vt:variant>
        <vt:i4>1310779</vt:i4>
      </vt:variant>
      <vt:variant>
        <vt:i4>38</vt:i4>
      </vt:variant>
      <vt:variant>
        <vt:i4>0</vt:i4>
      </vt:variant>
      <vt:variant>
        <vt:i4>5</vt:i4>
      </vt:variant>
      <vt:variant>
        <vt:lpwstr/>
      </vt:variant>
      <vt:variant>
        <vt:lpwstr>_Toc516592157</vt:lpwstr>
      </vt:variant>
      <vt:variant>
        <vt:i4>1310779</vt:i4>
      </vt:variant>
      <vt:variant>
        <vt:i4>32</vt:i4>
      </vt:variant>
      <vt:variant>
        <vt:i4>0</vt:i4>
      </vt:variant>
      <vt:variant>
        <vt:i4>5</vt:i4>
      </vt:variant>
      <vt:variant>
        <vt:lpwstr/>
      </vt:variant>
      <vt:variant>
        <vt:lpwstr>_Toc516592156</vt:lpwstr>
      </vt:variant>
      <vt:variant>
        <vt:i4>1310779</vt:i4>
      </vt:variant>
      <vt:variant>
        <vt:i4>26</vt:i4>
      </vt:variant>
      <vt:variant>
        <vt:i4>0</vt:i4>
      </vt:variant>
      <vt:variant>
        <vt:i4>5</vt:i4>
      </vt:variant>
      <vt:variant>
        <vt:lpwstr/>
      </vt:variant>
      <vt:variant>
        <vt:lpwstr>_Toc516592155</vt:lpwstr>
      </vt:variant>
      <vt:variant>
        <vt:i4>1310779</vt:i4>
      </vt:variant>
      <vt:variant>
        <vt:i4>20</vt:i4>
      </vt:variant>
      <vt:variant>
        <vt:i4>0</vt:i4>
      </vt:variant>
      <vt:variant>
        <vt:i4>5</vt:i4>
      </vt:variant>
      <vt:variant>
        <vt:lpwstr/>
      </vt:variant>
      <vt:variant>
        <vt:lpwstr>_Toc516592154</vt:lpwstr>
      </vt:variant>
      <vt:variant>
        <vt:i4>1310779</vt:i4>
      </vt:variant>
      <vt:variant>
        <vt:i4>14</vt:i4>
      </vt:variant>
      <vt:variant>
        <vt:i4>0</vt:i4>
      </vt:variant>
      <vt:variant>
        <vt:i4>5</vt:i4>
      </vt:variant>
      <vt:variant>
        <vt:lpwstr/>
      </vt:variant>
      <vt:variant>
        <vt:lpwstr>_Toc516592153</vt:lpwstr>
      </vt:variant>
      <vt:variant>
        <vt:i4>1310779</vt:i4>
      </vt:variant>
      <vt:variant>
        <vt:i4>8</vt:i4>
      </vt:variant>
      <vt:variant>
        <vt:i4>0</vt:i4>
      </vt:variant>
      <vt:variant>
        <vt:i4>5</vt:i4>
      </vt:variant>
      <vt:variant>
        <vt:lpwstr/>
      </vt:variant>
      <vt:variant>
        <vt:lpwstr>_Toc516592150</vt:lpwstr>
      </vt:variant>
      <vt:variant>
        <vt:i4>1376315</vt:i4>
      </vt:variant>
      <vt:variant>
        <vt:i4>2</vt:i4>
      </vt:variant>
      <vt:variant>
        <vt:i4>0</vt:i4>
      </vt:variant>
      <vt:variant>
        <vt:i4>5</vt:i4>
      </vt:variant>
      <vt:variant>
        <vt:lpwstr/>
      </vt:variant>
      <vt:variant>
        <vt:lpwstr>_Toc5165921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lano Rabelo Braga</dc:creator>
  <cp:keywords/>
  <dc:description/>
  <cp:lastModifiedBy>Sollano Rabelo Braga</cp:lastModifiedBy>
  <cp:revision>3</cp:revision>
  <cp:lastPrinted>2019-01-16T21:43:00Z</cp:lastPrinted>
  <dcterms:created xsi:type="dcterms:W3CDTF">2019-01-16T21:42:00Z</dcterms:created>
  <dcterms:modified xsi:type="dcterms:W3CDTF">2019-01-17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93208991/associacao-brasileira-de-normas-tecnicas-2</vt:lpwstr>
  </property>
  <property fmtid="{D5CDD505-2E9C-101B-9397-08002B2CF9AE}" pid="5" name="Mendeley Recent Style Name 1_1">
    <vt:lpwstr>Associação Brasileira de Normas Técnicas (Portuguese - Brazil) - SOLLANO BRAGA</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forestry-research</vt:lpwstr>
  </property>
  <property fmtid="{D5CDD505-2E9C-101B-9397-08002B2CF9AE}" pid="9" name="Mendeley Recent Style Name 3_1">
    <vt:lpwstr>Journal of Forestry Research</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aylor-and-francis-council-of-science-editors-author-date</vt:lpwstr>
  </property>
  <property fmtid="{D5CDD505-2E9C-101B-9397-08002B2CF9AE}" pid="17" name="Mendeley Recent Style Name 7_1">
    <vt:lpwstr>Taylor &amp; Francis - Council of Science Editors (author-date)</vt:lpwstr>
  </property>
  <property fmtid="{D5CDD505-2E9C-101B-9397-08002B2CF9AE}" pid="18" name="Mendeley Recent Style Id 8_1">
    <vt:lpwstr>https://csl.mendeley.com/styles/493208991/taylor-and-francis-council-of-science-editors-author-date-2</vt:lpwstr>
  </property>
  <property fmtid="{D5CDD505-2E9C-101B-9397-08002B2CF9AE}" pid="19" name="Mendeley Recent Style Name 8_1">
    <vt:lpwstr>Taylor &amp; Francis - Council of Science Editors (author-date) - SOLLANO BRAGA</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8833fb8b-3918-35be-97e5-fe46110a883c</vt:lpwstr>
  </property>
  <property fmtid="{D5CDD505-2E9C-101B-9397-08002B2CF9AE}" pid="24" name="Mendeley Citation Style_1">
    <vt:lpwstr>http://csl.mendeley.com/styles/493208991/associacao-brasileira-de-normas-tecnicas-2</vt:lpwstr>
  </property>
</Properties>
</file>